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2C32BD" w14:textId="77777777" w:rsidR="0067268E" w:rsidRPr="006A3F35" w:rsidRDefault="0067268E" w:rsidP="00FD1F70">
      <w:pPr>
        <w:pStyle w:val="ae"/>
        <w:spacing w:line="360" w:lineRule="auto"/>
        <w:jc w:val="both"/>
        <w:rPr>
          <w:rFonts w:ascii="Times New Roman" w:eastAsia="宋体" w:hAnsi="Times New Roman" w:cs="Times New Roman"/>
          <w:lang w:eastAsia="zh-CN"/>
          <w:rPrChange w:id="0" w:author="ZhuMeng" w:date="2023-10-12T15:47:00Z">
            <w:rPr/>
          </w:rPrChange>
        </w:rPr>
        <w:pPrChange w:id="1" w:author="ZhuMeng" w:date="2023-10-13T09:17:00Z">
          <w:pPr>
            <w:pStyle w:val="ae"/>
          </w:pPr>
        </w:pPrChange>
      </w:pPr>
    </w:p>
    <w:p w14:paraId="18A37EBD" w14:textId="77777777" w:rsidR="0067268E" w:rsidRPr="006A3F35" w:rsidRDefault="0067268E" w:rsidP="00FD1F70">
      <w:pPr>
        <w:pStyle w:val="ae"/>
        <w:spacing w:line="360" w:lineRule="auto"/>
        <w:jc w:val="both"/>
        <w:rPr>
          <w:rFonts w:ascii="Times New Roman" w:eastAsia="宋体" w:hAnsi="Times New Roman" w:cs="Times New Roman"/>
          <w:lang w:eastAsia="zh-CN"/>
          <w:rPrChange w:id="2" w:author="ZhuMeng" w:date="2023-10-12T15:47:00Z">
            <w:rPr>
              <w:lang w:eastAsia="zh-CN"/>
            </w:rPr>
          </w:rPrChange>
        </w:rPr>
        <w:pPrChange w:id="3" w:author="ZhuMeng" w:date="2023-10-13T09:17:00Z">
          <w:pPr>
            <w:pStyle w:val="ae"/>
          </w:pPr>
        </w:pPrChange>
      </w:pPr>
      <w:commentRangeStart w:id="4"/>
      <w:r w:rsidRPr="006A3F35">
        <w:rPr>
          <w:rFonts w:ascii="Times New Roman" w:eastAsia="宋体" w:hAnsi="Times New Roman" w:cs="Times New Roman"/>
          <w:lang w:eastAsia="zh-CN"/>
          <w:rPrChange w:id="5" w:author="ZhuMeng" w:date="2023-10-12T15:47:00Z">
            <w:rPr>
              <w:lang w:eastAsia="zh-CN"/>
            </w:rPr>
          </w:rPrChange>
        </w:rPr>
        <w:t>以语行治：语言治理在国家治理中的功能与路径研究</w:t>
      </w:r>
      <w:commentRangeEnd w:id="4"/>
      <w:r>
        <w:rPr>
          <w:rStyle w:val="af4"/>
          <w:rFonts w:asciiTheme="minorEastAsia" w:eastAsiaTheme="minorEastAsia" w:hAnsiTheme="minorEastAsia" w:cstheme="minorBidi"/>
          <w:b w:val="0"/>
          <w:bCs w:val="0"/>
        </w:rPr>
        <w:commentReference w:id="4"/>
      </w:r>
    </w:p>
    <w:p w14:paraId="5341D8B9" w14:textId="77777777" w:rsidR="0067268E" w:rsidRPr="006A3F35" w:rsidRDefault="0067268E" w:rsidP="00FD1F70">
      <w:pPr>
        <w:pStyle w:val="Author"/>
        <w:spacing w:line="360" w:lineRule="auto"/>
        <w:jc w:val="both"/>
        <w:rPr>
          <w:rFonts w:ascii="Times New Roman" w:eastAsia="宋体" w:hAnsi="Times New Roman" w:cs="Times New Roman"/>
          <w:lang w:eastAsia="zh-CN"/>
          <w:rPrChange w:id="6" w:author="ZhuMeng" w:date="2023-10-12T15:47:00Z">
            <w:rPr>
              <w:lang w:eastAsia="zh-CN"/>
            </w:rPr>
          </w:rPrChange>
        </w:rPr>
        <w:pPrChange w:id="7" w:author="ZhuMeng" w:date="2023-10-13T09:17:00Z">
          <w:pPr>
            <w:pStyle w:val="Author"/>
          </w:pPr>
        </w:pPrChange>
      </w:pPr>
      <w:r w:rsidRPr="006A3F35">
        <w:rPr>
          <w:rFonts w:ascii="Times New Roman" w:eastAsia="宋体" w:hAnsi="Times New Roman" w:cs="Times New Roman"/>
          <w:lang w:eastAsia="zh-CN"/>
          <w:rPrChange w:id="8" w:author="ZhuMeng" w:date="2023-10-12T15:47:00Z">
            <w:rPr>
              <w:lang w:eastAsia="zh-CN"/>
            </w:rPr>
          </w:rPrChange>
        </w:rPr>
        <w:t>胡悦</w:t>
      </w:r>
    </w:p>
    <w:p w14:paraId="202416AA" w14:textId="77777777" w:rsidR="0067268E" w:rsidRPr="006A3F35" w:rsidRDefault="0067268E" w:rsidP="00FD1F70">
      <w:pPr>
        <w:pStyle w:val="Author"/>
        <w:spacing w:line="360" w:lineRule="auto"/>
        <w:jc w:val="both"/>
        <w:rPr>
          <w:rFonts w:ascii="Times New Roman" w:eastAsia="宋体" w:hAnsi="Times New Roman" w:cs="Times New Roman"/>
          <w:lang w:eastAsia="zh-CN"/>
          <w:rPrChange w:id="9" w:author="ZhuMeng" w:date="2023-10-12T15:47:00Z">
            <w:rPr>
              <w:lang w:eastAsia="zh-CN"/>
            </w:rPr>
          </w:rPrChange>
        </w:rPr>
        <w:pPrChange w:id="10" w:author="ZhuMeng" w:date="2023-10-13T09:17:00Z">
          <w:pPr>
            <w:pStyle w:val="Author"/>
          </w:pPr>
        </w:pPrChange>
      </w:pPr>
      <w:r w:rsidRPr="006A3F35">
        <w:rPr>
          <w:rFonts w:ascii="Times New Roman" w:eastAsia="宋体" w:hAnsi="Times New Roman" w:cs="Times New Roman"/>
          <w:lang w:eastAsia="zh-CN"/>
          <w:rPrChange w:id="11" w:author="ZhuMeng" w:date="2023-10-12T15:47:00Z">
            <w:rPr>
              <w:lang w:eastAsia="zh-CN"/>
            </w:rPr>
          </w:rPrChange>
        </w:rPr>
        <w:t>朱萌</w:t>
      </w:r>
      <w:r w:rsidRPr="006A3F35">
        <w:rPr>
          <w:rStyle w:val="af1"/>
          <w:rFonts w:ascii="Times New Roman" w:eastAsia="宋体" w:hAnsi="Times New Roman" w:cs="Times New Roman"/>
          <w:rPrChange w:id="12" w:author="ZhuMeng" w:date="2023-10-12T15:47:00Z">
            <w:rPr>
              <w:rStyle w:val="af1"/>
            </w:rPr>
          </w:rPrChange>
        </w:rPr>
        <w:footnoteReference w:id="1"/>
      </w:r>
    </w:p>
    <w:p w14:paraId="238628FD" w14:textId="23ADF867" w:rsidR="0067268E" w:rsidRPr="006A3F35" w:rsidRDefault="0067268E" w:rsidP="00105F13">
      <w:pPr>
        <w:pStyle w:val="Abstract"/>
        <w:spacing w:line="360" w:lineRule="auto"/>
        <w:jc w:val="both"/>
        <w:rPr>
          <w:rFonts w:ascii="Times New Roman" w:eastAsia="宋体" w:hAnsi="Times New Roman" w:cs="Times New Roman"/>
          <w:lang w:eastAsia="zh-CN"/>
          <w:rPrChange w:id="15" w:author="ZhuMeng" w:date="2023-10-12T15:47:00Z">
            <w:rPr>
              <w:lang w:eastAsia="zh-CN"/>
            </w:rPr>
          </w:rPrChange>
        </w:rPr>
        <w:pPrChange w:id="16" w:author="ZhuMeng" w:date="2023-10-13T09:25:00Z">
          <w:pPr>
            <w:pStyle w:val="Abstract"/>
          </w:pPr>
        </w:pPrChange>
      </w:pPr>
      <w:r w:rsidRPr="006A3F35">
        <w:rPr>
          <w:rFonts w:ascii="Times New Roman" w:eastAsia="宋体" w:hAnsi="Times New Roman" w:cs="Times New Roman"/>
          <w:b/>
          <w:bCs/>
          <w:lang w:eastAsia="zh-CN"/>
          <w:rPrChange w:id="17" w:author="ZhuMeng" w:date="2023-10-12T15:47:00Z">
            <w:rPr>
              <w:b/>
              <w:bCs/>
              <w:lang w:eastAsia="zh-CN"/>
            </w:rPr>
          </w:rPrChange>
        </w:rPr>
        <w:t>摘要</w:t>
      </w:r>
      <w:r w:rsidRPr="006A3F35">
        <w:rPr>
          <w:rFonts w:ascii="Times New Roman" w:eastAsia="宋体" w:hAnsi="Times New Roman" w:cs="Times New Roman"/>
          <w:lang w:eastAsia="zh-CN"/>
          <w:rPrChange w:id="18" w:author="ZhuMeng" w:date="2023-10-12T15:47:00Z">
            <w:rPr>
              <w:lang w:eastAsia="zh-CN"/>
            </w:rPr>
          </w:rPrChange>
        </w:rPr>
        <w:t>：语言治理</w:t>
      </w:r>
      <w:ins w:id="19" w:author="ZhuMeng" w:date="2023-10-13T10:19:00Z">
        <w:r w:rsidR="00EA1941">
          <w:rPr>
            <w:rFonts w:ascii="Times New Roman" w:eastAsia="宋体" w:hAnsi="Times New Roman" w:cs="Times New Roman" w:hint="eastAsia"/>
            <w:lang w:eastAsia="zh-CN"/>
          </w:rPr>
          <w:t>体系</w:t>
        </w:r>
      </w:ins>
      <w:ins w:id="20" w:author="ZhuMeng" w:date="2023-10-13T09:17:00Z">
        <w:r w:rsidR="000B47DE">
          <w:rPr>
            <w:rFonts w:ascii="Times New Roman" w:eastAsia="宋体" w:hAnsi="Times New Roman" w:cs="Times New Roman" w:hint="eastAsia"/>
            <w:lang w:eastAsia="zh-CN"/>
          </w:rPr>
          <w:t>是</w:t>
        </w:r>
      </w:ins>
      <w:r w:rsidRPr="006A3F35">
        <w:rPr>
          <w:rFonts w:ascii="Times New Roman" w:eastAsia="宋体" w:hAnsi="Times New Roman" w:cs="Times New Roman"/>
          <w:lang w:eastAsia="zh-CN"/>
          <w:rPrChange w:id="21" w:author="ZhuMeng" w:date="2023-10-12T15:47:00Z">
            <w:rPr>
              <w:lang w:eastAsia="zh-CN"/>
            </w:rPr>
          </w:rPrChange>
        </w:rPr>
        <w:t>国家治理</w:t>
      </w:r>
      <w:ins w:id="22" w:author="ZhuMeng" w:date="2023-10-13T10:19:00Z">
        <w:r w:rsidR="00EA1941">
          <w:rPr>
            <w:rFonts w:ascii="Times New Roman" w:eastAsia="宋体" w:hAnsi="Times New Roman" w:cs="Times New Roman" w:hint="eastAsia"/>
            <w:lang w:eastAsia="zh-CN"/>
          </w:rPr>
          <w:t>体系</w:t>
        </w:r>
      </w:ins>
      <w:r w:rsidRPr="006A3F35">
        <w:rPr>
          <w:rFonts w:ascii="Times New Roman" w:eastAsia="宋体" w:hAnsi="Times New Roman" w:cs="Times New Roman"/>
          <w:lang w:eastAsia="zh-CN"/>
          <w:rPrChange w:id="23" w:author="ZhuMeng" w:date="2023-10-12T15:47:00Z">
            <w:rPr>
              <w:lang w:eastAsia="zh-CN"/>
            </w:rPr>
          </w:rPrChange>
        </w:rPr>
        <w:t>的</w:t>
      </w:r>
      <w:ins w:id="24" w:author="ZhuMeng" w:date="2023-10-13T10:19:00Z">
        <w:r w:rsidR="00EA1941">
          <w:rPr>
            <w:rFonts w:ascii="Times New Roman" w:eastAsia="宋体" w:hAnsi="Times New Roman" w:cs="Times New Roman" w:hint="eastAsia"/>
            <w:lang w:eastAsia="zh-CN"/>
          </w:rPr>
          <w:t>有机</w:t>
        </w:r>
      </w:ins>
      <w:del w:id="25" w:author="ZhuMeng" w:date="2023-10-13T10:19:00Z">
        <w:r w:rsidRPr="006A3F35" w:rsidDel="00EA1941">
          <w:rPr>
            <w:rFonts w:ascii="Times New Roman" w:eastAsia="宋体" w:hAnsi="Times New Roman" w:cs="Times New Roman"/>
            <w:lang w:eastAsia="zh-CN"/>
            <w:rPrChange w:id="26" w:author="ZhuMeng" w:date="2023-10-12T15:47:00Z">
              <w:rPr>
                <w:lang w:eastAsia="zh-CN"/>
              </w:rPr>
            </w:rPrChange>
          </w:rPr>
          <w:delText>重要</w:delText>
        </w:r>
      </w:del>
      <w:r w:rsidRPr="006A3F35">
        <w:rPr>
          <w:rFonts w:ascii="Times New Roman" w:eastAsia="宋体" w:hAnsi="Times New Roman" w:cs="Times New Roman"/>
          <w:lang w:eastAsia="zh-CN"/>
          <w:rPrChange w:id="27" w:author="ZhuMeng" w:date="2023-10-12T15:47:00Z">
            <w:rPr>
              <w:lang w:eastAsia="zh-CN"/>
            </w:rPr>
          </w:rPrChange>
        </w:rPr>
        <w:t>组成部分</w:t>
      </w:r>
      <w:del w:id="28" w:author="ZhuMeng" w:date="2023-10-13T10:19:00Z">
        <w:r w:rsidRPr="006A3F35" w:rsidDel="00187CD0">
          <w:rPr>
            <w:rFonts w:ascii="Times New Roman" w:eastAsia="宋体" w:hAnsi="Times New Roman" w:cs="Times New Roman"/>
            <w:lang w:eastAsia="zh-CN"/>
            <w:rPrChange w:id="29" w:author="ZhuMeng" w:date="2023-10-12T15:47:00Z">
              <w:rPr>
                <w:lang w:eastAsia="zh-CN"/>
              </w:rPr>
            </w:rPrChange>
          </w:rPr>
          <w:delText>和战略支撑力量</w:delText>
        </w:r>
      </w:del>
      <w:r w:rsidRPr="006A3F35">
        <w:rPr>
          <w:rFonts w:ascii="Times New Roman" w:eastAsia="宋体" w:hAnsi="Times New Roman" w:cs="Times New Roman"/>
          <w:lang w:eastAsia="zh-CN"/>
          <w:rPrChange w:id="30" w:author="ZhuMeng" w:date="2023-10-12T15:47:00Z">
            <w:rPr>
              <w:lang w:eastAsia="zh-CN"/>
            </w:rPr>
          </w:rPrChange>
        </w:rPr>
        <w:t>，</w:t>
      </w:r>
      <w:ins w:id="31" w:author="ZhuMeng" w:date="2023-10-13T10:19:00Z">
        <w:r w:rsidR="00187CD0">
          <w:rPr>
            <w:rFonts w:ascii="Times New Roman" w:eastAsia="宋体" w:hAnsi="Times New Roman" w:cs="Times New Roman" w:hint="eastAsia"/>
            <w:lang w:eastAsia="zh-CN"/>
          </w:rPr>
          <w:t>语言治理</w:t>
        </w:r>
      </w:ins>
      <w:r w:rsidRPr="006A3F35">
        <w:rPr>
          <w:rFonts w:ascii="Times New Roman" w:eastAsia="宋体" w:hAnsi="Times New Roman" w:cs="Times New Roman"/>
          <w:lang w:eastAsia="zh-CN"/>
          <w:rPrChange w:id="32" w:author="ZhuMeng" w:date="2023-10-12T15:47:00Z">
            <w:rPr>
              <w:lang w:eastAsia="zh-CN"/>
            </w:rPr>
          </w:rPrChange>
        </w:rPr>
        <w:t>是维护政治与文化统一、增强国家认同、保障社会稳定的必要条件。</w:t>
      </w:r>
      <w:r w:rsidRPr="006A3F35">
        <w:rPr>
          <w:rFonts w:ascii="Times New Roman" w:eastAsia="宋体" w:hAnsi="Times New Roman" w:cs="Times New Roman"/>
          <w:lang w:eastAsia="zh-CN"/>
          <w:rPrChange w:id="33" w:author="ZhuMeng" w:date="2023-10-12T15:47:00Z">
            <w:rPr>
              <w:lang w:eastAsia="zh-CN"/>
            </w:rPr>
          </w:rPrChange>
        </w:rPr>
        <w:t xml:space="preserve"> </w:t>
      </w:r>
      <w:r w:rsidRPr="006A3F35">
        <w:rPr>
          <w:rFonts w:ascii="Times New Roman" w:eastAsia="宋体" w:hAnsi="Times New Roman" w:cs="Times New Roman"/>
          <w:lang w:eastAsia="zh-CN"/>
          <w:rPrChange w:id="34" w:author="ZhuMeng" w:date="2023-10-12T15:47:00Z">
            <w:rPr>
              <w:lang w:eastAsia="zh-CN"/>
            </w:rPr>
          </w:rPrChange>
        </w:rPr>
        <w:t>然而，对于认知语言治理的理论架构尚未搭建完成。</w:t>
      </w:r>
      <w:r w:rsidRPr="006A3F35">
        <w:rPr>
          <w:rFonts w:ascii="Times New Roman" w:eastAsia="宋体" w:hAnsi="Times New Roman" w:cs="Times New Roman"/>
          <w:lang w:eastAsia="zh-CN"/>
          <w:rPrChange w:id="35" w:author="ZhuMeng" w:date="2023-10-12T15:47:00Z">
            <w:rPr>
              <w:lang w:eastAsia="zh-CN"/>
            </w:rPr>
          </w:rPrChange>
        </w:rPr>
        <w:t xml:space="preserve"> </w:t>
      </w:r>
      <w:r w:rsidRPr="006A3F35">
        <w:rPr>
          <w:rFonts w:ascii="Times New Roman" w:eastAsia="宋体" w:hAnsi="Times New Roman" w:cs="Times New Roman"/>
          <w:lang w:eastAsia="zh-CN"/>
          <w:rPrChange w:id="36" w:author="ZhuMeng" w:date="2023-10-12T15:47:00Z">
            <w:rPr>
              <w:lang w:eastAsia="zh-CN"/>
            </w:rPr>
          </w:rPrChange>
        </w:rPr>
        <w:t>为实现对语言治理在</w:t>
      </w:r>
      <w:ins w:id="37" w:author="ZhuMeng" w:date="2023-10-13T09:18:00Z">
        <w:r w:rsidR="0066606A">
          <w:rPr>
            <w:rFonts w:ascii="Times New Roman" w:eastAsia="宋体" w:hAnsi="Times New Roman" w:cs="Times New Roman" w:hint="eastAsia"/>
            <w:lang w:eastAsia="zh-CN"/>
          </w:rPr>
          <w:t>国家</w:t>
        </w:r>
        <w:r w:rsidR="00D71797">
          <w:rPr>
            <w:rFonts w:ascii="Times New Roman" w:eastAsia="宋体" w:hAnsi="Times New Roman" w:cs="Times New Roman" w:hint="eastAsia"/>
            <w:lang w:eastAsia="zh-CN"/>
          </w:rPr>
          <w:t>治理</w:t>
        </w:r>
        <w:r w:rsidR="0066606A">
          <w:rPr>
            <w:rFonts w:ascii="Times New Roman" w:eastAsia="宋体" w:hAnsi="Times New Roman" w:cs="Times New Roman" w:hint="eastAsia"/>
            <w:lang w:eastAsia="zh-CN"/>
          </w:rPr>
          <w:t>体系</w:t>
        </w:r>
      </w:ins>
      <w:del w:id="38" w:author="ZhuMeng" w:date="2023-10-13T09:18:00Z">
        <w:r w:rsidRPr="006A3F35" w:rsidDel="00D71797">
          <w:rPr>
            <w:rFonts w:ascii="Times New Roman" w:eastAsia="宋体" w:hAnsi="Times New Roman" w:cs="Times New Roman"/>
            <w:lang w:eastAsia="zh-CN"/>
            <w:rPrChange w:id="39" w:author="ZhuMeng" w:date="2023-10-12T15:47:00Z">
              <w:rPr>
                <w:lang w:eastAsia="zh-CN"/>
              </w:rPr>
            </w:rPrChange>
          </w:rPr>
          <w:delText>国家治理维度和上</w:delText>
        </w:r>
      </w:del>
      <w:ins w:id="40" w:author="ZhuMeng" w:date="2023-10-13T09:18:00Z">
        <w:r w:rsidR="00142B1D">
          <w:rPr>
            <w:rFonts w:ascii="Times New Roman" w:eastAsia="宋体" w:hAnsi="Times New Roman" w:cs="Times New Roman" w:hint="eastAsia"/>
            <w:lang w:eastAsia="zh-CN"/>
          </w:rPr>
          <w:t>的</w:t>
        </w:r>
      </w:ins>
      <w:del w:id="41" w:author="ZhuMeng" w:date="2023-10-13T09:18:00Z">
        <w:r w:rsidRPr="006A3F35" w:rsidDel="00D71797">
          <w:rPr>
            <w:rFonts w:ascii="Times New Roman" w:eastAsia="宋体" w:hAnsi="Times New Roman" w:cs="Times New Roman"/>
            <w:lang w:eastAsia="zh-CN"/>
            <w:rPrChange w:id="42" w:author="ZhuMeng" w:date="2023-10-12T15:47:00Z">
              <w:rPr>
                <w:lang w:eastAsia="zh-CN"/>
              </w:rPr>
            </w:rPrChange>
          </w:rPr>
          <w:delText>的</w:delText>
        </w:r>
        <w:r w:rsidRPr="006A3F35" w:rsidDel="00B1629C">
          <w:rPr>
            <w:rFonts w:ascii="Times New Roman" w:eastAsia="宋体" w:hAnsi="Times New Roman" w:cs="Times New Roman"/>
            <w:lang w:eastAsia="zh-CN"/>
            <w:rPrChange w:id="43" w:author="ZhuMeng" w:date="2023-10-12T15:47:00Z">
              <w:rPr>
                <w:lang w:eastAsia="zh-CN"/>
              </w:rPr>
            </w:rPrChange>
          </w:rPr>
          <w:delText>系统性和</w:delText>
        </w:r>
      </w:del>
      <w:r w:rsidRPr="006A3F35">
        <w:rPr>
          <w:rFonts w:ascii="Times New Roman" w:eastAsia="宋体" w:hAnsi="Times New Roman" w:cs="Times New Roman"/>
          <w:lang w:eastAsia="zh-CN"/>
          <w:rPrChange w:id="44" w:author="ZhuMeng" w:date="2023-10-12T15:47:00Z">
            <w:rPr>
              <w:lang w:eastAsia="zh-CN"/>
            </w:rPr>
          </w:rPrChange>
        </w:rPr>
        <w:t>全面性</w:t>
      </w:r>
      <w:ins w:id="45" w:author="ZhuMeng" w:date="2023-10-13T09:18:00Z">
        <w:r w:rsidR="00B1629C">
          <w:rPr>
            <w:rFonts w:ascii="Times New Roman" w:eastAsia="宋体" w:hAnsi="Times New Roman" w:cs="Times New Roman" w:hint="eastAsia"/>
            <w:lang w:eastAsia="zh-CN"/>
          </w:rPr>
          <w:t>和</w:t>
        </w:r>
        <w:r w:rsidR="00B1629C" w:rsidRPr="003437DC">
          <w:rPr>
            <w:rFonts w:ascii="Times New Roman" w:eastAsia="宋体" w:hAnsi="Times New Roman" w:cs="Times New Roman"/>
            <w:lang w:eastAsia="zh-CN"/>
          </w:rPr>
          <w:t>系统性</w:t>
        </w:r>
      </w:ins>
      <w:r w:rsidRPr="006A3F35">
        <w:rPr>
          <w:rFonts w:ascii="Times New Roman" w:eastAsia="宋体" w:hAnsi="Times New Roman" w:cs="Times New Roman"/>
          <w:lang w:eastAsia="zh-CN"/>
          <w:rPrChange w:id="46" w:author="ZhuMeng" w:date="2023-10-12T15:47:00Z">
            <w:rPr>
              <w:lang w:eastAsia="zh-CN"/>
            </w:rPr>
          </w:rPrChange>
        </w:rPr>
        <w:t>认知，本文运用系统功能类型学方法，梳理语言在</w:t>
      </w:r>
      <w:ins w:id="47" w:author="ZhuMeng" w:date="2023-10-13T09:21:00Z">
        <w:r w:rsidR="007C6FC6">
          <w:rPr>
            <w:rFonts w:ascii="Times New Roman" w:eastAsia="宋体" w:hAnsi="Times New Roman" w:cs="Times New Roman" w:hint="eastAsia"/>
            <w:lang w:eastAsia="zh-CN"/>
          </w:rPr>
          <w:t>国家治理体系三个不同层面的贯通治理功能、</w:t>
        </w:r>
      </w:ins>
      <w:del w:id="48" w:author="ZhuMeng" w:date="2023-10-13T09:21:00Z">
        <w:r w:rsidRPr="006A3F35" w:rsidDel="00447737">
          <w:rPr>
            <w:rFonts w:ascii="Times New Roman" w:eastAsia="宋体" w:hAnsi="Times New Roman" w:cs="Times New Roman"/>
            <w:lang w:eastAsia="zh-CN"/>
            <w:rPrChange w:id="49" w:author="ZhuMeng" w:date="2023-10-12T15:47:00Z">
              <w:rPr>
                <w:lang w:eastAsia="zh-CN"/>
              </w:rPr>
            </w:rPrChange>
          </w:rPr>
          <w:delText>国家、群体和个体三个层面的贯通治理功能，</w:delText>
        </w:r>
      </w:del>
      <w:r w:rsidRPr="006A3F35">
        <w:rPr>
          <w:rFonts w:ascii="Times New Roman" w:eastAsia="宋体" w:hAnsi="Times New Roman" w:cs="Times New Roman"/>
          <w:lang w:eastAsia="zh-CN"/>
          <w:rPrChange w:id="50" w:author="ZhuMeng" w:date="2023-10-12T15:47:00Z">
            <w:rPr>
              <w:lang w:eastAsia="zh-CN"/>
            </w:rPr>
          </w:rPrChange>
        </w:rPr>
        <w:t>阐明语言治理</w:t>
      </w:r>
      <w:ins w:id="51" w:author="ZhuMeng" w:date="2023-10-13T09:22:00Z">
        <w:r w:rsidR="00864E5E">
          <w:rPr>
            <w:rFonts w:ascii="Times New Roman" w:eastAsia="宋体" w:hAnsi="Times New Roman" w:cs="Times New Roman" w:hint="eastAsia"/>
            <w:lang w:eastAsia="zh-CN"/>
          </w:rPr>
          <w:t>对</w:t>
        </w:r>
      </w:ins>
      <w:del w:id="52" w:author="ZhuMeng" w:date="2023-10-13T09:22:00Z">
        <w:r w:rsidRPr="006A3F35" w:rsidDel="00864E5E">
          <w:rPr>
            <w:rFonts w:ascii="Times New Roman" w:eastAsia="宋体" w:hAnsi="Times New Roman" w:cs="Times New Roman"/>
            <w:lang w:eastAsia="zh-CN"/>
            <w:rPrChange w:id="53" w:author="ZhuMeng" w:date="2023-10-12T15:47:00Z">
              <w:rPr>
                <w:lang w:eastAsia="zh-CN"/>
              </w:rPr>
            </w:rPrChange>
          </w:rPr>
          <w:delText>在</w:delText>
        </w:r>
      </w:del>
      <w:ins w:id="54" w:author="ZhuMeng" w:date="2023-10-13T09:21:00Z">
        <w:r w:rsidR="00210B23" w:rsidRPr="003437DC">
          <w:rPr>
            <w:rFonts w:ascii="Times New Roman" w:eastAsia="宋体" w:hAnsi="Times New Roman" w:cs="Times New Roman"/>
            <w:lang w:eastAsia="zh-CN"/>
          </w:rPr>
          <w:t>国家、群体和个体</w:t>
        </w:r>
      </w:ins>
      <w:del w:id="55" w:author="ZhuMeng" w:date="2023-10-13T09:22:00Z">
        <w:r w:rsidRPr="006A3F35" w:rsidDel="00FC674B">
          <w:rPr>
            <w:rFonts w:ascii="Times New Roman" w:eastAsia="宋体" w:hAnsi="Times New Roman" w:cs="Times New Roman"/>
            <w:lang w:eastAsia="zh-CN"/>
            <w:rPrChange w:id="56" w:author="ZhuMeng" w:date="2023-10-12T15:47:00Z">
              <w:rPr>
                <w:lang w:eastAsia="zh-CN"/>
              </w:rPr>
            </w:rPrChange>
          </w:rPr>
          <w:delText>现代</w:delText>
        </w:r>
      </w:del>
      <w:del w:id="57" w:author="ZhuMeng" w:date="2023-10-13T09:19:00Z">
        <w:r w:rsidRPr="006A3F35" w:rsidDel="00900A3E">
          <w:rPr>
            <w:rFonts w:ascii="Times New Roman" w:eastAsia="宋体" w:hAnsi="Times New Roman" w:cs="Times New Roman"/>
            <w:lang w:eastAsia="zh-CN"/>
            <w:rPrChange w:id="58" w:author="ZhuMeng" w:date="2023-10-12T15:47:00Z">
              <w:rPr>
                <w:lang w:eastAsia="zh-CN"/>
              </w:rPr>
            </w:rPrChange>
          </w:rPr>
          <w:delText>化</w:delText>
        </w:r>
        <w:r w:rsidRPr="006A3F35" w:rsidDel="00E02B18">
          <w:rPr>
            <w:rFonts w:ascii="Times New Roman" w:eastAsia="宋体" w:hAnsi="Times New Roman" w:cs="Times New Roman"/>
            <w:lang w:eastAsia="zh-CN"/>
            <w:rPrChange w:id="59" w:author="ZhuMeng" w:date="2023-10-12T15:47:00Z">
              <w:rPr>
                <w:lang w:eastAsia="zh-CN"/>
              </w:rPr>
            </w:rPrChange>
          </w:rPr>
          <w:delText>治理</w:delText>
        </w:r>
      </w:del>
      <w:del w:id="60" w:author="ZhuMeng" w:date="2023-10-13T09:22:00Z">
        <w:r w:rsidRPr="006A3F35" w:rsidDel="00FC674B">
          <w:rPr>
            <w:rFonts w:ascii="Times New Roman" w:eastAsia="宋体" w:hAnsi="Times New Roman" w:cs="Times New Roman"/>
            <w:lang w:eastAsia="zh-CN"/>
            <w:rPrChange w:id="61" w:author="ZhuMeng" w:date="2023-10-12T15:47:00Z">
              <w:rPr>
                <w:lang w:eastAsia="zh-CN"/>
              </w:rPr>
            </w:rPrChange>
          </w:rPr>
          <w:delText>中</w:delText>
        </w:r>
      </w:del>
      <w:r w:rsidRPr="006A3F35">
        <w:rPr>
          <w:rFonts w:ascii="Times New Roman" w:eastAsia="宋体" w:hAnsi="Times New Roman" w:cs="Times New Roman"/>
          <w:lang w:eastAsia="zh-CN"/>
          <w:rPrChange w:id="62" w:author="ZhuMeng" w:date="2023-10-12T15:47:00Z">
            <w:rPr>
              <w:lang w:eastAsia="zh-CN"/>
            </w:rPr>
          </w:rPrChange>
        </w:rPr>
        <w:t>的</w:t>
      </w:r>
      <w:ins w:id="63" w:author="ZhuMeng" w:date="2023-10-13T09:24:00Z">
        <w:r w:rsidR="003B1E6A">
          <w:rPr>
            <w:rFonts w:ascii="Times New Roman" w:eastAsia="宋体" w:hAnsi="Times New Roman" w:cs="Times New Roman" w:hint="eastAsia"/>
            <w:lang w:eastAsia="zh-CN"/>
          </w:rPr>
          <w:t>根本性与</w:t>
        </w:r>
      </w:ins>
      <w:del w:id="64" w:author="ZhuMeng" w:date="2023-10-13T09:22:00Z">
        <w:r w:rsidRPr="006A3F35" w:rsidDel="00552C0D">
          <w:rPr>
            <w:rFonts w:ascii="Times New Roman" w:eastAsia="宋体" w:hAnsi="Times New Roman" w:cs="Times New Roman"/>
            <w:lang w:eastAsia="zh-CN"/>
            <w:rPrChange w:id="65" w:author="ZhuMeng" w:date="2023-10-12T15:47:00Z">
              <w:rPr>
                <w:lang w:eastAsia="zh-CN"/>
              </w:rPr>
            </w:rPrChange>
          </w:rPr>
          <w:delText>基础性和</w:delText>
        </w:r>
      </w:del>
      <w:ins w:id="66" w:author="ZhuMeng" w:date="2023-10-13T09:23:00Z">
        <w:r w:rsidR="008C337D" w:rsidRPr="003437DC">
          <w:rPr>
            <w:rFonts w:ascii="Times New Roman" w:eastAsia="宋体" w:hAnsi="Times New Roman" w:cs="Times New Roman" w:hint="eastAsia"/>
            <w:lang w:eastAsia="zh-CN"/>
          </w:rPr>
          <w:t>统合性</w:t>
        </w:r>
        <w:r w:rsidR="008C337D" w:rsidRPr="003437DC">
          <w:rPr>
            <w:rFonts w:ascii="Times New Roman" w:eastAsia="宋体" w:hAnsi="Times New Roman" w:cs="Times New Roman"/>
            <w:lang w:eastAsia="zh-CN"/>
          </w:rPr>
          <w:t>作用</w:t>
        </w:r>
      </w:ins>
      <w:del w:id="67" w:author="ZhuMeng" w:date="2023-10-13T09:23:00Z">
        <w:r w:rsidRPr="006A3F35" w:rsidDel="008C337D">
          <w:rPr>
            <w:rFonts w:ascii="Times New Roman" w:eastAsia="宋体" w:hAnsi="Times New Roman" w:cs="Times New Roman"/>
            <w:lang w:eastAsia="zh-CN"/>
            <w:rPrChange w:id="68" w:author="ZhuMeng" w:date="2023-10-12T15:47:00Z">
              <w:rPr>
                <w:lang w:eastAsia="zh-CN"/>
              </w:rPr>
            </w:rPrChange>
          </w:rPr>
          <w:delText>根本性作用</w:delText>
        </w:r>
      </w:del>
      <w:r w:rsidRPr="006A3F35">
        <w:rPr>
          <w:rFonts w:ascii="Times New Roman" w:eastAsia="宋体" w:hAnsi="Times New Roman" w:cs="Times New Roman"/>
          <w:lang w:eastAsia="zh-CN"/>
          <w:rPrChange w:id="69" w:author="ZhuMeng" w:date="2023-10-12T15:47:00Z">
            <w:rPr>
              <w:lang w:eastAsia="zh-CN"/>
            </w:rPr>
          </w:rPrChange>
        </w:rPr>
        <w:t>。</w:t>
      </w:r>
      <w:r w:rsidRPr="006A3F35">
        <w:rPr>
          <w:rFonts w:ascii="Times New Roman" w:eastAsia="宋体" w:hAnsi="Times New Roman" w:cs="Times New Roman"/>
          <w:lang w:eastAsia="zh-CN"/>
          <w:rPrChange w:id="70" w:author="ZhuMeng" w:date="2023-10-12T15:47:00Z">
            <w:rPr>
              <w:lang w:eastAsia="zh-CN"/>
            </w:rPr>
          </w:rPrChange>
        </w:rPr>
        <w:t xml:space="preserve"> </w:t>
      </w:r>
      <w:r w:rsidRPr="006A3F35">
        <w:rPr>
          <w:rFonts w:ascii="Times New Roman" w:eastAsia="宋体" w:hAnsi="Times New Roman" w:cs="Times New Roman"/>
          <w:lang w:eastAsia="zh-CN"/>
          <w:rPrChange w:id="71" w:author="ZhuMeng" w:date="2023-10-12T15:47:00Z">
            <w:rPr>
              <w:lang w:eastAsia="zh-CN"/>
            </w:rPr>
          </w:rPrChange>
        </w:rPr>
        <w:t>进而，在综合前沿政治语言学研究</w:t>
      </w:r>
      <w:del w:id="72" w:author="ZhuMeng" w:date="2023-10-13T09:24:00Z">
        <w:r w:rsidRPr="006A3F35" w:rsidDel="00AD61FD">
          <w:rPr>
            <w:rFonts w:ascii="Times New Roman" w:eastAsia="宋体" w:hAnsi="Times New Roman" w:cs="Times New Roman"/>
            <w:lang w:eastAsia="zh-CN"/>
            <w:rPrChange w:id="73" w:author="ZhuMeng" w:date="2023-10-12T15:47:00Z">
              <w:rPr>
                <w:lang w:eastAsia="zh-CN"/>
              </w:rPr>
            </w:rPrChange>
          </w:rPr>
          <w:delText>成果</w:delText>
        </w:r>
      </w:del>
      <w:r w:rsidRPr="006A3F35">
        <w:rPr>
          <w:rFonts w:ascii="Times New Roman" w:eastAsia="宋体" w:hAnsi="Times New Roman" w:cs="Times New Roman"/>
          <w:lang w:eastAsia="zh-CN"/>
          <w:rPrChange w:id="74" w:author="ZhuMeng" w:date="2023-10-12T15:47:00Z">
            <w:rPr>
              <w:lang w:eastAsia="zh-CN"/>
            </w:rPr>
          </w:rPrChange>
        </w:rPr>
        <w:t>基础上，提出语言治理</w:t>
      </w:r>
      <w:ins w:id="75" w:author="ZhuMeng" w:date="2023-10-13T09:31:00Z">
        <w:r w:rsidR="00E0787F">
          <w:rPr>
            <w:rFonts w:ascii="Times New Roman" w:eastAsia="宋体" w:hAnsi="Times New Roman" w:cs="Times New Roman" w:hint="eastAsia"/>
            <w:lang w:eastAsia="zh-CN"/>
          </w:rPr>
          <w:t>完善</w:t>
        </w:r>
      </w:ins>
      <w:ins w:id="76" w:author="ZhuMeng" w:date="2023-10-13T09:32:00Z">
        <w:r w:rsidR="00E0787F">
          <w:rPr>
            <w:rFonts w:ascii="Times New Roman" w:eastAsia="宋体" w:hAnsi="Times New Roman" w:cs="Times New Roman" w:hint="eastAsia"/>
            <w:lang w:eastAsia="zh-CN"/>
          </w:rPr>
          <w:t>国家治理体系</w:t>
        </w:r>
      </w:ins>
      <w:del w:id="77" w:author="ZhuMeng" w:date="2023-10-13T09:19:00Z">
        <w:r w:rsidRPr="006A3F35" w:rsidDel="00900A3E">
          <w:rPr>
            <w:rFonts w:ascii="Times New Roman" w:eastAsia="宋体" w:hAnsi="Times New Roman" w:cs="Times New Roman"/>
            <w:lang w:eastAsia="zh-CN"/>
            <w:rPrChange w:id="78" w:author="ZhuMeng" w:date="2023-10-12T15:47:00Z">
              <w:rPr>
                <w:lang w:eastAsia="zh-CN"/>
              </w:rPr>
            </w:rPrChange>
          </w:rPr>
          <w:delText>提升</w:delText>
        </w:r>
      </w:del>
      <w:del w:id="79" w:author="ZhuMeng" w:date="2023-10-13T09:31:00Z">
        <w:r w:rsidRPr="006A3F35" w:rsidDel="00AA74A8">
          <w:rPr>
            <w:rFonts w:ascii="Times New Roman" w:eastAsia="宋体" w:hAnsi="Times New Roman" w:cs="Times New Roman"/>
            <w:lang w:eastAsia="zh-CN"/>
            <w:rPrChange w:id="80" w:author="ZhuMeng" w:date="2023-10-12T15:47:00Z">
              <w:rPr>
                <w:lang w:eastAsia="zh-CN"/>
              </w:rPr>
            </w:rPrChange>
          </w:rPr>
          <w:delText>国家</w:delText>
        </w:r>
        <w:r w:rsidRPr="006A3F35" w:rsidDel="00E0787F">
          <w:rPr>
            <w:rFonts w:ascii="Times New Roman" w:eastAsia="宋体" w:hAnsi="Times New Roman" w:cs="Times New Roman"/>
            <w:lang w:eastAsia="zh-CN"/>
            <w:rPrChange w:id="81" w:author="ZhuMeng" w:date="2023-10-12T15:47:00Z">
              <w:rPr>
                <w:lang w:eastAsia="zh-CN"/>
              </w:rPr>
            </w:rPrChange>
          </w:rPr>
          <w:delText>治理</w:delText>
        </w:r>
      </w:del>
      <w:del w:id="82" w:author="ZhuMeng" w:date="2023-10-13T09:20:00Z">
        <w:r w:rsidRPr="006A3F35" w:rsidDel="0048722D">
          <w:rPr>
            <w:rFonts w:ascii="Times New Roman" w:eastAsia="宋体" w:hAnsi="Times New Roman" w:cs="Times New Roman"/>
            <w:lang w:eastAsia="zh-CN"/>
            <w:rPrChange w:id="83" w:author="ZhuMeng" w:date="2023-10-12T15:47:00Z">
              <w:rPr>
                <w:lang w:eastAsia="zh-CN"/>
              </w:rPr>
            </w:rPrChange>
          </w:rPr>
          <w:delText>能力</w:delText>
        </w:r>
      </w:del>
      <w:r w:rsidRPr="006A3F35">
        <w:rPr>
          <w:rFonts w:ascii="Times New Roman" w:eastAsia="宋体" w:hAnsi="Times New Roman" w:cs="Times New Roman"/>
          <w:lang w:eastAsia="zh-CN"/>
          <w:rPrChange w:id="84" w:author="ZhuMeng" w:date="2023-10-12T15:47:00Z">
            <w:rPr>
              <w:lang w:eastAsia="zh-CN"/>
            </w:rPr>
          </w:rPrChange>
        </w:rPr>
        <w:t>的三条实践路径。</w:t>
      </w:r>
      <w:r w:rsidRPr="006A3F35">
        <w:rPr>
          <w:rFonts w:ascii="Times New Roman" w:eastAsia="宋体" w:hAnsi="Times New Roman" w:cs="Times New Roman"/>
          <w:lang w:eastAsia="zh-CN"/>
          <w:rPrChange w:id="85" w:author="ZhuMeng" w:date="2023-10-12T15:47:00Z">
            <w:rPr>
              <w:lang w:eastAsia="zh-CN"/>
            </w:rPr>
          </w:rPrChange>
        </w:rPr>
        <w:t xml:space="preserve"> </w:t>
      </w:r>
      <w:r w:rsidRPr="006A3F35">
        <w:rPr>
          <w:rFonts w:ascii="Times New Roman" w:eastAsia="宋体" w:hAnsi="Times New Roman" w:cs="Times New Roman"/>
          <w:lang w:eastAsia="zh-CN"/>
          <w:rPrChange w:id="86" w:author="ZhuMeng" w:date="2023-10-12T15:47:00Z">
            <w:rPr>
              <w:lang w:eastAsia="zh-CN"/>
            </w:rPr>
          </w:rPrChange>
        </w:rPr>
        <w:t>最后，针对</w:t>
      </w:r>
      <w:ins w:id="87" w:author="ZhuMeng" w:date="2023-10-13T09:20:00Z">
        <w:r w:rsidR="0048722D">
          <w:rPr>
            <w:rFonts w:ascii="Times New Roman" w:eastAsia="宋体" w:hAnsi="Times New Roman" w:cs="Times New Roman" w:hint="eastAsia"/>
            <w:lang w:eastAsia="zh-CN"/>
          </w:rPr>
          <w:t>新时期</w:t>
        </w:r>
      </w:ins>
      <w:ins w:id="88" w:author="ZhuMeng" w:date="2023-10-13T09:24:00Z">
        <w:r w:rsidR="00CC15CA">
          <w:rPr>
            <w:rFonts w:ascii="Times New Roman" w:eastAsia="宋体" w:hAnsi="Times New Roman" w:cs="Times New Roman" w:hint="eastAsia"/>
            <w:lang w:eastAsia="zh-CN"/>
          </w:rPr>
          <w:t>国家</w:t>
        </w:r>
      </w:ins>
      <w:ins w:id="89" w:author="ZhuMeng" w:date="2023-10-13T09:20:00Z">
        <w:r w:rsidR="0048722D">
          <w:rPr>
            <w:rFonts w:ascii="Times New Roman" w:eastAsia="宋体" w:hAnsi="Times New Roman" w:cs="Times New Roman" w:hint="eastAsia"/>
            <w:lang w:eastAsia="zh-CN"/>
          </w:rPr>
          <w:t>治理体系</w:t>
        </w:r>
        <w:r w:rsidR="00BD0E4F">
          <w:rPr>
            <w:rFonts w:ascii="Times New Roman" w:eastAsia="宋体" w:hAnsi="Times New Roman" w:cs="Times New Roman" w:hint="eastAsia"/>
            <w:lang w:eastAsia="zh-CN"/>
          </w:rPr>
          <w:t>中的</w:t>
        </w:r>
      </w:ins>
      <w:del w:id="90" w:author="ZhuMeng" w:date="2023-10-13T09:20:00Z">
        <w:r w:rsidRPr="006A3F35" w:rsidDel="00BD0E4F">
          <w:rPr>
            <w:rFonts w:ascii="Times New Roman" w:eastAsia="宋体" w:hAnsi="Times New Roman" w:cs="Times New Roman"/>
            <w:lang w:eastAsia="zh-CN"/>
            <w:rPrChange w:id="91" w:author="ZhuMeng" w:date="2023-10-12T15:47:00Z">
              <w:rPr>
                <w:lang w:eastAsia="zh-CN"/>
              </w:rPr>
            </w:rPrChange>
          </w:rPr>
          <w:delText>新时期</w:delText>
        </w:r>
      </w:del>
      <w:r w:rsidRPr="006A3F35">
        <w:rPr>
          <w:rFonts w:ascii="Times New Roman" w:eastAsia="宋体" w:hAnsi="Times New Roman" w:cs="Times New Roman"/>
          <w:lang w:eastAsia="zh-CN"/>
          <w:rPrChange w:id="92" w:author="ZhuMeng" w:date="2023-10-12T15:47:00Z">
            <w:rPr>
              <w:lang w:eastAsia="zh-CN"/>
            </w:rPr>
          </w:rPrChange>
        </w:rPr>
        <w:t>城市治理</w:t>
      </w:r>
      <w:del w:id="93" w:author="ZhuMeng" w:date="2023-10-13T09:20:00Z">
        <w:r w:rsidRPr="006A3F35" w:rsidDel="00364DDE">
          <w:rPr>
            <w:rFonts w:ascii="Times New Roman" w:eastAsia="宋体" w:hAnsi="Times New Roman" w:cs="Times New Roman"/>
            <w:lang w:eastAsia="zh-CN"/>
            <w:rPrChange w:id="94" w:author="ZhuMeng" w:date="2023-10-12T15:47:00Z">
              <w:rPr>
                <w:lang w:eastAsia="zh-CN"/>
              </w:rPr>
            </w:rPrChange>
          </w:rPr>
          <w:delText>、共同富裕</w:delText>
        </w:r>
      </w:del>
      <w:r w:rsidRPr="006A3F35">
        <w:rPr>
          <w:rFonts w:ascii="Times New Roman" w:eastAsia="宋体" w:hAnsi="Times New Roman" w:cs="Times New Roman"/>
          <w:lang w:eastAsia="zh-CN"/>
          <w:rPrChange w:id="95" w:author="ZhuMeng" w:date="2023-10-12T15:47:00Z">
            <w:rPr>
              <w:lang w:eastAsia="zh-CN"/>
            </w:rPr>
          </w:rPrChange>
        </w:rPr>
        <w:t>、新媒体治理</w:t>
      </w:r>
      <w:ins w:id="96" w:author="ZhuMeng" w:date="2023-10-13T09:24:00Z">
        <w:r w:rsidR="00DD6533">
          <w:rPr>
            <w:rFonts w:ascii="Times New Roman" w:eastAsia="宋体" w:hAnsi="Times New Roman" w:cs="Times New Roman" w:hint="eastAsia"/>
            <w:lang w:eastAsia="zh-CN"/>
          </w:rPr>
          <w:t>和</w:t>
        </w:r>
      </w:ins>
      <w:ins w:id="97" w:author="ZhuMeng" w:date="2023-10-13T09:20:00Z">
        <w:r w:rsidR="00364DDE" w:rsidRPr="003437DC">
          <w:rPr>
            <w:rFonts w:ascii="Times New Roman" w:eastAsia="宋体" w:hAnsi="Times New Roman" w:cs="Times New Roman"/>
            <w:lang w:eastAsia="zh-CN"/>
          </w:rPr>
          <w:t>共同富裕</w:t>
        </w:r>
      </w:ins>
      <w:r w:rsidRPr="006A3F35">
        <w:rPr>
          <w:rFonts w:ascii="Times New Roman" w:eastAsia="宋体" w:hAnsi="Times New Roman" w:cs="Times New Roman"/>
          <w:lang w:eastAsia="zh-CN"/>
          <w:rPrChange w:id="98" w:author="ZhuMeng" w:date="2023-10-12T15:47:00Z">
            <w:rPr>
              <w:lang w:eastAsia="zh-CN"/>
            </w:rPr>
          </w:rPrChange>
        </w:rPr>
        <w:t>等核心治理领域，讨论语言治理在解决现实治理挑战、</w:t>
      </w:r>
      <w:ins w:id="99" w:author="ZhuMeng" w:date="2023-10-13T09:25:00Z">
        <w:r w:rsidR="00F818E7">
          <w:rPr>
            <w:rFonts w:ascii="Times New Roman" w:eastAsia="宋体" w:hAnsi="Times New Roman" w:cs="Times New Roman" w:hint="eastAsia"/>
            <w:lang w:eastAsia="zh-CN"/>
          </w:rPr>
          <w:t>丰富治理</w:t>
        </w:r>
        <w:r w:rsidR="002B7646">
          <w:rPr>
            <w:rFonts w:ascii="Times New Roman" w:eastAsia="宋体" w:hAnsi="Times New Roman" w:cs="Times New Roman" w:hint="eastAsia"/>
            <w:lang w:eastAsia="zh-CN"/>
          </w:rPr>
          <w:t>场景</w:t>
        </w:r>
      </w:ins>
      <w:ins w:id="100" w:author="ZhuMeng" w:date="2023-10-13T09:31:00Z">
        <w:r w:rsidR="00082C11">
          <w:rPr>
            <w:rFonts w:ascii="Times New Roman" w:eastAsia="宋体" w:hAnsi="Times New Roman" w:cs="Times New Roman" w:hint="eastAsia"/>
            <w:lang w:eastAsia="zh-CN"/>
          </w:rPr>
          <w:t>、推进治理体系现代化</w:t>
        </w:r>
        <w:r w:rsidR="0079141B">
          <w:rPr>
            <w:rFonts w:ascii="Times New Roman" w:eastAsia="宋体" w:hAnsi="Times New Roman" w:cs="Times New Roman" w:hint="eastAsia"/>
            <w:lang w:eastAsia="zh-CN"/>
          </w:rPr>
          <w:t>上</w:t>
        </w:r>
      </w:ins>
      <w:ins w:id="101" w:author="ZhuMeng" w:date="2023-10-13T09:25:00Z">
        <w:r w:rsidR="002B7646">
          <w:rPr>
            <w:rFonts w:ascii="Times New Roman" w:eastAsia="宋体" w:hAnsi="Times New Roman" w:cs="Times New Roman" w:hint="eastAsia"/>
            <w:lang w:eastAsia="zh-CN"/>
          </w:rPr>
          <w:t>的重要功用</w:t>
        </w:r>
        <w:r w:rsidR="00E7411C">
          <w:rPr>
            <w:rFonts w:ascii="Times New Roman" w:eastAsia="宋体" w:hAnsi="Times New Roman" w:cs="Times New Roman" w:hint="eastAsia"/>
            <w:lang w:eastAsia="zh-CN"/>
          </w:rPr>
          <w:t>，</w:t>
        </w:r>
      </w:ins>
      <w:del w:id="102" w:author="ZhuMeng" w:date="2023-10-13T09:25:00Z">
        <w:r w:rsidRPr="006A3F35" w:rsidDel="00105F13">
          <w:rPr>
            <w:rFonts w:ascii="Times New Roman" w:eastAsia="宋体" w:hAnsi="Times New Roman" w:cs="Times New Roman"/>
            <w:lang w:eastAsia="zh-CN"/>
            <w:rPrChange w:id="103" w:author="ZhuMeng" w:date="2023-10-12T15:47:00Z">
              <w:rPr>
                <w:lang w:eastAsia="zh-CN"/>
              </w:rPr>
            </w:rPrChange>
          </w:rPr>
          <w:delText>推动治理能力现代化上的重要功用，</w:delText>
        </w:r>
      </w:del>
      <w:r w:rsidRPr="006A3F35">
        <w:rPr>
          <w:rFonts w:ascii="Times New Roman" w:eastAsia="宋体" w:hAnsi="Times New Roman" w:cs="Times New Roman"/>
          <w:lang w:eastAsia="zh-CN"/>
          <w:rPrChange w:id="104" w:author="ZhuMeng" w:date="2023-10-12T15:47:00Z">
            <w:rPr>
              <w:lang w:eastAsia="zh-CN"/>
            </w:rPr>
          </w:rPrChange>
        </w:rPr>
        <w:t>并为新时期语言治理方向与策略提出建议。</w:t>
      </w:r>
      <w:r w:rsidRPr="006A3F35">
        <w:rPr>
          <w:rFonts w:ascii="Times New Roman" w:eastAsia="宋体" w:hAnsi="Times New Roman" w:cs="Times New Roman"/>
          <w:lang w:eastAsia="zh-CN"/>
          <w:rPrChange w:id="105" w:author="ZhuMeng" w:date="2023-10-12T15:47:00Z">
            <w:rPr>
              <w:lang w:eastAsia="zh-CN"/>
            </w:rPr>
          </w:rPrChange>
        </w:rPr>
        <w:t xml:space="preserve"> </w:t>
      </w:r>
      <w:r w:rsidRPr="006A3F35">
        <w:rPr>
          <w:rFonts w:ascii="Times New Roman" w:eastAsia="宋体" w:hAnsi="Times New Roman" w:cs="Times New Roman"/>
          <w:lang w:eastAsia="zh-CN"/>
          <w:rPrChange w:id="106" w:author="ZhuMeng" w:date="2023-10-12T15:47:00Z">
            <w:rPr>
              <w:lang w:eastAsia="zh-CN"/>
            </w:rPr>
          </w:rPrChange>
        </w:rPr>
        <w:t>本文总结，语言治理事关国家政治安全和经济社会发展，更可保障国家政策得以顺畅运行、有效运行、高效运行、合法运行的治理手段。</w:t>
      </w:r>
    </w:p>
    <w:p w14:paraId="6CDF3259" w14:textId="77777777" w:rsidR="0067268E" w:rsidRPr="006A3F35" w:rsidRDefault="0067268E" w:rsidP="00FD1F70">
      <w:pPr>
        <w:pStyle w:val="Abstract"/>
        <w:spacing w:line="360" w:lineRule="auto"/>
        <w:jc w:val="both"/>
        <w:rPr>
          <w:rFonts w:ascii="Times New Roman" w:eastAsia="宋体" w:hAnsi="Times New Roman" w:cs="Times New Roman"/>
          <w:lang w:eastAsia="zh-CN"/>
          <w:rPrChange w:id="107" w:author="ZhuMeng" w:date="2023-10-12T15:47:00Z">
            <w:rPr>
              <w:lang w:eastAsia="zh-CN"/>
            </w:rPr>
          </w:rPrChange>
        </w:rPr>
        <w:pPrChange w:id="108" w:author="ZhuMeng" w:date="2023-10-13T09:17:00Z">
          <w:pPr>
            <w:pStyle w:val="Abstract"/>
          </w:pPr>
        </w:pPrChange>
      </w:pPr>
      <w:r w:rsidRPr="006A3F35">
        <w:rPr>
          <w:rFonts w:ascii="Times New Roman" w:eastAsia="宋体" w:hAnsi="Times New Roman" w:cs="Times New Roman"/>
          <w:b/>
          <w:bCs/>
          <w:lang w:eastAsia="zh-CN"/>
          <w:rPrChange w:id="109" w:author="ZhuMeng" w:date="2023-10-12T15:47:00Z">
            <w:rPr>
              <w:b/>
              <w:bCs/>
              <w:lang w:eastAsia="zh-CN"/>
            </w:rPr>
          </w:rPrChange>
        </w:rPr>
        <w:t>关键词</w:t>
      </w:r>
      <w:r w:rsidRPr="006A3F35">
        <w:rPr>
          <w:rFonts w:ascii="Times New Roman" w:eastAsia="宋体" w:hAnsi="Times New Roman" w:cs="Times New Roman"/>
          <w:lang w:eastAsia="zh-CN"/>
          <w:rPrChange w:id="110" w:author="ZhuMeng" w:date="2023-10-12T15:47:00Z">
            <w:rPr>
              <w:lang w:eastAsia="zh-CN"/>
            </w:rPr>
          </w:rPrChange>
        </w:rPr>
        <w:t>：语言治理；国家治理；群体治理；个体治理；系统功能类型学。</w:t>
      </w:r>
    </w:p>
    <w:p w14:paraId="499B6243" w14:textId="77777777" w:rsidR="0067268E" w:rsidRPr="006A3F35" w:rsidRDefault="0067268E" w:rsidP="00FD1F70">
      <w:pPr>
        <w:pStyle w:val="1"/>
        <w:spacing w:line="360" w:lineRule="auto"/>
        <w:jc w:val="both"/>
        <w:rPr>
          <w:rFonts w:ascii="Times New Roman" w:eastAsia="宋体" w:hAnsi="Times New Roman" w:cs="Times New Roman"/>
          <w:rPrChange w:id="111" w:author="ZhuMeng" w:date="2023-10-12T15:47:00Z">
            <w:rPr/>
          </w:rPrChange>
        </w:rPr>
        <w:pPrChange w:id="112" w:author="ZhuMeng" w:date="2023-10-13T09:17:00Z">
          <w:pPr>
            <w:pStyle w:val="1"/>
          </w:pPr>
        </w:pPrChange>
      </w:pPr>
      <w:bookmarkStart w:id="113" w:name="引言"/>
      <w:r w:rsidRPr="006A3F35">
        <w:rPr>
          <w:rFonts w:ascii="Times New Roman" w:eastAsia="宋体" w:hAnsi="Times New Roman" w:cs="Times New Roman"/>
          <w:rPrChange w:id="114" w:author="ZhuMeng" w:date="2023-10-12T15:47:00Z">
            <w:rPr/>
          </w:rPrChange>
        </w:rPr>
        <w:t>引言</w:t>
      </w:r>
    </w:p>
    <w:p w14:paraId="69158DC3" w14:textId="00B140E2" w:rsidR="0067268E" w:rsidRPr="006A3F35" w:rsidDel="00396700" w:rsidRDefault="0067268E" w:rsidP="00FD1F70">
      <w:pPr>
        <w:pStyle w:val="FirstParagraph"/>
        <w:spacing w:line="360" w:lineRule="auto"/>
        <w:ind w:left="240" w:right="240"/>
        <w:jc w:val="both"/>
        <w:rPr>
          <w:del w:id="115" w:author="ZhuMeng" w:date="2023-10-12T10:08:00Z"/>
          <w:rFonts w:ascii="Times New Roman" w:eastAsia="宋体" w:hAnsi="Times New Roman" w:cs="Times New Roman"/>
          <w:b/>
          <w:bCs/>
          <w:rPrChange w:id="116" w:author="ZhuMeng" w:date="2023-10-12T15:47:00Z">
            <w:rPr>
              <w:del w:id="117" w:author="ZhuMeng" w:date="2023-10-12T10:08:00Z"/>
            </w:rPr>
          </w:rPrChange>
        </w:rPr>
        <w:pPrChange w:id="118" w:author="ZhuMeng" w:date="2023-10-13T09:17:00Z">
          <w:pPr>
            <w:pStyle w:val="FirstParagraph"/>
          </w:pPr>
        </w:pPrChange>
      </w:pPr>
      <w:r w:rsidRPr="006A3F35">
        <w:rPr>
          <w:rFonts w:ascii="Times New Roman" w:eastAsia="宋体" w:hAnsi="Times New Roman" w:cs="Times New Roman"/>
          <w:rPrChange w:id="119" w:author="ZhuMeng" w:date="2023-10-12T15:47:00Z">
            <w:rPr/>
          </w:rPrChange>
        </w:rPr>
        <w:t>语言，是人类的根本特征，对人类社会的文化走向、制度设置、价值塑造都具有关键性作用</w:t>
      </w:r>
      <w:r w:rsidRPr="006A3F35">
        <w:rPr>
          <w:rFonts w:ascii="Times New Roman" w:eastAsia="宋体" w:hAnsi="Times New Roman" w:cs="Times New Roman"/>
          <w:rPrChange w:id="120" w:author="ZhuMeng" w:date="2023-10-12T15:47:00Z">
            <w:rPr/>
          </w:rPrChange>
        </w:rPr>
        <w:t>(</w:t>
      </w:r>
      <w:r w:rsidRPr="006A3F35">
        <w:rPr>
          <w:rFonts w:ascii="Times New Roman" w:eastAsia="宋体" w:hAnsi="Times New Roman" w:cs="Times New Roman"/>
          <w:rPrChange w:id="121" w:author="ZhuMeng" w:date="2023-10-12T15:47:00Z">
            <w:rPr/>
          </w:rPrChange>
        </w:rPr>
        <w:fldChar w:fldCharType="begin"/>
      </w:r>
      <w:r w:rsidRPr="006A3F35">
        <w:rPr>
          <w:rFonts w:ascii="Times New Roman" w:eastAsia="宋体" w:hAnsi="Times New Roman" w:cs="Times New Roman"/>
          <w:rPrChange w:id="122" w:author="ZhuMeng" w:date="2023-10-12T15:47:00Z">
            <w:rPr/>
          </w:rPrChange>
        </w:rPr>
        <w:instrText xml:space="preserve"> HYPERLINK \l "ref-MaKeSiEnGeSi1961" \h </w:instrText>
      </w:r>
      <w:r w:rsidRPr="00595FE8">
        <w:rPr>
          <w:rFonts w:ascii="Times New Roman" w:eastAsia="宋体" w:hAnsi="Times New Roman" w:cs="Times New Roman"/>
        </w:rPr>
      </w:r>
      <w:r w:rsidRPr="006A3F35">
        <w:rPr>
          <w:rFonts w:ascii="Times New Roman" w:eastAsia="宋体" w:hAnsi="Times New Roman" w:cs="Times New Roman"/>
          <w:rPrChange w:id="123" w:author="ZhuMeng" w:date="2023-10-12T15:47:00Z">
            <w:rPr>
              <w:rStyle w:val="af0"/>
            </w:rPr>
          </w:rPrChange>
        </w:rPr>
        <w:fldChar w:fldCharType="separate"/>
      </w:r>
      <w:r w:rsidRPr="006A3F35">
        <w:rPr>
          <w:rStyle w:val="af0"/>
          <w:rFonts w:ascii="Times New Roman" w:eastAsia="宋体" w:hAnsi="Times New Roman" w:cs="Times New Roman"/>
          <w:rPrChange w:id="124" w:author="ZhuMeng" w:date="2023-10-12T15:47:00Z">
            <w:rPr>
              <w:rStyle w:val="af0"/>
            </w:rPr>
          </w:rPrChange>
        </w:rPr>
        <w:t>Marx &amp; Engels, 1961</w:t>
      </w:r>
      <w:r w:rsidRPr="006A3F35">
        <w:rPr>
          <w:rStyle w:val="af0"/>
          <w:rFonts w:ascii="Times New Roman" w:eastAsia="宋体" w:hAnsi="Times New Roman" w:cs="Times New Roman"/>
          <w:rPrChange w:id="125" w:author="ZhuMeng" w:date="2023-10-12T15:47:00Z">
            <w:rPr>
              <w:rStyle w:val="af0"/>
            </w:rPr>
          </w:rPrChange>
        </w:rPr>
        <w:fldChar w:fldCharType="end"/>
      </w:r>
      <w:r w:rsidRPr="006A3F35">
        <w:rPr>
          <w:rFonts w:ascii="Times New Roman" w:eastAsia="宋体" w:hAnsi="Times New Roman" w:cs="Times New Roman"/>
          <w:rPrChange w:id="126" w:author="ZhuMeng" w:date="2023-10-12T15:47:00Z">
            <w:rPr/>
          </w:rPrChange>
        </w:rPr>
        <w:t xml:space="preserve">; </w:t>
      </w:r>
      <w:r w:rsidRPr="006A3F35">
        <w:rPr>
          <w:rFonts w:ascii="Times New Roman" w:eastAsia="宋体" w:hAnsi="Times New Roman" w:cs="Times New Roman"/>
          <w:rPrChange w:id="127" w:author="ZhuMeng" w:date="2023-10-12T15:47:00Z">
            <w:rPr/>
          </w:rPrChange>
        </w:rPr>
        <w:fldChar w:fldCharType="begin"/>
      </w:r>
      <w:r w:rsidRPr="006A3F35">
        <w:rPr>
          <w:rFonts w:ascii="Times New Roman" w:eastAsia="宋体" w:hAnsi="Times New Roman" w:cs="Times New Roman"/>
          <w:rPrChange w:id="128" w:author="ZhuMeng" w:date="2023-10-12T15:47:00Z">
            <w:rPr/>
          </w:rPrChange>
        </w:rPr>
        <w:instrText xml:space="preserve"> HYPERLINK \l "ref-Mead2012" \h </w:instrText>
      </w:r>
      <w:r w:rsidRPr="00595FE8">
        <w:rPr>
          <w:rFonts w:ascii="Times New Roman" w:eastAsia="宋体" w:hAnsi="Times New Roman" w:cs="Times New Roman"/>
        </w:rPr>
      </w:r>
      <w:r w:rsidRPr="006A3F35">
        <w:rPr>
          <w:rFonts w:ascii="Times New Roman" w:eastAsia="宋体" w:hAnsi="Times New Roman" w:cs="Times New Roman"/>
          <w:rPrChange w:id="129" w:author="ZhuMeng" w:date="2023-10-12T15:47:00Z">
            <w:rPr>
              <w:rStyle w:val="af0"/>
            </w:rPr>
          </w:rPrChange>
        </w:rPr>
        <w:fldChar w:fldCharType="separate"/>
      </w:r>
      <w:r w:rsidRPr="006A3F35">
        <w:rPr>
          <w:rStyle w:val="af0"/>
          <w:rFonts w:ascii="Times New Roman" w:eastAsia="宋体" w:hAnsi="Times New Roman" w:cs="Times New Roman"/>
          <w:rPrChange w:id="130" w:author="ZhuMeng" w:date="2023-10-12T15:47:00Z">
            <w:rPr>
              <w:rStyle w:val="af0"/>
            </w:rPr>
          </w:rPrChange>
        </w:rPr>
        <w:t>Mead, 2012</w:t>
      </w:r>
      <w:r w:rsidRPr="006A3F35">
        <w:rPr>
          <w:rStyle w:val="af0"/>
          <w:rFonts w:ascii="Times New Roman" w:eastAsia="宋体" w:hAnsi="Times New Roman" w:cs="Times New Roman"/>
          <w:rPrChange w:id="131" w:author="ZhuMeng" w:date="2023-10-12T15:47:00Z">
            <w:rPr>
              <w:rStyle w:val="af0"/>
            </w:rPr>
          </w:rPrChange>
        </w:rPr>
        <w:fldChar w:fldCharType="end"/>
      </w:r>
      <w:r w:rsidRPr="006A3F35">
        <w:rPr>
          <w:rFonts w:ascii="Times New Roman" w:eastAsia="宋体" w:hAnsi="Times New Roman" w:cs="Times New Roman"/>
          <w:rPrChange w:id="132" w:author="ZhuMeng" w:date="2023-10-12T15:47:00Z">
            <w:rPr/>
          </w:rPrChange>
        </w:rPr>
        <w:t>)</w:t>
      </w:r>
      <w:r w:rsidRPr="006A3F35">
        <w:rPr>
          <w:rFonts w:ascii="Times New Roman" w:eastAsia="宋体" w:hAnsi="Times New Roman" w:cs="Times New Roman"/>
          <w:rPrChange w:id="133" w:author="ZhuMeng" w:date="2023-10-12T15:47:00Z">
            <w:rPr/>
          </w:rPrChange>
        </w:rPr>
        <w:t>。</w:t>
      </w:r>
      <w:r w:rsidRPr="006A3F35">
        <w:rPr>
          <w:rFonts w:ascii="Times New Roman" w:eastAsia="宋体" w:hAnsi="Times New Roman" w:cs="Times New Roman"/>
          <w:rPrChange w:id="134" w:author="ZhuMeng" w:date="2023-10-12T15:47:00Z">
            <w:rPr/>
          </w:rPrChange>
        </w:rPr>
        <w:t xml:space="preserve"> </w:t>
      </w:r>
      <w:r w:rsidRPr="006A3F35">
        <w:rPr>
          <w:rFonts w:ascii="Times New Roman" w:eastAsia="宋体" w:hAnsi="Times New Roman" w:cs="Times New Roman"/>
          <w:rPrChange w:id="135" w:author="ZhuMeng" w:date="2023-10-12T15:47:00Z">
            <w:rPr/>
          </w:rPrChange>
        </w:rPr>
        <w:t>这一点在政治领域也不例外。</w:t>
      </w:r>
      <w:r w:rsidRPr="006A3F35">
        <w:rPr>
          <w:rFonts w:ascii="Times New Roman" w:eastAsia="宋体" w:hAnsi="Times New Roman" w:cs="Times New Roman"/>
          <w:rPrChange w:id="136" w:author="ZhuMeng" w:date="2023-10-12T15:47:00Z">
            <w:rPr/>
          </w:rPrChange>
        </w:rPr>
        <w:t xml:space="preserve"> </w:t>
      </w:r>
      <w:r w:rsidRPr="006A3F35">
        <w:rPr>
          <w:rFonts w:ascii="Times New Roman" w:eastAsia="宋体" w:hAnsi="Times New Roman" w:cs="Times New Roman"/>
          <w:rPrChange w:id="137" w:author="ZhuMeng" w:date="2023-10-12T15:47:00Z">
            <w:rPr/>
          </w:rPrChange>
        </w:rPr>
        <w:t>语言从古至今都是政治生活的核心载体以及塑造政治认知的重要途径</w:t>
      </w:r>
      <w:r w:rsidRPr="006A3F35">
        <w:rPr>
          <w:rFonts w:ascii="Times New Roman" w:eastAsia="宋体" w:hAnsi="Times New Roman" w:cs="Times New Roman"/>
          <w:rPrChange w:id="138" w:author="ZhuMeng" w:date="2023-10-12T15:47:00Z">
            <w:rPr/>
          </w:rPrChange>
        </w:rPr>
        <w:t>(</w:t>
      </w:r>
      <w:r w:rsidRPr="006A3F35">
        <w:rPr>
          <w:rFonts w:ascii="Times New Roman" w:eastAsia="宋体" w:hAnsi="Times New Roman" w:cs="Times New Roman"/>
          <w:rPrChange w:id="139" w:author="ZhuMeng" w:date="2023-10-12T15:47:00Z">
            <w:rPr/>
          </w:rPrChange>
        </w:rPr>
        <w:fldChar w:fldCharType="begin"/>
      </w:r>
      <w:r w:rsidRPr="006A3F35">
        <w:rPr>
          <w:rFonts w:ascii="Times New Roman" w:eastAsia="宋体" w:hAnsi="Times New Roman" w:cs="Times New Roman"/>
          <w:rPrChange w:id="140" w:author="ZhuMeng" w:date="2023-10-12T15:47:00Z">
            <w:rPr/>
          </w:rPrChange>
        </w:rPr>
        <w:instrText xml:space="preserve"> HYPERLINK \l "ref-WangChunHui2020a" \h </w:instrText>
      </w:r>
      <w:r w:rsidRPr="00595FE8">
        <w:rPr>
          <w:rFonts w:ascii="Times New Roman" w:eastAsia="宋体" w:hAnsi="Times New Roman" w:cs="Times New Roman"/>
        </w:rPr>
      </w:r>
      <w:r w:rsidRPr="006A3F35">
        <w:rPr>
          <w:rFonts w:ascii="Times New Roman" w:eastAsia="宋体" w:hAnsi="Times New Roman" w:cs="Times New Roman"/>
          <w:rPrChange w:id="141" w:author="ZhuMeng" w:date="2023-10-12T15:47:00Z">
            <w:rPr>
              <w:rStyle w:val="af0"/>
            </w:rPr>
          </w:rPrChange>
        </w:rPr>
        <w:fldChar w:fldCharType="separate"/>
      </w:r>
      <w:r w:rsidRPr="006A3F35">
        <w:rPr>
          <w:rStyle w:val="af0"/>
          <w:rFonts w:ascii="Times New Roman" w:eastAsia="宋体" w:hAnsi="Times New Roman" w:cs="Times New Roman"/>
          <w:rPrChange w:id="142" w:author="ZhuMeng" w:date="2023-10-12T15:47:00Z">
            <w:rPr>
              <w:rStyle w:val="af0"/>
            </w:rPr>
          </w:rPrChange>
        </w:rPr>
        <w:t>王春辉</w:t>
      </w:r>
      <w:r w:rsidRPr="006A3F35">
        <w:rPr>
          <w:rStyle w:val="af0"/>
          <w:rFonts w:ascii="Times New Roman" w:eastAsia="宋体" w:hAnsi="Times New Roman" w:cs="Times New Roman"/>
          <w:rPrChange w:id="143" w:author="ZhuMeng" w:date="2023-10-12T15:47:00Z">
            <w:rPr>
              <w:rStyle w:val="af0"/>
            </w:rPr>
          </w:rPrChange>
        </w:rPr>
        <w:t>, 2020b</w:t>
      </w:r>
      <w:r w:rsidRPr="006A3F35">
        <w:rPr>
          <w:rStyle w:val="af0"/>
          <w:rFonts w:ascii="Times New Roman" w:eastAsia="宋体" w:hAnsi="Times New Roman" w:cs="Times New Roman"/>
          <w:rPrChange w:id="144" w:author="ZhuMeng" w:date="2023-10-12T15:47:00Z">
            <w:rPr>
              <w:rStyle w:val="af0"/>
            </w:rPr>
          </w:rPrChange>
        </w:rPr>
        <w:fldChar w:fldCharType="end"/>
      </w:r>
      <w:r w:rsidRPr="006A3F35">
        <w:rPr>
          <w:rFonts w:ascii="Times New Roman" w:eastAsia="宋体" w:hAnsi="Times New Roman" w:cs="Times New Roman"/>
          <w:rPrChange w:id="145" w:author="ZhuMeng" w:date="2023-10-12T15:47:00Z">
            <w:rPr/>
          </w:rPrChange>
        </w:rPr>
        <w:t>)</w:t>
      </w:r>
      <w:r w:rsidRPr="006A3F35">
        <w:rPr>
          <w:rFonts w:ascii="Times New Roman" w:eastAsia="宋体" w:hAnsi="Times New Roman" w:cs="Times New Roman"/>
          <w:rPrChange w:id="146" w:author="ZhuMeng" w:date="2023-10-12T15:47:00Z">
            <w:rPr/>
          </w:rPrChange>
        </w:rPr>
        <w:t>。</w:t>
      </w:r>
      <w:r w:rsidRPr="006A3F35">
        <w:rPr>
          <w:rFonts w:ascii="Times New Roman" w:eastAsia="宋体" w:hAnsi="Times New Roman" w:cs="Times New Roman"/>
          <w:rPrChange w:id="147" w:author="ZhuMeng" w:date="2023-10-12T15:47:00Z">
            <w:rPr/>
          </w:rPrChange>
        </w:rPr>
        <w:t xml:space="preserve"> </w:t>
      </w:r>
      <w:r w:rsidRPr="006A3F35">
        <w:rPr>
          <w:rFonts w:ascii="Times New Roman" w:eastAsia="宋体" w:hAnsi="Times New Roman" w:cs="Times New Roman"/>
          <w:rPrChange w:id="148" w:author="ZhuMeng" w:date="2023-10-12T15:47:00Z">
            <w:rPr/>
          </w:rPrChange>
        </w:rPr>
        <w:t>政府正是通过对词汇和理论的解释，将治国理念和施政方针进行阐释，以便服务于政治稳定、经济发展和文化传承</w:t>
      </w:r>
      <w:r w:rsidRPr="006A3F35">
        <w:rPr>
          <w:rFonts w:ascii="Times New Roman" w:eastAsia="宋体" w:hAnsi="Times New Roman" w:cs="Times New Roman"/>
          <w:rPrChange w:id="149" w:author="ZhuMeng" w:date="2023-10-12T15:47:00Z">
            <w:rPr/>
          </w:rPrChange>
        </w:rPr>
        <w:t>(</w:t>
      </w:r>
      <w:r w:rsidRPr="006A3F35">
        <w:rPr>
          <w:rFonts w:ascii="Times New Roman" w:eastAsia="宋体" w:hAnsi="Times New Roman" w:cs="Times New Roman"/>
          <w:rPrChange w:id="150" w:author="ZhuMeng" w:date="2023-10-12T15:47:00Z">
            <w:rPr/>
          </w:rPrChange>
        </w:rPr>
        <w:fldChar w:fldCharType="begin"/>
      </w:r>
      <w:r w:rsidRPr="006A3F35">
        <w:rPr>
          <w:rFonts w:ascii="Times New Roman" w:eastAsia="宋体" w:hAnsi="Times New Roman" w:cs="Times New Roman"/>
          <w:rPrChange w:id="151" w:author="ZhuMeng" w:date="2023-10-12T15:47:00Z">
            <w:rPr/>
          </w:rPrChange>
        </w:rPr>
        <w:instrText xml:space="preserve"> HYPERLINK \l "ref-MillerRose1990" \h </w:instrText>
      </w:r>
      <w:r w:rsidRPr="00595FE8">
        <w:rPr>
          <w:rFonts w:ascii="Times New Roman" w:eastAsia="宋体" w:hAnsi="Times New Roman" w:cs="Times New Roman"/>
        </w:rPr>
      </w:r>
      <w:r w:rsidRPr="006A3F35">
        <w:rPr>
          <w:rFonts w:ascii="Times New Roman" w:eastAsia="宋体" w:hAnsi="Times New Roman" w:cs="Times New Roman"/>
          <w:rPrChange w:id="152" w:author="ZhuMeng" w:date="2023-10-12T15:47:00Z">
            <w:rPr>
              <w:rStyle w:val="af0"/>
            </w:rPr>
          </w:rPrChange>
        </w:rPr>
        <w:fldChar w:fldCharType="separate"/>
      </w:r>
      <w:r w:rsidRPr="006A3F35">
        <w:rPr>
          <w:rStyle w:val="af0"/>
          <w:rFonts w:ascii="Times New Roman" w:eastAsia="宋体" w:hAnsi="Times New Roman" w:cs="Times New Roman"/>
          <w:rPrChange w:id="153" w:author="ZhuMeng" w:date="2023-10-12T15:47:00Z">
            <w:rPr>
              <w:rStyle w:val="af0"/>
            </w:rPr>
          </w:rPrChange>
        </w:rPr>
        <w:t>Miller &amp; Rose, 1990</w:t>
      </w:r>
      <w:r w:rsidRPr="006A3F35">
        <w:rPr>
          <w:rStyle w:val="af0"/>
          <w:rFonts w:ascii="Times New Roman" w:eastAsia="宋体" w:hAnsi="Times New Roman" w:cs="Times New Roman"/>
          <w:rPrChange w:id="154" w:author="ZhuMeng" w:date="2023-10-12T15:47:00Z">
            <w:rPr>
              <w:rStyle w:val="af0"/>
            </w:rPr>
          </w:rPrChange>
        </w:rPr>
        <w:fldChar w:fldCharType="end"/>
      </w:r>
      <w:r w:rsidRPr="006A3F35">
        <w:rPr>
          <w:rFonts w:ascii="Times New Roman" w:eastAsia="宋体" w:hAnsi="Times New Roman" w:cs="Times New Roman"/>
          <w:rPrChange w:id="155" w:author="ZhuMeng" w:date="2023-10-12T15:47:00Z">
            <w:rPr/>
          </w:rPrChange>
        </w:rPr>
        <w:t>)</w:t>
      </w:r>
      <w:r w:rsidRPr="006A3F35">
        <w:rPr>
          <w:rFonts w:ascii="Times New Roman" w:eastAsia="宋体" w:hAnsi="Times New Roman" w:cs="Times New Roman"/>
          <w:rPrChange w:id="156" w:author="ZhuMeng" w:date="2023-10-12T15:47:00Z">
            <w:rPr/>
          </w:rPrChange>
        </w:rPr>
        <w:t>。</w:t>
      </w:r>
      <w:r w:rsidRPr="006A3F35">
        <w:rPr>
          <w:rFonts w:ascii="Times New Roman" w:eastAsia="宋体" w:hAnsi="Times New Roman" w:cs="Times New Roman"/>
          <w:rPrChange w:id="157" w:author="ZhuMeng" w:date="2023-10-12T15:47:00Z">
            <w:rPr/>
          </w:rPrChange>
        </w:rPr>
        <w:t xml:space="preserve"> </w:t>
      </w:r>
      <w:r w:rsidRPr="006A3F35">
        <w:rPr>
          <w:rFonts w:ascii="Times New Roman" w:eastAsia="宋体" w:hAnsi="Times New Roman" w:cs="Times New Roman"/>
          <w:rPrChange w:id="158" w:author="ZhuMeng" w:date="2023-10-12T15:47:00Z">
            <w:rPr/>
          </w:rPrChange>
        </w:rPr>
        <w:t>在政府治理实践中，语言不仅是实现政府间政策扩散的工具、更是推动政策落实和</w:t>
      </w:r>
      <w:r w:rsidRPr="006E3873">
        <w:rPr>
          <w:rFonts w:ascii="Times New Roman" w:eastAsia="宋体" w:hAnsi="Times New Roman" w:cs="Times New Roman"/>
          <w:rPrChange w:id="159" w:author="ZhuMeng" w:date="2023-10-13T09:29:00Z">
            <w:rPr/>
          </w:rPrChange>
        </w:rPr>
        <w:t>搭建政民互动</w:t>
      </w:r>
      <w:del w:id="160" w:author="ZhuMeng" w:date="2023-10-12T09:48:00Z">
        <w:r w:rsidRPr="006E3873" w:rsidDel="00B87A65">
          <w:rPr>
            <w:rFonts w:ascii="Times New Roman" w:eastAsia="宋体" w:hAnsi="Times New Roman" w:cs="Times New Roman"/>
            <w:rPrChange w:id="161" w:author="ZhuMeng" w:date="2023-10-13T09:29:00Z">
              <w:rPr/>
            </w:rPrChange>
          </w:rPr>
          <w:delText>中</w:delText>
        </w:r>
      </w:del>
      <w:r w:rsidRPr="006E3873">
        <w:rPr>
          <w:rFonts w:ascii="Times New Roman" w:eastAsia="宋体" w:hAnsi="Times New Roman" w:cs="Times New Roman"/>
          <w:rPrChange w:id="162" w:author="ZhuMeng" w:date="2023-10-13T09:29:00Z">
            <w:rPr/>
          </w:rPrChange>
        </w:rPr>
        <w:t>的基础媒介。</w:t>
      </w:r>
      <w:ins w:id="163" w:author="ZhuMeng" w:date="2023-10-12T10:00:00Z">
        <w:r w:rsidRPr="006E3873">
          <w:rPr>
            <w:rFonts w:ascii="Times New Roman" w:eastAsia="宋体" w:hAnsi="Times New Roman" w:cs="Times New Roman" w:hint="eastAsia"/>
            <w:rPrChange w:id="164" w:author="ZhuMeng" w:date="2023-10-13T09:29:00Z">
              <w:rPr>
                <w:rFonts w:hint="eastAsia"/>
              </w:rPr>
            </w:rPrChange>
          </w:rPr>
          <w:t>然而</w:t>
        </w:r>
      </w:ins>
      <w:ins w:id="165" w:author="ZhuMeng" w:date="2023-10-12T10:01:00Z">
        <w:r w:rsidRPr="006E3873">
          <w:rPr>
            <w:rFonts w:ascii="Times New Roman" w:eastAsia="宋体" w:hAnsi="Times New Roman" w:cs="Times New Roman" w:hint="eastAsia"/>
            <w:rPrChange w:id="166" w:author="ZhuMeng" w:date="2023-10-13T09:29:00Z">
              <w:rPr>
                <w:rFonts w:hint="eastAsia"/>
              </w:rPr>
            </w:rPrChange>
          </w:rPr>
          <w:t>，</w:t>
        </w:r>
        <w:r w:rsidRPr="006E3873">
          <w:rPr>
            <w:rFonts w:ascii="Times New Roman" w:eastAsia="宋体" w:hAnsi="Times New Roman" w:cs="Times New Roman" w:hint="eastAsia"/>
            <w:rPrChange w:id="167" w:author="ZhuMeng" w:date="2023-10-13T09:29:00Z">
              <w:rPr>
                <w:rFonts w:hint="eastAsia"/>
                <w:b/>
                <w:bCs/>
              </w:rPr>
            </w:rPrChange>
          </w:rPr>
          <w:t>现有</w:t>
        </w:r>
      </w:ins>
      <w:ins w:id="168" w:author="ZhuMeng" w:date="2023-10-12T10:00:00Z">
        <w:r w:rsidRPr="006E3873">
          <w:rPr>
            <w:rFonts w:ascii="Times New Roman" w:eastAsia="宋体" w:hAnsi="Times New Roman" w:cs="Times New Roman" w:hint="eastAsia"/>
            <w:rPrChange w:id="169" w:author="ZhuMeng" w:date="2023-10-13T09:29:00Z">
              <w:rPr>
                <w:rFonts w:hint="eastAsia"/>
                <w:b/>
                <w:bCs/>
              </w:rPr>
            </w:rPrChange>
          </w:rPr>
          <w:t>研究多将语言作为</w:t>
        </w:r>
        <w:r w:rsidRPr="006E3873">
          <w:rPr>
            <w:rFonts w:ascii="Times New Roman" w:eastAsia="宋体" w:hAnsi="Times New Roman" w:cs="Times New Roman"/>
            <w:rPrChange w:id="170" w:author="ZhuMeng" w:date="2023-10-13T09:29:00Z">
              <w:rPr>
                <w:b/>
                <w:bCs/>
              </w:rPr>
            </w:rPrChange>
          </w:rPr>
          <w:t>视为</w:t>
        </w:r>
        <w:r w:rsidRPr="006E3873">
          <w:rPr>
            <w:rFonts w:ascii="Times New Roman" w:eastAsia="宋体" w:hAnsi="Times New Roman" w:cs="Times New Roman"/>
            <w:rPrChange w:id="171" w:author="ZhuMeng" w:date="2023-10-13T09:29:00Z">
              <w:rPr>
                <w:b/>
                <w:bCs/>
              </w:rPr>
            </w:rPrChange>
          </w:rPr>
          <w:lastRenderedPageBreak/>
          <w:t>一种针对语言环境的公共政策工具，</w:t>
        </w:r>
      </w:ins>
      <w:ins w:id="172" w:author="ZhuMeng" w:date="2023-10-13T09:27:00Z">
        <w:r w:rsidR="00E7411C" w:rsidRPr="006E3873">
          <w:rPr>
            <w:rFonts w:ascii="Times New Roman" w:eastAsia="宋体" w:hAnsi="Times New Roman" w:cs="Times New Roman" w:hint="eastAsia"/>
            <w:rPrChange w:id="173" w:author="ZhuMeng" w:date="2023-10-13T09:29:00Z">
              <w:rPr>
                <w:rFonts w:ascii="Times New Roman" w:eastAsia="宋体" w:hAnsi="Times New Roman" w:cs="Times New Roman" w:hint="eastAsia"/>
                <w:b/>
                <w:bCs/>
              </w:rPr>
            </w:rPrChange>
          </w:rPr>
          <w:t>分散</w:t>
        </w:r>
      </w:ins>
      <w:ins w:id="174" w:author="ZhuMeng" w:date="2023-10-12T10:00:00Z">
        <w:r w:rsidRPr="006E3873">
          <w:rPr>
            <w:rFonts w:ascii="Times New Roman" w:eastAsia="宋体" w:hAnsi="Times New Roman" w:cs="Times New Roman" w:hint="eastAsia"/>
            <w:rPrChange w:id="175" w:author="ZhuMeng" w:date="2023-10-13T09:29:00Z">
              <w:rPr>
                <w:rFonts w:hint="eastAsia"/>
                <w:b/>
                <w:bCs/>
              </w:rPr>
            </w:rPrChange>
          </w:rPr>
          <w:t>探讨语言对社会</w:t>
        </w:r>
      </w:ins>
      <w:ins w:id="176" w:author="ZhuMeng" w:date="2023-10-13T09:27:00Z">
        <w:r w:rsidR="0098679B" w:rsidRPr="006E3873">
          <w:rPr>
            <w:rFonts w:ascii="Times New Roman" w:eastAsia="宋体" w:hAnsi="Times New Roman" w:cs="Times New Roman" w:hint="eastAsia"/>
            <w:rPrChange w:id="177" w:author="ZhuMeng" w:date="2023-10-13T09:29:00Z">
              <w:rPr>
                <w:rFonts w:ascii="Times New Roman" w:eastAsia="宋体" w:hAnsi="Times New Roman" w:cs="Times New Roman" w:hint="eastAsia"/>
                <w:b/>
                <w:bCs/>
              </w:rPr>
            </w:rPrChange>
          </w:rPr>
          <w:t>或个体</w:t>
        </w:r>
      </w:ins>
      <w:ins w:id="178" w:author="ZhuMeng" w:date="2023-10-12T10:04:00Z">
        <w:r w:rsidRPr="006E3873">
          <w:rPr>
            <w:rFonts w:ascii="Times New Roman" w:eastAsia="宋体" w:hAnsi="Times New Roman" w:cs="Times New Roman" w:hint="eastAsia"/>
            <w:rPrChange w:id="179" w:author="ZhuMeng" w:date="2023-10-13T09:29:00Z">
              <w:rPr>
                <w:rFonts w:hint="eastAsia"/>
                <w:b/>
                <w:bCs/>
              </w:rPr>
            </w:rPrChange>
          </w:rPr>
          <w:t>的</w:t>
        </w:r>
      </w:ins>
      <w:ins w:id="180" w:author="ZhuMeng" w:date="2023-10-12T10:00:00Z">
        <w:r w:rsidRPr="006E3873">
          <w:rPr>
            <w:rFonts w:ascii="Times New Roman" w:eastAsia="宋体" w:hAnsi="Times New Roman" w:cs="Times New Roman"/>
            <w:rPrChange w:id="181" w:author="ZhuMeng" w:date="2023-10-13T09:29:00Z">
              <w:rPr>
                <w:b/>
                <w:bCs/>
              </w:rPr>
            </w:rPrChange>
          </w:rPr>
          <w:t>直接</w:t>
        </w:r>
        <w:r w:rsidRPr="006E3873">
          <w:rPr>
            <w:rFonts w:ascii="Times New Roman" w:eastAsia="宋体" w:hAnsi="Times New Roman" w:cs="Times New Roman" w:hint="eastAsia"/>
            <w:rPrChange w:id="182" w:author="ZhuMeng" w:date="2023-10-13T09:29:00Z">
              <w:rPr>
                <w:rFonts w:hint="eastAsia"/>
                <w:b/>
                <w:bCs/>
              </w:rPr>
            </w:rPrChange>
          </w:rPr>
          <w:t>影响，</w:t>
        </w:r>
      </w:ins>
      <w:ins w:id="183" w:author="ZhuMeng" w:date="2023-10-12T10:04:00Z">
        <w:r w:rsidRPr="006E3873">
          <w:rPr>
            <w:rFonts w:ascii="Times New Roman" w:eastAsia="宋体" w:hAnsi="Times New Roman" w:cs="Times New Roman" w:hint="eastAsia"/>
            <w:rPrChange w:id="184" w:author="ZhuMeng" w:date="2023-10-13T09:29:00Z">
              <w:rPr>
                <w:rFonts w:hint="eastAsia"/>
                <w:b/>
                <w:bCs/>
              </w:rPr>
            </w:rPrChange>
          </w:rPr>
          <w:t>将</w:t>
        </w:r>
        <w:r w:rsidRPr="006E3873">
          <w:rPr>
            <w:rFonts w:ascii="Times New Roman" w:eastAsia="宋体" w:hAnsi="Times New Roman" w:cs="Times New Roman"/>
            <w:rPrChange w:id="185" w:author="ZhuMeng" w:date="2023-10-13T09:29:00Z">
              <w:rPr>
                <w:b/>
                <w:bCs/>
              </w:rPr>
            </w:rPrChange>
          </w:rPr>
          <w:t>语言治理效用仅限于调节民族关系、解决人口融入等具体议题上</w:t>
        </w:r>
      </w:ins>
      <w:ins w:id="186" w:author="ZhuMeng" w:date="2023-10-12T10:05:00Z">
        <w:r w:rsidRPr="006E3873">
          <w:rPr>
            <w:rFonts w:ascii="Times New Roman" w:eastAsia="宋体" w:hAnsi="Times New Roman" w:cs="Times New Roman"/>
            <w:rPrChange w:id="187" w:author="ZhuMeng" w:date="2023-10-13T09:29:00Z">
              <w:rPr/>
            </w:rPrChange>
          </w:rPr>
          <w:t>（比如</w:t>
        </w:r>
        <w:r w:rsidRPr="006E3873">
          <w:rPr>
            <w:rFonts w:ascii="Times New Roman" w:eastAsia="宋体" w:hAnsi="Times New Roman" w:cs="Times New Roman"/>
            <w:rPrChange w:id="188" w:author="ZhuMeng" w:date="2023-10-13T09:29:00Z">
              <w:rPr/>
            </w:rPrChange>
          </w:rPr>
          <w:t xml:space="preserve">, </w:t>
        </w:r>
        <w:r w:rsidRPr="006E3873">
          <w:rPr>
            <w:rFonts w:ascii="Times New Roman" w:eastAsia="宋体" w:hAnsi="Times New Roman" w:cs="Times New Roman"/>
            <w:rPrChange w:id="189" w:author="ZhuMeng" w:date="2023-10-13T09:29:00Z">
              <w:rPr/>
            </w:rPrChange>
          </w:rPr>
          <w:t>武小军</w:t>
        </w:r>
        <w:r w:rsidRPr="006E3873">
          <w:rPr>
            <w:rFonts w:ascii="Times New Roman" w:eastAsia="宋体" w:hAnsi="Times New Roman" w:cs="Times New Roman"/>
            <w:rPrChange w:id="190" w:author="ZhuMeng" w:date="2023-10-13T09:29:00Z">
              <w:rPr/>
            </w:rPrChange>
          </w:rPr>
          <w:t xml:space="preserve"> (</w:t>
        </w:r>
        <w:r w:rsidRPr="006E3873">
          <w:rPr>
            <w:rFonts w:ascii="Times New Roman" w:eastAsia="宋体" w:hAnsi="Times New Roman" w:cs="Times New Roman"/>
            <w:rPrChange w:id="191" w:author="ZhuMeng" w:date="2023-10-13T09:29:00Z">
              <w:rPr/>
            </w:rPrChange>
          </w:rPr>
          <w:fldChar w:fldCharType="begin"/>
        </w:r>
        <w:r w:rsidRPr="006E3873">
          <w:rPr>
            <w:rFonts w:ascii="Times New Roman" w:eastAsia="宋体" w:hAnsi="Times New Roman" w:cs="Times New Roman"/>
            <w:rPrChange w:id="192" w:author="ZhuMeng" w:date="2023-10-13T09:29:00Z">
              <w:rPr/>
            </w:rPrChange>
          </w:rPr>
          <w:instrText xml:space="preserve"> HYPERLINK \l "ref-WuXiaoJun2013" \h </w:instrText>
        </w:r>
        <w:r w:rsidRPr="006E3873">
          <w:rPr>
            <w:rFonts w:ascii="Times New Roman" w:eastAsia="宋体" w:hAnsi="Times New Roman" w:cs="Times New Roman"/>
          </w:rPr>
        </w:r>
        <w:r w:rsidRPr="006E3873">
          <w:rPr>
            <w:rFonts w:ascii="Times New Roman" w:eastAsia="宋体" w:hAnsi="Times New Roman" w:cs="Times New Roman"/>
            <w:rPrChange w:id="193" w:author="ZhuMeng" w:date="2023-10-13T09:29:00Z">
              <w:rPr>
                <w:rStyle w:val="af0"/>
              </w:rPr>
            </w:rPrChange>
          </w:rPr>
          <w:fldChar w:fldCharType="separate"/>
        </w:r>
        <w:r w:rsidRPr="006E3873">
          <w:rPr>
            <w:rStyle w:val="af0"/>
            <w:rFonts w:ascii="Times New Roman" w:eastAsia="宋体" w:hAnsi="Times New Roman" w:cs="Times New Roman"/>
            <w:rPrChange w:id="194" w:author="ZhuMeng" w:date="2023-10-13T09:29:00Z">
              <w:rPr>
                <w:rStyle w:val="af0"/>
              </w:rPr>
            </w:rPrChange>
          </w:rPr>
          <w:t>2013</w:t>
        </w:r>
        <w:r w:rsidRPr="006E3873">
          <w:rPr>
            <w:rStyle w:val="af0"/>
            <w:rFonts w:ascii="Times New Roman" w:eastAsia="宋体" w:hAnsi="Times New Roman" w:cs="Times New Roman"/>
            <w:rPrChange w:id="195" w:author="ZhuMeng" w:date="2023-10-13T09:29:00Z">
              <w:rPr>
                <w:rStyle w:val="af0"/>
              </w:rPr>
            </w:rPrChange>
          </w:rPr>
          <w:fldChar w:fldCharType="end"/>
        </w:r>
        <w:r w:rsidRPr="006E3873">
          <w:rPr>
            <w:rFonts w:ascii="Times New Roman" w:eastAsia="宋体" w:hAnsi="Times New Roman" w:cs="Times New Roman"/>
            <w:rPrChange w:id="196" w:author="ZhuMeng" w:date="2023-10-13T09:29:00Z">
              <w:rPr/>
            </w:rPrChange>
          </w:rPr>
          <w:t>);</w:t>
        </w:r>
        <w:r w:rsidRPr="006E3873">
          <w:rPr>
            <w:rFonts w:ascii="Times New Roman" w:eastAsia="宋体" w:hAnsi="Times New Roman" w:cs="Times New Roman"/>
            <w:rPrChange w:id="197" w:author="ZhuMeng" w:date="2023-10-13T09:29:00Z">
              <w:rPr/>
            </w:rPrChange>
          </w:rPr>
          <w:t>戴曼纯</w:t>
        </w:r>
        <w:r w:rsidRPr="006E3873">
          <w:rPr>
            <w:rFonts w:ascii="Times New Roman" w:eastAsia="宋体" w:hAnsi="Times New Roman" w:cs="Times New Roman"/>
            <w:rPrChange w:id="198" w:author="ZhuMeng" w:date="2023-10-13T09:29:00Z">
              <w:rPr/>
            </w:rPrChange>
          </w:rPr>
          <w:t xml:space="preserve"> &amp; </w:t>
        </w:r>
        <w:r w:rsidRPr="006E3873">
          <w:rPr>
            <w:rFonts w:ascii="Times New Roman" w:eastAsia="宋体" w:hAnsi="Times New Roman" w:cs="Times New Roman"/>
            <w:rPrChange w:id="199" w:author="ZhuMeng" w:date="2023-10-13T09:29:00Z">
              <w:rPr/>
            </w:rPrChange>
          </w:rPr>
          <w:t>朱宁燕</w:t>
        </w:r>
        <w:r w:rsidRPr="006E3873">
          <w:rPr>
            <w:rFonts w:ascii="Times New Roman" w:eastAsia="宋体" w:hAnsi="Times New Roman" w:cs="Times New Roman"/>
            <w:rPrChange w:id="200" w:author="ZhuMeng" w:date="2023-10-13T09:29:00Z">
              <w:rPr/>
            </w:rPrChange>
          </w:rPr>
          <w:t xml:space="preserve"> (</w:t>
        </w:r>
        <w:r w:rsidRPr="006E3873">
          <w:rPr>
            <w:rFonts w:ascii="Times New Roman" w:eastAsia="宋体" w:hAnsi="Times New Roman" w:cs="Times New Roman"/>
            <w:rPrChange w:id="201" w:author="ZhuMeng" w:date="2023-10-13T09:29:00Z">
              <w:rPr/>
            </w:rPrChange>
          </w:rPr>
          <w:fldChar w:fldCharType="begin"/>
        </w:r>
        <w:r w:rsidRPr="006E3873">
          <w:rPr>
            <w:rFonts w:ascii="Times New Roman" w:eastAsia="宋体" w:hAnsi="Times New Roman" w:cs="Times New Roman"/>
            <w:rPrChange w:id="202" w:author="ZhuMeng" w:date="2023-10-13T09:29:00Z">
              <w:rPr/>
            </w:rPrChange>
          </w:rPr>
          <w:instrText xml:space="preserve"> HYPERLINK \l "ref-DaiManChunZhuNingYan2011" \h </w:instrText>
        </w:r>
        <w:r w:rsidRPr="006E3873">
          <w:rPr>
            <w:rFonts w:ascii="Times New Roman" w:eastAsia="宋体" w:hAnsi="Times New Roman" w:cs="Times New Roman"/>
          </w:rPr>
        </w:r>
        <w:r w:rsidRPr="006E3873">
          <w:rPr>
            <w:rFonts w:ascii="Times New Roman" w:eastAsia="宋体" w:hAnsi="Times New Roman" w:cs="Times New Roman"/>
            <w:rPrChange w:id="203" w:author="ZhuMeng" w:date="2023-10-13T09:29:00Z">
              <w:rPr>
                <w:rStyle w:val="af0"/>
              </w:rPr>
            </w:rPrChange>
          </w:rPr>
          <w:fldChar w:fldCharType="separate"/>
        </w:r>
        <w:r w:rsidRPr="006E3873">
          <w:rPr>
            <w:rStyle w:val="af0"/>
            <w:rFonts w:ascii="Times New Roman" w:eastAsia="宋体" w:hAnsi="Times New Roman" w:cs="Times New Roman"/>
            <w:rPrChange w:id="204" w:author="ZhuMeng" w:date="2023-10-13T09:29:00Z">
              <w:rPr>
                <w:rStyle w:val="af0"/>
              </w:rPr>
            </w:rPrChange>
          </w:rPr>
          <w:t>2011</w:t>
        </w:r>
        <w:r w:rsidRPr="006E3873">
          <w:rPr>
            <w:rStyle w:val="af0"/>
            <w:rFonts w:ascii="Times New Roman" w:eastAsia="宋体" w:hAnsi="Times New Roman" w:cs="Times New Roman"/>
            <w:rPrChange w:id="205" w:author="ZhuMeng" w:date="2023-10-13T09:29:00Z">
              <w:rPr>
                <w:rStyle w:val="af0"/>
              </w:rPr>
            </w:rPrChange>
          </w:rPr>
          <w:fldChar w:fldCharType="end"/>
        </w:r>
        <w:r w:rsidRPr="006E3873">
          <w:rPr>
            <w:rFonts w:ascii="Times New Roman" w:eastAsia="宋体" w:hAnsi="Times New Roman" w:cs="Times New Roman"/>
            <w:rPrChange w:id="206" w:author="ZhuMeng" w:date="2023-10-13T09:29:00Z">
              <w:rPr/>
            </w:rPrChange>
          </w:rPr>
          <w:t>);</w:t>
        </w:r>
        <w:r w:rsidRPr="006E3873">
          <w:rPr>
            <w:rFonts w:ascii="Times New Roman" w:eastAsia="宋体" w:hAnsi="Times New Roman" w:cs="Times New Roman"/>
            <w:rPrChange w:id="207" w:author="ZhuMeng" w:date="2023-10-13T09:29:00Z">
              <w:rPr/>
            </w:rPrChange>
          </w:rPr>
          <w:t>刘华夏</w:t>
        </w:r>
        <w:r w:rsidRPr="006E3873">
          <w:rPr>
            <w:rFonts w:ascii="Times New Roman" w:eastAsia="宋体" w:hAnsi="Times New Roman" w:cs="Times New Roman"/>
            <w:rPrChange w:id="208" w:author="ZhuMeng" w:date="2023-10-13T09:29:00Z">
              <w:rPr/>
            </w:rPrChange>
          </w:rPr>
          <w:t xml:space="preserve"> &amp; </w:t>
        </w:r>
        <w:r w:rsidRPr="006E3873">
          <w:rPr>
            <w:rFonts w:ascii="Times New Roman" w:eastAsia="宋体" w:hAnsi="Times New Roman" w:cs="Times New Roman"/>
            <w:rPrChange w:id="209" w:author="ZhuMeng" w:date="2023-10-13T09:29:00Z">
              <w:rPr/>
            </w:rPrChange>
          </w:rPr>
          <w:t>袁青欢</w:t>
        </w:r>
        <w:r w:rsidRPr="006E3873">
          <w:rPr>
            <w:rFonts w:ascii="Times New Roman" w:eastAsia="宋体" w:hAnsi="Times New Roman" w:cs="Times New Roman"/>
            <w:rPrChange w:id="210" w:author="ZhuMeng" w:date="2023-10-13T09:29:00Z">
              <w:rPr/>
            </w:rPrChange>
          </w:rPr>
          <w:t xml:space="preserve"> (</w:t>
        </w:r>
        <w:r w:rsidRPr="006E3873">
          <w:rPr>
            <w:rFonts w:ascii="Times New Roman" w:eastAsia="宋体" w:hAnsi="Times New Roman" w:cs="Times New Roman"/>
            <w:rPrChange w:id="211" w:author="ZhuMeng" w:date="2023-10-13T09:29:00Z">
              <w:rPr/>
            </w:rPrChange>
          </w:rPr>
          <w:fldChar w:fldCharType="begin"/>
        </w:r>
        <w:r w:rsidRPr="006E3873">
          <w:rPr>
            <w:rFonts w:ascii="Times New Roman" w:eastAsia="宋体" w:hAnsi="Times New Roman" w:cs="Times New Roman"/>
            <w:rPrChange w:id="212" w:author="ZhuMeng" w:date="2023-10-13T09:29:00Z">
              <w:rPr/>
            </w:rPrChange>
          </w:rPr>
          <w:instrText xml:space="preserve"> HYPERLINK \l "ref-LiuHuaXiaYuanQingHuan2017" \h </w:instrText>
        </w:r>
        <w:r w:rsidRPr="006E3873">
          <w:rPr>
            <w:rFonts w:ascii="Times New Roman" w:eastAsia="宋体" w:hAnsi="Times New Roman" w:cs="Times New Roman"/>
          </w:rPr>
        </w:r>
        <w:r w:rsidRPr="006E3873">
          <w:rPr>
            <w:rFonts w:ascii="Times New Roman" w:eastAsia="宋体" w:hAnsi="Times New Roman" w:cs="Times New Roman"/>
            <w:rPrChange w:id="213" w:author="ZhuMeng" w:date="2023-10-13T09:29:00Z">
              <w:rPr>
                <w:rStyle w:val="af0"/>
              </w:rPr>
            </w:rPrChange>
          </w:rPr>
          <w:fldChar w:fldCharType="separate"/>
        </w:r>
        <w:r w:rsidRPr="006E3873">
          <w:rPr>
            <w:rStyle w:val="af0"/>
            <w:rFonts w:ascii="Times New Roman" w:eastAsia="宋体" w:hAnsi="Times New Roman" w:cs="Times New Roman"/>
            <w:rPrChange w:id="214" w:author="ZhuMeng" w:date="2023-10-13T09:29:00Z">
              <w:rPr>
                <w:rStyle w:val="af0"/>
              </w:rPr>
            </w:rPrChange>
          </w:rPr>
          <w:t>2017</w:t>
        </w:r>
        <w:r w:rsidRPr="006E3873">
          <w:rPr>
            <w:rStyle w:val="af0"/>
            <w:rFonts w:ascii="Times New Roman" w:eastAsia="宋体" w:hAnsi="Times New Roman" w:cs="Times New Roman"/>
            <w:rPrChange w:id="215" w:author="ZhuMeng" w:date="2023-10-13T09:29:00Z">
              <w:rPr>
                <w:rStyle w:val="af0"/>
              </w:rPr>
            </w:rPrChange>
          </w:rPr>
          <w:fldChar w:fldCharType="end"/>
        </w:r>
        <w:r w:rsidRPr="006E3873">
          <w:rPr>
            <w:rFonts w:ascii="Times New Roman" w:eastAsia="宋体" w:hAnsi="Times New Roman" w:cs="Times New Roman"/>
            <w:rPrChange w:id="216" w:author="ZhuMeng" w:date="2023-10-13T09:29:00Z">
              <w:rPr/>
            </w:rPrChange>
          </w:rPr>
          <w:t>)</w:t>
        </w:r>
        <w:r w:rsidRPr="006E3873">
          <w:rPr>
            <w:rFonts w:ascii="Times New Roman" w:eastAsia="宋体" w:hAnsi="Times New Roman" w:cs="Times New Roman" w:hint="eastAsia"/>
            <w:rPrChange w:id="217" w:author="ZhuMeng" w:date="2023-10-13T09:29:00Z">
              <w:rPr>
                <w:rFonts w:hint="eastAsia"/>
                <w:b/>
                <w:bCs/>
              </w:rPr>
            </w:rPrChange>
          </w:rPr>
          <w:t>。</w:t>
        </w:r>
      </w:ins>
      <w:ins w:id="218" w:author="ZhuMeng" w:date="2023-10-12T10:00:00Z">
        <w:r w:rsidRPr="006E3873">
          <w:rPr>
            <w:rFonts w:ascii="Times New Roman" w:eastAsia="宋体" w:hAnsi="Times New Roman" w:cs="Times New Roman" w:hint="eastAsia"/>
            <w:rPrChange w:id="219" w:author="ZhuMeng" w:date="2023-10-13T09:29:00Z">
              <w:rPr>
                <w:rFonts w:hint="eastAsia"/>
                <w:b/>
                <w:bCs/>
              </w:rPr>
            </w:rPrChange>
          </w:rPr>
          <w:t>对</w:t>
        </w:r>
        <w:r w:rsidRPr="006E3873">
          <w:rPr>
            <w:rFonts w:ascii="Times New Roman" w:eastAsia="宋体" w:hAnsi="Times New Roman" w:cs="Times New Roman"/>
            <w:rPrChange w:id="220" w:author="ZhuMeng" w:date="2023-10-13T09:29:00Z">
              <w:rPr>
                <w:b/>
                <w:bCs/>
              </w:rPr>
            </w:rPrChange>
          </w:rPr>
          <w:t>语言</w:t>
        </w:r>
        <w:r w:rsidRPr="006E3873">
          <w:rPr>
            <w:rFonts w:ascii="Times New Roman" w:eastAsia="宋体" w:hAnsi="Times New Roman" w:cs="Times New Roman" w:hint="eastAsia"/>
            <w:rPrChange w:id="221" w:author="ZhuMeng" w:date="2023-10-13T09:29:00Z">
              <w:rPr>
                <w:rFonts w:hint="eastAsia"/>
                <w:b/>
                <w:bCs/>
              </w:rPr>
            </w:rPrChange>
          </w:rPr>
          <w:t>在整个国家治理体系中的</w:t>
        </w:r>
      </w:ins>
      <w:ins w:id="222" w:author="ZhuMeng" w:date="2023-10-12T10:01:00Z">
        <w:r w:rsidRPr="006E3873">
          <w:rPr>
            <w:rFonts w:ascii="Times New Roman" w:eastAsia="宋体" w:hAnsi="Times New Roman" w:cs="Times New Roman" w:hint="eastAsia"/>
            <w:rPrChange w:id="223" w:author="ZhuMeng" w:date="2023-10-13T09:29:00Z">
              <w:rPr>
                <w:rFonts w:hint="eastAsia"/>
                <w:b/>
                <w:bCs/>
              </w:rPr>
            </w:rPrChange>
          </w:rPr>
          <w:t>统合性、</w:t>
        </w:r>
      </w:ins>
      <w:ins w:id="224" w:author="ZhuMeng" w:date="2023-10-12T10:06:00Z">
        <w:r w:rsidRPr="006E3873">
          <w:rPr>
            <w:rFonts w:ascii="Times New Roman" w:eastAsia="宋体" w:hAnsi="Times New Roman" w:cs="Times New Roman"/>
            <w:rPrChange w:id="225" w:author="ZhuMeng" w:date="2023-10-13T09:29:00Z">
              <w:rPr>
                <w:b/>
                <w:bCs/>
              </w:rPr>
            </w:rPrChange>
          </w:rPr>
          <w:t>遍及性</w:t>
        </w:r>
      </w:ins>
      <w:ins w:id="226" w:author="ZhuMeng" w:date="2023-10-12T10:01:00Z">
        <w:r w:rsidRPr="006E3873">
          <w:rPr>
            <w:rFonts w:ascii="Times New Roman" w:eastAsia="宋体" w:hAnsi="Times New Roman" w:cs="Times New Roman" w:hint="eastAsia"/>
            <w:rPrChange w:id="227" w:author="ZhuMeng" w:date="2023-10-13T09:29:00Z">
              <w:rPr>
                <w:rFonts w:hint="eastAsia"/>
                <w:b/>
                <w:bCs/>
              </w:rPr>
            </w:rPrChange>
          </w:rPr>
          <w:t>和间接性</w:t>
        </w:r>
      </w:ins>
      <w:ins w:id="228" w:author="ZhuMeng" w:date="2023-10-12T10:00:00Z">
        <w:r w:rsidRPr="006E3873">
          <w:rPr>
            <w:rFonts w:ascii="Times New Roman" w:eastAsia="宋体" w:hAnsi="Times New Roman" w:cs="Times New Roman" w:hint="eastAsia"/>
            <w:rPrChange w:id="229" w:author="ZhuMeng" w:date="2023-10-13T09:29:00Z">
              <w:rPr>
                <w:rFonts w:hint="eastAsia"/>
                <w:b/>
                <w:bCs/>
              </w:rPr>
            </w:rPrChange>
          </w:rPr>
          <w:t>作用关注不够</w:t>
        </w:r>
        <w:r w:rsidRPr="006E3873">
          <w:rPr>
            <w:rFonts w:ascii="Times New Roman" w:eastAsia="宋体" w:hAnsi="Times New Roman" w:cs="Times New Roman"/>
            <w:rPrChange w:id="230" w:author="ZhuMeng" w:date="2023-10-13T09:29:00Z">
              <w:rPr>
                <w:b/>
                <w:bCs/>
              </w:rPr>
            </w:rPrChange>
          </w:rPr>
          <w:t>。</w:t>
        </w:r>
        <w:r w:rsidRPr="006E3873">
          <w:rPr>
            <w:rFonts w:ascii="Times New Roman" w:eastAsia="宋体" w:hAnsi="Times New Roman" w:cs="Times New Roman" w:hint="eastAsia"/>
            <w:rPrChange w:id="231" w:author="ZhuMeng" w:date="2023-10-13T09:29:00Z">
              <w:rPr>
                <w:rFonts w:hint="eastAsia"/>
                <w:b/>
                <w:bCs/>
              </w:rPr>
            </w:rPrChange>
          </w:rPr>
          <w:t>基于此，</w:t>
        </w:r>
        <w:r w:rsidRPr="006E3873">
          <w:rPr>
            <w:rFonts w:ascii="Times New Roman" w:eastAsia="宋体" w:hAnsi="Times New Roman" w:cs="Times New Roman"/>
            <w:rPrChange w:id="232" w:author="ZhuMeng" w:date="2023-10-13T09:29:00Z">
              <w:rPr>
                <w:b/>
                <w:bCs/>
              </w:rPr>
            </w:rPrChange>
          </w:rPr>
          <w:t>本文运用系统功能类型学方法，</w:t>
        </w:r>
      </w:ins>
      <w:ins w:id="233" w:author="ZhuMeng" w:date="2023-10-13T09:28:00Z">
        <w:r w:rsidR="00386DB1" w:rsidRPr="006E3873">
          <w:rPr>
            <w:rFonts w:ascii="Times New Roman" w:eastAsia="宋体" w:hAnsi="Times New Roman" w:cs="Times New Roman"/>
          </w:rPr>
          <w:t>梳理语言在</w:t>
        </w:r>
        <w:r w:rsidR="00386DB1" w:rsidRPr="006E3873">
          <w:rPr>
            <w:rFonts w:ascii="Times New Roman" w:eastAsia="宋体" w:hAnsi="Times New Roman" w:cs="Times New Roman" w:hint="eastAsia"/>
          </w:rPr>
          <w:t>国家治理体系三个不同层面的贯通治理功能、</w:t>
        </w:r>
        <w:r w:rsidR="00386DB1" w:rsidRPr="006E3873">
          <w:rPr>
            <w:rFonts w:ascii="Times New Roman" w:eastAsia="宋体" w:hAnsi="Times New Roman" w:cs="Times New Roman"/>
          </w:rPr>
          <w:t>阐明语言治理</w:t>
        </w:r>
        <w:r w:rsidR="00386DB1" w:rsidRPr="006E3873">
          <w:rPr>
            <w:rFonts w:ascii="Times New Roman" w:eastAsia="宋体" w:hAnsi="Times New Roman" w:cs="Times New Roman" w:hint="eastAsia"/>
          </w:rPr>
          <w:t>对</w:t>
        </w:r>
        <w:r w:rsidR="00386DB1" w:rsidRPr="006E3873">
          <w:rPr>
            <w:rFonts w:ascii="Times New Roman" w:eastAsia="宋体" w:hAnsi="Times New Roman" w:cs="Times New Roman"/>
          </w:rPr>
          <w:t>国家、群体和个体的</w:t>
        </w:r>
        <w:r w:rsidR="00386DB1" w:rsidRPr="006E3873">
          <w:rPr>
            <w:rFonts w:ascii="Times New Roman" w:eastAsia="宋体" w:hAnsi="Times New Roman" w:cs="Times New Roman" w:hint="eastAsia"/>
          </w:rPr>
          <w:t>根本性与统合性</w:t>
        </w:r>
        <w:r w:rsidR="00386DB1" w:rsidRPr="006E3873">
          <w:rPr>
            <w:rFonts w:ascii="Times New Roman" w:eastAsia="宋体" w:hAnsi="Times New Roman" w:cs="Times New Roman"/>
          </w:rPr>
          <w:t>作用</w:t>
        </w:r>
        <w:r w:rsidR="00386DB1" w:rsidRPr="006E3873">
          <w:rPr>
            <w:rFonts w:ascii="Times New Roman" w:eastAsia="宋体" w:hAnsi="Times New Roman" w:cs="Times New Roman" w:hint="eastAsia"/>
          </w:rPr>
          <w:t>，</w:t>
        </w:r>
        <w:r w:rsidR="005C5569" w:rsidRPr="006E3873">
          <w:rPr>
            <w:rFonts w:ascii="Times New Roman" w:eastAsia="宋体" w:hAnsi="Times New Roman" w:cs="Times New Roman" w:hint="eastAsia"/>
            <w:rPrChange w:id="234" w:author="ZhuMeng" w:date="2023-10-13T09:29:00Z">
              <w:rPr>
                <w:rFonts w:ascii="Times New Roman" w:eastAsia="宋体" w:hAnsi="Times New Roman" w:cs="Times New Roman" w:hint="eastAsia"/>
                <w:b/>
                <w:bCs/>
              </w:rPr>
            </w:rPrChange>
          </w:rPr>
          <w:t>表明</w:t>
        </w:r>
      </w:ins>
      <w:ins w:id="235" w:author="ZhuMeng" w:date="2023-10-12T10:07:00Z">
        <w:r w:rsidRPr="006E3873">
          <w:rPr>
            <w:rFonts w:ascii="Times New Roman" w:eastAsia="宋体" w:hAnsi="Times New Roman" w:cs="Times New Roman"/>
            <w:rPrChange w:id="236" w:author="ZhuMeng" w:date="2023-10-13T09:29:00Z">
              <w:rPr>
                <w:b/>
                <w:bCs/>
              </w:rPr>
            </w:rPrChange>
          </w:rPr>
          <w:t>语言对</w:t>
        </w:r>
        <w:r w:rsidRPr="006E3873">
          <w:rPr>
            <w:rFonts w:ascii="Times New Roman" w:eastAsia="宋体" w:hAnsi="Times New Roman" w:cs="Times New Roman" w:hint="eastAsia"/>
            <w:rPrChange w:id="237" w:author="ZhuMeng" w:date="2023-10-13T09:29:00Z">
              <w:rPr>
                <w:rFonts w:hint="eastAsia"/>
                <w:b/>
                <w:bCs/>
              </w:rPr>
            </w:rPrChange>
          </w:rPr>
          <w:t>完善国家</w:t>
        </w:r>
        <w:r w:rsidRPr="006E3873">
          <w:rPr>
            <w:rFonts w:ascii="Times New Roman" w:eastAsia="宋体" w:hAnsi="Times New Roman" w:cs="Times New Roman"/>
            <w:rPrChange w:id="238" w:author="ZhuMeng" w:date="2023-10-13T09:29:00Z">
              <w:rPr>
                <w:b/>
                <w:bCs/>
              </w:rPr>
            </w:rPrChange>
          </w:rPr>
          <w:t>治理</w:t>
        </w:r>
        <w:r w:rsidRPr="006E3873">
          <w:rPr>
            <w:rFonts w:ascii="Times New Roman" w:eastAsia="宋体" w:hAnsi="Times New Roman" w:cs="Times New Roman" w:hint="eastAsia"/>
            <w:rPrChange w:id="239" w:author="ZhuMeng" w:date="2023-10-13T09:29:00Z">
              <w:rPr>
                <w:rFonts w:hint="eastAsia"/>
                <w:b/>
                <w:bCs/>
              </w:rPr>
            </w:rPrChange>
          </w:rPr>
          <w:t>体系</w:t>
        </w:r>
        <w:r w:rsidRPr="006E3873">
          <w:rPr>
            <w:rFonts w:ascii="Times New Roman" w:eastAsia="宋体" w:hAnsi="Times New Roman" w:cs="Times New Roman"/>
            <w:rPrChange w:id="240" w:author="ZhuMeng" w:date="2023-10-13T09:29:00Z">
              <w:rPr>
                <w:b/>
                <w:bCs/>
              </w:rPr>
            </w:rPrChange>
          </w:rPr>
          <w:t>的</w:t>
        </w:r>
      </w:ins>
      <w:ins w:id="241" w:author="ZhuMeng" w:date="2023-10-13T09:29:00Z">
        <w:r w:rsidR="005A3FBA" w:rsidRPr="006E3873">
          <w:rPr>
            <w:rFonts w:ascii="Times New Roman" w:eastAsia="宋体" w:hAnsi="Times New Roman" w:cs="Times New Roman" w:hint="eastAsia"/>
            <w:rPrChange w:id="242" w:author="ZhuMeng" w:date="2023-10-13T09:29:00Z">
              <w:rPr>
                <w:rFonts w:ascii="Times New Roman" w:eastAsia="宋体" w:hAnsi="Times New Roman" w:cs="Times New Roman" w:hint="eastAsia"/>
                <w:b/>
                <w:bCs/>
              </w:rPr>
            </w:rPrChange>
          </w:rPr>
          <w:t>基础性</w:t>
        </w:r>
        <w:r w:rsidR="006D1ACF" w:rsidRPr="006E3873">
          <w:rPr>
            <w:rFonts w:ascii="Times New Roman" w:eastAsia="宋体" w:hAnsi="Times New Roman" w:cs="Times New Roman" w:hint="eastAsia"/>
            <w:rPrChange w:id="243" w:author="ZhuMeng" w:date="2023-10-13T09:29:00Z">
              <w:rPr>
                <w:rFonts w:ascii="Times New Roman" w:eastAsia="宋体" w:hAnsi="Times New Roman" w:cs="Times New Roman" w:hint="eastAsia"/>
                <w:b/>
                <w:bCs/>
              </w:rPr>
            </w:rPrChange>
          </w:rPr>
          <w:t>和必要性</w:t>
        </w:r>
      </w:ins>
      <w:ins w:id="244" w:author="ZhuMeng" w:date="2023-10-12T10:08:00Z">
        <w:r w:rsidRPr="006E3873">
          <w:rPr>
            <w:rFonts w:ascii="Times New Roman" w:eastAsia="宋体" w:hAnsi="Times New Roman" w:cs="Times New Roman" w:hint="eastAsia"/>
            <w:rPrChange w:id="245" w:author="ZhuMeng" w:date="2023-10-13T09:29:00Z">
              <w:rPr>
                <w:rFonts w:hint="eastAsia"/>
              </w:rPr>
            </w:rPrChange>
          </w:rPr>
          <w:t>。</w:t>
        </w:r>
      </w:ins>
    </w:p>
    <w:p w14:paraId="7AEC617B" w14:textId="77777777" w:rsidR="0067268E" w:rsidRPr="006A3F35" w:rsidRDefault="0067268E" w:rsidP="00FD1F70">
      <w:pPr>
        <w:pStyle w:val="FirstParagraph"/>
        <w:spacing w:line="360" w:lineRule="auto"/>
        <w:jc w:val="both"/>
        <w:rPr>
          <w:rFonts w:ascii="Times New Roman" w:eastAsia="宋体" w:hAnsi="Times New Roman" w:cs="Times New Roman"/>
          <w:rPrChange w:id="246" w:author="ZhuMeng" w:date="2023-10-12T15:47:00Z">
            <w:rPr/>
          </w:rPrChange>
        </w:rPr>
        <w:pPrChange w:id="247" w:author="ZhuMeng" w:date="2023-10-13T09:17:00Z">
          <w:pPr>
            <w:pStyle w:val="a0"/>
          </w:pPr>
        </w:pPrChange>
      </w:pPr>
      <w:del w:id="248" w:author="ZhuMeng" w:date="2023-10-12T10:08:00Z">
        <w:r w:rsidRPr="006A3F35" w:rsidDel="00396700">
          <w:rPr>
            <w:rFonts w:ascii="Times New Roman" w:eastAsia="宋体" w:hAnsi="Times New Roman" w:cs="Times New Roman"/>
            <w:rPrChange w:id="249" w:author="ZhuMeng" w:date="2023-10-12T15:47:00Z">
              <w:rPr/>
            </w:rPrChange>
          </w:rPr>
          <w:delText>然而，</w:delText>
        </w:r>
      </w:del>
      <w:del w:id="250" w:author="ZhuMeng" w:date="2023-10-12T09:49:00Z">
        <w:r w:rsidRPr="006A3F35" w:rsidDel="00F81A26">
          <w:rPr>
            <w:rFonts w:ascii="Times New Roman" w:eastAsia="宋体" w:hAnsi="Times New Roman" w:cs="Times New Roman" w:hint="eastAsia"/>
            <w:rPrChange w:id="251" w:author="ZhuMeng" w:date="2023-10-12T15:47:00Z">
              <w:rPr>
                <w:rFonts w:hint="eastAsia"/>
              </w:rPr>
            </w:rPrChange>
          </w:rPr>
          <w:delText>针</w:delText>
        </w:r>
        <w:r w:rsidRPr="006A3F35" w:rsidDel="00F81A26">
          <w:rPr>
            <w:rFonts w:ascii="Times New Roman" w:eastAsia="宋体" w:hAnsi="Times New Roman" w:cs="Times New Roman"/>
            <w:rPrChange w:id="252" w:author="ZhuMeng" w:date="2023-10-12T15:47:00Z">
              <w:rPr/>
            </w:rPrChange>
          </w:rPr>
          <w:delText>对</w:delText>
        </w:r>
      </w:del>
      <w:del w:id="253" w:author="ZhuMeng" w:date="2023-10-12T10:08:00Z">
        <w:r w:rsidRPr="006A3F35" w:rsidDel="00396700">
          <w:rPr>
            <w:rFonts w:ascii="Times New Roman" w:eastAsia="宋体" w:hAnsi="Times New Roman" w:cs="Times New Roman"/>
            <w:rPrChange w:id="254" w:author="ZhuMeng" w:date="2023-10-12T15:47:00Z">
              <w:rPr/>
            </w:rPrChange>
          </w:rPr>
          <w:delText>语言</w:delText>
        </w:r>
      </w:del>
      <w:del w:id="255" w:author="ZhuMeng" w:date="2023-10-12T09:49:00Z">
        <w:r w:rsidRPr="006A3F35" w:rsidDel="00931A7E">
          <w:rPr>
            <w:rFonts w:ascii="Times New Roman" w:eastAsia="宋体" w:hAnsi="Times New Roman" w:cs="Times New Roman"/>
            <w:rPrChange w:id="256" w:author="ZhuMeng" w:date="2023-10-12T15:47:00Z">
              <w:rPr/>
            </w:rPrChange>
          </w:rPr>
          <w:delText>治理功效及其</w:delText>
        </w:r>
      </w:del>
      <w:del w:id="257" w:author="ZhuMeng" w:date="2023-10-12T10:08:00Z">
        <w:r w:rsidRPr="006A3F35" w:rsidDel="00396700">
          <w:rPr>
            <w:rFonts w:ascii="Times New Roman" w:eastAsia="宋体" w:hAnsi="Times New Roman" w:cs="Times New Roman"/>
            <w:rPrChange w:id="258" w:author="ZhuMeng" w:date="2023-10-12T15:47:00Z">
              <w:rPr/>
            </w:rPrChange>
          </w:rPr>
          <w:delText>在国家治理中的功能和</w:delText>
        </w:r>
      </w:del>
      <w:del w:id="259" w:author="ZhuMeng" w:date="2023-10-12T09:49:00Z">
        <w:r w:rsidRPr="006A3F35" w:rsidDel="004528A5">
          <w:rPr>
            <w:rFonts w:ascii="Times New Roman" w:eastAsia="宋体" w:hAnsi="Times New Roman" w:cs="Times New Roman" w:hint="eastAsia"/>
            <w:rPrChange w:id="260" w:author="ZhuMeng" w:date="2023-10-12T15:47:00Z">
              <w:rPr>
                <w:rFonts w:hint="eastAsia"/>
              </w:rPr>
            </w:rPrChange>
          </w:rPr>
          <w:delText>角</w:delText>
        </w:r>
        <w:r w:rsidRPr="006A3F35" w:rsidDel="004528A5">
          <w:rPr>
            <w:rFonts w:ascii="Times New Roman" w:eastAsia="宋体" w:hAnsi="Times New Roman" w:cs="Times New Roman"/>
            <w:rPrChange w:id="261" w:author="ZhuMeng" w:date="2023-10-12T15:47:00Z">
              <w:rPr/>
            </w:rPrChange>
          </w:rPr>
          <w:delText>色的理论</w:delText>
        </w:r>
        <w:r w:rsidRPr="006A3F35" w:rsidDel="0034180E">
          <w:rPr>
            <w:rFonts w:ascii="Times New Roman" w:eastAsia="宋体" w:hAnsi="Times New Roman" w:cs="Times New Roman"/>
            <w:rPrChange w:id="262" w:author="ZhuMeng" w:date="2023-10-12T15:47:00Z">
              <w:rPr/>
            </w:rPrChange>
          </w:rPr>
          <w:delText>研究</w:delText>
        </w:r>
      </w:del>
      <w:del w:id="263" w:author="ZhuMeng" w:date="2023-10-12T09:50:00Z">
        <w:r w:rsidRPr="006A3F35" w:rsidDel="0092712C">
          <w:rPr>
            <w:rFonts w:ascii="Times New Roman" w:eastAsia="宋体" w:hAnsi="Times New Roman" w:cs="Times New Roman"/>
            <w:rPrChange w:id="264" w:author="ZhuMeng" w:date="2023-10-12T15:47:00Z">
              <w:rPr/>
            </w:rPrChange>
          </w:rPr>
          <w:delText>尚不成熟。</w:delText>
        </w:r>
      </w:del>
      <w:del w:id="265" w:author="ZhuMeng" w:date="2023-10-12T10:08:00Z">
        <w:r w:rsidRPr="006A3F35" w:rsidDel="00396700">
          <w:rPr>
            <w:rFonts w:ascii="Times New Roman" w:eastAsia="宋体" w:hAnsi="Times New Roman" w:cs="Times New Roman"/>
            <w:rPrChange w:id="266" w:author="ZhuMeng" w:date="2023-10-12T15:47:00Z">
              <w:rPr/>
            </w:rPrChange>
          </w:rPr>
          <w:delText xml:space="preserve"> </w:delText>
        </w:r>
        <w:r w:rsidRPr="006A3F35" w:rsidDel="00396700">
          <w:rPr>
            <w:rFonts w:ascii="Times New Roman" w:eastAsia="宋体" w:hAnsi="Times New Roman" w:cs="Times New Roman"/>
            <w:rPrChange w:id="267" w:author="ZhuMeng" w:date="2023-10-12T15:47:00Z">
              <w:rPr/>
            </w:rPrChange>
          </w:rPr>
          <w:delText>最为相关</w:delText>
        </w:r>
      </w:del>
      <w:del w:id="268" w:author="ZhuMeng" w:date="2023-10-12T09:52:00Z">
        <w:r w:rsidRPr="006A3F35" w:rsidDel="00A571B4">
          <w:rPr>
            <w:rFonts w:ascii="Times New Roman" w:eastAsia="宋体" w:hAnsi="Times New Roman" w:cs="Times New Roman"/>
            <w:rPrChange w:id="269" w:author="ZhuMeng" w:date="2023-10-12T15:47:00Z">
              <w:rPr/>
            </w:rPrChange>
          </w:rPr>
          <w:delText>的是对于</w:delText>
        </w:r>
      </w:del>
      <w:del w:id="270" w:author="ZhuMeng" w:date="2023-10-12T10:08:00Z">
        <w:r w:rsidRPr="006A3F35" w:rsidDel="00396700">
          <w:rPr>
            <w:rFonts w:ascii="Times New Roman" w:eastAsia="宋体" w:hAnsi="Times New Roman" w:cs="Times New Roman"/>
            <w:rPrChange w:id="271" w:author="ZhuMeng" w:date="2023-10-12T15:47:00Z">
              <w:rPr/>
            </w:rPrChange>
          </w:rPr>
          <w:delText>语言规划（</w:delText>
        </w:r>
        <w:r w:rsidRPr="006A3F35" w:rsidDel="00396700">
          <w:rPr>
            <w:rFonts w:ascii="Times New Roman" w:eastAsia="宋体" w:hAnsi="Times New Roman" w:cs="Times New Roman"/>
            <w:rPrChange w:id="272" w:author="ZhuMeng" w:date="2023-10-12T15:47:00Z">
              <w:rPr/>
            </w:rPrChange>
          </w:rPr>
          <w:delText>language planning</w:delText>
        </w:r>
        <w:r w:rsidRPr="006A3F35" w:rsidDel="00396700">
          <w:rPr>
            <w:rFonts w:ascii="Times New Roman" w:eastAsia="宋体" w:hAnsi="Times New Roman" w:cs="Times New Roman"/>
            <w:rPrChange w:id="273" w:author="ZhuMeng" w:date="2023-10-12T15:47:00Z">
              <w:rPr/>
            </w:rPrChange>
          </w:rPr>
          <w:delText>）</w:delText>
        </w:r>
      </w:del>
      <w:del w:id="274" w:author="ZhuMeng" w:date="2023-10-12T09:52:00Z">
        <w:r w:rsidRPr="006A3F35" w:rsidDel="00A571B4">
          <w:rPr>
            <w:rFonts w:ascii="Times New Roman" w:eastAsia="宋体" w:hAnsi="Times New Roman" w:cs="Times New Roman"/>
            <w:rPrChange w:id="275" w:author="ZhuMeng" w:date="2023-10-12T15:47:00Z">
              <w:rPr/>
            </w:rPrChange>
          </w:rPr>
          <w:delText>的</w:delText>
        </w:r>
      </w:del>
      <w:del w:id="276" w:author="ZhuMeng" w:date="2023-10-12T10:08:00Z">
        <w:r w:rsidRPr="006A3F35" w:rsidDel="00396700">
          <w:rPr>
            <w:rFonts w:ascii="Times New Roman" w:eastAsia="宋体" w:hAnsi="Times New Roman" w:cs="Times New Roman"/>
            <w:rPrChange w:id="277" w:author="ZhuMeng" w:date="2023-10-12T15:47:00Z">
              <w:rPr/>
            </w:rPrChange>
          </w:rPr>
          <w:delText>研究。</w:delText>
        </w:r>
        <w:r w:rsidRPr="006A3F35" w:rsidDel="00396700">
          <w:rPr>
            <w:rFonts w:ascii="Times New Roman" w:eastAsia="宋体" w:hAnsi="Times New Roman" w:cs="Times New Roman"/>
            <w:rPrChange w:id="278" w:author="ZhuMeng" w:date="2023-10-12T15:47:00Z">
              <w:rPr/>
            </w:rPrChange>
          </w:rPr>
          <w:delText xml:space="preserve"> </w:delText>
        </w:r>
        <w:r w:rsidRPr="006A3F35" w:rsidDel="00396700">
          <w:rPr>
            <w:rFonts w:ascii="Times New Roman" w:eastAsia="宋体" w:hAnsi="Times New Roman" w:cs="Times New Roman"/>
            <w:rPrChange w:id="279" w:author="ZhuMeng" w:date="2023-10-12T15:47:00Z">
              <w:rPr/>
            </w:rPrChange>
          </w:rPr>
          <w:delText>该研究将官方语言设定、教育语言政策、多族群语言关系等囊括在</w:delText>
        </w:r>
        <w:r w:rsidRPr="006A3F35" w:rsidDel="00396700">
          <w:rPr>
            <w:rFonts w:ascii="Times New Roman" w:eastAsia="宋体" w:hAnsi="Times New Roman" w:cs="Times New Roman"/>
            <w:rPrChange w:id="280" w:author="ZhuMeng" w:date="2023-10-12T15:47:00Z">
              <w:rPr/>
            </w:rPrChange>
          </w:rPr>
          <w:delText>“</w:delText>
        </w:r>
        <w:r w:rsidRPr="006A3F35" w:rsidDel="00396700">
          <w:rPr>
            <w:rFonts w:ascii="Times New Roman" w:eastAsia="宋体" w:hAnsi="Times New Roman" w:cs="Times New Roman"/>
            <w:rPrChange w:id="281" w:author="ZhuMeng" w:date="2023-10-12T15:47:00Z">
              <w:rPr/>
            </w:rPrChange>
          </w:rPr>
          <w:delText>语言规划</w:delText>
        </w:r>
        <w:r w:rsidRPr="006A3F35" w:rsidDel="00396700">
          <w:rPr>
            <w:rFonts w:ascii="Times New Roman" w:eastAsia="宋体" w:hAnsi="Times New Roman" w:cs="Times New Roman"/>
            <w:rPrChange w:id="282" w:author="ZhuMeng" w:date="2023-10-12T15:47:00Z">
              <w:rPr/>
            </w:rPrChange>
          </w:rPr>
          <w:delText>”</w:delText>
        </w:r>
        <w:r w:rsidRPr="006A3F35" w:rsidDel="00396700">
          <w:rPr>
            <w:rFonts w:ascii="Times New Roman" w:eastAsia="宋体" w:hAnsi="Times New Roman" w:cs="Times New Roman"/>
            <w:rPrChange w:id="283" w:author="ZhuMeng" w:date="2023-10-12T15:47:00Z">
              <w:rPr/>
            </w:rPrChange>
          </w:rPr>
          <w:delText>（或</w:delText>
        </w:r>
        <w:r w:rsidRPr="006A3F35" w:rsidDel="00396700">
          <w:rPr>
            <w:rFonts w:ascii="Times New Roman" w:eastAsia="宋体" w:hAnsi="Times New Roman" w:cs="Times New Roman"/>
            <w:rPrChange w:id="284" w:author="ZhuMeng" w:date="2023-10-12T15:47:00Z">
              <w:rPr/>
            </w:rPrChange>
          </w:rPr>
          <w:delText>“</w:delText>
        </w:r>
        <w:r w:rsidRPr="006A3F35" w:rsidDel="00396700">
          <w:rPr>
            <w:rFonts w:ascii="Times New Roman" w:eastAsia="宋体" w:hAnsi="Times New Roman" w:cs="Times New Roman"/>
            <w:rPrChange w:id="285" w:author="ZhuMeng" w:date="2023-10-12T15:47:00Z">
              <w:rPr/>
            </w:rPrChange>
          </w:rPr>
          <w:delText>语言政策</w:delText>
        </w:r>
        <w:r w:rsidRPr="006A3F35" w:rsidDel="00396700">
          <w:rPr>
            <w:rFonts w:ascii="Times New Roman" w:eastAsia="宋体" w:hAnsi="Times New Roman" w:cs="Times New Roman"/>
            <w:rPrChange w:id="286" w:author="ZhuMeng" w:date="2023-10-12T15:47:00Z">
              <w:rPr/>
            </w:rPrChange>
          </w:rPr>
          <w:delText>”</w:delText>
        </w:r>
        <w:r w:rsidRPr="006A3F35" w:rsidDel="00396700">
          <w:rPr>
            <w:rFonts w:ascii="Times New Roman" w:eastAsia="宋体" w:hAnsi="Times New Roman" w:cs="Times New Roman"/>
            <w:rPrChange w:id="287" w:author="ZhuMeng" w:date="2023-10-12T15:47:00Z">
              <w:rPr/>
            </w:rPrChange>
          </w:rPr>
          <w:delText>，</w:delText>
        </w:r>
        <w:r w:rsidRPr="006A3F35" w:rsidDel="00396700">
          <w:rPr>
            <w:rFonts w:ascii="Times New Roman" w:eastAsia="宋体" w:hAnsi="Times New Roman" w:cs="Times New Roman"/>
            <w:rPrChange w:id="288" w:author="ZhuMeng" w:date="2023-10-12T15:47:00Z">
              <w:rPr/>
            </w:rPrChange>
          </w:rPr>
          <w:delText>language policy</w:delText>
        </w:r>
        <w:r w:rsidRPr="006A3F35" w:rsidDel="00396700">
          <w:rPr>
            <w:rFonts w:ascii="Times New Roman" w:eastAsia="宋体" w:hAnsi="Times New Roman" w:cs="Times New Roman"/>
            <w:rPrChange w:id="289" w:author="ZhuMeng" w:date="2023-10-12T15:47:00Z">
              <w:rPr/>
            </w:rPrChange>
          </w:rPr>
          <w:delText>）这一核心概念中。</w:delText>
        </w:r>
        <w:r w:rsidRPr="006A3F35" w:rsidDel="00396700">
          <w:rPr>
            <w:rFonts w:ascii="Times New Roman" w:eastAsia="宋体" w:hAnsi="Times New Roman" w:cs="Times New Roman"/>
            <w:rPrChange w:id="290" w:author="ZhuMeng" w:date="2023-10-12T15:47:00Z">
              <w:rPr/>
            </w:rPrChange>
          </w:rPr>
          <w:delText xml:space="preserve"> </w:delText>
        </w:r>
        <w:r w:rsidRPr="006A3F35" w:rsidDel="00396700">
          <w:rPr>
            <w:rFonts w:ascii="Times New Roman" w:eastAsia="宋体" w:hAnsi="Times New Roman" w:cs="Times New Roman"/>
            <w:rPrChange w:id="291" w:author="ZhuMeng" w:date="2023-10-12T15:47:00Z">
              <w:rPr/>
            </w:rPrChange>
          </w:rPr>
          <w:delText>通过对语言规划的类型学分析和政策比较，</w:delText>
        </w:r>
      </w:del>
      <w:del w:id="292" w:author="ZhuMeng" w:date="2023-10-12T09:52:00Z">
        <w:r w:rsidRPr="006A3F35" w:rsidDel="00A571B4">
          <w:rPr>
            <w:rFonts w:ascii="Times New Roman" w:eastAsia="宋体" w:hAnsi="Times New Roman" w:cs="Times New Roman"/>
            <w:rPrChange w:id="293" w:author="ZhuMeng" w:date="2023-10-12T15:47:00Z">
              <w:rPr/>
            </w:rPrChange>
          </w:rPr>
          <w:delText>体现</w:delText>
        </w:r>
      </w:del>
      <w:del w:id="294" w:author="ZhuMeng" w:date="2023-10-12T10:08:00Z">
        <w:r w:rsidRPr="006A3F35" w:rsidDel="00396700">
          <w:rPr>
            <w:rFonts w:ascii="Times New Roman" w:eastAsia="宋体" w:hAnsi="Times New Roman" w:cs="Times New Roman"/>
            <w:rPrChange w:id="295" w:author="ZhuMeng" w:date="2023-10-12T15:47:00Z">
              <w:rPr/>
            </w:rPrChange>
          </w:rPr>
          <w:delText>语言在处理政治社会关系中的调节作用</w:delText>
        </w:r>
        <w:r w:rsidRPr="006A3F35" w:rsidDel="00396700">
          <w:rPr>
            <w:rFonts w:ascii="Times New Roman" w:eastAsia="宋体" w:hAnsi="Times New Roman" w:cs="Times New Roman"/>
            <w:rPrChange w:id="296" w:author="ZhuMeng" w:date="2023-10-12T15:47:00Z">
              <w:rPr/>
            </w:rPrChange>
          </w:rPr>
          <w:delText>(</w:delText>
        </w:r>
        <w:r w:rsidRPr="006A3F35" w:rsidDel="00396700">
          <w:rPr>
            <w:rFonts w:ascii="Times New Roman" w:eastAsia="宋体" w:hAnsi="Times New Roman" w:cs="Times New Roman"/>
            <w:rPrChange w:id="297" w:author="ZhuMeng" w:date="2023-10-12T15:47:00Z">
              <w:rPr/>
            </w:rPrChange>
          </w:rPr>
          <w:fldChar w:fldCharType="begin"/>
        </w:r>
        <w:r w:rsidRPr="006A3F35" w:rsidDel="00396700">
          <w:rPr>
            <w:rFonts w:ascii="Times New Roman" w:eastAsia="宋体" w:hAnsi="Times New Roman" w:cs="Times New Roman"/>
            <w:rPrChange w:id="298" w:author="ZhuMeng" w:date="2023-10-12T15:47:00Z">
              <w:rPr/>
            </w:rPrChange>
          </w:rPr>
          <w:delInstrText xml:space="preserve"> HYPERLINK \l "ref-Hu2019" \h </w:delInstrText>
        </w:r>
        <w:r w:rsidRPr="00595FE8" w:rsidDel="00396700">
          <w:rPr>
            <w:rFonts w:ascii="Times New Roman" w:eastAsia="宋体" w:hAnsi="Times New Roman" w:cs="Times New Roman"/>
          </w:rPr>
        </w:r>
        <w:r w:rsidRPr="006A3F35" w:rsidDel="00396700">
          <w:rPr>
            <w:rFonts w:ascii="Times New Roman" w:eastAsia="宋体" w:hAnsi="Times New Roman" w:cs="Times New Roman"/>
            <w:rPrChange w:id="299" w:author="ZhuMeng" w:date="2023-10-12T15:47:00Z">
              <w:rPr>
                <w:rStyle w:val="af0"/>
              </w:rPr>
            </w:rPrChange>
          </w:rPr>
          <w:fldChar w:fldCharType="separate"/>
        </w:r>
        <w:r w:rsidRPr="006A3F35" w:rsidDel="00396700">
          <w:rPr>
            <w:rStyle w:val="af0"/>
            <w:rFonts w:ascii="Times New Roman" w:eastAsia="宋体" w:hAnsi="Times New Roman" w:cs="Times New Roman"/>
            <w:rPrChange w:id="300" w:author="ZhuMeng" w:date="2023-10-12T15:47:00Z">
              <w:rPr>
                <w:rStyle w:val="af0"/>
              </w:rPr>
            </w:rPrChange>
          </w:rPr>
          <w:delText>Hu, 2019</w:delText>
        </w:r>
        <w:r w:rsidRPr="006A3F35" w:rsidDel="00396700">
          <w:rPr>
            <w:rStyle w:val="af0"/>
            <w:rFonts w:ascii="Times New Roman" w:eastAsia="宋体" w:hAnsi="Times New Roman" w:cs="Times New Roman"/>
            <w:rPrChange w:id="301" w:author="ZhuMeng" w:date="2023-10-12T15:47:00Z">
              <w:rPr>
                <w:rStyle w:val="af0"/>
              </w:rPr>
            </w:rPrChange>
          </w:rPr>
          <w:fldChar w:fldCharType="end"/>
        </w:r>
        <w:r w:rsidRPr="006A3F35" w:rsidDel="00396700">
          <w:rPr>
            <w:rFonts w:ascii="Times New Roman" w:eastAsia="宋体" w:hAnsi="Times New Roman" w:cs="Times New Roman"/>
            <w:rPrChange w:id="302" w:author="ZhuMeng" w:date="2023-10-12T15:47:00Z">
              <w:rPr/>
            </w:rPrChange>
          </w:rPr>
          <w:delText xml:space="preserve">; </w:delText>
        </w:r>
        <w:r w:rsidRPr="006A3F35" w:rsidDel="00396700">
          <w:rPr>
            <w:rFonts w:ascii="Times New Roman" w:eastAsia="宋体" w:hAnsi="Times New Roman" w:cs="Times New Roman"/>
            <w:rPrChange w:id="303" w:author="ZhuMeng" w:date="2023-10-12T15:47:00Z">
              <w:rPr/>
            </w:rPrChange>
          </w:rPr>
          <w:fldChar w:fldCharType="begin"/>
        </w:r>
        <w:r w:rsidRPr="006A3F35" w:rsidDel="00396700">
          <w:rPr>
            <w:rFonts w:ascii="Times New Roman" w:eastAsia="宋体" w:hAnsi="Times New Roman" w:cs="Times New Roman"/>
            <w:rPrChange w:id="304" w:author="ZhuMeng" w:date="2023-10-12T15:47:00Z">
              <w:rPr/>
            </w:rPrChange>
          </w:rPr>
          <w:delInstrText xml:space="preserve"> HYPERLINK \l "ref-HuLiu2020" \h </w:delInstrText>
        </w:r>
        <w:r w:rsidRPr="00595FE8" w:rsidDel="00396700">
          <w:rPr>
            <w:rFonts w:ascii="Times New Roman" w:eastAsia="宋体" w:hAnsi="Times New Roman" w:cs="Times New Roman"/>
          </w:rPr>
        </w:r>
        <w:r w:rsidRPr="006A3F35" w:rsidDel="00396700">
          <w:rPr>
            <w:rFonts w:ascii="Times New Roman" w:eastAsia="宋体" w:hAnsi="Times New Roman" w:cs="Times New Roman"/>
            <w:rPrChange w:id="305" w:author="ZhuMeng" w:date="2023-10-12T15:47:00Z">
              <w:rPr>
                <w:rStyle w:val="af0"/>
              </w:rPr>
            </w:rPrChange>
          </w:rPr>
          <w:fldChar w:fldCharType="separate"/>
        </w:r>
        <w:r w:rsidRPr="006A3F35" w:rsidDel="00396700">
          <w:rPr>
            <w:rStyle w:val="af0"/>
            <w:rFonts w:ascii="Times New Roman" w:eastAsia="宋体" w:hAnsi="Times New Roman" w:cs="Times New Roman"/>
            <w:rPrChange w:id="306" w:author="ZhuMeng" w:date="2023-10-12T15:47:00Z">
              <w:rPr>
                <w:rStyle w:val="af0"/>
              </w:rPr>
            </w:rPrChange>
          </w:rPr>
          <w:delText>Hu &amp; Liu, 2020</w:delText>
        </w:r>
        <w:r w:rsidRPr="006A3F35" w:rsidDel="00396700">
          <w:rPr>
            <w:rStyle w:val="af0"/>
            <w:rFonts w:ascii="Times New Roman" w:eastAsia="宋体" w:hAnsi="Times New Roman" w:cs="Times New Roman"/>
            <w:rPrChange w:id="307" w:author="ZhuMeng" w:date="2023-10-12T15:47:00Z">
              <w:rPr>
                <w:rStyle w:val="af0"/>
              </w:rPr>
            </w:rPrChange>
          </w:rPr>
          <w:fldChar w:fldCharType="end"/>
        </w:r>
        <w:r w:rsidRPr="006A3F35" w:rsidDel="00396700">
          <w:rPr>
            <w:rFonts w:ascii="Times New Roman" w:eastAsia="宋体" w:hAnsi="Times New Roman" w:cs="Times New Roman"/>
            <w:rPrChange w:id="308" w:author="ZhuMeng" w:date="2023-10-12T15:47:00Z">
              <w:rPr/>
            </w:rPrChange>
          </w:rPr>
          <w:delText>)</w:delText>
        </w:r>
        <w:r w:rsidRPr="006A3F35" w:rsidDel="00396700">
          <w:rPr>
            <w:rFonts w:ascii="Times New Roman" w:eastAsia="宋体" w:hAnsi="Times New Roman" w:cs="Times New Roman"/>
            <w:rPrChange w:id="309" w:author="ZhuMeng" w:date="2023-10-12T15:47:00Z">
              <w:rPr/>
            </w:rPrChange>
          </w:rPr>
          <w:delText>。</w:delText>
        </w:r>
        <w:r w:rsidRPr="006A3F35" w:rsidDel="00396700">
          <w:rPr>
            <w:rFonts w:ascii="Times New Roman" w:eastAsia="宋体" w:hAnsi="Times New Roman" w:cs="Times New Roman"/>
            <w:rPrChange w:id="310" w:author="ZhuMeng" w:date="2023-10-12T15:47:00Z">
              <w:rPr/>
            </w:rPrChange>
          </w:rPr>
          <w:delText xml:space="preserve"> </w:delText>
        </w:r>
        <w:r w:rsidRPr="006A3F35" w:rsidDel="00396700">
          <w:rPr>
            <w:rFonts w:ascii="Times New Roman" w:eastAsia="宋体" w:hAnsi="Times New Roman" w:cs="Times New Roman"/>
            <w:rPrChange w:id="311" w:author="ZhuMeng" w:date="2023-10-12T15:47:00Z">
              <w:rPr/>
            </w:rPrChange>
          </w:rPr>
          <w:delText>不过这类研究多将语言规划视为一种针对语言环境的公共政策工具，对语言与政治运行连结性的探讨尚待深入。</w:delText>
        </w:r>
        <w:r w:rsidRPr="006A3F35" w:rsidDel="00396700">
          <w:rPr>
            <w:rFonts w:ascii="Times New Roman" w:eastAsia="宋体" w:hAnsi="Times New Roman" w:cs="Times New Roman"/>
            <w:rPrChange w:id="312" w:author="ZhuMeng" w:date="2023-10-12T15:47:00Z">
              <w:rPr/>
            </w:rPrChange>
          </w:rPr>
          <w:delText xml:space="preserve"> </w:delText>
        </w:r>
        <w:r w:rsidRPr="006A3F35" w:rsidDel="00396700">
          <w:rPr>
            <w:rFonts w:ascii="Times New Roman" w:eastAsia="宋体" w:hAnsi="Times New Roman" w:cs="Times New Roman"/>
            <w:rPrChange w:id="313" w:author="ZhuMeng" w:date="2023-10-12T15:47:00Z">
              <w:rPr/>
            </w:rPrChange>
          </w:rPr>
          <w:delText>相关的实证研究也多出现在流动人口、民族关系等与语言直接关联话题的讨论上（比如</w:delText>
        </w:r>
        <w:r w:rsidRPr="006A3F35" w:rsidDel="00396700">
          <w:rPr>
            <w:rFonts w:ascii="Times New Roman" w:eastAsia="宋体" w:hAnsi="Times New Roman" w:cs="Times New Roman"/>
            <w:rPrChange w:id="314" w:author="ZhuMeng" w:date="2023-10-12T15:47:00Z">
              <w:rPr/>
            </w:rPrChange>
          </w:rPr>
          <w:delText xml:space="preserve">, </w:delText>
        </w:r>
        <w:r w:rsidRPr="006A3F35" w:rsidDel="00396700">
          <w:rPr>
            <w:rFonts w:ascii="Times New Roman" w:eastAsia="宋体" w:hAnsi="Times New Roman" w:cs="Times New Roman"/>
            <w:rPrChange w:id="315" w:author="ZhuMeng" w:date="2023-10-12T15:47:00Z">
              <w:rPr/>
            </w:rPrChange>
          </w:rPr>
          <w:delText>武小军</w:delText>
        </w:r>
        <w:r w:rsidRPr="006A3F35" w:rsidDel="00396700">
          <w:rPr>
            <w:rFonts w:ascii="Times New Roman" w:eastAsia="宋体" w:hAnsi="Times New Roman" w:cs="Times New Roman"/>
            <w:rPrChange w:id="316" w:author="ZhuMeng" w:date="2023-10-12T15:47:00Z">
              <w:rPr/>
            </w:rPrChange>
          </w:rPr>
          <w:delText xml:space="preserve"> (</w:delText>
        </w:r>
        <w:r w:rsidRPr="006A3F35" w:rsidDel="00396700">
          <w:rPr>
            <w:rFonts w:ascii="Times New Roman" w:eastAsia="宋体" w:hAnsi="Times New Roman" w:cs="Times New Roman"/>
            <w:rPrChange w:id="317" w:author="ZhuMeng" w:date="2023-10-12T15:47:00Z">
              <w:rPr/>
            </w:rPrChange>
          </w:rPr>
          <w:fldChar w:fldCharType="begin"/>
        </w:r>
        <w:r w:rsidRPr="006A3F35" w:rsidDel="00396700">
          <w:rPr>
            <w:rFonts w:ascii="Times New Roman" w:eastAsia="宋体" w:hAnsi="Times New Roman" w:cs="Times New Roman"/>
            <w:rPrChange w:id="318" w:author="ZhuMeng" w:date="2023-10-12T15:47:00Z">
              <w:rPr/>
            </w:rPrChange>
          </w:rPr>
          <w:delInstrText xml:space="preserve"> HYPERLINK \l "ref-WuXiaoJun2013" \h </w:delInstrText>
        </w:r>
        <w:r w:rsidRPr="00595FE8" w:rsidDel="00396700">
          <w:rPr>
            <w:rFonts w:ascii="Times New Roman" w:eastAsia="宋体" w:hAnsi="Times New Roman" w:cs="Times New Roman"/>
          </w:rPr>
        </w:r>
        <w:r w:rsidRPr="006A3F35" w:rsidDel="00396700">
          <w:rPr>
            <w:rFonts w:ascii="Times New Roman" w:eastAsia="宋体" w:hAnsi="Times New Roman" w:cs="Times New Roman"/>
            <w:rPrChange w:id="319" w:author="ZhuMeng" w:date="2023-10-12T15:47:00Z">
              <w:rPr>
                <w:rStyle w:val="af0"/>
              </w:rPr>
            </w:rPrChange>
          </w:rPr>
          <w:fldChar w:fldCharType="separate"/>
        </w:r>
        <w:r w:rsidRPr="006A3F35" w:rsidDel="00396700">
          <w:rPr>
            <w:rStyle w:val="af0"/>
            <w:rFonts w:ascii="Times New Roman" w:eastAsia="宋体" w:hAnsi="Times New Roman" w:cs="Times New Roman"/>
            <w:rPrChange w:id="320" w:author="ZhuMeng" w:date="2023-10-12T15:47:00Z">
              <w:rPr>
                <w:rStyle w:val="af0"/>
              </w:rPr>
            </w:rPrChange>
          </w:rPr>
          <w:delText>2013</w:delText>
        </w:r>
        <w:r w:rsidRPr="006A3F35" w:rsidDel="00396700">
          <w:rPr>
            <w:rStyle w:val="af0"/>
            <w:rFonts w:ascii="Times New Roman" w:eastAsia="宋体" w:hAnsi="Times New Roman" w:cs="Times New Roman"/>
            <w:rPrChange w:id="321" w:author="ZhuMeng" w:date="2023-10-12T15:47:00Z">
              <w:rPr>
                <w:rStyle w:val="af0"/>
              </w:rPr>
            </w:rPrChange>
          </w:rPr>
          <w:fldChar w:fldCharType="end"/>
        </w:r>
        <w:r w:rsidRPr="006A3F35" w:rsidDel="00396700">
          <w:rPr>
            <w:rFonts w:ascii="Times New Roman" w:eastAsia="宋体" w:hAnsi="Times New Roman" w:cs="Times New Roman"/>
            <w:rPrChange w:id="322" w:author="ZhuMeng" w:date="2023-10-12T15:47:00Z">
              <w:rPr/>
            </w:rPrChange>
          </w:rPr>
          <w:delText>);</w:delText>
        </w:r>
        <w:r w:rsidRPr="006A3F35" w:rsidDel="00396700">
          <w:rPr>
            <w:rFonts w:ascii="Times New Roman" w:eastAsia="宋体" w:hAnsi="Times New Roman" w:cs="Times New Roman"/>
            <w:rPrChange w:id="323" w:author="ZhuMeng" w:date="2023-10-12T15:47:00Z">
              <w:rPr/>
            </w:rPrChange>
          </w:rPr>
          <w:delText>戴曼纯</w:delText>
        </w:r>
        <w:r w:rsidRPr="006A3F35" w:rsidDel="00396700">
          <w:rPr>
            <w:rFonts w:ascii="Times New Roman" w:eastAsia="宋体" w:hAnsi="Times New Roman" w:cs="Times New Roman"/>
            <w:rPrChange w:id="324" w:author="ZhuMeng" w:date="2023-10-12T15:47:00Z">
              <w:rPr/>
            </w:rPrChange>
          </w:rPr>
          <w:delText xml:space="preserve"> &amp; </w:delText>
        </w:r>
        <w:r w:rsidRPr="006A3F35" w:rsidDel="00396700">
          <w:rPr>
            <w:rFonts w:ascii="Times New Roman" w:eastAsia="宋体" w:hAnsi="Times New Roman" w:cs="Times New Roman"/>
            <w:rPrChange w:id="325" w:author="ZhuMeng" w:date="2023-10-12T15:47:00Z">
              <w:rPr/>
            </w:rPrChange>
          </w:rPr>
          <w:delText>朱宁燕</w:delText>
        </w:r>
        <w:r w:rsidRPr="006A3F35" w:rsidDel="00396700">
          <w:rPr>
            <w:rFonts w:ascii="Times New Roman" w:eastAsia="宋体" w:hAnsi="Times New Roman" w:cs="Times New Roman"/>
            <w:rPrChange w:id="326" w:author="ZhuMeng" w:date="2023-10-12T15:47:00Z">
              <w:rPr/>
            </w:rPrChange>
          </w:rPr>
          <w:delText xml:space="preserve"> (</w:delText>
        </w:r>
        <w:r w:rsidRPr="006A3F35" w:rsidDel="00396700">
          <w:rPr>
            <w:rFonts w:ascii="Times New Roman" w:eastAsia="宋体" w:hAnsi="Times New Roman" w:cs="Times New Roman"/>
            <w:rPrChange w:id="327" w:author="ZhuMeng" w:date="2023-10-12T15:47:00Z">
              <w:rPr/>
            </w:rPrChange>
          </w:rPr>
          <w:fldChar w:fldCharType="begin"/>
        </w:r>
        <w:r w:rsidRPr="006A3F35" w:rsidDel="00396700">
          <w:rPr>
            <w:rFonts w:ascii="Times New Roman" w:eastAsia="宋体" w:hAnsi="Times New Roman" w:cs="Times New Roman"/>
            <w:rPrChange w:id="328" w:author="ZhuMeng" w:date="2023-10-12T15:47:00Z">
              <w:rPr/>
            </w:rPrChange>
          </w:rPr>
          <w:delInstrText xml:space="preserve"> HYPERLINK \l "ref-DaiManChunZhuNingYan2011" \h </w:delInstrText>
        </w:r>
        <w:r w:rsidRPr="00595FE8" w:rsidDel="00396700">
          <w:rPr>
            <w:rFonts w:ascii="Times New Roman" w:eastAsia="宋体" w:hAnsi="Times New Roman" w:cs="Times New Roman"/>
          </w:rPr>
        </w:r>
        <w:r w:rsidRPr="006A3F35" w:rsidDel="00396700">
          <w:rPr>
            <w:rFonts w:ascii="Times New Roman" w:eastAsia="宋体" w:hAnsi="Times New Roman" w:cs="Times New Roman"/>
            <w:rPrChange w:id="329" w:author="ZhuMeng" w:date="2023-10-12T15:47:00Z">
              <w:rPr>
                <w:rStyle w:val="af0"/>
              </w:rPr>
            </w:rPrChange>
          </w:rPr>
          <w:fldChar w:fldCharType="separate"/>
        </w:r>
        <w:r w:rsidRPr="006A3F35" w:rsidDel="00396700">
          <w:rPr>
            <w:rStyle w:val="af0"/>
            <w:rFonts w:ascii="Times New Roman" w:eastAsia="宋体" w:hAnsi="Times New Roman" w:cs="Times New Roman"/>
            <w:rPrChange w:id="330" w:author="ZhuMeng" w:date="2023-10-12T15:47:00Z">
              <w:rPr>
                <w:rStyle w:val="af0"/>
              </w:rPr>
            </w:rPrChange>
          </w:rPr>
          <w:delText>2011</w:delText>
        </w:r>
        <w:r w:rsidRPr="006A3F35" w:rsidDel="00396700">
          <w:rPr>
            <w:rStyle w:val="af0"/>
            <w:rFonts w:ascii="Times New Roman" w:eastAsia="宋体" w:hAnsi="Times New Roman" w:cs="Times New Roman"/>
            <w:rPrChange w:id="331" w:author="ZhuMeng" w:date="2023-10-12T15:47:00Z">
              <w:rPr>
                <w:rStyle w:val="af0"/>
              </w:rPr>
            </w:rPrChange>
          </w:rPr>
          <w:fldChar w:fldCharType="end"/>
        </w:r>
        <w:r w:rsidRPr="006A3F35" w:rsidDel="00396700">
          <w:rPr>
            <w:rFonts w:ascii="Times New Roman" w:eastAsia="宋体" w:hAnsi="Times New Roman" w:cs="Times New Roman"/>
            <w:rPrChange w:id="332" w:author="ZhuMeng" w:date="2023-10-12T15:47:00Z">
              <w:rPr/>
            </w:rPrChange>
          </w:rPr>
          <w:delText>);</w:delText>
        </w:r>
        <w:r w:rsidRPr="006A3F35" w:rsidDel="00396700">
          <w:rPr>
            <w:rFonts w:ascii="Times New Roman" w:eastAsia="宋体" w:hAnsi="Times New Roman" w:cs="Times New Roman"/>
            <w:rPrChange w:id="333" w:author="ZhuMeng" w:date="2023-10-12T15:47:00Z">
              <w:rPr/>
            </w:rPrChange>
          </w:rPr>
          <w:delText>刘华夏</w:delText>
        </w:r>
        <w:r w:rsidRPr="006A3F35" w:rsidDel="00396700">
          <w:rPr>
            <w:rFonts w:ascii="Times New Roman" w:eastAsia="宋体" w:hAnsi="Times New Roman" w:cs="Times New Roman"/>
            <w:rPrChange w:id="334" w:author="ZhuMeng" w:date="2023-10-12T15:47:00Z">
              <w:rPr/>
            </w:rPrChange>
          </w:rPr>
          <w:delText xml:space="preserve"> &amp; </w:delText>
        </w:r>
        <w:r w:rsidRPr="006A3F35" w:rsidDel="00396700">
          <w:rPr>
            <w:rFonts w:ascii="Times New Roman" w:eastAsia="宋体" w:hAnsi="Times New Roman" w:cs="Times New Roman"/>
            <w:rPrChange w:id="335" w:author="ZhuMeng" w:date="2023-10-12T15:47:00Z">
              <w:rPr/>
            </w:rPrChange>
          </w:rPr>
          <w:delText>袁青欢</w:delText>
        </w:r>
        <w:r w:rsidRPr="006A3F35" w:rsidDel="00396700">
          <w:rPr>
            <w:rFonts w:ascii="Times New Roman" w:eastAsia="宋体" w:hAnsi="Times New Roman" w:cs="Times New Roman"/>
            <w:rPrChange w:id="336" w:author="ZhuMeng" w:date="2023-10-12T15:47:00Z">
              <w:rPr/>
            </w:rPrChange>
          </w:rPr>
          <w:delText xml:space="preserve"> (</w:delText>
        </w:r>
        <w:r w:rsidRPr="006A3F35" w:rsidDel="00396700">
          <w:rPr>
            <w:rFonts w:ascii="Times New Roman" w:eastAsia="宋体" w:hAnsi="Times New Roman" w:cs="Times New Roman"/>
            <w:rPrChange w:id="337" w:author="ZhuMeng" w:date="2023-10-12T15:47:00Z">
              <w:rPr/>
            </w:rPrChange>
          </w:rPr>
          <w:fldChar w:fldCharType="begin"/>
        </w:r>
        <w:r w:rsidRPr="006A3F35" w:rsidDel="00396700">
          <w:rPr>
            <w:rFonts w:ascii="Times New Roman" w:eastAsia="宋体" w:hAnsi="Times New Roman" w:cs="Times New Roman"/>
            <w:rPrChange w:id="338" w:author="ZhuMeng" w:date="2023-10-12T15:47:00Z">
              <w:rPr/>
            </w:rPrChange>
          </w:rPr>
          <w:delInstrText xml:space="preserve"> HYPERLINK \l "ref-LiuHuaXiaYuanQingHuan2017" \h </w:delInstrText>
        </w:r>
        <w:r w:rsidRPr="00595FE8" w:rsidDel="00396700">
          <w:rPr>
            <w:rFonts w:ascii="Times New Roman" w:eastAsia="宋体" w:hAnsi="Times New Roman" w:cs="Times New Roman"/>
          </w:rPr>
        </w:r>
        <w:r w:rsidRPr="006A3F35" w:rsidDel="00396700">
          <w:rPr>
            <w:rFonts w:ascii="Times New Roman" w:eastAsia="宋体" w:hAnsi="Times New Roman" w:cs="Times New Roman"/>
            <w:rPrChange w:id="339" w:author="ZhuMeng" w:date="2023-10-12T15:47:00Z">
              <w:rPr>
                <w:rStyle w:val="af0"/>
              </w:rPr>
            </w:rPrChange>
          </w:rPr>
          <w:fldChar w:fldCharType="separate"/>
        </w:r>
        <w:r w:rsidRPr="006A3F35" w:rsidDel="00396700">
          <w:rPr>
            <w:rStyle w:val="af0"/>
            <w:rFonts w:ascii="Times New Roman" w:eastAsia="宋体" w:hAnsi="Times New Roman" w:cs="Times New Roman"/>
            <w:rPrChange w:id="340" w:author="ZhuMeng" w:date="2023-10-12T15:47:00Z">
              <w:rPr>
                <w:rStyle w:val="af0"/>
              </w:rPr>
            </w:rPrChange>
          </w:rPr>
          <w:delText>2017</w:delText>
        </w:r>
        <w:r w:rsidRPr="006A3F35" w:rsidDel="00396700">
          <w:rPr>
            <w:rStyle w:val="af0"/>
            <w:rFonts w:ascii="Times New Roman" w:eastAsia="宋体" w:hAnsi="Times New Roman" w:cs="Times New Roman"/>
            <w:rPrChange w:id="341" w:author="ZhuMeng" w:date="2023-10-12T15:47:00Z">
              <w:rPr>
                <w:rStyle w:val="af0"/>
              </w:rPr>
            </w:rPrChange>
          </w:rPr>
          <w:fldChar w:fldCharType="end"/>
        </w:r>
        <w:r w:rsidRPr="006A3F35" w:rsidDel="00396700">
          <w:rPr>
            <w:rFonts w:ascii="Times New Roman" w:eastAsia="宋体" w:hAnsi="Times New Roman" w:cs="Times New Roman"/>
            <w:rPrChange w:id="342" w:author="ZhuMeng" w:date="2023-10-12T15:47:00Z">
              <w:rPr/>
            </w:rPrChange>
          </w:rPr>
          <w:delText>)</w:delText>
        </w:r>
        <w:r w:rsidRPr="006A3F35" w:rsidDel="00396700">
          <w:rPr>
            <w:rFonts w:ascii="Times New Roman" w:eastAsia="宋体" w:hAnsi="Times New Roman" w:cs="Times New Roman"/>
            <w:rPrChange w:id="343" w:author="ZhuMeng" w:date="2023-10-12T15:47:00Z">
              <w:rPr/>
            </w:rPrChange>
          </w:rPr>
          <w:delText>）。</w:delText>
        </w:r>
        <w:r w:rsidRPr="006A3F35" w:rsidDel="00396700">
          <w:rPr>
            <w:rFonts w:ascii="Times New Roman" w:eastAsia="宋体" w:hAnsi="Times New Roman" w:cs="Times New Roman"/>
            <w:rPrChange w:id="344" w:author="ZhuMeng" w:date="2023-10-12T15:47:00Z">
              <w:rPr/>
            </w:rPrChange>
          </w:rPr>
          <w:delText xml:space="preserve"> </w:delText>
        </w:r>
        <w:r w:rsidRPr="006A3F35" w:rsidDel="00396700">
          <w:rPr>
            <w:rFonts w:ascii="Times New Roman" w:eastAsia="宋体" w:hAnsi="Times New Roman" w:cs="Times New Roman"/>
            <w:rPrChange w:id="345" w:author="ZhuMeng" w:date="2023-10-12T15:47:00Z">
              <w:rPr/>
            </w:rPrChange>
          </w:rPr>
          <w:delText>由此也导致对语言治理效用的理解仅限于调节民族关系、解决人口融入等具体议题上。</w:delText>
        </w:r>
        <w:r w:rsidRPr="006A3F35" w:rsidDel="00396700">
          <w:rPr>
            <w:rFonts w:ascii="Times New Roman" w:eastAsia="宋体" w:hAnsi="Times New Roman" w:cs="Times New Roman"/>
            <w:rPrChange w:id="346" w:author="ZhuMeng" w:date="2023-10-12T15:47:00Z">
              <w:rPr/>
            </w:rPrChange>
          </w:rPr>
          <w:delText xml:space="preserve"> </w:delText>
        </w:r>
        <w:r w:rsidRPr="006A3F35" w:rsidDel="00396700">
          <w:rPr>
            <w:rFonts w:ascii="Times New Roman" w:eastAsia="宋体" w:hAnsi="Times New Roman" w:cs="Times New Roman"/>
            <w:rPrChange w:id="347" w:author="ZhuMeng" w:date="2023-10-12T15:47:00Z">
              <w:rPr/>
            </w:rPrChange>
          </w:rPr>
          <w:delText>但越来越多的新近政治语言学研究却揭示，语言在社会发展、政民关系、制度建设方面具有普遍且深渊的影响</w:delText>
        </w:r>
        <w:r w:rsidRPr="006A3F35" w:rsidDel="00396700">
          <w:rPr>
            <w:rFonts w:ascii="Times New Roman" w:eastAsia="宋体" w:hAnsi="Times New Roman" w:cs="Times New Roman"/>
            <w:rPrChange w:id="348" w:author="ZhuMeng" w:date="2023-10-12T15:47:00Z">
              <w:rPr/>
            </w:rPrChange>
          </w:rPr>
          <w:delText>(</w:delText>
        </w:r>
        <w:r w:rsidRPr="006A3F35" w:rsidDel="00396700">
          <w:rPr>
            <w:rFonts w:ascii="Times New Roman" w:eastAsia="宋体" w:hAnsi="Times New Roman" w:cs="Times New Roman"/>
            <w:rPrChange w:id="349" w:author="ZhuMeng" w:date="2023-10-12T15:47:00Z">
              <w:rPr/>
            </w:rPrChange>
          </w:rPr>
          <w:fldChar w:fldCharType="begin"/>
        </w:r>
        <w:r w:rsidRPr="006A3F35" w:rsidDel="00396700">
          <w:rPr>
            <w:rFonts w:ascii="Times New Roman" w:eastAsia="宋体" w:hAnsi="Times New Roman" w:cs="Times New Roman"/>
            <w:rPrChange w:id="350" w:author="ZhuMeng" w:date="2023-10-12T15:47:00Z">
              <w:rPr/>
            </w:rPrChange>
          </w:rPr>
          <w:delInstrText xml:space="preserve"> HYPERLINK \l "ref-Hu2020b" \h </w:delInstrText>
        </w:r>
        <w:r w:rsidRPr="00595FE8" w:rsidDel="00396700">
          <w:rPr>
            <w:rFonts w:ascii="Times New Roman" w:eastAsia="宋体" w:hAnsi="Times New Roman" w:cs="Times New Roman"/>
          </w:rPr>
        </w:r>
        <w:r w:rsidRPr="006A3F35" w:rsidDel="00396700">
          <w:rPr>
            <w:rFonts w:ascii="Times New Roman" w:eastAsia="宋体" w:hAnsi="Times New Roman" w:cs="Times New Roman"/>
            <w:rPrChange w:id="351" w:author="ZhuMeng" w:date="2023-10-12T15:47:00Z">
              <w:rPr>
                <w:rStyle w:val="af0"/>
              </w:rPr>
            </w:rPrChange>
          </w:rPr>
          <w:fldChar w:fldCharType="separate"/>
        </w:r>
        <w:r w:rsidRPr="006A3F35" w:rsidDel="00396700">
          <w:rPr>
            <w:rStyle w:val="af0"/>
            <w:rFonts w:ascii="Times New Roman" w:eastAsia="宋体" w:hAnsi="Times New Roman" w:cs="Times New Roman"/>
            <w:rPrChange w:id="352" w:author="ZhuMeng" w:date="2023-10-12T15:47:00Z">
              <w:rPr>
                <w:rStyle w:val="af0"/>
              </w:rPr>
            </w:rPrChange>
          </w:rPr>
          <w:delText>Hu, 2020</w:delText>
        </w:r>
        <w:r w:rsidRPr="006A3F35" w:rsidDel="00396700">
          <w:rPr>
            <w:rStyle w:val="af0"/>
            <w:rFonts w:ascii="Times New Roman" w:eastAsia="宋体" w:hAnsi="Times New Roman" w:cs="Times New Roman"/>
            <w:rPrChange w:id="353" w:author="ZhuMeng" w:date="2023-10-12T15:47:00Z">
              <w:rPr>
                <w:rStyle w:val="af0"/>
              </w:rPr>
            </w:rPrChange>
          </w:rPr>
          <w:fldChar w:fldCharType="end"/>
        </w:r>
        <w:r w:rsidRPr="006A3F35" w:rsidDel="00396700">
          <w:rPr>
            <w:rFonts w:ascii="Times New Roman" w:eastAsia="宋体" w:hAnsi="Times New Roman" w:cs="Times New Roman"/>
            <w:rPrChange w:id="354" w:author="ZhuMeng" w:date="2023-10-12T15:47:00Z">
              <w:rPr/>
            </w:rPrChange>
          </w:rPr>
          <w:delText xml:space="preserve">; </w:delText>
        </w:r>
        <w:r w:rsidRPr="006A3F35" w:rsidDel="00396700">
          <w:rPr>
            <w:rFonts w:ascii="Times New Roman" w:eastAsia="宋体" w:hAnsi="Times New Roman" w:cs="Times New Roman"/>
            <w:rPrChange w:id="355" w:author="ZhuMeng" w:date="2023-10-12T15:47:00Z">
              <w:rPr/>
            </w:rPrChange>
          </w:rPr>
          <w:fldChar w:fldCharType="begin"/>
        </w:r>
        <w:r w:rsidRPr="006A3F35" w:rsidDel="00396700">
          <w:rPr>
            <w:rFonts w:ascii="Times New Roman" w:eastAsia="宋体" w:hAnsi="Times New Roman" w:cs="Times New Roman"/>
            <w:rPrChange w:id="356" w:author="ZhuMeng" w:date="2023-10-12T15:47:00Z">
              <w:rPr/>
            </w:rPrChange>
          </w:rPr>
          <w:delInstrText xml:space="preserve"> HYPERLINK \l "ref-WangChunHui2019a" \h </w:delInstrText>
        </w:r>
        <w:r w:rsidRPr="00595FE8" w:rsidDel="00396700">
          <w:rPr>
            <w:rFonts w:ascii="Times New Roman" w:eastAsia="宋体" w:hAnsi="Times New Roman" w:cs="Times New Roman"/>
          </w:rPr>
        </w:r>
        <w:r w:rsidRPr="006A3F35" w:rsidDel="00396700">
          <w:rPr>
            <w:rFonts w:ascii="Times New Roman" w:eastAsia="宋体" w:hAnsi="Times New Roman" w:cs="Times New Roman"/>
            <w:rPrChange w:id="357" w:author="ZhuMeng" w:date="2023-10-12T15:47:00Z">
              <w:rPr>
                <w:rStyle w:val="af0"/>
              </w:rPr>
            </w:rPrChange>
          </w:rPr>
          <w:fldChar w:fldCharType="separate"/>
        </w:r>
        <w:r w:rsidRPr="006A3F35" w:rsidDel="00396700">
          <w:rPr>
            <w:rStyle w:val="af0"/>
            <w:rFonts w:ascii="Times New Roman" w:eastAsia="宋体" w:hAnsi="Times New Roman" w:cs="Times New Roman"/>
            <w:rPrChange w:id="358" w:author="ZhuMeng" w:date="2023-10-12T15:47:00Z">
              <w:rPr>
                <w:rStyle w:val="af0"/>
              </w:rPr>
            </w:rPrChange>
          </w:rPr>
          <w:delText>王春辉</w:delText>
        </w:r>
        <w:r w:rsidRPr="006A3F35" w:rsidDel="00396700">
          <w:rPr>
            <w:rStyle w:val="af0"/>
            <w:rFonts w:ascii="Times New Roman" w:eastAsia="宋体" w:hAnsi="Times New Roman" w:cs="Times New Roman"/>
            <w:rPrChange w:id="359" w:author="ZhuMeng" w:date="2023-10-12T15:47:00Z">
              <w:rPr>
                <w:rStyle w:val="af0"/>
              </w:rPr>
            </w:rPrChange>
          </w:rPr>
          <w:delText>, 2019</w:delText>
        </w:r>
        <w:r w:rsidRPr="006A3F35" w:rsidDel="00396700">
          <w:rPr>
            <w:rStyle w:val="af0"/>
            <w:rFonts w:ascii="Times New Roman" w:eastAsia="宋体" w:hAnsi="Times New Roman" w:cs="Times New Roman"/>
            <w:rPrChange w:id="360" w:author="ZhuMeng" w:date="2023-10-12T15:47:00Z">
              <w:rPr>
                <w:rStyle w:val="af0"/>
              </w:rPr>
            </w:rPrChange>
          </w:rPr>
          <w:fldChar w:fldCharType="end"/>
        </w:r>
        <w:r w:rsidRPr="006A3F35" w:rsidDel="00396700">
          <w:rPr>
            <w:rFonts w:ascii="Times New Roman" w:eastAsia="宋体" w:hAnsi="Times New Roman" w:cs="Times New Roman"/>
            <w:rPrChange w:id="361" w:author="ZhuMeng" w:date="2023-10-12T15:47:00Z">
              <w:rPr/>
            </w:rPrChange>
          </w:rPr>
          <w:delText>)</w:delText>
        </w:r>
        <w:r w:rsidRPr="006A3F35" w:rsidDel="00396700">
          <w:rPr>
            <w:rFonts w:ascii="Times New Roman" w:eastAsia="宋体" w:hAnsi="Times New Roman" w:cs="Times New Roman"/>
            <w:rPrChange w:id="362" w:author="ZhuMeng" w:date="2023-10-12T15:47:00Z">
              <w:rPr/>
            </w:rPrChange>
          </w:rPr>
          <w:delText>。</w:delText>
        </w:r>
        <w:r w:rsidRPr="006A3F35" w:rsidDel="00396700">
          <w:rPr>
            <w:rFonts w:ascii="Times New Roman" w:eastAsia="宋体" w:hAnsi="Times New Roman" w:cs="Times New Roman"/>
            <w:rPrChange w:id="363" w:author="ZhuMeng" w:date="2023-10-12T15:47:00Z">
              <w:rPr/>
            </w:rPrChange>
          </w:rPr>
          <w:delText xml:space="preserve"> </w:delText>
        </w:r>
        <w:r w:rsidRPr="006A3F35" w:rsidDel="00396700">
          <w:rPr>
            <w:rFonts w:ascii="Times New Roman" w:eastAsia="宋体" w:hAnsi="Times New Roman" w:cs="Times New Roman"/>
            <w:rPrChange w:id="364" w:author="ZhuMeng" w:date="2023-10-12T15:47:00Z">
              <w:rPr/>
            </w:rPrChange>
          </w:rPr>
          <w:delText>无法理解语言在政府治理中的遍及性功用，也就不能意识到语言对提高治理能力的必要性和关键性。</w:delText>
        </w:r>
      </w:del>
    </w:p>
    <w:p w14:paraId="59649E3F" w14:textId="24B30EB5" w:rsidR="0067268E" w:rsidRPr="006A3F35" w:rsidRDefault="0067268E" w:rsidP="00FD1F70">
      <w:pPr>
        <w:pStyle w:val="a0"/>
        <w:spacing w:line="360" w:lineRule="auto"/>
        <w:jc w:val="both"/>
        <w:rPr>
          <w:rFonts w:ascii="Times New Roman" w:eastAsia="宋体" w:hAnsi="Times New Roman" w:cs="Times New Roman"/>
          <w:rPrChange w:id="365" w:author="ZhuMeng" w:date="2023-10-12T15:47:00Z">
            <w:rPr/>
          </w:rPrChange>
        </w:rPr>
        <w:pPrChange w:id="366" w:author="ZhuMeng" w:date="2023-10-13T09:17:00Z">
          <w:pPr>
            <w:pStyle w:val="a0"/>
          </w:pPr>
        </w:pPrChange>
      </w:pPr>
      <w:r w:rsidRPr="006A3F35">
        <w:rPr>
          <w:rFonts w:ascii="Times New Roman" w:eastAsia="宋体" w:hAnsi="Times New Roman" w:cs="Times New Roman"/>
          <w:rPrChange w:id="367" w:author="ZhuMeng" w:date="2023-10-12T15:47:00Z">
            <w:rPr/>
          </w:rPrChange>
        </w:rPr>
        <w:t>当前，深化改革的总任务和</w:t>
      </w:r>
      <w:ins w:id="368" w:author="ZhuMeng" w:date="2023-10-12T10:09:00Z">
        <w:r w:rsidRPr="006A3F35">
          <w:rPr>
            <w:rFonts w:ascii="Times New Roman" w:eastAsia="宋体" w:hAnsi="Times New Roman" w:cs="Times New Roman" w:hint="eastAsia"/>
            <w:rPrChange w:id="369" w:author="ZhuMeng" w:date="2023-10-12T15:47:00Z">
              <w:rPr>
                <w:rFonts w:hint="eastAsia"/>
              </w:rPr>
            </w:rPrChange>
          </w:rPr>
          <w:t>提高</w:t>
        </w:r>
      </w:ins>
      <w:del w:id="370" w:author="ZhuMeng" w:date="2023-10-12T10:09:00Z">
        <w:r w:rsidRPr="006A3F35" w:rsidDel="00396700">
          <w:rPr>
            <w:rFonts w:ascii="Times New Roman" w:eastAsia="宋体" w:hAnsi="Times New Roman" w:cs="Times New Roman"/>
            <w:rPrChange w:id="371" w:author="ZhuMeng" w:date="2023-10-12T15:47:00Z">
              <w:rPr/>
            </w:rPrChange>
          </w:rPr>
          <w:delText>推进</w:delText>
        </w:r>
      </w:del>
      <w:r w:rsidRPr="006A3F35">
        <w:rPr>
          <w:rFonts w:ascii="Times New Roman" w:eastAsia="宋体" w:hAnsi="Times New Roman" w:cs="Times New Roman"/>
          <w:rPrChange w:id="372" w:author="ZhuMeng" w:date="2023-10-12T15:47:00Z">
            <w:rPr/>
          </w:rPrChange>
        </w:rPr>
        <w:t>治理</w:t>
      </w:r>
      <w:ins w:id="373" w:author="ZhuMeng" w:date="2023-10-12T10:09:00Z">
        <w:r w:rsidRPr="006A3F35">
          <w:rPr>
            <w:rFonts w:ascii="Times New Roman" w:eastAsia="宋体" w:hAnsi="Times New Roman" w:cs="Times New Roman" w:hint="eastAsia"/>
            <w:rPrChange w:id="374" w:author="ZhuMeng" w:date="2023-10-12T15:47:00Z">
              <w:rPr>
                <w:rFonts w:hint="eastAsia"/>
              </w:rPr>
            </w:rPrChange>
          </w:rPr>
          <w:t>体系</w:t>
        </w:r>
      </w:ins>
      <w:del w:id="375" w:author="ZhuMeng" w:date="2023-10-12T10:09:00Z">
        <w:r w:rsidRPr="006A3F35" w:rsidDel="00396700">
          <w:rPr>
            <w:rFonts w:ascii="Times New Roman" w:eastAsia="宋体" w:hAnsi="Times New Roman" w:cs="Times New Roman"/>
            <w:rPrChange w:id="376" w:author="ZhuMeng" w:date="2023-10-12T15:47:00Z">
              <w:rPr/>
            </w:rPrChange>
          </w:rPr>
          <w:delText>能力</w:delText>
        </w:r>
      </w:del>
      <w:r w:rsidRPr="006A3F35">
        <w:rPr>
          <w:rFonts w:ascii="Times New Roman" w:eastAsia="宋体" w:hAnsi="Times New Roman" w:cs="Times New Roman"/>
          <w:rPrChange w:id="377" w:author="ZhuMeng" w:date="2023-10-12T15:47:00Z">
            <w:rPr/>
          </w:rPrChange>
        </w:rPr>
        <w:t>现代化的总目标都对政府治理的综合性和高效性提出了更高的需求</w:t>
      </w:r>
      <w:r w:rsidRPr="006A3F35">
        <w:rPr>
          <w:rFonts w:ascii="Times New Roman" w:eastAsia="宋体" w:hAnsi="Times New Roman" w:cs="Times New Roman"/>
          <w:rPrChange w:id="378" w:author="ZhuMeng" w:date="2023-10-12T15:47:00Z">
            <w:rPr/>
          </w:rPrChange>
        </w:rPr>
        <w:t>(</w:t>
      </w:r>
      <w:r w:rsidRPr="006A3F35">
        <w:rPr>
          <w:rFonts w:ascii="Times New Roman" w:eastAsia="宋体" w:hAnsi="Times New Roman" w:cs="Times New Roman"/>
          <w:rPrChange w:id="379" w:author="ZhuMeng" w:date="2023-10-12T15:47:00Z">
            <w:rPr/>
          </w:rPrChange>
        </w:rPr>
        <w:fldChar w:fldCharType="begin"/>
      </w:r>
      <w:r w:rsidRPr="006A3F35">
        <w:rPr>
          <w:rFonts w:ascii="Times New Roman" w:eastAsia="宋体" w:hAnsi="Times New Roman" w:cs="Times New Roman"/>
          <w:rPrChange w:id="380" w:author="ZhuMeng" w:date="2023-10-12T15:47:00Z">
            <w:rPr/>
          </w:rPrChange>
        </w:rPr>
        <w:instrText xml:space="preserve"> HYPERLINK \l "ref-LiYuMing2018" \h </w:instrText>
      </w:r>
      <w:r w:rsidRPr="00595FE8">
        <w:rPr>
          <w:rFonts w:ascii="Times New Roman" w:eastAsia="宋体" w:hAnsi="Times New Roman" w:cs="Times New Roman"/>
        </w:rPr>
      </w:r>
      <w:r w:rsidRPr="006A3F35">
        <w:rPr>
          <w:rFonts w:ascii="Times New Roman" w:eastAsia="宋体" w:hAnsi="Times New Roman" w:cs="Times New Roman"/>
          <w:rPrChange w:id="381" w:author="ZhuMeng" w:date="2023-10-12T15:47:00Z">
            <w:rPr>
              <w:rStyle w:val="af0"/>
            </w:rPr>
          </w:rPrChange>
        </w:rPr>
        <w:fldChar w:fldCharType="separate"/>
      </w:r>
      <w:r w:rsidRPr="006A3F35">
        <w:rPr>
          <w:rStyle w:val="af0"/>
          <w:rFonts w:ascii="Times New Roman" w:eastAsia="宋体" w:hAnsi="Times New Roman" w:cs="Times New Roman"/>
          <w:rPrChange w:id="382" w:author="ZhuMeng" w:date="2023-10-12T15:47:00Z">
            <w:rPr>
              <w:rStyle w:val="af0"/>
            </w:rPr>
          </w:rPrChange>
        </w:rPr>
        <w:t>李宇明</w:t>
      </w:r>
      <w:r w:rsidRPr="006A3F35">
        <w:rPr>
          <w:rStyle w:val="af0"/>
          <w:rFonts w:ascii="Times New Roman" w:eastAsia="宋体" w:hAnsi="Times New Roman" w:cs="Times New Roman"/>
          <w:rPrChange w:id="383" w:author="ZhuMeng" w:date="2023-10-12T15:47:00Z">
            <w:rPr>
              <w:rStyle w:val="af0"/>
            </w:rPr>
          </w:rPrChange>
        </w:rPr>
        <w:t>, 2018</w:t>
      </w:r>
      <w:r w:rsidRPr="006A3F35">
        <w:rPr>
          <w:rStyle w:val="af0"/>
          <w:rFonts w:ascii="Times New Roman" w:eastAsia="宋体" w:hAnsi="Times New Roman" w:cs="Times New Roman"/>
          <w:rPrChange w:id="384" w:author="ZhuMeng" w:date="2023-10-12T15:47:00Z">
            <w:rPr>
              <w:rStyle w:val="af0"/>
            </w:rPr>
          </w:rPrChange>
        </w:rPr>
        <w:fldChar w:fldCharType="end"/>
      </w:r>
      <w:r w:rsidRPr="006A3F35">
        <w:rPr>
          <w:rFonts w:ascii="Times New Roman" w:eastAsia="宋体" w:hAnsi="Times New Roman" w:cs="Times New Roman"/>
          <w:rPrChange w:id="385" w:author="ZhuMeng" w:date="2023-10-12T15:47:00Z">
            <w:rPr/>
          </w:rPrChange>
        </w:rPr>
        <w:t>)</w:t>
      </w:r>
      <w:r w:rsidRPr="006A3F35">
        <w:rPr>
          <w:rFonts w:ascii="Times New Roman" w:eastAsia="宋体" w:hAnsi="Times New Roman" w:cs="Times New Roman"/>
          <w:rPrChange w:id="386" w:author="ZhuMeng" w:date="2023-10-12T15:47:00Z">
            <w:rPr/>
          </w:rPrChange>
        </w:rPr>
        <w:t>。</w:t>
      </w:r>
      <w:r w:rsidRPr="006A3F35">
        <w:rPr>
          <w:rFonts w:ascii="Times New Roman" w:eastAsia="宋体" w:hAnsi="Times New Roman" w:cs="Times New Roman"/>
          <w:rPrChange w:id="387" w:author="ZhuMeng" w:date="2023-10-12T15:47:00Z">
            <w:rPr/>
          </w:rPrChange>
        </w:rPr>
        <w:t xml:space="preserve"> </w:t>
      </w:r>
      <w:r w:rsidRPr="006A3F35">
        <w:rPr>
          <w:rFonts w:ascii="Times New Roman" w:eastAsia="宋体" w:hAnsi="Times New Roman" w:cs="Times New Roman"/>
          <w:rPrChange w:id="388" w:author="ZhuMeng" w:date="2023-10-12T15:47:00Z">
            <w:rPr/>
          </w:rPrChange>
        </w:rPr>
        <w:t>习近平总书记指出</w:t>
      </w:r>
      <w:r w:rsidRPr="006A3F35">
        <w:rPr>
          <w:rFonts w:ascii="Times New Roman" w:eastAsia="宋体" w:hAnsi="Times New Roman" w:cs="Times New Roman"/>
          <w:rPrChange w:id="389" w:author="ZhuMeng" w:date="2023-10-12T15:47:00Z">
            <w:rPr/>
          </w:rPrChange>
        </w:rPr>
        <w:t>“</w:t>
      </w:r>
      <w:r w:rsidRPr="006A3F35">
        <w:rPr>
          <w:rFonts w:ascii="Times New Roman" w:eastAsia="宋体" w:hAnsi="Times New Roman" w:cs="Times New Roman"/>
          <w:rPrChange w:id="390" w:author="ZhuMeng" w:date="2023-10-12T15:47:00Z">
            <w:rPr/>
          </w:rPrChange>
        </w:rPr>
        <w:t>语言是了解一个国家最好的钥匙</w:t>
      </w:r>
      <w:r w:rsidRPr="006A3F35">
        <w:rPr>
          <w:rFonts w:ascii="Times New Roman" w:eastAsia="宋体" w:hAnsi="Times New Roman" w:cs="Times New Roman"/>
          <w:rPrChange w:id="391" w:author="ZhuMeng" w:date="2023-10-12T15:47:00Z">
            <w:rPr/>
          </w:rPrChange>
        </w:rPr>
        <w:t>”</w:t>
      </w:r>
      <w:r w:rsidRPr="006A3F35">
        <w:rPr>
          <w:rFonts w:ascii="Times New Roman" w:eastAsia="宋体" w:hAnsi="Times New Roman" w:cs="Times New Roman"/>
          <w:rPrChange w:id="392" w:author="ZhuMeng" w:date="2023-10-12T15:47:00Z">
            <w:rPr/>
          </w:rPrChange>
        </w:rPr>
        <w:t>，语言文字工作要服务好国内国际两个大局</w:t>
      </w:r>
      <w:r w:rsidRPr="006A3F35">
        <w:rPr>
          <w:rFonts w:ascii="Times New Roman" w:eastAsia="宋体" w:hAnsi="Times New Roman" w:cs="Times New Roman"/>
          <w:rPrChange w:id="393" w:author="ZhuMeng" w:date="2023-10-12T15:47:00Z">
            <w:rPr/>
          </w:rPrChange>
        </w:rPr>
        <w:t xml:space="preserve"> (</w:t>
      </w:r>
      <w:r w:rsidRPr="006A3F35">
        <w:rPr>
          <w:rFonts w:ascii="Times New Roman" w:eastAsia="宋体" w:hAnsi="Times New Roman" w:cs="Times New Roman"/>
          <w:rPrChange w:id="394" w:author="ZhuMeng" w:date="2023-10-12T15:47:00Z">
            <w:rPr/>
          </w:rPrChange>
        </w:rPr>
        <w:fldChar w:fldCharType="begin"/>
      </w:r>
      <w:r w:rsidRPr="006A3F35">
        <w:rPr>
          <w:rFonts w:ascii="Times New Roman" w:eastAsia="宋体" w:hAnsi="Times New Roman" w:cs="Times New Roman"/>
          <w:rPrChange w:id="395" w:author="ZhuMeng" w:date="2023-10-12T15:47:00Z">
            <w:rPr/>
          </w:rPrChange>
        </w:rPr>
        <w:instrText xml:space="preserve"> HYPERLINK \l "ref-ChenZhi2015" \h </w:instrText>
      </w:r>
      <w:r w:rsidRPr="00595FE8">
        <w:rPr>
          <w:rFonts w:ascii="Times New Roman" w:eastAsia="宋体" w:hAnsi="Times New Roman" w:cs="Times New Roman"/>
        </w:rPr>
      </w:r>
      <w:r w:rsidRPr="006A3F35">
        <w:rPr>
          <w:rFonts w:ascii="Times New Roman" w:eastAsia="宋体" w:hAnsi="Times New Roman" w:cs="Times New Roman"/>
          <w:rPrChange w:id="396" w:author="ZhuMeng" w:date="2023-10-12T15:47:00Z">
            <w:rPr>
              <w:rStyle w:val="af0"/>
            </w:rPr>
          </w:rPrChange>
        </w:rPr>
        <w:fldChar w:fldCharType="separate"/>
      </w:r>
      <w:r w:rsidRPr="006A3F35">
        <w:rPr>
          <w:rStyle w:val="af0"/>
          <w:rFonts w:ascii="Times New Roman" w:eastAsia="宋体" w:hAnsi="Times New Roman" w:cs="Times New Roman"/>
          <w:rPrChange w:id="397" w:author="ZhuMeng" w:date="2023-10-12T15:47:00Z">
            <w:rPr>
              <w:rStyle w:val="af0"/>
            </w:rPr>
          </w:rPrChange>
        </w:rPr>
        <w:t>陈贽</w:t>
      </w:r>
      <w:r w:rsidRPr="006A3F35">
        <w:rPr>
          <w:rStyle w:val="af0"/>
          <w:rFonts w:ascii="Times New Roman" w:eastAsia="宋体" w:hAnsi="Times New Roman" w:cs="Times New Roman"/>
          <w:rPrChange w:id="398" w:author="ZhuMeng" w:date="2023-10-12T15:47:00Z">
            <w:rPr>
              <w:rStyle w:val="af0"/>
            </w:rPr>
          </w:rPrChange>
        </w:rPr>
        <w:t>, 2015</w:t>
      </w:r>
      <w:r w:rsidRPr="006A3F35">
        <w:rPr>
          <w:rStyle w:val="af0"/>
          <w:rFonts w:ascii="Times New Roman" w:eastAsia="宋体" w:hAnsi="Times New Roman" w:cs="Times New Roman"/>
          <w:rPrChange w:id="399" w:author="ZhuMeng" w:date="2023-10-12T15:47:00Z">
            <w:rPr>
              <w:rStyle w:val="af0"/>
            </w:rPr>
          </w:rPrChange>
        </w:rPr>
        <w:fldChar w:fldCharType="end"/>
      </w:r>
      <w:r w:rsidRPr="006A3F35">
        <w:rPr>
          <w:rFonts w:ascii="Times New Roman" w:eastAsia="宋体" w:hAnsi="Times New Roman" w:cs="Times New Roman"/>
          <w:rPrChange w:id="400" w:author="ZhuMeng" w:date="2023-10-12T15:47:00Z">
            <w:rPr/>
          </w:rPrChange>
        </w:rPr>
        <w:t>)</w:t>
      </w:r>
      <w:r w:rsidRPr="006A3F35">
        <w:rPr>
          <w:rFonts w:ascii="Times New Roman" w:eastAsia="宋体" w:hAnsi="Times New Roman" w:cs="Times New Roman"/>
          <w:rPrChange w:id="401" w:author="ZhuMeng" w:date="2023-10-12T15:47:00Z">
            <w:rPr/>
          </w:rPrChange>
        </w:rPr>
        <w:t>。</w:t>
      </w:r>
      <w:r w:rsidRPr="006A3F35">
        <w:rPr>
          <w:rFonts w:ascii="Times New Roman" w:eastAsia="宋体" w:hAnsi="Times New Roman" w:cs="Times New Roman"/>
          <w:rPrChange w:id="402" w:author="ZhuMeng" w:date="2023-10-12T15:47:00Z">
            <w:rPr/>
          </w:rPrChange>
        </w:rPr>
        <w:t xml:space="preserve"> 2016</w:t>
      </w:r>
      <w:r w:rsidRPr="006A3F35">
        <w:rPr>
          <w:rFonts w:ascii="Times New Roman" w:eastAsia="宋体" w:hAnsi="Times New Roman" w:cs="Times New Roman"/>
          <w:rPrChange w:id="403" w:author="ZhuMeng" w:date="2023-10-12T15:47:00Z">
            <w:rPr/>
          </w:rPrChange>
        </w:rPr>
        <w:t>年，国家语委首次将国家语言治理写入《国家语言文字事业</w:t>
      </w:r>
      <w:r w:rsidRPr="006A3F35">
        <w:rPr>
          <w:rFonts w:ascii="Times New Roman" w:eastAsia="宋体" w:hAnsi="Times New Roman" w:cs="Times New Roman"/>
          <w:rPrChange w:id="404" w:author="ZhuMeng" w:date="2023-10-12T15:47:00Z">
            <w:rPr/>
          </w:rPrChange>
        </w:rPr>
        <w:t>“</w:t>
      </w:r>
      <w:r w:rsidRPr="006A3F35">
        <w:rPr>
          <w:rFonts w:ascii="Times New Roman" w:eastAsia="宋体" w:hAnsi="Times New Roman" w:cs="Times New Roman"/>
          <w:rPrChange w:id="405" w:author="ZhuMeng" w:date="2023-10-12T15:47:00Z">
            <w:rPr/>
          </w:rPrChange>
        </w:rPr>
        <w:t>十三五</w:t>
      </w:r>
      <w:r w:rsidRPr="006A3F35">
        <w:rPr>
          <w:rFonts w:ascii="Times New Roman" w:eastAsia="宋体" w:hAnsi="Times New Roman" w:cs="Times New Roman"/>
          <w:rPrChange w:id="406" w:author="ZhuMeng" w:date="2023-10-12T15:47:00Z">
            <w:rPr/>
          </w:rPrChange>
        </w:rPr>
        <w:t>”</w:t>
      </w:r>
      <w:r w:rsidRPr="006A3F35">
        <w:rPr>
          <w:rFonts w:ascii="Times New Roman" w:eastAsia="宋体" w:hAnsi="Times New Roman" w:cs="Times New Roman"/>
          <w:rPrChange w:id="407" w:author="ZhuMeng" w:date="2023-10-12T15:47:00Z">
            <w:rPr/>
          </w:rPrChange>
        </w:rPr>
        <w:t>发展规划》并提出，要实现语言治理与国家治理相适应。</w:t>
      </w:r>
      <w:r w:rsidRPr="006A3F35">
        <w:rPr>
          <w:rFonts w:ascii="Times New Roman" w:eastAsia="宋体" w:hAnsi="Times New Roman" w:cs="Times New Roman"/>
          <w:rPrChange w:id="408" w:author="ZhuMeng" w:date="2023-10-12T15:47:00Z">
            <w:rPr/>
          </w:rPrChange>
        </w:rPr>
        <w:t>2020</w:t>
      </w:r>
      <w:r w:rsidRPr="006A3F35">
        <w:rPr>
          <w:rFonts w:ascii="Times New Roman" w:eastAsia="宋体" w:hAnsi="Times New Roman" w:cs="Times New Roman"/>
          <w:rPrChange w:id="409" w:author="ZhuMeng" w:date="2023-10-12T15:47:00Z">
            <w:rPr/>
          </w:rPrChange>
        </w:rPr>
        <w:t>年</w:t>
      </w:r>
      <w:r w:rsidRPr="006A3F35">
        <w:rPr>
          <w:rFonts w:ascii="Times New Roman" w:eastAsia="宋体" w:hAnsi="Times New Roman" w:cs="Times New Roman"/>
          <w:rPrChange w:id="410" w:author="ZhuMeng" w:date="2023-10-12T15:47:00Z">
            <w:rPr/>
          </w:rPrChange>
        </w:rPr>
        <w:t>10</w:t>
      </w:r>
      <w:r w:rsidRPr="006A3F35">
        <w:rPr>
          <w:rFonts w:ascii="Times New Roman" w:eastAsia="宋体" w:hAnsi="Times New Roman" w:cs="Times New Roman"/>
          <w:rPrChange w:id="411" w:author="ZhuMeng" w:date="2023-10-12T15:47:00Z">
            <w:rPr/>
          </w:rPrChange>
        </w:rPr>
        <w:t>月，我国第一次全国语言文字会议上提出要</w:t>
      </w:r>
      <w:r w:rsidRPr="006A3F35">
        <w:rPr>
          <w:rFonts w:ascii="Times New Roman" w:eastAsia="宋体" w:hAnsi="Times New Roman" w:cs="Times New Roman"/>
          <w:rPrChange w:id="412" w:author="ZhuMeng" w:date="2023-10-12T15:47:00Z">
            <w:rPr/>
          </w:rPrChange>
        </w:rPr>
        <w:t xml:space="preserve"> “</w:t>
      </w:r>
      <w:r w:rsidRPr="006A3F35">
        <w:rPr>
          <w:rFonts w:ascii="Times New Roman" w:eastAsia="宋体" w:hAnsi="Times New Roman" w:cs="Times New Roman"/>
          <w:rPrChange w:id="413" w:author="ZhuMeng" w:date="2023-10-12T15:47:00Z">
            <w:rPr/>
          </w:rPrChange>
        </w:rPr>
        <w:t>推进语言文字治理体系和治理能力现代化</w:t>
      </w:r>
      <w:r w:rsidRPr="006A3F35">
        <w:rPr>
          <w:rFonts w:ascii="Times New Roman" w:eastAsia="宋体" w:hAnsi="Times New Roman" w:cs="Times New Roman"/>
          <w:rPrChange w:id="414" w:author="ZhuMeng" w:date="2023-10-12T15:47:00Z">
            <w:rPr/>
          </w:rPrChange>
        </w:rPr>
        <w:t>”</w:t>
      </w:r>
      <w:r w:rsidRPr="006A3F35">
        <w:rPr>
          <w:rFonts w:ascii="Times New Roman" w:eastAsia="宋体" w:hAnsi="Times New Roman" w:cs="Times New Roman"/>
          <w:rPrChange w:id="415" w:author="ZhuMeng" w:date="2023-10-12T15:47:00Z">
            <w:rPr/>
          </w:rPrChange>
        </w:rPr>
        <w:t>。</w:t>
      </w:r>
      <w:r w:rsidRPr="006A3F35">
        <w:rPr>
          <w:rFonts w:ascii="Times New Roman" w:eastAsia="宋体" w:hAnsi="Times New Roman" w:cs="Times New Roman"/>
          <w:rPrChange w:id="416" w:author="ZhuMeng" w:date="2023-10-12T15:47:00Z">
            <w:rPr/>
          </w:rPrChange>
        </w:rPr>
        <w:t xml:space="preserve"> </w:t>
      </w:r>
      <w:r w:rsidRPr="006A3F35">
        <w:rPr>
          <w:rFonts w:ascii="Times New Roman" w:eastAsia="宋体" w:hAnsi="Times New Roman" w:cs="Times New Roman"/>
          <w:rPrChange w:id="417" w:author="ZhuMeng" w:date="2023-10-12T15:47:00Z">
            <w:rPr/>
          </w:rPrChange>
        </w:rPr>
        <w:t>因此，如何精准传达政策信息</w:t>
      </w:r>
      <w:ins w:id="418" w:author="ZhuMeng" w:date="2023-10-12T10:11:00Z">
        <w:r w:rsidRPr="006A3F35">
          <w:rPr>
            <w:rFonts w:ascii="Times New Roman" w:eastAsia="宋体" w:hAnsi="Times New Roman" w:cs="Times New Roman" w:hint="eastAsia"/>
            <w:rPrChange w:id="419" w:author="ZhuMeng" w:date="2023-10-12T15:47:00Z">
              <w:rPr>
                <w:rFonts w:hint="eastAsia"/>
              </w:rPr>
            </w:rPrChange>
          </w:rPr>
          <w:t>、</w:t>
        </w:r>
      </w:ins>
      <w:del w:id="420" w:author="ZhuMeng" w:date="2023-10-12T10:10:00Z">
        <w:r w:rsidRPr="006A3F35" w:rsidDel="005F56CA">
          <w:rPr>
            <w:rFonts w:ascii="Times New Roman" w:eastAsia="宋体" w:hAnsi="Times New Roman" w:cs="Times New Roman"/>
            <w:rPrChange w:id="421" w:author="ZhuMeng" w:date="2023-10-12T15:47:00Z">
              <w:rPr/>
            </w:rPrChange>
          </w:rPr>
          <w:delText>和</w:delText>
        </w:r>
      </w:del>
      <w:r w:rsidRPr="006A3F35">
        <w:rPr>
          <w:rFonts w:ascii="Times New Roman" w:eastAsia="宋体" w:hAnsi="Times New Roman" w:cs="Times New Roman"/>
          <w:rPrChange w:id="422" w:author="ZhuMeng" w:date="2023-10-12T15:47:00Z">
            <w:rPr/>
          </w:rPrChange>
        </w:rPr>
        <w:t>把握政治方向，如何掌握网络话语权</w:t>
      </w:r>
      <w:del w:id="423" w:author="ZhuMeng" w:date="2023-10-12T10:11:00Z">
        <w:r w:rsidRPr="006A3F35" w:rsidDel="005F56CA">
          <w:rPr>
            <w:rFonts w:ascii="Times New Roman" w:eastAsia="宋体" w:hAnsi="Times New Roman" w:cs="Times New Roman"/>
            <w:rPrChange w:id="424" w:author="ZhuMeng" w:date="2023-10-12T15:47:00Z">
              <w:rPr/>
            </w:rPrChange>
          </w:rPr>
          <w:delText>和实现群体动员</w:delText>
        </w:r>
      </w:del>
      <w:r w:rsidRPr="006A3F35">
        <w:rPr>
          <w:rFonts w:ascii="Times New Roman" w:eastAsia="宋体" w:hAnsi="Times New Roman" w:cs="Times New Roman"/>
          <w:rPrChange w:id="425" w:author="ZhuMeng" w:date="2023-10-12T15:47:00Z">
            <w:rPr/>
          </w:rPrChange>
        </w:rPr>
        <w:t>，如何搭建高效政民信息互通</w:t>
      </w:r>
      <w:del w:id="426" w:author="ZhuMeng" w:date="2023-10-12T10:11:00Z">
        <w:r w:rsidRPr="006A3F35" w:rsidDel="005F56CA">
          <w:rPr>
            <w:rFonts w:ascii="Times New Roman" w:eastAsia="宋体" w:hAnsi="Times New Roman" w:cs="Times New Roman"/>
            <w:rPrChange w:id="427" w:author="ZhuMeng" w:date="2023-10-12T15:47:00Z">
              <w:rPr/>
            </w:rPrChange>
          </w:rPr>
          <w:delText>和意见互动</w:delText>
        </w:r>
      </w:del>
      <w:r w:rsidRPr="006A3F35">
        <w:rPr>
          <w:rFonts w:ascii="Times New Roman" w:eastAsia="宋体" w:hAnsi="Times New Roman" w:cs="Times New Roman"/>
          <w:rPrChange w:id="428" w:author="ZhuMeng" w:date="2023-10-12T15:47:00Z">
            <w:rPr/>
          </w:rPrChange>
        </w:rPr>
        <w:t>，都是新时期政府</w:t>
      </w:r>
      <w:ins w:id="429" w:author="ZhuMeng" w:date="2023-10-12T10:11:00Z">
        <w:r w:rsidRPr="006A3F35">
          <w:rPr>
            <w:rFonts w:ascii="Times New Roman" w:eastAsia="宋体" w:hAnsi="Times New Roman" w:cs="Times New Roman" w:hint="eastAsia"/>
            <w:rPrChange w:id="430" w:author="ZhuMeng" w:date="2023-10-12T15:47:00Z">
              <w:rPr>
                <w:rFonts w:hint="eastAsia"/>
              </w:rPr>
            </w:rPrChange>
          </w:rPr>
          <w:t>完善</w:t>
        </w:r>
      </w:ins>
      <w:r w:rsidRPr="006A3F35">
        <w:rPr>
          <w:rFonts w:ascii="Times New Roman" w:eastAsia="宋体" w:hAnsi="Times New Roman" w:cs="Times New Roman"/>
          <w:rPrChange w:id="431" w:author="ZhuMeng" w:date="2023-10-12T15:47:00Z">
            <w:rPr/>
          </w:rPrChange>
        </w:rPr>
        <w:t>治理</w:t>
      </w:r>
      <w:ins w:id="432" w:author="ZhuMeng" w:date="2023-10-12T10:11:00Z">
        <w:r w:rsidRPr="006A3F35">
          <w:rPr>
            <w:rFonts w:ascii="Times New Roman" w:eastAsia="宋体" w:hAnsi="Times New Roman" w:cs="Times New Roman" w:hint="eastAsia"/>
            <w:rPrChange w:id="433" w:author="ZhuMeng" w:date="2023-10-12T15:47:00Z">
              <w:rPr>
                <w:rFonts w:hint="eastAsia"/>
              </w:rPr>
            </w:rPrChange>
          </w:rPr>
          <w:t>体系</w:t>
        </w:r>
      </w:ins>
      <w:del w:id="434" w:author="ZhuMeng" w:date="2023-10-12T10:11:00Z">
        <w:r w:rsidRPr="006A3F35" w:rsidDel="003B32FD">
          <w:rPr>
            <w:rFonts w:ascii="Times New Roman" w:eastAsia="宋体" w:hAnsi="Times New Roman" w:cs="Times New Roman"/>
            <w:rPrChange w:id="435" w:author="ZhuMeng" w:date="2023-10-12T15:47:00Z">
              <w:rPr/>
            </w:rPrChange>
          </w:rPr>
          <w:delText>能力</w:delText>
        </w:r>
        <w:r w:rsidRPr="006A3F35" w:rsidDel="005759B1">
          <w:rPr>
            <w:rFonts w:ascii="Times New Roman" w:eastAsia="宋体" w:hAnsi="Times New Roman" w:cs="Times New Roman"/>
            <w:rPrChange w:id="436" w:author="ZhuMeng" w:date="2023-10-12T15:47:00Z">
              <w:rPr/>
            </w:rPrChange>
          </w:rPr>
          <w:delText>提升</w:delText>
        </w:r>
      </w:del>
      <w:r w:rsidRPr="006A3F35">
        <w:rPr>
          <w:rFonts w:ascii="Times New Roman" w:eastAsia="宋体" w:hAnsi="Times New Roman" w:cs="Times New Roman"/>
          <w:rPrChange w:id="437" w:author="ZhuMeng" w:date="2023-10-12T15:47:00Z">
            <w:rPr/>
          </w:rPrChange>
        </w:rPr>
        <w:t>的重要内容，而</w:t>
      </w:r>
      <w:ins w:id="438" w:author="ZhuMeng" w:date="2023-10-12T10:11:00Z">
        <w:r w:rsidRPr="006A3F35">
          <w:rPr>
            <w:rFonts w:ascii="Times New Roman" w:eastAsia="宋体" w:hAnsi="Times New Roman" w:cs="Times New Roman" w:hint="eastAsia"/>
            <w:rPrChange w:id="439" w:author="ZhuMeng" w:date="2023-10-12T15:47:00Z">
              <w:rPr>
                <w:rFonts w:hint="eastAsia"/>
              </w:rPr>
            </w:rPrChange>
          </w:rPr>
          <w:t>这</w:t>
        </w:r>
      </w:ins>
      <w:del w:id="440" w:author="ZhuMeng" w:date="2023-10-13T09:30:00Z">
        <w:r w:rsidRPr="006A3F35" w:rsidDel="004D2D4B">
          <w:rPr>
            <w:rFonts w:ascii="Times New Roman" w:eastAsia="宋体" w:hAnsi="Times New Roman" w:cs="Times New Roman" w:hint="eastAsia"/>
            <w:rPrChange w:id="441" w:author="ZhuMeng" w:date="2023-10-12T15:47:00Z">
              <w:rPr/>
            </w:rPrChange>
          </w:rPr>
          <w:delText>无一不与</w:delText>
        </w:r>
      </w:del>
      <w:ins w:id="442" w:author="ZhuMeng" w:date="2023-10-13T09:30:00Z">
        <w:r w:rsidR="004D2D4B">
          <w:rPr>
            <w:rFonts w:ascii="Times New Roman" w:eastAsia="宋体" w:hAnsi="Times New Roman" w:cs="Times New Roman" w:hint="eastAsia"/>
          </w:rPr>
          <w:t>都</w:t>
        </w:r>
        <w:r w:rsidR="007367F4">
          <w:rPr>
            <w:rFonts w:ascii="Times New Roman" w:eastAsia="宋体" w:hAnsi="Times New Roman" w:cs="Times New Roman" w:hint="eastAsia"/>
          </w:rPr>
          <w:t>与</w:t>
        </w:r>
      </w:ins>
      <w:r w:rsidRPr="006A3F35">
        <w:rPr>
          <w:rFonts w:ascii="Times New Roman" w:eastAsia="宋体" w:hAnsi="Times New Roman" w:cs="Times New Roman"/>
          <w:rPrChange w:id="443" w:author="ZhuMeng" w:date="2023-10-12T15:47:00Z">
            <w:rPr/>
          </w:rPrChange>
        </w:rPr>
        <w:t>语言使用及其使用者息息相关。</w:t>
      </w:r>
    </w:p>
    <w:p w14:paraId="0417CCC1" w14:textId="0DDAC081" w:rsidR="0067268E" w:rsidRPr="006A3F35" w:rsidRDefault="0067268E" w:rsidP="00FD1F70">
      <w:pPr>
        <w:pStyle w:val="a0"/>
        <w:spacing w:line="360" w:lineRule="auto"/>
        <w:jc w:val="both"/>
        <w:rPr>
          <w:rFonts w:ascii="Times New Roman" w:eastAsia="宋体" w:hAnsi="Times New Roman" w:cs="Times New Roman"/>
          <w:rPrChange w:id="444" w:author="ZhuMeng" w:date="2023-10-12T15:47:00Z">
            <w:rPr/>
          </w:rPrChange>
        </w:rPr>
        <w:pPrChange w:id="445" w:author="ZhuMeng" w:date="2023-10-13T09:17:00Z">
          <w:pPr>
            <w:pStyle w:val="a0"/>
          </w:pPr>
        </w:pPrChange>
      </w:pPr>
      <w:r w:rsidRPr="006A3F35">
        <w:rPr>
          <w:rFonts w:ascii="Times New Roman" w:eastAsia="宋体" w:hAnsi="Times New Roman" w:cs="Times New Roman"/>
          <w:rPrChange w:id="446" w:author="ZhuMeng" w:date="2023-10-12T15:47:00Z">
            <w:rPr/>
          </w:rPrChange>
        </w:rPr>
        <w:t>面对</w:t>
      </w:r>
      <w:del w:id="447" w:author="ZhuMeng" w:date="2023-10-12T10:21:00Z">
        <w:r w:rsidRPr="006A3F35" w:rsidDel="00A67258">
          <w:rPr>
            <w:rFonts w:ascii="Times New Roman" w:eastAsia="宋体" w:hAnsi="Times New Roman" w:cs="Times New Roman"/>
            <w:rPrChange w:id="448" w:author="ZhuMeng" w:date="2023-10-12T15:47:00Z">
              <w:rPr/>
            </w:rPrChange>
          </w:rPr>
          <w:delText>全面</w:delText>
        </w:r>
      </w:del>
      <w:r w:rsidRPr="006A3F35">
        <w:rPr>
          <w:rFonts w:ascii="Times New Roman" w:eastAsia="宋体" w:hAnsi="Times New Roman" w:cs="Times New Roman"/>
          <w:rPrChange w:id="449" w:author="ZhuMeng" w:date="2023-10-12T15:47:00Z">
            <w:rPr/>
          </w:rPrChange>
        </w:rPr>
        <w:t>推进治理</w:t>
      </w:r>
      <w:ins w:id="450" w:author="ZhuMeng" w:date="2023-10-12T10:12:00Z">
        <w:r w:rsidRPr="006A3F35">
          <w:rPr>
            <w:rFonts w:ascii="Times New Roman" w:eastAsia="宋体" w:hAnsi="Times New Roman" w:cs="Times New Roman" w:hint="eastAsia"/>
            <w:rPrChange w:id="451" w:author="ZhuMeng" w:date="2023-10-12T15:47:00Z">
              <w:rPr>
                <w:rFonts w:hint="eastAsia"/>
              </w:rPr>
            </w:rPrChange>
          </w:rPr>
          <w:t>体系</w:t>
        </w:r>
      </w:ins>
      <w:r w:rsidRPr="006A3F35">
        <w:rPr>
          <w:rFonts w:ascii="Times New Roman" w:eastAsia="宋体" w:hAnsi="Times New Roman" w:cs="Times New Roman"/>
          <w:rPrChange w:id="452" w:author="ZhuMeng" w:date="2023-10-12T15:47:00Z">
            <w:rPr/>
          </w:rPrChange>
        </w:rPr>
        <w:t>现代化的重大挑战，理解语言</w:t>
      </w:r>
      <w:del w:id="453" w:author="ZhuMeng" w:date="2023-10-12T10:21:00Z">
        <w:r w:rsidRPr="006A3F35" w:rsidDel="00A67258">
          <w:rPr>
            <w:rFonts w:ascii="Times New Roman" w:eastAsia="宋体" w:hAnsi="Times New Roman" w:cs="Times New Roman"/>
            <w:rPrChange w:id="454" w:author="ZhuMeng" w:date="2023-10-12T15:47:00Z">
              <w:rPr/>
            </w:rPrChange>
          </w:rPr>
          <w:delText>的</w:delText>
        </w:r>
      </w:del>
      <w:r w:rsidRPr="006A3F35">
        <w:rPr>
          <w:rFonts w:ascii="Times New Roman" w:eastAsia="宋体" w:hAnsi="Times New Roman" w:cs="Times New Roman"/>
          <w:rPrChange w:id="455" w:author="ZhuMeng" w:date="2023-10-12T15:47:00Z">
            <w:rPr/>
          </w:rPrChange>
        </w:rPr>
        <w:t>治理</w:t>
      </w:r>
      <w:ins w:id="456" w:author="ZhuMeng" w:date="2023-10-13T09:32:00Z">
        <w:r w:rsidR="003F67E4">
          <w:rPr>
            <w:rFonts w:ascii="Times New Roman" w:eastAsia="宋体" w:hAnsi="Times New Roman" w:cs="Times New Roman" w:hint="eastAsia"/>
          </w:rPr>
          <w:t>的</w:t>
        </w:r>
      </w:ins>
      <w:del w:id="457" w:author="ZhuMeng" w:date="2023-10-12T10:12:00Z">
        <w:r w:rsidRPr="006A3F35" w:rsidDel="00881B1C">
          <w:rPr>
            <w:rFonts w:ascii="Times New Roman" w:eastAsia="宋体" w:hAnsi="Times New Roman" w:cs="Times New Roman" w:hint="eastAsia"/>
            <w:rPrChange w:id="458" w:author="ZhuMeng" w:date="2023-10-12T15:47:00Z">
              <w:rPr>
                <w:rFonts w:hint="eastAsia"/>
              </w:rPr>
            </w:rPrChange>
          </w:rPr>
          <w:delText>角色和功能</w:delText>
        </w:r>
      </w:del>
      <w:ins w:id="459" w:author="ZhuMeng" w:date="2023-10-12T10:13:00Z">
        <w:r w:rsidRPr="006A3F35">
          <w:rPr>
            <w:rFonts w:ascii="Times New Roman" w:eastAsia="宋体" w:hAnsi="Times New Roman" w:cs="Times New Roman" w:hint="eastAsia"/>
            <w:rPrChange w:id="460" w:author="ZhuMeng" w:date="2023-10-12T15:47:00Z">
              <w:rPr>
                <w:rFonts w:hint="eastAsia"/>
              </w:rPr>
            </w:rPrChange>
          </w:rPr>
          <w:t>功效及其应用场景</w:t>
        </w:r>
      </w:ins>
      <w:r w:rsidRPr="006A3F35">
        <w:rPr>
          <w:rFonts w:ascii="Times New Roman" w:eastAsia="宋体" w:hAnsi="Times New Roman" w:cs="Times New Roman"/>
          <w:rPrChange w:id="461" w:author="ZhuMeng" w:date="2023-10-12T15:47:00Z">
            <w:rPr/>
          </w:rPrChange>
        </w:rPr>
        <w:t>在理论和实践上都愈发迫切。</w:t>
      </w:r>
      <w:r w:rsidRPr="006A3F35">
        <w:rPr>
          <w:rFonts w:ascii="Times New Roman" w:eastAsia="宋体" w:hAnsi="Times New Roman" w:cs="Times New Roman"/>
          <w:rPrChange w:id="462" w:author="ZhuMeng" w:date="2023-10-12T15:47:00Z">
            <w:rPr/>
          </w:rPrChange>
        </w:rPr>
        <w:t xml:space="preserve"> </w:t>
      </w:r>
      <w:r w:rsidRPr="006A3F35">
        <w:rPr>
          <w:rFonts w:ascii="Times New Roman" w:eastAsia="宋体" w:hAnsi="Times New Roman" w:cs="Times New Roman"/>
          <w:rPrChange w:id="463" w:author="ZhuMeng" w:date="2023-10-12T15:47:00Z">
            <w:rPr/>
          </w:rPrChange>
        </w:rPr>
        <w:t>有鉴于此，</w:t>
      </w:r>
      <w:del w:id="464" w:author="ZhuMeng" w:date="2023-10-12T10:13:00Z">
        <w:r w:rsidRPr="006A3F35" w:rsidDel="00881B1C">
          <w:rPr>
            <w:rFonts w:ascii="Times New Roman" w:eastAsia="宋体" w:hAnsi="Times New Roman" w:cs="Times New Roman"/>
            <w:rPrChange w:id="465" w:author="ZhuMeng" w:date="2023-10-12T15:47:00Z">
              <w:rPr/>
            </w:rPrChange>
          </w:rPr>
          <w:delText>本文</w:delText>
        </w:r>
      </w:del>
      <w:ins w:id="466" w:author="ZhuMeng" w:date="2023-10-12T10:13:00Z">
        <w:r w:rsidRPr="006A3F35">
          <w:rPr>
            <w:rFonts w:ascii="Times New Roman" w:eastAsia="宋体" w:hAnsi="Times New Roman" w:cs="Times New Roman"/>
            <w:rPrChange w:id="467" w:author="ZhuMeng" w:date="2023-10-12T15:47:00Z">
              <w:rPr/>
            </w:rPrChange>
          </w:rPr>
          <w:t>本文采用系统功能类型学（</w:t>
        </w:r>
        <w:r w:rsidRPr="006A3F35">
          <w:rPr>
            <w:rFonts w:ascii="Times New Roman" w:eastAsia="宋体" w:hAnsi="Times New Roman" w:cs="Times New Roman"/>
            <w:rPrChange w:id="468" w:author="ZhuMeng" w:date="2023-10-12T15:47:00Z">
              <w:rPr/>
            </w:rPrChange>
          </w:rPr>
          <w:t>systemic functional typology</w:t>
        </w:r>
        <w:r w:rsidRPr="006A3F35">
          <w:rPr>
            <w:rFonts w:ascii="Times New Roman" w:eastAsia="宋体" w:hAnsi="Times New Roman" w:cs="Times New Roman"/>
            <w:rPrChange w:id="469" w:author="ZhuMeng" w:date="2023-10-12T15:47:00Z">
              <w:rPr/>
            </w:rPrChange>
          </w:rPr>
          <w:t>）视角</w:t>
        </w:r>
        <w:r w:rsidRPr="006A3F35">
          <w:rPr>
            <w:rFonts w:ascii="Times New Roman" w:eastAsia="宋体" w:hAnsi="Times New Roman" w:cs="Times New Roman" w:hint="eastAsia"/>
            <w:rPrChange w:id="470" w:author="ZhuMeng" w:date="2023-10-12T15:47:00Z">
              <w:rPr>
                <w:rFonts w:hint="eastAsia"/>
              </w:rPr>
            </w:rPrChange>
          </w:rPr>
          <w:t>，</w:t>
        </w:r>
      </w:ins>
      <w:ins w:id="471" w:author="ZhuMeng" w:date="2023-10-12T10:14:00Z">
        <w:r w:rsidRPr="006A3F35">
          <w:rPr>
            <w:rFonts w:ascii="Times New Roman" w:eastAsia="宋体" w:hAnsi="Times New Roman" w:cs="Times New Roman" w:hint="eastAsia"/>
            <w:rPrChange w:id="472" w:author="ZhuMeng" w:date="2023-10-12T15:47:00Z">
              <w:rPr>
                <w:rFonts w:hint="eastAsia"/>
              </w:rPr>
            </w:rPrChange>
          </w:rPr>
          <w:t>对</w:t>
        </w:r>
      </w:ins>
      <w:del w:id="473" w:author="ZhuMeng" w:date="2023-10-12T10:13:00Z">
        <w:r w:rsidRPr="006A3F35" w:rsidDel="00881B1C">
          <w:rPr>
            <w:rFonts w:ascii="Times New Roman" w:eastAsia="宋体" w:hAnsi="Times New Roman" w:cs="Times New Roman"/>
            <w:rPrChange w:id="474" w:author="ZhuMeng" w:date="2023-10-12T15:47:00Z">
              <w:rPr/>
            </w:rPrChange>
          </w:rPr>
          <w:delText>就</w:delText>
        </w:r>
      </w:del>
      <w:r w:rsidRPr="006A3F35">
        <w:rPr>
          <w:rFonts w:ascii="Times New Roman" w:eastAsia="宋体" w:hAnsi="Times New Roman" w:cs="Times New Roman"/>
          <w:rPrChange w:id="475" w:author="ZhuMeng" w:date="2023-10-12T15:47:00Z">
            <w:rPr/>
          </w:rPrChange>
        </w:rPr>
        <w:t>语言</w:t>
      </w:r>
      <w:ins w:id="476" w:author="ZhuMeng" w:date="2023-10-13T09:33:00Z">
        <w:r w:rsidR="00866BD4">
          <w:rPr>
            <w:rFonts w:ascii="Times New Roman" w:eastAsia="宋体" w:hAnsi="Times New Roman" w:cs="Times New Roman" w:hint="eastAsia"/>
          </w:rPr>
          <w:t>治理</w:t>
        </w:r>
      </w:ins>
      <w:r w:rsidRPr="006A3F35">
        <w:rPr>
          <w:rFonts w:ascii="Times New Roman" w:eastAsia="宋体" w:hAnsi="Times New Roman" w:cs="Times New Roman"/>
          <w:rPrChange w:id="477" w:author="ZhuMeng" w:date="2023-10-12T15:47:00Z">
            <w:rPr/>
          </w:rPrChange>
        </w:rPr>
        <w:t>在国家、群体和个体层次上的治理效能进行系统性论述。</w:t>
      </w:r>
      <w:del w:id="478" w:author="ZhuMeng" w:date="2023-10-12T10:14:00Z">
        <w:r w:rsidRPr="006A3F35" w:rsidDel="00833B6E">
          <w:rPr>
            <w:rFonts w:ascii="Times New Roman" w:eastAsia="宋体" w:hAnsi="Times New Roman" w:cs="Times New Roman"/>
            <w:rPrChange w:id="479" w:author="ZhuMeng" w:date="2023-10-12T15:47:00Z">
              <w:rPr/>
            </w:rPrChange>
          </w:rPr>
          <w:delText xml:space="preserve"> </w:delText>
        </w:r>
        <w:r w:rsidRPr="006A3F35" w:rsidDel="00833B6E">
          <w:rPr>
            <w:rFonts w:ascii="Times New Roman" w:eastAsia="宋体" w:hAnsi="Times New Roman" w:cs="Times New Roman"/>
            <w:rPrChange w:id="480" w:author="ZhuMeng" w:date="2023-10-12T15:47:00Z">
              <w:rPr/>
            </w:rPrChange>
          </w:rPr>
          <w:delText>与语言规划研究常见的政策比较方式不同，</w:delText>
        </w:r>
      </w:del>
      <w:del w:id="481" w:author="ZhuMeng" w:date="2023-10-12T10:13:00Z">
        <w:r w:rsidRPr="006A3F35" w:rsidDel="00881B1C">
          <w:rPr>
            <w:rFonts w:ascii="Times New Roman" w:eastAsia="宋体" w:hAnsi="Times New Roman" w:cs="Times New Roman"/>
            <w:rPrChange w:id="482" w:author="ZhuMeng" w:date="2023-10-12T15:47:00Z">
              <w:rPr/>
            </w:rPrChange>
          </w:rPr>
          <w:delText>本文采用系统功能类型学（</w:delText>
        </w:r>
        <w:r w:rsidRPr="006A3F35" w:rsidDel="00881B1C">
          <w:rPr>
            <w:rFonts w:ascii="Times New Roman" w:eastAsia="宋体" w:hAnsi="Times New Roman" w:cs="Times New Roman"/>
            <w:rPrChange w:id="483" w:author="ZhuMeng" w:date="2023-10-12T15:47:00Z">
              <w:rPr/>
            </w:rPrChange>
          </w:rPr>
          <w:delText>systemic functional typology</w:delText>
        </w:r>
        <w:r w:rsidRPr="006A3F35" w:rsidDel="00881B1C">
          <w:rPr>
            <w:rFonts w:ascii="Times New Roman" w:eastAsia="宋体" w:hAnsi="Times New Roman" w:cs="Times New Roman"/>
            <w:rPrChange w:id="484" w:author="ZhuMeng" w:date="2023-10-12T15:47:00Z">
              <w:rPr/>
            </w:rPrChange>
          </w:rPr>
          <w:delText>）视角</w:delText>
        </w:r>
      </w:del>
      <w:del w:id="485" w:author="ZhuMeng" w:date="2023-10-12T10:14:00Z">
        <w:r w:rsidRPr="006A3F35" w:rsidDel="00833B6E">
          <w:rPr>
            <w:rFonts w:ascii="Times New Roman" w:eastAsia="宋体" w:hAnsi="Times New Roman" w:cs="Times New Roman"/>
            <w:rPrChange w:id="486" w:author="ZhuMeng" w:date="2023-10-12T15:47:00Z">
              <w:rPr/>
            </w:rPrChange>
          </w:rPr>
          <w:delText>，</w:delText>
        </w:r>
      </w:del>
      <w:del w:id="487" w:author="ZhuMeng" w:date="2023-10-12T10:19:00Z">
        <w:r w:rsidRPr="006A3F35" w:rsidDel="00FD4728">
          <w:rPr>
            <w:rFonts w:ascii="Times New Roman" w:eastAsia="宋体" w:hAnsi="Times New Roman" w:cs="Times New Roman"/>
            <w:rPrChange w:id="488" w:author="ZhuMeng" w:date="2023-10-12T15:47:00Z">
              <w:rPr/>
            </w:rPrChange>
          </w:rPr>
          <w:delText>在梳理政治语言学前沿成果基础上，</w:delText>
        </w:r>
      </w:del>
      <w:ins w:id="489" w:author="ZhuMeng" w:date="2023-10-12T10:14:00Z">
        <w:r w:rsidRPr="006A3F35">
          <w:rPr>
            <w:rFonts w:ascii="Times New Roman" w:eastAsia="宋体" w:hAnsi="Times New Roman" w:cs="Times New Roman" w:hint="eastAsia"/>
            <w:rPrChange w:id="490" w:author="ZhuMeng" w:date="2023-10-12T15:47:00Z">
              <w:rPr>
                <w:rFonts w:hint="eastAsia"/>
              </w:rPr>
            </w:rPrChange>
          </w:rPr>
          <w:t>本文</w:t>
        </w:r>
      </w:ins>
      <w:del w:id="491" w:author="ZhuMeng" w:date="2023-10-12T10:18:00Z">
        <w:r w:rsidRPr="006A3F35" w:rsidDel="009A7D24">
          <w:rPr>
            <w:rFonts w:ascii="Times New Roman" w:eastAsia="宋体" w:hAnsi="Times New Roman" w:cs="Times New Roman"/>
            <w:rPrChange w:id="492" w:author="ZhuMeng" w:date="2023-10-12T15:47:00Z">
              <w:rPr/>
            </w:rPrChange>
          </w:rPr>
          <w:delText>提出语言在国家治理、群体</w:delText>
        </w:r>
      </w:del>
      <w:del w:id="493" w:author="ZhuMeng" w:date="2023-10-12T10:14:00Z">
        <w:r w:rsidRPr="006A3F35" w:rsidDel="000F51C9">
          <w:rPr>
            <w:rFonts w:ascii="Times New Roman" w:eastAsia="宋体" w:hAnsi="Times New Roman" w:cs="Times New Roman"/>
            <w:rPrChange w:id="494" w:author="ZhuMeng" w:date="2023-10-12T15:47:00Z">
              <w:rPr/>
            </w:rPrChange>
          </w:rPr>
          <w:delText>治理</w:delText>
        </w:r>
      </w:del>
      <w:del w:id="495" w:author="ZhuMeng" w:date="2023-10-12T10:18:00Z">
        <w:r w:rsidRPr="006A3F35" w:rsidDel="009A7D24">
          <w:rPr>
            <w:rFonts w:ascii="Times New Roman" w:eastAsia="宋体" w:hAnsi="Times New Roman" w:cs="Times New Roman"/>
            <w:rPrChange w:id="496" w:author="ZhuMeng" w:date="2023-10-12T15:47:00Z">
              <w:rPr/>
            </w:rPrChange>
          </w:rPr>
          <w:delText>和</w:delText>
        </w:r>
      </w:del>
      <w:del w:id="497" w:author="ZhuMeng" w:date="2023-10-12T10:14:00Z">
        <w:r w:rsidRPr="006A3F35" w:rsidDel="009E4DAD">
          <w:rPr>
            <w:rFonts w:ascii="Times New Roman" w:eastAsia="宋体" w:hAnsi="Times New Roman" w:cs="Times New Roman"/>
            <w:rPrChange w:id="498" w:author="ZhuMeng" w:date="2023-10-12T15:47:00Z">
              <w:rPr/>
            </w:rPrChange>
          </w:rPr>
          <w:delText>改善</w:delText>
        </w:r>
      </w:del>
      <w:del w:id="499" w:author="ZhuMeng" w:date="2023-10-12T10:18:00Z">
        <w:r w:rsidRPr="006A3F35" w:rsidDel="009A7D24">
          <w:rPr>
            <w:rFonts w:ascii="Times New Roman" w:eastAsia="宋体" w:hAnsi="Times New Roman" w:cs="Times New Roman"/>
            <w:rPrChange w:id="500" w:author="ZhuMeng" w:date="2023-10-12T15:47:00Z">
              <w:rPr/>
            </w:rPrChange>
          </w:rPr>
          <w:delText>个体发展</w:delText>
        </w:r>
      </w:del>
      <w:del w:id="501" w:author="ZhuMeng" w:date="2023-10-12T10:17:00Z">
        <w:r w:rsidRPr="006A3F35" w:rsidDel="00600BFD">
          <w:rPr>
            <w:rFonts w:ascii="Times New Roman" w:eastAsia="宋体" w:hAnsi="Times New Roman" w:cs="Times New Roman"/>
            <w:rPrChange w:id="502" w:author="ZhuMeng" w:date="2023-10-12T15:47:00Z">
              <w:rPr/>
            </w:rPrChange>
          </w:rPr>
          <w:delText>环境</w:delText>
        </w:r>
        <w:r w:rsidRPr="006A3F35" w:rsidDel="00817F56">
          <w:rPr>
            <w:rFonts w:ascii="Times New Roman" w:eastAsia="宋体" w:hAnsi="Times New Roman" w:cs="Times New Roman"/>
            <w:rPrChange w:id="503" w:author="ZhuMeng" w:date="2023-10-12T15:47:00Z">
              <w:rPr/>
            </w:rPrChange>
          </w:rPr>
          <w:delText>方面</w:delText>
        </w:r>
      </w:del>
      <w:del w:id="504" w:author="ZhuMeng" w:date="2023-10-12T10:18:00Z">
        <w:r w:rsidRPr="006A3F35" w:rsidDel="009A7D24">
          <w:rPr>
            <w:rFonts w:ascii="Times New Roman" w:eastAsia="宋体" w:hAnsi="Times New Roman" w:cs="Times New Roman"/>
            <w:rPrChange w:id="505" w:author="ZhuMeng" w:date="2023-10-12T15:47:00Z">
              <w:rPr/>
            </w:rPrChange>
          </w:rPr>
          <w:delText>扮演的重要角色，进而</w:delText>
        </w:r>
      </w:del>
      <w:ins w:id="506" w:author="ZhuMeng" w:date="2023-10-12T10:19:00Z">
        <w:r w:rsidRPr="006A3F35">
          <w:rPr>
            <w:rFonts w:ascii="Times New Roman" w:eastAsia="宋体" w:hAnsi="Times New Roman" w:cs="Times New Roman" w:hint="eastAsia"/>
            <w:rPrChange w:id="507" w:author="ZhuMeng" w:date="2023-10-12T15:47:00Z">
              <w:rPr>
                <w:rFonts w:hint="eastAsia"/>
              </w:rPr>
            </w:rPrChange>
          </w:rPr>
          <w:t>认为</w:t>
        </w:r>
      </w:ins>
      <w:del w:id="508" w:author="ZhuMeng" w:date="2023-10-12T10:19:00Z">
        <w:r w:rsidRPr="006A3F35" w:rsidDel="00FD4728">
          <w:rPr>
            <w:rFonts w:ascii="Times New Roman" w:eastAsia="宋体" w:hAnsi="Times New Roman" w:cs="Times New Roman"/>
            <w:rPrChange w:id="509" w:author="ZhuMeng" w:date="2023-10-12T15:47:00Z">
              <w:rPr/>
            </w:rPrChange>
          </w:rPr>
          <w:delText>揭示</w:delText>
        </w:r>
      </w:del>
      <w:r w:rsidRPr="006A3F35">
        <w:rPr>
          <w:rFonts w:ascii="Times New Roman" w:eastAsia="宋体" w:hAnsi="Times New Roman" w:cs="Times New Roman"/>
          <w:rPrChange w:id="510" w:author="ZhuMeng" w:date="2023-10-12T15:47:00Z">
            <w:rPr/>
          </w:rPrChange>
        </w:rPr>
        <w:t>语言</w:t>
      </w:r>
      <w:ins w:id="511" w:author="ZhuMeng" w:date="2023-10-13T09:33:00Z">
        <w:r w:rsidR="00461004">
          <w:rPr>
            <w:rFonts w:ascii="Times New Roman" w:eastAsia="宋体" w:hAnsi="Times New Roman" w:cs="Times New Roman" w:hint="eastAsia"/>
          </w:rPr>
          <w:t>治理</w:t>
        </w:r>
      </w:ins>
      <w:ins w:id="512" w:author="ZhuMeng" w:date="2023-10-12T10:19:00Z">
        <w:r w:rsidRPr="006A3F35">
          <w:rPr>
            <w:rFonts w:ascii="Times New Roman" w:eastAsia="宋体" w:hAnsi="Times New Roman" w:cs="Times New Roman" w:hint="eastAsia"/>
            <w:rPrChange w:id="513" w:author="ZhuMeng" w:date="2023-10-12T15:47:00Z">
              <w:rPr>
                <w:rFonts w:hint="eastAsia"/>
              </w:rPr>
            </w:rPrChange>
          </w:rPr>
          <w:t>对</w:t>
        </w:r>
      </w:ins>
      <w:del w:id="514" w:author="ZhuMeng" w:date="2023-10-12T10:18:00Z">
        <w:r w:rsidRPr="006A3F35" w:rsidDel="00917585">
          <w:rPr>
            <w:rFonts w:ascii="Times New Roman" w:eastAsia="宋体" w:hAnsi="Times New Roman" w:cs="Times New Roman"/>
            <w:rPrChange w:id="515" w:author="ZhuMeng" w:date="2023-10-12T15:47:00Z">
              <w:rPr/>
            </w:rPrChange>
          </w:rPr>
          <w:delText>对</w:delText>
        </w:r>
      </w:del>
      <w:r w:rsidRPr="006A3F35">
        <w:rPr>
          <w:rFonts w:ascii="Times New Roman" w:eastAsia="宋体" w:hAnsi="Times New Roman" w:cs="Times New Roman"/>
          <w:rPrChange w:id="516" w:author="ZhuMeng" w:date="2023-10-12T15:47:00Z">
            <w:rPr/>
          </w:rPrChange>
        </w:rPr>
        <w:t>增进国家认同、促进群体团结</w:t>
      </w:r>
      <w:ins w:id="517" w:author="ZhuMeng" w:date="2023-10-12T10:19:00Z">
        <w:r w:rsidRPr="006A3F35">
          <w:rPr>
            <w:rFonts w:ascii="Times New Roman" w:eastAsia="宋体" w:hAnsi="Times New Roman" w:cs="Times New Roman" w:hint="eastAsia"/>
            <w:rPrChange w:id="518" w:author="ZhuMeng" w:date="2023-10-12T15:47:00Z">
              <w:rPr>
                <w:rFonts w:hint="eastAsia"/>
              </w:rPr>
            </w:rPrChange>
          </w:rPr>
          <w:t>和</w:t>
        </w:r>
      </w:ins>
      <w:del w:id="519" w:author="ZhuMeng" w:date="2023-10-12T10:19:00Z">
        <w:r w:rsidRPr="006A3F35" w:rsidDel="00FD4728">
          <w:rPr>
            <w:rFonts w:ascii="Times New Roman" w:eastAsia="宋体" w:hAnsi="Times New Roman" w:cs="Times New Roman"/>
            <w:rPrChange w:id="520" w:author="ZhuMeng" w:date="2023-10-12T15:47:00Z">
              <w:rPr/>
            </w:rPrChange>
          </w:rPr>
          <w:delText>、</w:delText>
        </w:r>
      </w:del>
      <w:r w:rsidRPr="006A3F35">
        <w:rPr>
          <w:rFonts w:ascii="Times New Roman" w:eastAsia="宋体" w:hAnsi="Times New Roman" w:cs="Times New Roman"/>
          <w:rPrChange w:id="521" w:author="ZhuMeng" w:date="2023-10-12T15:47:00Z">
            <w:rPr/>
          </w:rPrChange>
        </w:rPr>
        <w:t>稳定</w:t>
      </w:r>
      <w:ins w:id="522" w:author="ZhuMeng" w:date="2023-10-12T10:18:00Z">
        <w:r w:rsidRPr="006A3F35">
          <w:rPr>
            <w:rFonts w:ascii="Times New Roman" w:eastAsia="宋体" w:hAnsi="Times New Roman" w:cs="Times New Roman" w:hint="eastAsia"/>
            <w:rPrChange w:id="523" w:author="ZhuMeng" w:date="2023-10-12T15:47:00Z">
              <w:rPr>
                <w:rFonts w:hint="eastAsia"/>
              </w:rPr>
            </w:rPrChange>
          </w:rPr>
          <w:t>个体</w:t>
        </w:r>
      </w:ins>
      <w:del w:id="524" w:author="ZhuMeng" w:date="2023-10-12T10:18:00Z">
        <w:r w:rsidRPr="006A3F35" w:rsidDel="00917585">
          <w:rPr>
            <w:rFonts w:ascii="Times New Roman" w:eastAsia="宋体" w:hAnsi="Times New Roman" w:cs="Times New Roman"/>
            <w:rPrChange w:id="525" w:author="ZhuMeng" w:date="2023-10-12T15:47:00Z">
              <w:rPr/>
            </w:rPrChange>
          </w:rPr>
          <w:delText>社会</w:delText>
        </w:r>
      </w:del>
      <w:r w:rsidRPr="006A3F35">
        <w:rPr>
          <w:rFonts w:ascii="Times New Roman" w:eastAsia="宋体" w:hAnsi="Times New Roman" w:cs="Times New Roman"/>
          <w:rPrChange w:id="526" w:author="ZhuMeng" w:date="2023-10-12T15:47:00Z">
            <w:rPr/>
          </w:rPrChange>
        </w:rPr>
        <w:t>政治心态</w:t>
      </w:r>
      <w:ins w:id="527" w:author="ZhuMeng" w:date="2023-10-12T10:19:00Z">
        <w:r w:rsidRPr="006A3F35">
          <w:rPr>
            <w:rFonts w:ascii="Times New Roman" w:eastAsia="宋体" w:hAnsi="Times New Roman" w:cs="Times New Roman" w:hint="eastAsia"/>
            <w:rPrChange w:id="528" w:author="ZhuMeng" w:date="2023-10-12T15:47:00Z">
              <w:rPr>
                <w:rFonts w:hint="eastAsia"/>
              </w:rPr>
            </w:rPrChange>
          </w:rPr>
          <w:t>具有</w:t>
        </w:r>
      </w:ins>
      <w:ins w:id="529" w:author="ZhuMeng" w:date="2023-10-12T10:20:00Z">
        <w:r w:rsidRPr="006A3F35">
          <w:rPr>
            <w:rFonts w:ascii="Times New Roman" w:eastAsia="宋体" w:hAnsi="Times New Roman" w:cs="Times New Roman" w:hint="eastAsia"/>
            <w:rPrChange w:id="530" w:author="ZhuMeng" w:date="2023-10-12T15:47:00Z">
              <w:rPr>
                <w:rFonts w:hint="eastAsia"/>
              </w:rPr>
            </w:rPrChange>
          </w:rPr>
          <w:t>贯穿性、</w:t>
        </w:r>
      </w:ins>
      <w:ins w:id="531" w:author="ZhuMeng" w:date="2023-10-12T10:19:00Z">
        <w:r w:rsidRPr="006A3F35">
          <w:rPr>
            <w:rFonts w:ascii="Times New Roman" w:eastAsia="宋体" w:hAnsi="Times New Roman" w:cs="Times New Roman" w:hint="eastAsia"/>
            <w:rPrChange w:id="532" w:author="ZhuMeng" w:date="2023-10-12T15:47:00Z">
              <w:rPr>
                <w:rFonts w:hint="eastAsia"/>
              </w:rPr>
            </w:rPrChange>
          </w:rPr>
          <w:t>统合性和间接性</w:t>
        </w:r>
      </w:ins>
      <w:del w:id="533" w:author="ZhuMeng" w:date="2023-10-12T10:18:00Z">
        <w:r w:rsidRPr="006A3F35" w:rsidDel="00704EB6">
          <w:rPr>
            <w:rFonts w:ascii="Times New Roman" w:eastAsia="宋体" w:hAnsi="Times New Roman" w:cs="Times New Roman" w:hint="eastAsia"/>
            <w:rPrChange w:id="534" w:author="ZhuMeng" w:date="2023-10-12T15:47:00Z">
              <w:rPr>
                <w:rFonts w:hint="eastAsia"/>
              </w:rPr>
            </w:rPrChange>
          </w:rPr>
          <w:delText>具</w:delText>
        </w:r>
        <w:r w:rsidRPr="006A3F35" w:rsidDel="00704EB6">
          <w:rPr>
            <w:rFonts w:ascii="Times New Roman" w:eastAsia="宋体" w:hAnsi="Times New Roman" w:cs="Times New Roman"/>
            <w:rPrChange w:id="535" w:author="ZhuMeng" w:date="2023-10-12T15:47:00Z">
              <w:rPr/>
            </w:rPrChange>
          </w:rPr>
          <w:delText>有核心</w:delText>
        </w:r>
      </w:del>
      <w:r w:rsidRPr="006A3F35">
        <w:rPr>
          <w:rFonts w:ascii="Times New Roman" w:eastAsia="宋体" w:hAnsi="Times New Roman" w:cs="Times New Roman"/>
          <w:rPrChange w:id="536" w:author="ZhuMeng" w:date="2023-10-12T15:47:00Z">
            <w:rPr/>
          </w:rPrChange>
        </w:rPr>
        <w:t>作用</w:t>
      </w:r>
      <w:ins w:id="537" w:author="ZhuMeng" w:date="2023-10-12T10:22:00Z">
        <w:r w:rsidRPr="006A3F35">
          <w:rPr>
            <w:rFonts w:ascii="Times New Roman" w:eastAsia="宋体" w:hAnsi="Times New Roman" w:cs="Times New Roman" w:hint="eastAsia"/>
            <w:rPrChange w:id="538" w:author="ZhuMeng" w:date="2023-10-12T15:47:00Z">
              <w:rPr>
                <w:rFonts w:hint="eastAsia"/>
              </w:rPr>
            </w:rPrChange>
          </w:rPr>
          <w:t>，进而</w:t>
        </w:r>
      </w:ins>
      <w:ins w:id="539" w:author="ZhuMeng" w:date="2023-10-12T10:25:00Z">
        <w:r w:rsidRPr="006A3F35">
          <w:rPr>
            <w:rFonts w:ascii="Times New Roman" w:eastAsia="宋体" w:hAnsi="Times New Roman" w:cs="Times New Roman" w:hint="eastAsia"/>
            <w:rPrChange w:id="540" w:author="ZhuMeng" w:date="2023-10-12T15:47:00Z">
              <w:rPr>
                <w:rFonts w:hint="eastAsia"/>
              </w:rPr>
            </w:rPrChange>
          </w:rPr>
          <w:t>提出</w:t>
        </w:r>
      </w:ins>
      <w:del w:id="541" w:author="ZhuMeng" w:date="2023-10-12T10:22:00Z">
        <w:r w:rsidRPr="006A3F35" w:rsidDel="00A67258">
          <w:rPr>
            <w:rFonts w:ascii="Times New Roman" w:eastAsia="宋体" w:hAnsi="Times New Roman" w:cs="Times New Roman"/>
            <w:rPrChange w:id="542" w:author="ZhuMeng" w:date="2023-10-12T15:47:00Z">
              <w:rPr/>
            </w:rPrChange>
          </w:rPr>
          <w:delText>。</w:delText>
        </w:r>
        <w:r w:rsidRPr="006A3F35" w:rsidDel="00A67258">
          <w:rPr>
            <w:rFonts w:ascii="Times New Roman" w:eastAsia="宋体" w:hAnsi="Times New Roman" w:cs="Times New Roman"/>
            <w:rPrChange w:id="543" w:author="ZhuMeng" w:date="2023-10-12T15:47:00Z">
              <w:rPr/>
            </w:rPrChange>
          </w:rPr>
          <w:delText xml:space="preserve"> </w:delText>
        </w:r>
        <w:r w:rsidRPr="006A3F35" w:rsidDel="00A67258">
          <w:rPr>
            <w:rFonts w:ascii="Times New Roman" w:eastAsia="宋体" w:hAnsi="Times New Roman" w:cs="Times New Roman"/>
            <w:rPrChange w:id="544" w:author="ZhuMeng" w:date="2023-10-12T15:47:00Z">
              <w:rPr/>
            </w:rPrChange>
          </w:rPr>
          <w:delText>在此基础上，本文提出</w:delText>
        </w:r>
      </w:del>
      <w:r w:rsidRPr="006A3F35">
        <w:rPr>
          <w:rFonts w:ascii="Times New Roman" w:eastAsia="宋体" w:hAnsi="Times New Roman" w:cs="Times New Roman"/>
          <w:rPrChange w:id="545" w:author="ZhuMeng" w:date="2023-10-12T15:47:00Z">
            <w:rPr/>
          </w:rPrChange>
        </w:rPr>
        <w:t>语言治理</w:t>
      </w:r>
      <w:ins w:id="546" w:author="ZhuMeng" w:date="2023-10-13T09:33:00Z">
        <w:r w:rsidR="00660955">
          <w:rPr>
            <w:rFonts w:ascii="Times New Roman" w:eastAsia="宋体" w:hAnsi="Times New Roman" w:cs="Times New Roman" w:hint="eastAsia"/>
          </w:rPr>
          <w:t>完善</w:t>
        </w:r>
      </w:ins>
      <w:del w:id="547" w:author="ZhuMeng" w:date="2023-10-13T09:33:00Z">
        <w:r w:rsidRPr="006A3F35" w:rsidDel="00660955">
          <w:rPr>
            <w:rFonts w:ascii="Times New Roman" w:eastAsia="宋体" w:hAnsi="Times New Roman" w:cs="Times New Roman"/>
            <w:rPrChange w:id="548" w:author="ZhuMeng" w:date="2023-10-12T15:47:00Z">
              <w:rPr/>
            </w:rPrChange>
          </w:rPr>
          <w:delText>提高</w:delText>
        </w:r>
      </w:del>
      <w:r w:rsidRPr="006A3F35">
        <w:rPr>
          <w:rFonts w:ascii="Times New Roman" w:eastAsia="宋体" w:hAnsi="Times New Roman" w:cs="Times New Roman"/>
          <w:rPrChange w:id="549" w:author="ZhuMeng" w:date="2023-10-12T15:47:00Z">
            <w:rPr/>
          </w:rPrChange>
        </w:rPr>
        <w:t>国家治理</w:t>
      </w:r>
      <w:ins w:id="550" w:author="ZhuMeng" w:date="2023-10-12T10:20:00Z">
        <w:r w:rsidRPr="006A3F35">
          <w:rPr>
            <w:rFonts w:ascii="Times New Roman" w:eastAsia="宋体" w:hAnsi="Times New Roman" w:cs="Times New Roman" w:hint="eastAsia"/>
            <w:rPrChange w:id="551" w:author="ZhuMeng" w:date="2023-10-12T15:47:00Z">
              <w:rPr>
                <w:rFonts w:hint="eastAsia"/>
              </w:rPr>
            </w:rPrChange>
          </w:rPr>
          <w:t>体系</w:t>
        </w:r>
      </w:ins>
      <w:r w:rsidRPr="006A3F35">
        <w:rPr>
          <w:rFonts w:ascii="Times New Roman" w:eastAsia="宋体" w:hAnsi="Times New Roman" w:cs="Times New Roman"/>
          <w:rPrChange w:id="552" w:author="ZhuMeng" w:date="2023-10-12T15:47:00Z">
            <w:rPr/>
          </w:rPrChange>
        </w:rPr>
        <w:t>的三条</w:t>
      </w:r>
      <w:ins w:id="553" w:author="ZhuMeng" w:date="2023-10-12T10:20:00Z">
        <w:r w:rsidRPr="006A3F35">
          <w:rPr>
            <w:rFonts w:ascii="Times New Roman" w:eastAsia="宋体" w:hAnsi="Times New Roman" w:cs="Times New Roman" w:hint="eastAsia"/>
            <w:rPrChange w:id="554" w:author="ZhuMeng" w:date="2023-10-12T15:47:00Z">
              <w:rPr>
                <w:rFonts w:hint="eastAsia"/>
              </w:rPr>
            </w:rPrChange>
          </w:rPr>
          <w:t>路径</w:t>
        </w:r>
      </w:ins>
      <w:del w:id="555" w:author="ZhuMeng" w:date="2023-10-12T10:20:00Z">
        <w:r w:rsidRPr="006A3F35" w:rsidDel="006373C6">
          <w:rPr>
            <w:rFonts w:ascii="Times New Roman" w:eastAsia="宋体" w:hAnsi="Times New Roman" w:cs="Times New Roman"/>
            <w:rPrChange w:id="556" w:author="ZhuMeng" w:date="2023-10-12T15:47:00Z">
              <w:rPr/>
            </w:rPrChange>
          </w:rPr>
          <w:delText>主要途径</w:delText>
        </w:r>
      </w:del>
      <w:ins w:id="557" w:author="ZhuMeng" w:date="2023-10-12T10:26:00Z">
        <w:r w:rsidRPr="006A3F35">
          <w:rPr>
            <w:rFonts w:ascii="Times New Roman" w:eastAsia="宋体" w:hAnsi="Times New Roman" w:cs="Times New Roman" w:hint="eastAsia"/>
            <w:rPrChange w:id="558" w:author="ZhuMeng" w:date="2023-10-12T15:47:00Z">
              <w:rPr>
                <w:rFonts w:hint="eastAsia"/>
              </w:rPr>
            </w:rPrChange>
          </w:rPr>
          <w:t>。</w:t>
        </w:r>
      </w:ins>
      <w:del w:id="559" w:author="ZhuMeng" w:date="2023-10-12T10:26:00Z">
        <w:r w:rsidRPr="006A3F35" w:rsidDel="00833F99">
          <w:rPr>
            <w:rFonts w:ascii="Times New Roman" w:eastAsia="宋体" w:hAnsi="Times New Roman" w:cs="Times New Roman"/>
            <w:rPrChange w:id="560" w:author="ZhuMeng" w:date="2023-10-12T15:47:00Z">
              <w:rPr/>
            </w:rPrChange>
          </w:rPr>
          <w:delText>，</w:delText>
        </w:r>
      </w:del>
      <w:del w:id="561" w:author="ZhuMeng" w:date="2023-10-12T10:20:00Z">
        <w:r w:rsidRPr="006A3F35" w:rsidDel="0084265F">
          <w:rPr>
            <w:rFonts w:ascii="Times New Roman" w:eastAsia="宋体" w:hAnsi="Times New Roman" w:cs="Times New Roman"/>
            <w:rPrChange w:id="562" w:author="ZhuMeng" w:date="2023-10-12T15:47:00Z">
              <w:rPr/>
            </w:rPrChange>
          </w:rPr>
          <w:delText>展现</w:delText>
        </w:r>
      </w:del>
      <w:del w:id="563" w:author="ZhuMeng" w:date="2023-10-12T10:26:00Z">
        <w:r w:rsidRPr="006A3F35" w:rsidDel="00833F99">
          <w:rPr>
            <w:rFonts w:ascii="Times New Roman" w:eastAsia="宋体" w:hAnsi="Times New Roman" w:cs="Times New Roman"/>
            <w:rPrChange w:id="564" w:author="ZhuMeng" w:date="2023-10-12T15:47:00Z">
              <w:rPr/>
            </w:rPrChange>
          </w:rPr>
          <w:delText>出语言治理对于社会平稳过渡、增强社会融合、巩固良性群体间关系的重要性。</w:delText>
        </w:r>
        <w:r w:rsidRPr="006A3F35" w:rsidDel="00833F99">
          <w:rPr>
            <w:rFonts w:ascii="Times New Roman" w:eastAsia="宋体" w:hAnsi="Times New Roman" w:cs="Times New Roman"/>
            <w:rPrChange w:id="565" w:author="ZhuMeng" w:date="2023-10-12T15:47:00Z">
              <w:rPr/>
            </w:rPrChange>
          </w:rPr>
          <w:delText xml:space="preserve"> </w:delText>
        </w:r>
      </w:del>
      <w:r w:rsidRPr="006A3F35">
        <w:rPr>
          <w:rFonts w:ascii="Times New Roman" w:eastAsia="宋体" w:hAnsi="Times New Roman" w:cs="Times New Roman"/>
          <w:rPrChange w:id="566" w:author="ZhuMeng" w:date="2023-10-12T15:47:00Z">
            <w:rPr/>
          </w:rPrChange>
        </w:rPr>
        <w:t>最后，结合新时期</w:t>
      </w:r>
      <w:ins w:id="567" w:author="ZhuMeng" w:date="2023-10-12T10:26:00Z">
        <w:r w:rsidRPr="006A3F35">
          <w:rPr>
            <w:rFonts w:ascii="Times New Roman" w:eastAsia="宋体" w:hAnsi="Times New Roman" w:cs="Times New Roman" w:hint="eastAsia"/>
            <w:rPrChange w:id="568" w:author="ZhuMeng" w:date="2023-10-12T15:47:00Z">
              <w:rPr>
                <w:rFonts w:hint="eastAsia"/>
              </w:rPr>
            </w:rPrChange>
          </w:rPr>
          <w:t>的</w:t>
        </w:r>
      </w:ins>
      <w:r w:rsidRPr="006A3F35">
        <w:rPr>
          <w:rFonts w:ascii="Times New Roman" w:eastAsia="宋体" w:hAnsi="Times New Roman" w:cs="Times New Roman"/>
          <w:rPrChange w:id="569" w:author="ZhuMeng" w:date="2023-10-12T15:47:00Z">
            <w:rPr/>
          </w:rPrChange>
        </w:rPr>
        <w:t>发展需求</w:t>
      </w:r>
      <w:ins w:id="570" w:author="ZhuMeng" w:date="2023-10-12T10:26:00Z">
        <w:r w:rsidRPr="006A3F35">
          <w:rPr>
            <w:rFonts w:ascii="Times New Roman" w:eastAsia="宋体" w:hAnsi="Times New Roman" w:cs="Times New Roman" w:hint="eastAsia"/>
            <w:rPrChange w:id="571" w:author="ZhuMeng" w:date="2023-10-12T15:47:00Z">
              <w:rPr>
                <w:rFonts w:hint="eastAsia"/>
              </w:rPr>
            </w:rPrChange>
          </w:rPr>
          <w:t>与现有</w:t>
        </w:r>
      </w:ins>
      <w:del w:id="572" w:author="ZhuMeng" w:date="2023-10-12T10:26:00Z">
        <w:r w:rsidRPr="006A3F35" w:rsidDel="001D7285">
          <w:rPr>
            <w:rFonts w:ascii="Times New Roman" w:eastAsia="宋体" w:hAnsi="Times New Roman" w:cs="Times New Roman"/>
            <w:rPrChange w:id="573" w:author="ZhuMeng" w:date="2023-10-12T15:47:00Z">
              <w:rPr/>
            </w:rPrChange>
          </w:rPr>
          <w:delText>和</w:delText>
        </w:r>
      </w:del>
      <w:r w:rsidRPr="006A3F35">
        <w:rPr>
          <w:rFonts w:ascii="Times New Roman" w:eastAsia="宋体" w:hAnsi="Times New Roman" w:cs="Times New Roman"/>
          <w:rPrChange w:id="574" w:author="ZhuMeng" w:date="2023-10-12T15:47:00Z">
            <w:rPr/>
          </w:rPrChange>
        </w:rPr>
        <w:t>挑战，本文</w:t>
      </w:r>
      <w:ins w:id="575" w:author="ZhuMeng" w:date="2023-10-12T10:26:00Z">
        <w:r w:rsidRPr="006A3F35">
          <w:rPr>
            <w:rFonts w:ascii="Times New Roman" w:eastAsia="宋体" w:hAnsi="Times New Roman" w:cs="Times New Roman" w:hint="eastAsia"/>
            <w:rPrChange w:id="576" w:author="ZhuMeng" w:date="2023-10-12T15:47:00Z">
              <w:rPr>
                <w:rFonts w:hint="eastAsia"/>
              </w:rPr>
            </w:rPrChange>
          </w:rPr>
          <w:t>丰富了</w:t>
        </w:r>
      </w:ins>
      <w:del w:id="577" w:author="ZhuMeng" w:date="2023-10-12T10:26:00Z">
        <w:r w:rsidRPr="006A3F35" w:rsidDel="007349BE">
          <w:rPr>
            <w:rFonts w:ascii="Times New Roman" w:eastAsia="宋体" w:hAnsi="Times New Roman" w:cs="Times New Roman"/>
            <w:rPrChange w:id="578" w:author="ZhuMeng" w:date="2023-10-12T15:47:00Z">
              <w:rPr/>
            </w:rPrChange>
          </w:rPr>
          <w:delText>提出了</w:delText>
        </w:r>
      </w:del>
      <w:r w:rsidRPr="006A3F35">
        <w:rPr>
          <w:rFonts w:ascii="Times New Roman" w:eastAsia="宋体" w:hAnsi="Times New Roman" w:cs="Times New Roman"/>
          <w:rPrChange w:id="579" w:author="ZhuMeng" w:date="2023-10-12T15:47:00Z">
            <w:rPr/>
          </w:rPrChange>
        </w:rPr>
        <w:t>语言治理</w:t>
      </w:r>
      <w:ins w:id="580" w:author="ZhuMeng" w:date="2023-10-12T10:21:00Z">
        <w:r w:rsidRPr="006A3F35">
          <w:rPr>
            <w:rFonts w:ascii="Times New Roman" w:eastAsia="宋体" w:hAnsi="Times New Roman" w:cs="Times New Roman" w:hint="eastAsia"/>
            <w:rPrChange w:id="581" w:author="ZhuMeng" w:date="2023-10-12T15:47:00Z">
              <w:rPr>
                <w:rFonts w:hint="eastAsia"/>
              </w:rPr>
            </w:rPrChange>
          </w:rPr>
          <w:t>在</w:t>
        </w:r>
      </w:ins>
      <w:del w:id="582" w:author="ZhuMeng" w:date="2023-10-12T10:21:00Z">
        <w:r w:rsidRPr="006A3F35" w:rsidDel="0084265F">
          <w:rPr>
            <w:rFonts w:ascii="Times New Roman" w:eastAsia="宋体" w:hAnsi="Times New Roman" w:cs="Times New Roman"/>
            <w:rPrChange w:id="583" w:author="ZhuMeng" w:date="2023-10-12T15:47:00Z">
              <w:rPr/>
            </w:rPrChange>
          </w:rPr>
          <w:delText>对</w:delText>
        </w:r>
      </w:del>
      <w:r w:rsidRPr="006A3F35">
        <w:rPr>
          <w:rFonts w:ascii="Times New Roman" w:eastAsia="宋体" w:hAnsi="Times New Roman" w:cs="Times New Roman"/>
          <w:rPrChange w:id="584" w:author="ZhuMeng" w:date="2023-10-12T15:47:00Z">
            <w:rPr/>
          </w:rPrChange>
        </w:rPr>
        <w:t>我国城市治理、</w:t>
      </w:r>
      <w:del w:id="585" w:author="ZhuMeng" w:date="2023-10-12T10:26:00Z">
        <w:r w:rsidRPr="006A3F35" w:rsidDel="007349BE">
          <w:rPr>
            <w:rFonts w:ascii="Times New Roman" w:eastAsia="宋体" w:hAnsi="Times New Roman" w:cs="Times New Roman"/>
            <w:rPrChange w:id="586" w:author="ZhuMeng" w:date="2023-10-12T15:47:00Z">
              <w:rPr/>
            </w:rPrChange>
          </w:rPr>
          <w:delText>乡村振兴与</w:delText>
        </w:r>
      </w:del>
      <w:del w:id="587" w:author="ZhuMeng" w:date="2023-10-13T09:33:00Z">
        <w:r w:rsidRPr="006A3F35" w:rsidDel="00CD24CF">
          <w:rPr>
            <w:rFonts w:ascii="Times New Roman" w:eastAsia="宋体" w:hAnsi="Times New Roman" w:cs="Times New Roman"/>
            <w:rPrChange w:id="588" w:author="ZhuMeng" w:date="2023-10-12T15:47:00Z">
              <w:rPr/>
            </w:rPrChange>
          </w:rPr>
          <w:delText>共同富裕、</w:delText>
        </w:r>
      </w:del>
      <w:r w:rsidRPr="006A3F35">
        <w:rPr>
          <w:rFonts w:ascii="Times New Roman" w:eastAsia="宋体" w:hAnsi="Times New Roman" w:cs="Times New Roman"/>
          <w:rPrChange w:id="589" w:author="ZhuMeng" w:date="2023-10-12T15:47:00Z">
            <w:rPr/>
          </w:rPrChange>
        </w:rPr>
        <w:t>新媒体治理</w:t>
      </w:r>
      <w:ins w:id="590" w:author="ZhuMeng" w:date="2023-10-13T09:33:00Z">
        <w:r w:rsidR="00CD24CF">
          <w:rPr>
            <w:rFonts w:ascii="Times New Roman" w:eastAsia="宋体" w:hAnsi="Times New Roman" w:cs="Times New Roman" w:hint="eastAsia"/>
          </w:rPr>
          <w:t>以及</w:t>
        </w:r>
        <w:r w:rsidR="00CD24CF" w:rsidRPr="003437DC">
          <w:rPr>
            <w:rFonts w:ascii="Times New Roman" w:eastAsia="宋体" w:hAnsi="Times New Roman" w:cs="Times New Roman"/>
          </w:rPr>
          <w:t>共同富裕</w:t>
        </w:r>
      </w:ins>
      <w:ins w:id="591" w:author="ZhuMeng" w:date="2023-10-12T10:21:00Z">
        <w:r w:rsidRPr="006A3F35">
          <w:rPr>
            <w:rFonts w:ascii="Times New Roman" w:eastAsia="宋体" w:hAnsi="Times New Roman" w:cs="Times New Roman" w:hint="eastAsia"/>
            <w:rPrChange w:id="592" w:author="ZhuMeng" w:date="2023-10-12T15:47:00Z">
              <w:rPr>
                <w:rFonts w:hint="eastAsia"/>
              </w:rPr>
            </w:rPrChange>
          </w:rPr>
          <w:t>中的应用场景</w:t>
        </w:r>
      </w:ins>
      <w:del w:id="593" w:author="ZhuMeng" w:date="2023-10-12T10:21:00Z">
        <w:r w:rsidRPr="006A3F35" w:rsidDel="00643AB8">
          <w:rPr>
            <w:rFonts w:ascii="Times New Roman" w:eastAsia="宋体" w:hAnsi="Times New Roman" w:cs="Times New Roman"/>
            <w:rPrChange w:id="594" w:author="ZhuMeng" w:date="2023-10-12T15:47:00Z">
              <w:rPr/>
            </w:rPrChange>
          </w:rPr>
          <w:delText>的重要作用</w:delText>
        </w:r>
      </w:del>
      <w:r w:rsidRPr="006A3F35">
        <w:rPr>
          <w:rFonts w:ascii="Times New Roman" w:eastAsia="宋体" w:hAnsi="Times New Roman" w:cs="Times New Roman"/>
          <w:rPrChange w:id="595" w:author="ZhuMeng" w:date="2023-10-12T15:47:00Z">
            <w:rPr/>
          </w:rPrChange>
        </w:rPr>
        <w:t>，为进一步</w:t>
      </w:r>
      <w:del w:id="596" w:author="ZhuMeng" w:date="2023-10-12T10:26:00Z">
        <w:r w:rsidRPr="006A3F35" w:rsidDel="000D4598">
          <w:rPr>
            <w:rFonts w:ascii="Times New Roman" w:eastAsia="宋体" w:hAnsi="Times New Roman" w:cs="Times New Roman"/>
            <w:rPrChange w:id="597" w:author="ZhuMeng" w:date="2023-10-12T15:47:00Z">
              <w:rPr/>
            </w:rPrChange>
          </w:rPr>
          <w:delText>地</w:delText>
        </w:r>
      </w:del>
      <w:r w:rsidRPr="006A3F35">
        <w:rPr>
          <w:rFonts w:ascii="Times New Roman" w:eastAsia="宋体" w:hAnsi="Times New Roman" w:cs="Times New Roman"/>
          <w:rPrChange w:id="598" w:author="ZhuMeng" w:date="2023-10-12T15:47:00Z">
            <w:rPr/>
          </w:rPrChange>
        </w:rPr>
        <w:t>实现</w:t>
      </w:r>
      <w:r w:rsidRPr="006A3F35">
        <w:rPr>
          <w:rFonts w:ascii="Times New Roman" w:eastAsia="宋体" w:hAnsi="Times New Roman" w:cs="Times New Roman"/>
          <w:rPrChange w:id="599" w:author="ZhuMeng" w:date="2023-10-12T15:47:00Z">
            <w:rPr/>
          </w:rPrChange>
        </w:rPr>
        <w:t>“</w:t>
      </w:r>
      <w:r w:rsidRPr="006A3F35">
        <w:rPr>
          <w:rFonts w:ascii="Times New Roman" w:eastAsia="宋体" w:hAnsi="Times New Roman" w:cs="Times New Roman"/>
          <w:rPrChange w:id="600" w:author="ZhuMeng" w:date="2023-10-12T15:47:00Z">
            <w:rPr/>
          </w:rPrChange>
        </w:rPr>
        <w:t>共建、共治、共享</w:t>
      </w:r>
      <w:r w:rsidRPr="006A3F35">
        <w:rPr>
          <w:rFonts w:ascii="Times New Roman" w:eastAsia="宋体" w:hAnsi="Times New Roman" w:cs="Times New Roman"/>
          <w:rPrChange w:id="601" w:author="ZhuMeng" w:date="2023-10-12T15:47:00Z">
            <w:rPr/>
          </w:rPrChange>
        </w:rPr>
        <w:t>”</w:t>
      </w:r>
      <w:r w:rsidRPr="006A3F35">
        <w:rPr>
          <w:rFonts w:ascii="Times New Roman" w:eastAsia="宋体" w:hAnsi="Times New Roman" w:cs="Times New Roman"/>
          <w:rPrChange w:id="602" w:author="ZhuMeng" w:date="2023-10-12T15:47:00Z">
            <w:rPr/>
          </w:rPrChange>
        </w:rPr>
        <w:t>的社会良性发展和制度建构提供借鉴</w:t>
      </w:r>
      <w:del w:id="603" w:author="ZhuMeng" w:date="2023-10-12T10:21:00Z">
        <w:r w:rsidRPr="006A3F35" w:rsidDel="004867DD">
          <w:rPr>
            <w:rFonts w:ascii="Times New Roman" w:eastAsia="宋体" w:hAnsi="Times New Roman" w:cs="Times New Roman"/>
            <w:rPrChange w:id="604" w:author="ZhuMeng" w:date="2023-10-12T15:47:00Z">
              <w:rPr/>
            </w:rPrChange>
          </w:rPr>
          <w:delText>思路</w:delText>
        </w:r>
      </w:del>
      <w:r w:rsidRPr="006A3F35">
        <w:rPr>
          <w:rFonts w:ascii="Times New Roman" w:eastAsia="宋体" w:hAnsi="Times New Roman" w:cs="Times New Roman"/>
          <w:rPrChange w:id="605" w:author="ZhuMeng" w:date="2023-10-12T15:47:00Z">
            <w:rPr/>
          </w:rPrChange>
        </w:rPr>
        <w:t>。</w:t>
      </w:r>
    </w:p>
    <w:p w14:paraId="2016B0E0" w14:textId="77777777" w:rsidR="0067268E" w:rsidRPr="006A3F35" w:rsidRDefault="0067268E" w:rsidP="00FD1F70">
      <w:pPr>
        <w:pStyle w:val="1"/>
        <w:spacing w:line="360" w:lineRule="auto"/>
        <w:jc w:val="both"/>
        <w:rPr>
          <w:rFonts w:ascii="Times New Roman" w:eastAsia="宋体" w:hAnsi="Times New Roman" w:cs="Times New Roman"/>
          <w:rPrChange w:id="606" w:author="ZhuMeng" w:date="2023-10-12T15:47:00Z">
            <w:rPr/>
          </w:rPrChange>
        </w:rPr>
        <w:pPrChange w:id="607" w:author="ZhuMeng" w:date="2023-10-13T09:17:00Z">
          <w:pPr>
            <w:pStyle w:val="1"/>
          </w:pPr>
        </w:pPrChange>
      </w:pPr>
      <w:bookmarkStart w:id="608" w:name="语言在政治治理中的角色与功能"/>
      <w:bookmarkEnd w:id="113"/>
      <w:r w:rsidRPr="006A3F35">
        <w:rPr>
          <w:rFonts w:ascii="Times New Roman" w:eastAsia="宋体" w:hAnsi="Times New Roman" w:cs="Times New Roman"/>
          <w:rPrChange w:id="609" w:author="ZhuMeng" w:date="2023-10-12T15:47:00Z">
            <w:rPr/>
          </w:rPrChange>
        </w:rPr>
        <w:t>语言在</w:t>
      </w:r>
      <w:ins w:id="610" w:author="ZhuMeng" w:date="2023-10-12T10:27:00Z">
        <w:r w:rsidRPr="006A3F35">
          <w:rPr>
            <w:rFonts w:ascii="Times New Roman" w:eastAsia="宋体" w:hAnsi="Times New Roman" w:cs="Times New Roman" w:hint="eastAsia"/>
            <w:rPrChange w:id="611" w:author="ZhuMeng" w:date="2023-10-12T15:47:00Z">
              <w:rPr>
                <w:rFonts w:hint="eastAsia"/>
              </w:rPr>
            </w:rPrChange>
          </w:rPr>
          <w:t>国家</w:t>
        </w:r>
      </w:ins>
      <w:del w:id="612" w:author="ZhuMeng" w:date="2023-10-12T10:27:00Z">
        <w:r w:rsidRPr="006A3F35" w:rsidDel="00580619">
          <w:rPr>
            <w:rFonts w:ascii="Times New Roman" w:eastAsia="宋体" w:hAnsi="Times New Roman" w:cs="Times New Roman"/>
            <w:rPrChange w:id="613" w:author="ZhuMeng" w:date="2023-10-12T15:47:00Z">
              <w:rPr/>
            </w:rPrChange>
          </w:rPr>
          <w:delText>政治</w:delText>
        </w:r>
      </w:del>
      <w:r w:rsidRPr="006A3F35">
        <w:rPr>
          <w:rFonts w:ascii="Times New Roman" w:eastAsia="宋体" w:hAnsi="Times New Roman" w:cs="Times New Roman"/>
          <w:rPrChange w:id="614" w:author="ZhuMeng" w:date="2023-10-12T15:47:00Z">
            <w:rPr/>
          </w:rPrChange>
        </w:rPr>
        <w:t>治理</w:t>
      </w:r>
      <w:ins w:id="615" w:author="ZhuMeng" w:date="2023-10-12T10:27:00Z">
        <w:r w:rsidRPr="006A3F35">
          <w:rPr>
            <w:rFonts w:ascii="Times New Roman" w:eastAsia="宋体" w:hAnsi="Times New Roman" w:cs="Times New Roman" w:hint="eastAsia"/>
            <w:rPrChange w:id="616" w:author="ZhuMeng" w:date="2023-10-12T15:47:00Z">
              <w:rPr>
                <w:rFonts w:hint="eastAsia"/>
              </w:rPr>
            </w:rPrChange>
          </w:rPr>
          <w:t>体系</w:t>
        </w:r>
      </w:ins>
      <w:r w:rsidRPr="006A3F35">
        <w:rPr>
          <w:rFonts w:ascii="Times New Roman" w:eastAsia="宋体" w:hAnsi="Times New Roman" w:cs="Times New Roman"/>
          <w:rPrChange w:id="617" w:author="ZhuMeng" w:date="2023-10-12T15:47:00Z">
            <w:rPr/>
          </w:rPrChange>
        </w:rPr>
        <w:t>中的</w:t>
      </w:r>
      <w:del w:id="618" w:author="ZhuMeng" w:date="2023-10-12T10:26:00Z">
        <w:r w:rsidRPr="006A3F35" w:rsidDel="00580619">
          <w:rPr>
            <w:rFonts w:ascii="Times New Roman" w:eastAsia="宋体" w:hAnsi="Times New Roman" w:cs="Times New Roman"/>
            <w:rPrChange w:id="619" w:author="ZhuMeng" w:date="2023-10-12T15:47:00Z">
              <w:rPr/>
            </w:rPrChange>
          </w:rPr>
          <w:delText>角色与</w:delText>
        </w:r>
      </w:del>
      <w:ins w:id="620" w:author="ZhuMeng" w:date="2023-10-12T10:27:00Z">
        <w:r w:rsidRPr="006A3F35">
          <w:rPr>
            <w:rFonts w:ascii="Times New Roman" w:eastAsia="宋体" w:hAnsi="Times New Roman" w:cs="Times New Roman" w:hint="eastAsia"/>
            <w:rPrChange w:id="621" w:author="ZhuMeng" w:date="2023-10-12T15:47:00Z">
              <w:rPr>
                <w:rFonts w:hint="eastAsia"/>
              </w:rPr>
            </w:rPrChange>
          </w:rPr>
          <w:t>功效</w:t>
        </w:r>
      </w:ins>
      <w:del w:id="622" w:author="ZhuMeng" w:date="2023-10-12T10:27:00Z">
        <w:r w:rsidRPr="006A3F35" w:rsidDel="005E3892">
          <w:rPr>
            <w:rFonts w:ascii="Times New Roman" w:eastAsia="宋体" w:hAnsi="Times New Roman" w:cs="Times New Roman"/>
            <w:rPrChange w:id="623" w:author="ZhuMeng" w:date="2023-10-12T15:47:00Z">
              <w:rPr/>
            </w:rPrChange>
          </w:rPr>
          <w:delText>功能</w:delText>
        </w:r>
      </w:del>
      <w:ins w:id="624" w:author="ZhuMeng" w:date="2023-10-12T10:26:00Z">
        <w:r w:rsidRPr="006A3F35">
          <w:rPr>
            <w:rFonts w:ascii="Times New Roman" w:eastAsia="宋体" w:hAnsi="Times New Roman" w:cs="Times New Roman" w:hint="eastAsia"/>
            <w:rPrChange w:id="625" w:author="ZhuMeng" w:date="2023-10-12T15:47:00Z">
              <w:rPr>
                <w:rFonts w:hint="eastAsia"/>
              </w:rPr>
            </w:rPrChange>
          </w:rPr>
          <w:t>与</w:t>
        </w:r>
      </w:ins>
      <w:ins w:id="626" w:author="ZhuMeng" w:date="2023-10-12T10:27:00Z">
        <w:r w:rsidRPr="006A3F35">
          <w:rPr>
            <w:rFonts w:ascii="Times New Roman" w:eastAsia="宋体" w:hAnsi="Times New Roman" w:cs="Times New Roman" w:hint="eastAsia"/>
            <w:rPrChange w:id="627" w:author="ZhuMeng" w:date="2023-10-12T15:47:00Z">
              <w:rPr>
                <w:rFonts w:hint="eastAsia"/>
              </w:rPr>
            </w:rPrChange>
          </w:rPr>
          <w:t>角色</w:t>
        </w:r>
      </w:ins>
    </w:p>
    <w:p w14:paraId="218C5406" w14:textId="187258E1" w:rsidR="0067268E" w:rsidRPr="006A3F35" w:rsidRDefault="0067268E" w:rsidP="00FD1F70">
      <w:pPr>
        <w:pStyle w:val="FirstParagraph"/>
        <w:spacing w:line="360" w:lineRule="auto"/>
        <w:jc w:val="both"/>
        <w:rPr>
          <w:rFonts w:ascii="Times New Roman" w:eastAsia="宋体" w:hAnsi="Times New Roman" w:cs="Times New Roman" w:hint="eastAsia"/>
          <w:rPrChange w:id="628" w:author="ZhuMeng" w:date="2023-10-12T15:47:00Z">
            <w:rPr/>
          </w:rPrChange>
        </w:rPr>
        <w:pPrChange w:id="629" w:author="ZhuMeng" w:date="2023-10-13T09:17:00Z">
          <w:pPr>
            <w:pStyle w:val="FirstParagraph"/>
          </w:pPr>
        </w:pPrChange>
      </w:pPr>
      <w:r w:rsidRPr="006A3F35">
        <w:rPr>
          <w:rFonts w:ascii="Times New Roman" w:eastAsia="宋体" w:hAnsi="Times New Roman" w:cs="Times New Roman"/>
          <w:rPrChange w:id="630" w:author="ZhuMeng" w:date="2023-10-12T15:47:00Z">
            <w:rPr/>
          </w:rPrChange>
        </w:rPr>
        <w:t>语言作为人类社会最重要的交际与思维符号体系，是传递信息与价值，交流思想与情感的</w:t>
      </w:r>
      <w:ins w:id="631" w:author="ZhuMeng" w:date="2023-10-12T10:27:00Z">
        <w:r w:rsidRPr="006A3F35">
          <w:rPr>
            <w:rFonts w:ascii="Times New Roman" w:eastAsia="宋体" w:hAnsi="Times New Roman" w:cs="Times New Roman" w:hint="eastAsia"/>
            <w:rPrChange w:id="632" w:author="ZhuMeng" w:date="2023-10-12T15:47:00Z">
              <w:rPr>
                <w:rFonts w:hint="eastAsia"/>
              </w:rPr>
            </w:rPrChange>
          </w:rPr>
          <w:t>重要</w:t>
        </w:r>
      </w:ins>
      <w:r w:rsidRPr="006A3F35">
        <w:rPr>
          <w:rFonts w:ascii="Times New Roman" w:eastAsia="宋体" w:hAnsi="Times New Roman" w:cs="Times New Roman"/>
          <w:rPrChange w:id="633" w:author="ZhuMeng" w:date="2023-10-12T15:47:00Z">
            <w:rPr/>
          </w:rPrChange>
        </w:rPr>
        <w:t>工具，是</w:t>
      </w:r>
      <w:ins w:id="634" w:author="ZhuMeng" w:date="2023-10-12T10:30:00Z">
        <w:r w:rsidRPr="006A3F35">
          <w:rPr>
            <w:rFonts w:ascii="Times New Roman" w:eastAsia="宋体" w:hAnsi="Times New Roman" w:cs="Times New Roman" w:hint="eastAsia"/>
            <w:rPrChange w:id="635" w:author="ZhuMeng" w:date="2023-10-12T15:47:00Z">
              <w:rPr>
                <w:rFonts w:hint="eastAsia"/>
              </w:rPr>
            </w:rPrChange>
          </w:rPr>
          <w:t>凝聚国家认同</w:t>
        </w:r>
      </w:ins>
      <w:ins w:id="636" w:author="ZhuMeng" w:date="2023-10-12T10:29:00Z">
        <w:r w:rsidRPr="006A3F35">
          <w:rPr>
            <w:rFonts w:ascii="Times New Roman" w:eastAsia="宋体" w:hAnsi="Times New Roman" w:cs="Times New Roman" w:hint="eastAsia"/>
            <w:rPrChange w:id="637" w:author="ZhuMeng" w:date="2023-10-12T15:47:00Z">
              <w:rPr>
                <w:rFonts w:hint="eastAsia"/>
              </w:rPr>
            </w:rPrChange>
          </w:rPr>
          <w:t>、承载社会文化、</w:t>
        </w:r>
      </w:ins>
      <w:ins w:id="638" w:author="ZhuMeng" w:date="2023-10-12T10:28:00Z">
        <w:r w:rsidRPr="006A3F35">
          <w:rPr>
            <w:rFonts w:ascii="Times New Roman" w:eastAsia="宋体" w:hAnsi="Times New Roman" w:cs="Times New Roman" w:hint="eastAsia"/>
            <w:rPrChange w:id="639" w:author="ZhuMeng" w:date="2023-10-12T15:47:00Z">
              <w:rPr>
                <w:rFonts w:hint="eastAsia"/>
              </w:rPr>
            </w:rPrChange>
          </w:rPr>
          <w:t>提升</w:t>
        </w:r>
      </w:ins>
      <w:ins w:id="640" w:author="ZhuMeng" w:date="2023-10-12T10:29:00Z">
        <w:r w:rsidRPr="006A3F35">
          <w:rPr>
            <w:rFonts w:ascii="Times New Roman" w:eastAsia="宋体" w:hAnsi="Times New Roman" w:cs="Times New Roman" w:hint="eastAsia"/>
            <w:rPrChange w:id="641" w:author="ZhuMeng" w:date="2023-10-12T15:47:00Z">
              <w:rPr>
                <w:rFonts w:hint="eastAsia"/>
              </w:rPr>
            </w:rPrChange>
          </w:rPr>
          <w:t>个体认知</w:t>
        </w:r>
      </w:ins>
      <w:del w:id="642" w:author="ZhuMeng" w:date="2023-10-12T10:30:00Z">
        <w:r w:rsidRPr="006A3F35" w:rsidDel="00D73118">
          <w:rPr>
            <w:rFonts w:ascii="Times New Roman" w:eastAsia="宋体" w:hAnsi="Times New Roman" w:cs="Times New Roman"/>
            <w:rPrChange w:id="643" w:author="ZhuMeng" w:date="2023-10-12T15:47:00Z">
              <w:rPr/>
            </w:rPrChange>
          </w:rPr>
          <w:delText>组织社会、承载文化、提升认知、发展经济</w:delText>
        </w:r>
      </w:del>
      <w:r w:rsidRPr="006A3F35">
        <w:rPr>
          <w:rFonts w:ascii="Times New Roman" w:eastAsia="宋体" w:hAnsi="Times New Roman" w:cs="Times New Roman"/>
          <w:rPrChange w:id="644" w:author="ZhuMeng" w:date="2023-10-12T15:47:00Z">
            <w:rPr/>
          </w:rPrChange>
        </w:rPr>
        <w:t>的有效途径。</w:t>
      </w:r>
      <w:del w:id="645" w:author="ZhuMeng" w:date="2023-10-12T11:49:00Z">
        <w:r w:rsidRPr="006A3F35" w:rsidDel="00233581">
          <w:rPr>
            <w:rFonts w:ascii="Times New Roman" w:eastAsia="宋体" w:hAnsi="Times New Roman" w:cs="Times New Roman"/>
            <w:rPrChange w:id="646" w:author="ZhuMeng" w:date="2023-10-12T15:47:00Z">
              <w:rPr/>
            </w:rPrChange>
          </w:rPr>
          <w:delText xml:space="preserve"> </w:delText>
        </w:r>
        <w:r w:rsidRPr="006A3F35" w:rsidDel="00233581">
          <w:rPr>
            <w:rFonts w:ascii="Times New Roman" w:eastAsia="宋体" w:hAnsi="Times New Roman" w:cs="Times New Roman"/>
            <w:rPrChange w:id="647" w:author="ZhuMeng" w:date="2023-10-12T15:47:00Z">
              <w:rPr/>
            </w:rPrChange>
          </w:rPr>
          <w:delText>不同视角、</w:delText>
        </w:r>
      </w:del>
      <w:r w:rsidRPr="006A3F35">
        <w:rPr>
          <w:rFonts w:ascii="Times New Roman" w:eastAsia="宋体" w:hAnsi="Times New Roman" w:cs="Times New Roman"/>
          <w:rPrChange w:id="648" w:author="ZhuMeng" w:date="2023-10-12T15:47:00Z">
            <w:rPr/>
          </w:rPrChange>
        </w:rPr>
        <w:t>不同学科</w:t>
      </w:r>
      <w:ins w:id="649" w:author="ZhuMeng" w:date="2023-10-12T11:49:00Z">
        <w:r w:rsidRPr="006A3F35">
          <w:rPr>
            <w:rFonts w:ascii="Times New Roman" w:eastAsia="宋体" w:hAnsi="Times New Roman" w:cs="Times New Roman" w:hint="eastAsia"/>
            <w:rPrChange w:id="650" w:author="ZhuMeng" w:date="2023-10-12T15:47:00Z">
              <w:rPr>
                <w:rFonts w:hint="eastAsia"/>
              </w:rPr>
            </w:rPrChange>
          </w:rPr>
          <w:t>从不同视角出发</w:t>
        </w:r>
      </w:ins>
      <w:r w:rsidRPr="006A3F35">
        <w:rPr>
          <w:rFonts w:ascii="Times New Roman" w:eastAsia="宋体" w:hAnsi="Times New Roman" w:cs="Times New Roman"/>
          <w:rPrChange w:id="651" w:author="ZhuMeng" w:date="2023-10-12T15:47:00Z">
            <w:rPr/>
          </w:rPrChange>
        </w:rPr>
        <w:t>对其功能</w:t>
      </w:r>
      <w:ins w:id="652" w:author="ZhuMeng" w:date="2023-10-12T10:31:00Z">
        <w:r w:rsidRPr="006A3F35">
          <w:rPr>
            <w:rFonts w:ascii="Times New Roman" w:eastAsia="宋体" w:hAnsi="Times New Roman" w:cs="Times New Roman" w:hint="eastAsia"/>
            <w:rPrChange w:id="653" w:author="ZhuMeng" w:date="2023-10-12T15:47:00Z">
              <w:rPr>
                <w:rFonts w:hint="eastAsia"/>
              </w:rPr>
            </w:rPrChange>
          </w:rPr>
          <w:t>和</w:t>
        </w:r>
      </w:ins>
      <w:del w:id="654" w:author="ZhuMeng" w:date="2023-10-12T10:31:00Z">
        <w:r w:rsidRPr="006A3F35" w:rsidDel="00D73118">
          <w:rPr>
            <w:rFonts w:ascii="Times New Roman" w:eastAsia="宋体" w:hAnsi="Times New Roman" w:cs="Times New Roman"/>
            <w:rPrChange w:id="655" w:author="ZhuMeng" w:date="2023-10-12T15:47:00Z">
              <w:rPr/>
            </w:rPrChange>
          </w:rPr>
          <w:delText>与</w:delText>
        </w:r>
      </w:del>
      <w:r w:rsidRPr="006A3F35">
        <w:rPr>
          <w:rFonts w:ascii="Times New Roman" w:eastAsia="宋体" w:hAnsi="Times New Roman" w:cs="Times New Roman"/>
          <w:rPrChange w:id="656" w:author="ZhuMeng" w:date="2023-10-12T15:47:00Z">
            <w:rPr/>
          </w:rPrChange>
        </w:rPr>
        <w:t>作用给予了各种不同</w:t>
      </w:r>
      <w:ins w:id="657" w:author="ZhuMeng" w:date="2023-10-12T10:31:00Z">
        <w:r w:rsidRPr="006A3F35">
          <w:rPr>
            <w:rFonts w:ascii="Times New Roman" w:eastAsia="宋体" w:hAnsi="Times New Roman" w:cs="Times New Roman" w:hint="eastAsia"/>
            <w:rPrChange w:id="658" w:author="ZhuMeng" w:date="2023-10-12T15:47:00Z">
              <w:rPr>
                <w:rFonts w:hint="eastAsia"/>
              </w:rPr>
            </w:rPrChange>
          </w:rPr>
          <w:t>的</w:t>
        </w:r>
      </w:ins>
      <w:r w:rsidRPr="006A3F35">
        <w:rPr>
          <w:rFonts w:ascii="Times New Roman" w:eastAsia="宋体" w:hAnsi="Times New Roman" w:cs="Times New Roman"/>
          <w:rPrChange w:id="659" w:author="ZhuMeng" w:date="2023-10-12T15:47:00Z">
            <w:rPr/>
          </w:rPrChange>
        </w:rPr>
        <w:t>阐释：</w:t>
      </w:r>
      <w:r w:rsidRPr="006A3F35">
        <w:rPr>
          <w:rFonts w:ascii="Times New Roman" w:eastAsia="宋体" w:hAnsi="Times New Roman" w:cs="Times New Roman"/>
          <w:rPrChange w:id="660" w:author="ZhuMeng" w:date="2023-10-12T15:47:00Z">
            <w:rPr/>
          </w:rPrChange>
        </w:rPr>
        <w:t xml:space="preserve"> </w:t>
      </w:r>
      <w:r w:rsidRPr="006A3F35">
        <w:rPr>
          <w:rFonts w:ascii="Times New Roman" w:eastAsia="宋体" w:hAnsi="Times New Roman" w:cs="Times New Roman"/>
          <w:rPrChange w:id="661" w:author="ZhuMeng" w:date="2023-10-12T15:47:00Z">
            <w:rPr/>
          </w:rPrChange>
        </w:rPr>
        <w:t>经济学家将语言技能视作一种经</w:t>
      </w:r>
      <w:r w:rsidRPr="006A3F35">
        <w:rPr>
          <w:rFonts w:ascii="Times New Roman" w:eastAsia="宋体" w:hAnsi="Times New Roman" w:cs="Times New Roman"/>
          <w:rPrChange w:id="662" w:author="ZhuMeng" w:date="2023-10-12T15:47:00Z">
            <w:rPr/>
          </w:rPrChange>
        </w:rPr>
        <w:lastRenderedPageBreak/>
        <w:t>济</w:t>
      </w:r>
      <w:del w:id="663" w:author="ZhuMeng" w:date="2023-10-12T10:31:00Z">
        <w:r w:rsidRPr="006A3F35" w:rsidDel="00D73118">
          <w:rPr>
            <w:rFonts w:ascii="Times New Roman" w:eastAsia="宋体" w:hAnsi="Times New Roman" w:cs="Times New Roman"/>
            <w:rPrChange w:id="664" w:author="ZhuMeng" w:date="2023-10-12T15:47:00Z">
              <w:rPr/>
            </w:rPrChange>
          </w:rPr>
          <w:delText>优势和</w:delText>
        </w:r>
      </w:del>
      <w:ins w:id="665" w:author="ZhuMeng" w:date="2023-10-12T10:31:00Z">
        <w:r w:rsidRPr="006A3F35">
          <w:rPr>
            <w:rFonts w:ascii="Times New Roman" w:eastAsia="宋体" w:hAnsi="Times New Roman" w:cs="Times New Roman" w:hint="eastAsia"/>
            <w:rPrChange w:id="666" w:author="ZhuMeng" w:date="2023-10-12T15:47:00Z">
              <w:rPr>
                <w:rFonts w:hint="eastAsia"/>
              </w:rPr>
            </w:rPrChange>
          </w:rPr>
          <w:t>优势</w:t>
        </w:r>
      </w:ins>
      <w:del w:id="667" w:author="ZhuMeng" w:date="2023-10-12T10:31:00Z">
        <w:r w:rsidRPr="006A3F35" w:rsidDel="001F577B">
          <w:rPr>
            <w:rFonts w:ascii="Times New Roman" w:eastAsia="宋体" w:hAnsi="Times New Roman" w:cs="Times New Roman"/>
            <w:rPrChange w:id="668" w:author="ZhuMeng" w:date="2023-10-12T15:47:00Z">
              <w:rPr/>
            </w:rPrChange>
          </w:rPr>
          <w:delText>资本</w:delText>
        </w:r>
      </w:del>
      <w:r w:rsidRPr="006A3F35">
        <w:rPr>
          <w:rFonts w:ascii="Times New Roman" w:eastAsia="宋体" w:hAnsi="Times New Roman" w:cs="Times New Roman"/>
          <w:rPrChange w:id="669" w:author="ZhuMeng" w:date="2023-10-12T15:47:00Z">
            <w:rPr/>
          </w:rPrChange>
        </w:rPr>
        <w:t>(</w:t>
      </w:r>
      <w:r w:rsidRPr="006A3F35">
        <w:rPr>
          <w:rFonts w:ascii="Times New Roman" w:eastAsia="宋体" w:hAnsi="Times New Roman" w:cs="Times New Roman"/>
          <w:rPrChange w:id="670" w:author="ZhuMeng" w:date="2023-10-12T15:47:00Z">
            <w:rPr/>
          </w:rPrChange>
        </w:rPr>
        <w:fldChar w:fldCharType="begin"/>
      </w:r>
      <w:r w:rsidRPr="006A3F35">
        <w:rPr>
          <w:rFonts w:ascii="Times New Roman" w:eastAsia="宋体" w:hAnsi="Times New Roman" w:cs="Times New Roman"/>
          <w:rPrChange w:id="671" w:author="ZhuMeng" w:date="2023-10-12T15:47:00Z">
            <w:rPr/>
          </w:rPrChange>
        </w:rPr>
        <w:instrText xml:space="preserve"> HYPERLINK \l "ref-LiangEtAl2018" \h </w:instrText>
      </w:r>
      <w:r w:rsidRPr="00595FE8">
        <w:rPr>
          <w:rFonts w:ascii="Times New Roman" w:eastAsia="宋体" w:hAnsi="Times New Roman" w:cs="Times New Roman"/>
        </w:rPr>
      </w:r>
      <w:r w:rsidRPr="006A3F35">
        <w:rPr>
          <w:rFonts w:ascii="Times New Roman" w:eastAsia="宋体" w:hAnsi="Times New Roman" w:cs="Times New Roman"/>
          <w:rPrChange w:id="672" w:author="ZhuMeng" w:date="2023-10-12T15:47:00Z">
            <w:rPr>
              <w:rStyle w:val="af0"/>
            </w:rPr>
          </w:rPrChange>
        </w:rPr>
        <w:fldChar w:fldCharType="separate"/>
      </w:r>
      <w:r w:rsidRPr="006A3F35">
        <w:rPr>
          <w:rStyle w:val="af0"/>
          <w:rFonts w:ascii="Times New Roman" w:eastAsia="宋体" w:hAnsi="Times New Roman" w:cs="Times New Roman"/>
          <w:rPrChange w:id="673" w:author="ZhuMeng" w:date="2023-10-12T15:47:00Z">
            <w:rPr>
              <w:rStyle w:val="af0"/>
            </w:rPr>
          </w:rPrChange>
        </w:rPr>
        <w:t>Liang et al., 2018</w:t>
      </w:r>
      <w:r w:rsidRPr="006A3F35">
        <w:rPr>
          <w:rStyle w:val="af0"/>
          <w:rFonts w:ascii="Times New Roman" w:eastAsia="宋体" w:hAnsi="Times New Roman" w:cs="Times New Roman"/>
          <w:rPrChange w:id="674" w:author="ZhuMeng" w:date="2023-10-12T15:47:00Z">
            <w:rPr>
              <w:rStyle w:val="af0"/>
            </w:rPr>
          </w:rPrChange>
        </w:rPr>
        <w:fldChar w:fldCharType="end"/>
      </w:r>
      <w:r w:rsidRPr="006A3F35">
        <w:rPr>
          <w:rFonts w:ascii="Times New Roman" w:eastAsia="宋体" w:hAnsi="Times New Roman" w:cs="Times New Roman"/>
          <w:rPrChange w:id="675" w:author="ZhuMeng" w:date="2023-10-12T15:47:00Z">
            <w:rPr/>
          </w:rPrChange>
        </w:rPr>
        <w:t>)</w:t>
      </w:r>
      <w:ins w:id="676" w:author="ZhuMeng" w:date="2023-10-12T10:31:00Z">
        <w:r w:rsidRPr="006A3F35">
          <w:rPr>
            <w:rFonts w:ascii="Times New Roman" w:eastAsia="宋体" w:hAnsi="Times New Roman" w:cs="Times New Roman" w:hint="eastAsia"/>
            <w:rPrChange w:id="677" w:author="ZhuMeng" w:date="2023-10-12T15:47:00Z">
              <w:rPr>
                <w:rFonts w:hint="eastAsia"/>
              </w:rPr>
            </w:rPrChange>
          </w:rPr>
          <w:t>，强调</w:t>
        </w:r>
      </w:ins>
      <w:ins w:id="678" w:author="ZhuMeng" w:date="2023-10-12T10:35:00Z">
        <w:r w:rsidRPr="006A3F35">
          <w:rPr>
            <w:rFonts w:ascii="Times New Roman" w:eastAsia="宋体" w:hAnsi="Times New Roman" w:cs="Times New Roman" w:hint="eastAsia"/>
            <w:rPrChange w:id="679" w:author="ZhuMeng" w:date="2023-10-12T15:47:00Z">
              <w:rPr>
                <w:rFonts w:hint="eastAsia"/>
              </w:rPr>
            </w:rPrChange>
          </w:rPr>
          <w:t>语言</w:t>
        </w:r>
      </w:ins>
      <w:ins w:id="680" w:author="ZhuMeng" w:date="2023-10-12T10:31:00Z">
        <w:r w:rsidRPr="006A3F35">
          <w:rPr>
            <w:rFonts w:ascii="Times New Roman" w:eastAsia="宋体" w:hAnsi="Times New Roman" w:cs="Times New Roman" w:hint="eastAsia"/>
            <w:rPrChange w:id="681" w:author="ZhuMeng" w:date="2023-10-12T15:47:00Z">
              <w:rPr>
                <w:rFonts w:hint="eastAsia"/>
              </w:rPr>
            </w:rPrChange>
          </w:rPr>
          <w:t>对个体人力资本的促进作用</w:t>
        </w:r>
      </w:ins>
      <w:r w:rsidRPr="006A3F35">
        <w:rPr>
          <w:rFonts w:ascii="Times New Roman" w:eastAsia="宋体" w:hAnsi="Times New Roman" w:cs="Times New Roman"/>
          <w:rPrChange w:id="682" w:author="ZhuMeng" w:date="2023-10-12T15:47:00Z">
            <w:rPr/>
          </w:rPrChange>
        </w:rPr>
        <w:t>；</w:t>
      </w:r>
      <w:r w:rsidRPr="006A3F35">
        <w:rPr>
          <w:rFonts w:ascii="Times New Roman" w:eastAsia="宋体" w:hAnsi="Times New Roman" w:cs="Times New Roman"/>
          <w:rPrChange w:id="683" w:author="ZhuMeng" w:date="2023-10-12T15:47:00Z">
            <w:rPr/>
          </w:rPrChange>
        </w:rPr>
        <w:t xml:space="preserve"> </w:t>
      </w:r>
      <w:r w:rsidRPr="006A3F35">
        <w:rPr>
          <w:rFonts w:ascii="Times New Roman" w:eastAsia="宋体" w:hAnsi="Times New Roman" w:cs="Times New Roman"/>
          <w:rPrChange w:id="684" w:author="ZhuMeng" w:date="2023-10-12T15:47:00Z">
            <w:rPr/>
          </w:rPrChange>
        </w:rPr>
        <w:t>社会学家</w:t>
      </w:r>
      <w:ins w:id="685" w:author="ZhuMeng" w:date="2023-10-12T10:34:00Z">
        <w:r w:rsidRPr="006A3F35">
          <w:rPr>
            <w:rFonts w:ascii="Times New Roman" w:eastAsia="宋体" w:hAnsi="Times New Roman" w:cs="Times New Roman" w:hint="eastAsia"/>
            <w:rPrChange w:id="686" w:author="ZhuMeng" w:date="2023-10-12T15:47:00Z">
              <w:rPr>
                <w:rFonts w:hint="eastAsia"/>
              </w:rPr>
            </w:rPrChange>
          </w:rPr>
          <w:t>突出</w:t>
        </w:r>
      </w:ins>
      <w:del w:id="687" w:author="ZhuMeng" w:date="2023-10-12T10:32:00Z">
        <w:r w:rsidRPr="006A3F35" w:rsidDel="009D4CB0">
          <w:rPr>
            <w:rFonts w:ascii="Times New Roman" w:eastAsia="宋体" w:hAnsi="Times New Roman" w:cs="Times New Roman"/>
            <w:rPrChange w:id="688" w:author="ZhuMeng" w:date="2023-10-12T15:47:00Z">
              <w:rPr/>
            </w:rPrChange>
          </w:rPr>
          <w:delText>强调</w:delText>
        </w:r>
      </w:del>
      <w:r w:rsidRPr="006A3F35">
        <w:rPr>
          <w:rFonts w:ascii="Times New Roman" w:eastAsia="宋体" w:hAnsi="Times New Roman" w:cs="Times New Roman"/>
          <w:rPrChange w:id="689" w:author="ZhuMeng" w:date="2023-10-12T15:47:00Z">
            <w:rPr/>
          </w:rPrChange>
        </w:rPr>
        <w:t>语言的个人性与社会性</w:t>
      </w:r>
      <w:r w:rsidRPr="006A3F35">
        <w:rPr>
          <w:rFonts w:ascii="Times New Roman" w:eastAsia="宋体" w:hAnsi="Times New Roman" w:cs="Times New Roman"/>
          <w:rPrChange w:id="690" w:author="ZhuMeng" w:date="2023-10-12T15:47:00Z">
            <w:rPr/>
          </w:rPrChange>
        </w:rPr>
        <w:t>(</w:t>
      </w:r>
      <w:r w:rsidRPr="006A3F35">
        <w:rPr>
          <w:rFonts w:ascii="Times New Roman" w:eastAsia="宋体" w:hAnsi="Times New Roman" w:cs="Times New Roman"/>
          <w:rPrChange w:id="691" w:author="ZhuMeng" w:date="2023-10-12T15:47:00Z">
            <w:rPr/>
          </w:rPrChange>
        </w:rPr>
        <w:fldChar w:fldCharType="begin"/>
      </w:r>
      <w:r w:rsidRPr="006A3F35">
        <w:rPr>
          <w:rFonts w:ascii="Times New Roman" w:eastAsia="宋体" w:hAnsi="Times New Roman" w:cs="Times New Roman"/>
          <w:rPrChange w:id="692" w:author="ZhuMeng" w:date="2023-10-12T15:47:00Z">
            <w:rPr/>
          </w:rPrChange>
        </w:rPr>
        <w:instrText xml:space="preserve"> HYPERLINK \l "ref-Mead2012" \h </w:instrText>
      </w:r>
      <w:r w:rsidRPr="00595FE8">
        <w:rPr>
          <w:rFonts w:ascii="Times New Roman" w:eastAsia="宋体" w:hAnsi="Times New Roman" w:cs="Times New Roman"/>
        </w:rPr>
      </w:r>
      <w:r w:rsidRPr="006A3F35">
        <w:rPr>
          <w:rFonts w:ascii="Times New Roman" w:eastAsia="宋体" w:hAnsi="Times New Roman" w:cs="Times New Roman"/>
          <w:rPrChange w:id="693" w:author="ZhuMeng" w:date="2023-10-12T15:47:00Z">
            <w:rPr>
              <w:rStyle w:val="af0"/>
            </w:rPr>
          </w:rPrChange>
        </w:rPr>
        <w:fldChar w:fldCharType="separate"/>
      </w:r>
      <w:r w:rsidRPr="006A3F35">
        <w:rPr>
          <w:rStyle w:val="af0"/>
          <w:rFonts w:ascii="Times New Roman" w:eastAsia="宋体" w:hAnsi="Times New Roman" w:cs="Times New Roman"/>
          <w:rPrChange w:id="694" w:author="ZhuMeng" w:date="2023-10-12T15:47:00Z">
            <w:rPr>
              <w:rStyle w:val="af0"/>
            </w:rPr>
          </w:rPrChange>
        </w:rPr>
        <w:t>Mead, 2012</w:t>
      </w:r>
      <w:r w:rsidRPr="006A3F35">
        <w:rPr>
          <w:rStyle w:val="af0"/>
          <w:rFonts w:ascii="Times New Roman" w:eastAsia="宋体" w:hAnsi="Times New Roman" w:cs="Times New Roman"/>
          <w:rPrChange w:id="695" w:author="ZhuMeng" w:date="2023-10-12T15:47:00Z">
            <w:rPr>
              <w:rStyle w:val="af0"/>
            </w:rPr>
          </w:rPrChange>
        </w:rPr>
        <w:fldChar w:fldCharType="end"/>
      </w:r>
      <w:r w:rsidRPr="006A3F35">
        <w:rPr>
          <w:rFonts w:ascii="Times New Roman" w:eastAsia="宋体" w:hAnsi="Times New Roman" w:cs="Times New Roman"/>
          <w:rPrChange w:id="696" w:author="ZhuMeng" w:date="2023-10-12T15:47:00Z">
            <w:rPr/>
          </w:rPrChange>
        </w:rPr>
        <w:t>)</w:t>
      </w:r>
      <w:ins w:id="697" w:author="ZhuMeng" w:date="2023-10-12T10:32:00Z">
        <w:r w:rsidRPr="006A3F35">
          <w:rPr>
            <w:rFonts w:ascii="Times New Roman" w:eastAsia="宋体" w:hAnsi="Times New Roman" w:cs="Times New Roman" w:hint="eastAsia"/>
            <w:rPrChange w:id="698" w:author="ZhuMeng" w:date="2023-10-12T15:47:00Z">
              <w:rPr>
                <w:rFonts w:hint="eastAsia"/>
              </w:rPr>
            </w:rPrChange>
          </w:rPr>
          <w:t>，</w:t>
        </w:r>
      </w:ins>
      <w:ins w:id="699" w:author="ZhuMeng" w:date="2023-10-12T10:33:00Z">
        <w:r w:rsidRPr="006A3F35">
          <w:rPr>
            <w:rFonts w:ascii="Times New Roman" w:eastAsia="宋体" w:hAnsi="Times New Roman" w:cs="Times New Roman" w:hint="eastAsia"/>
            <w:rPrChange w:id="700" w:author="ZhuMeng" w:date="2023-10-12T15:47:00Z">
              <w:rPr>
                <w:rFonts w:hint="eastAsia"/>
              </w:rPr>
            </w:rPrChange>
          </w:rPr>
          <w:t>侧重</w:t>
        </w:r>
      </w:ins>
      <w:ins w:id="701" w:author="ZhuMeng" w:date="2023-10-12T10:32:00Z">
        <w:r w:rsidRPr="006A3F35">
          <w:rPr>
            <w:rFonts w:ascii="Times New Roman" w:eastAsia="宋体" w:hAnsi="Times New Roman" w:cs="Times New Roman" w:hint="eastAsia"/>
            <w:rPrChange w:id="702" w:author="ZhuMeng" w:date="2023-10-12T15:47:00Z">
              <w:rPr>
                <w:rFonts w:hint="eastAsia"/>
              </w:rPr>
            </w:rPrChange>
          </w:rPr>
          <w:t>语言</w:t>
        </w:r>
      </w:ins>
      <w:ins w:id="703" w:author="ZhuMeng" w:date="2023-10-12T10:33:00Z">
        <w:r w:rsidRPr="006A3F35">
          <w:rPr>
            <w:rFonts w:ascii="Times New Roman" w:eastAsia="宋体" w:hAnsi="Times New Roman" w:cs="Times New Roman" w:hint="eastAsia"/>
            <w:rPrChange w:id="704" w:author="ZhuMeng" w:date="2023-10-12T15:47:00Z">
              <w:rPr>
                <w:rFonts w:hint="eastAsia"/>
              </w:rPr>
            </w:rPrChange>
          </w:rPr>
          <w:t>对</w:t>
        </w:r>
      </w:ins>
      <w:ins w:id="705" w:author="ZhuMeng" w:date="2023-10-12T10:34:00Z">
        <w:r w:rsidRPr="006A3F35">
          <w:rPr>
            <w:rFonts w:ascii="Times New Roman" w:eastAsia="宋体" w:hAnsi="Times New Roman" w:cs="Times New Roman" w:hint="eastAsia"/>
            <w:rPrChange w:id="706" w:author="ZhuMeng" w:date="2023-10-12T15:47:00Z">
              <w:rPr>
                <w:rFonts w:hint="eastAsia"/>
              </w:rPr>
            </w:rPrChange>
          </w:rPr>
          <w:t>个体身份</w:t>
        </w:r>
      </w:ins>
      <w:ins w:id="707" w:author="ZhuMeng" w:date="2023-10-12T10:33:00Z">
        <w:r w:rsidRPr="006A3F35">
          <w:rPr>
            <w:rFonts w:ascii="Times New Roman" w:eastAsia="宋体" w:hAnsi="Times New Roman" w:cs="Times New Roman" w:hint="eastAsia"/>
            <w:rPrChange w:id="708" w:author="ZhuMeng" w:date="2023-10-12T15:47:00Z">
              <w:rPr>
                <w:rFonts w:hint="eastAsia"/>
              </w:rPr>
            </w:rPrChange>
          </w:rPr>
          <w:t>认同的影响</w:t>
        </w:r>
      </w:ins>
      <w:r w:rsidRPr="006A3F35">
        <w:rPr>
          <w:rFonts w:ascii="Times New Roman" w:eastAsia="宋体" w:hAnsi="Times New Roman" w:cs="Times New Roman"/>
          <w:rPrChange w:id="709" w:author="ZhuMeng" w:date="2023-10-12T15:47:00Z">
            <w:rPr/>
          </w:rPrChange>
        </w:rPr>
        <w:t>；</w:t>
      </w:r>
      <w:r w:rsidRPr="006A3F35">
        <w:rPr>
          <w:rFonts w:ascii="Times New Roman" w:eastAsia="宋体" w:hAnsi="Times New Roman" w:cs="Times New Roman"/>
          <w:rPrChange w:id="710" w:author="ZhuMeng" w:date="2023-10-12T15:47:00Z">
            <w:rPr/>
          </w:rPrChange>
        </w:rPr>
        <w:t xml:space="preserve"> </w:t>
      </w:r>
      <w:r w:rsidRPr="006A3F35">
        <w:rPr>
          <w:rFonts w:ascii="Times New Roman" w:eastAsia="宋体" w:hAnsi="Times New Roman" w:cs="Times New Roman"/>
          <w:rPrChange w:id="711" w:author="ZhuMeng" w:date="2023-10-12T15:47:00Z">
            <w:rPr/>
          </w:rPrChange>
        </w:rPr>
        <w:t>政治学家则</w:t>
      </w:r>
      <w:ins w:id="712" w:author="ZhuMeng" w:date="2023-10-12T10:35:00Z">
        <w:r w:rsidRPr="006A3F35">
          <w:rPr>
            <w:rFonts w:ascii="Times New Roman" w:eastAsia="宋体" w:hAnsi="Times New Roman" w:cs="Times New Roman" w:hint="eastAsia"/>
            <w:rPrChange w:id="713" w:author="ZhuMeng" w:date="2023-10-12T15:47:00Z">
              <w:rPr>
                <w:rFonts w:hint="eastAsia"/>
              </w:rPr>
            </w:rPrChange>
          </w:rPr>
          <w:t>认为</w:t>
        </w:r>
      </w:ins>
      <w:del w:id="714" w:author="ZhuMeng" w:date="2023-10-12T10:34:00Z">
        <w:r w:rsidRPr="006A3F35" w:rsidDel="00252945">
          <w:rPr>
            <w:rFonts w:ascii="Times New Roman" w:eastAsia="宋体" w:hAnsi="Times New Roman" w:cs="Times New Roman"/>
            <w:rPrChange w:id="715" w:author="ZhuMeng" w:date="2023-10-12T15:47:00Z">
              <w:rPr/>
            </w:rPrChange>
          </w:rPr>
          <w:delText>认为</w:delText>
        </w:r>
      </w:del>
      <w:r w:rsidRPr="006A3F35">
        <w:rPr>
          <w:rFonts w:ascii="Times New Roman" w:eastAsia="宋体" w:hAnsi="Times New Roman" w:cs="Times New Roman"/>
          <w:rPrChange w:id="716" w:author="ZhuMeng" w:date="2023-10-12T15:47:00Z">
            <w:rPr/>
          </w:rPrChange>
        </w:rPr>
        <w:t>语言</w:t>
      </w:r>
      <w:ins w:id="717" w:author="ZhuMeng" w:date="2023-10-12T11:50:00Z">
        <w:r w:rsidRPr="006A3F35">
          <w:rPr>
            <w:rFonts w:ascii="Times New Roman" w:eastAsia="宋体" w:hAnsi="Times New Roman" w:cs="Times New Roman" w:hint="eastAsia"/>
            <w:rPrChange w:id="718" w:author="ZhuMeng" w:date="2023-10-12T15:47:00Z">
              <w:rPr>
                <w:rFonts w:hint="eastAsia"/>
              </w:rPr>
            </w:rPrChange>
          </w:rPr>
          <w:t>与</w:t>
        </w:r>
      </w:ins>
      <w:del w:id="719" w:author="ZhuMeng" w:date="2023-10-12T10:34:00Z">
        <w:r w:rsidRPr="006A3F35" w:rsidDel="00252945">
          <w:rPr>
            <w:rFonts w:ascii="Times New Roman" w:eastAsia="宋体" w:hAnsi="Times New Roman" w:cs="Times New Roman"/>
            <w:rPrChange w:id="720" w:author="ZhuMeng" w:date="2023-10-12T15:47:00Z">
              <w:rPr/>
            </w:rPrChange>
          </w:rPr>
          <w:delText>与</w:delText>
        </w:r>
      </w:del>
      <w:r w:rsidRPr="006A3F35">
        <w:rPr>
          <w:rFonts w:ascii="Times New Roman" w:eastAsia="宋体" w:hAnsi="Times New Roman" w:cs="Times New Roman"/>
          <w:rPrChange w:id="721" w:author="ZhuMeng" w:date="2023-10-12T15:47:00Z">
            <w:rPr/>
          </w:rPrChange>
        </w:rPr>
        <w:t>国家构建息息相关</w:t>
      </w:r>
      <w:r w:rsidRPr="006A3F35">
        <w:rPr>
          <w:rFonts w:ascii="Times New Roman" w:eastAsia="宋体" w:hAnsi="Times New Roman" w:cs="Times New Roman"/>
          <w:rPrChange w:id="722" w:author="ZhuMeng" w:date="2023-10-12T15:47:00Z">
            <w:rPr/>
          </w:rPrChange>
        </w:rPr>
        <w:t>(</w:t>
      </w:r>
      <w:r w:rsidRPr="006A3F35">
        <w:rPr>
          <w:rFonts w:ascii="Times New Roman" w:eastAsia="宋体" w:hAnsi="Times New Roman" w:cs="Times New Roman"/>
          <w:rPrChange w:id="723" w:author="ZhuMeng" w:date="2023-10-12T15:47:00Z">
            <w:rPr/>
          </w:rPrChange>
        </w:rPr>
        <w:fldChar w:fldCharType="begin"/>
      </w:r>
      <w:r w:rsidRPr="006A3F35">
        <w:rPr>
          <w:rFonts w:ascii="Times New Roman" w:eastAsia="宋体" w:hAnsi="Times New Roman" w:cs="Times New Roman"/>
          <w:rPrChange w:id="724" w:author="ZhuMeng" w:date="2023-10-12T15:47:00Z">
            <w:rPr/>
          </w:rPrChange>
        </w:rPr>
        <w:instrText xml:space="preserve"> HYPERLINK \l "ref-Benedict2005" \h </w:instrText>
      </w:r>
      <w:r w:rsidRPr="00595FE8">
        <w:rPr>
          <w:rFonts w:ascii="Times New Roman" w:eastAsia="宋体" w:hAnsi="Times New Roman" w:cs="Times New Roman"/>
        </w:rPr>
      </w:r>
      <w:r w:rsidRPr="006A3F35">
        <w:rPr>
          <w:rFonts w:ascii="Times New Roman" w:eastAsia="宋体" w:hAnsi="Times New Roman" w:cs="Times New Roman"/>
          <w:rPrChange w:id="725" w:author="ZhuMeng" w:date="2023-10-12T15:47:00Z">
            <w:rPr>
              <w:rStyle w:val="af0"/>
            </w:rPr>
          </w:rPrChange>
        </w:rPr>
        <w:fldChar w:fldCharType="separate"/>
      </w:r>
      <w:r w:rsidRPr="006A3F35">
        <w:rPr>
          <w:rStyle w:val="af0"/>
          <w:rFonts w:ascii="Times New Roman" w:eastAsia="宋体" w:hAnsi="Times New Roman" w:cs="Times New Roman"/>
          <w:rPrChange w:id="726" w:author="ZhuMeng" w:date="2023-10-12T15:47:00Z">
            <w:rPr>
              <w:rStyle w:val="af0"/>
            </w:rPr>
          </w:rPrChange>
        </w:rPr>
        <w:t>Benedict, 2005</w:t>
      </w:r>
      <w:r w:rsidRPr="006A3F35">
        <w:rPr>
          <w:rStyle w:val="af0"/>
          <w:rFonts w:ascii="Times New Roman" w:eastAsia="宋体" w:hAnsi="Times New Roman" w:cs="Times New Roman"/>
          <w:rPrChange w:id="727" w:author="ZhuMeng" w:date="2023-10-12T15:47:00Z">
            <w:rPr>
              <w:rStyle w:val="af0"/>
            </w:rPr>
          </w:rPrChange>
        </w:rPr>
        <w:fldChar w:fldCharType="end"/>
      </w:r>
      <w:r w:rsidRPr="006A3F35">
        <w:rPr>
          <w:rFonts w:ascii="Times New Roman" w:eastAsia="宋体" w:hAnsi="Times New Roman" w:cs="Times New Roman"/>
          <w:rPrChange w:id="728" w:author="ZhuMeng" w:date="2023-10-12T15:47:00Z">
            <w:rPr/>
          </w:rPrChange>
        </w:rPr>
        <w:t>)</w:t>
      </w:r>
      <w:r w:rsidRPr="006A3F35">
        <w:rPr>
          <w:rFonts w:ascii="Times New Roman" w:eastAsia="宋体" w:hAnsi="Times New Roman" w:cs="Times New Roman"/>
          <w:rPrChange w:id="729" w:author="ZhuMeng" w:date="2023-10-12T15:47:00Z">
            <w:rPr/>
          </w:rPrChange>
        </w:rPr>
        <w:t>。</w:t>
      </w:r>
      <w:r w:rsidRPr="006A3F35">
        <w:rPr>
          <w:rFonts w:ascii="Times New Roman" w:eastAsia="宋体" w:hAnsi="Times New Roman" w:cs="Times New Roman"/>
          <w:rPrChange w:id="730" w:author="ZhuMeng" w:date="2023-10-12T15:47:00Z">
            <w:rPr/>
          </w:rPrChange>
        </w:rPr>
        <w:t xml:space="preserve"> </w:t>
      </w:r>
      <w:ins w:id="731" w:author="ZhuMeng" w:date="2023-10-12T11:50:00Z">
        <w:r w:rsidRPr="006A3F35">
          <w:rPr>
            <w:rFonts w:ascii="Times New Roman" w:eastAsia="宋体" w:hAnsi="Times New Roman" w:cs="Times New Roman" w:hint="eastAsia"/>
            <w:rPrChange w:id="732" w:author="ZhuMeng" w:date="2023-10-12T15:47:00Z">
              <w:rPr>
                <w:rFonts w:hint="eastAsia"/>
              </w:rPr>
            </w:rPrChange>
          </w:rPr>
          <w:t>本文</w:t>
        </w:r>
      </w:ins>
      <w:r w:rsidRPr="006A3F35">
        <w:rPr>
          <w:rFonts w:ascii="Times New Roman" w:eastAsia="宋体" w:hAnsi="Times New Roman" w:cs="Times New Roman"/>
          <w:rPrChange w:id="733" w:author="ZhuMeng" w:date="2023-10-12T15:47:00Z">
            <w:rPr/>
          </w:rPrChange>
        </w:rPr>
        <w:t>延续政治学</w:t>
      </w:r>
      <w:ins w:id="734" w:author="ZhuMeng" w:date="2023-10-12T11:55:00Z">
        <w:r w:rsidRPr="006A3F35">
          <w:rPr>
            <w:rFonts w:ascii="Times New Roman" w:eastAsia="宋体" w:hAnsi="Times New Roman" w:cs="Times New Roman" w:hint="eastAsia"/>
            <w:rPrChange w:id="735" w:author="ZhuMeng" w:date="2023-10-12T15:47:00Z">
              <w:rPr>
                <w:rFonts w:hint="eastAsia"/>
              </w:rPr>
            </w:rPrChange>
          </w:rPr>
          <w:t>脉络</w:t>
        </w:r>
      </w:ins>
      <w:del w:id="736" w:author="ZhuMeng" w:date="2023-10-12T11:55:00Z">
        <w:r w:rsidRPr="006A3F35" w:rsidDel="00E86046">
          <w:rPr>
            <w:rFonts w:ascii="Times New Roman" w:eastAsia="宋体" w:hAnsi="Times New Roman" w:cs="Times New Roman"/>
            <w:rPrChange w:id="737" w:author="ZhuMeng" w:date="2023-10-12T15:47:00Z">
              <w:rPr/>
            </w:rPrChange>
          </w:rPr>
          <w:delText>视角</w:delText>
        </w:r>
      </w:del>
      <w:r w:rsidRPr="006A3F35">
        <w:rPr>
          <w:rFonts w:ascii="Times New Roman" w:eastAsia="宋体" w:hAnsi="Times New Roman" w:cs="Times New Roman"/>
          <w:rPrChange w:id="738" w:author="ZhuMeng" w:date="2023-10-12T15:47:00Z">
            <w:rPr/>
          </w:rPrChange>
        </w:rPr>
        <w:t>，</w:t>
      </w:r>
      <w:ins w:id="739" w:author="ZhuMeng" w:date="2023-10-12T11:58:00Z">
        <w:r w:rsidRPr="006A3F35">
          <w:rPr>
            <w:rFonts w:ascii="Times New Roman" w:eastAsia="宋体" w:hAnsi="Times New Roman" w:cs="Times New Roman" w:hint="eastAsia"/>
            <w:rPrChange w:id="740" w:author="ZhuMeng" w:date="2023-10-12T15:47:00Z">
              <w:rPr>
                <w:rFonts w:hint="eastAsia"/>
              </w:rPr>
            </w:rPrChange>
          </w:rPr>
          <w:t>结合</w:t>
        </w:r>
      </w:ins>
      <w:del w:id="741" w:author="ZhuMeng" w:date="2023-10-12T11:50:00Z">
        <w:r w:rsidRPr="006A3F35" w:rsidDel="009F3B8E">
          <w:rPr>
            <w:rFonts w:ascii="Times New Roman" w:eastAsia="宋体" w:hAnsi="Times New Roman" w:cs="Times New Roman"/>
            <w:rPrChange w:id="742" w:author="ZhuMeng" w:date="2023-10-12T15:47:00Z">
              <w:rPr/>
            </w:rPrChange>
          </w:rPr>
          <w:delText>本文通过</w:delText>
        </w:r>
      </w:del>
      <w:r w:rsidRPr="006A3F35">
        <w:rPr>
          <w:rFonts w:ascii="Times New Roman" w:eastAsia="宋体" w:hAnsi="Times New Roman" w:cs="Times New Roman"/>
          <w:rPrChange w:id="743" w:author="ZhuMeng" w:date="2023-10-12T15:47:00Z">
            <w:rPr/>
          </w:rPrChange>
        </w:rPr>
        <w:t>系统功能类型学</w:t>
      </w:r>
      <w:ins w:id="744" w:author="ZhuMeng" w:date="2023-10-12T11:58:00Z">
        <w:r w:rsidRPr="006A3F35">
          <w:rPr>
            <w:rFonts w:ascii="Times New Roman" w:eastAsia="宋体" w:hAnsi="Times New Roman" w:cs="Times New Roman" w:hint="eastAsia"/>
            <w:rPrChange w:id="745" w:author="ZhuMeng" w:date="2023-10-12T15:47:00Z">
              <w:rPr>
                <w:rFonts w:hint="eastAsia"/>
              </w:rPr>
            </w:rPrChange>
          </w:rPr>
          <w:t>方法</w:t>
        </w:r>
      </w:ins>
      <w:ins w:id="746" w:author="ZhuMeng" w:date="2023-10-12T11:56:00Z">
        <w:r w:rsidRPr="006A3F35">
          <w:rPr>
            <w:rFonts w:ascii="Times New Roman" w:eastAsia="宋体" w:hAnsi="Times New Roman" w:cs="Times New Roman" w:hint="eastAsia"/>
            <w:rPrChange w:id="747" w:author="ZhuMeng" w:date="2023-10-12T15:47:00Z">
              <w:rPr>
                <w:rFonts w:hint="eastAsia"/>
              </w:rPr>
            </w:rPrChange>
          </w:rPr>
          <w:t>与国家治理的政治</w:t>
        </w:r>
      </w:ins>
      <w:ins w:id="748" w:author="ZhuMeng" w:date="2023-10-12T11:58:00Z">
        <w:r w:rsidRPr="006A3F35">
          <w:rPr>
            <w:rFonts w:ascii="Times New Roman" w:eastAsia="宋体" w:hAnsi="Times New Roman" w:cs="Times New Roman" w:hint="eastAsia"/>
            <w:rPrChange w:id="749" w:author="ZhuMeng" w:date="2023-10-12T15:47:00Z">
              <w:rPr>
                <w:rFonts w:hint="eastAsia"/>
              </w:rPr>
            </w:rPrChange>
          </w:rPr>
          <w:t>视角</w:t>
        </w:r>
      </w:ins>
      <w:ins w:id="750" w:author="ZhuMeng" w:date="2023-10-12T11:56:00Z">
        <w:r w:rsidRPr="006A3F35">
          <w:rPr>
            <w:rFonts w:ascii="Times New Roman" w:eastAsia="宋体" w:hAnsi="Times New Roman" w:cs="Times New Roman" w:hint="eastAsia"/>
            <w:rPrChange w:id="751" w:author="ZhuMeng" w:date="2023-10-12T15:47:00Z">
              <w:rPr>
                <w:rFonts w:hint="eastAsia"/>
              </w:rPr>
            </w:rPrChange>
          </w:rPr>
          <w:t>，</w:t>
        </w:r>
      </w:ins>
      <w:del w:id="752" w:author="ZhuMeng" w:date="2023-10-12T11:51:00Z">
        <w:r w:rsidRPr="006A3F35" w:rsidDel="00E86046">
          <w:rPr>
            <w:rFonts w:ascii="Times New Roman" w:eastAsia="宋体" w:hAnsi="Times New Roman" w:cs="Times New Roman"/>
            <w:rPrChange w:id="753" w:author="ZhuMeng" w:date="2023-10-12T15:47:00Z">
              <w:rPr/>
            </w:rPrChange>
          </w:rPr>
          <w:delText>方法</w:delText>
        </w:r>
      </w:del>
      <w:r w:rsidRPr="006A3F35">
        <w:rPr>
          <w:rFonts w:ascii="Times New Roman" w:eastAsia="宋体" w:hAnsi="Times New Roman" w:cs="Times New Roman"/>
          <w:rPrChange w:id="754" w:author="ZhuMeng" w:date="2023-10-12T15:47:00Z">
            <w:rPr/>
          </w:rPrChange>
        </w:rPr>
        <w:t>对语言</w:t>
      </w:r>
      <w:del w:id="755" w:author="ZhuMeng" w:date="2023-10-12T11:58:00Z">
        <w:r w:rsidRPr="006A3F35" w:rsidDel="00800A7A">
          <w:rPr>
            <w:rFonts w:ascii="Times New Roman" w:eastAsia="宋体" w:hAnsi="Times New Roman" w:cs="Times New Roman"/>
            <w:rPrChange w:id="756" w:author="ZhuMeng" w:date="2023-10-12T15:47:00Z">
              <w:rPr/>
            </w:rPrChange>
          </w:rPr>
          <w:delText>的</w:delText>
        </w:r>
      </w:del>
      <w:r w:rsidRPr="006A3F35">
        <w:rPr>
          <w:rFonts w:ascii="Times New Roman" w:eastAsia="宋体" w:hAnsi="Times New Roman" w:cs="Times New Roman"/>
          <w:rPrChange w:id="757" w:author="ZhuMeng" w:date="2023-10-12T15:47:00Z">
            <w:rPr/>
          </w:rPrChange>
        </w:rPr>
        <w:t>治理效能进行分析</w:t>
      </w:r>
      <w:del w:id="758" w:author="ZhuMeng" w:date="2023-10-12T11:56:00Z">
        <w:r w:rsidRPr="006A3F35" w:rsidDel="00317F2B">
          <w:rPr>
            <w:rFonts w:ascii="Times New Roman" w:eastAsia="宋体" w:hAnsi="Times New Roman" w:cs="Times New Roman"/>
            <w:rPrChange w:id="759" w:author="ZhuMeng" w:date="2023-10-12T15:47:00Z">
              <w:rPr/>
            </w:rPrChange>
          </w:rPr>
          <w:delText>。</w:delText>
        </w:r>
        <w:r w:rsidRPr="006A3F35" w:rsidDel="00317F2B">
          <w:rPr>
            <w:rFonts w:ascii="Times New Roman" w:eastAsia="宋体" w:hAnsi="Times New Roman" w:cs="Times New Roman"/>
            <w:rPrChange w:id="760" w:author="ZhuMeng" w:date="2023-10-12T15:47:00Z">
              <w:rPr/>
            </w:rPrChange>
          </w:rPr>
          <w:delText xml:space="preserve"> </w:delText>
        </w:r>
        <w:r w:rsidRPr="006A3F35" w:rsidDel="00317F2B">
          <w:rPr>
            <w:rFonts w:ascii="Times New Roman" w:eastAsia="宋体" w:hAnsi="Times New Roman" w:cs="Times New Roman"/>
            <w:rPrChange w:id="761" w:author="ZhuMeng" w:date="2023-10-12T15:47:00Z">
              <w:rPr/>
            </w:rPrChange>
          </w:rPr>
          <w:delText>系统功能类型学原为一种系统功能语言学方法，旨在揭示语言在社会运行上的功能性特点</w:delText>
        </w:r>
        <w:r w:rsidRPr="006A3F35" w:rsidDel="00317F2B">
          <w:rPr>
            <w:rFonts w:ascii="Times New Roman" w:eastAsia="宋体" w:hAnsi="Times New Roman" w:cs="Times New Roman"/>
            <w:rPrChange w:id="762" w:author="ZhuMeng" w:date="2023-10-12T15:47:00Z">
              <w:rPr/>
            </w:rPrChange>
          </w:rPr>
          <w:delText>(</w:delText>
        </w:r>
        <w:r w:rsidRPr="006A3F35" w:rsidDel="00317F2B">
          <w:rPr>
            <w:rFonts w:ascii="Times New Roman" w:eastAsia="宋体" w:hAnsi="Times New Roman" w:cs="Times New Roman"/>
            <w:rPrChange w:id="763" w:author="ZhuMeng" w:date="2023-10-12T15:47:00Z">
              <w:rPr/>
            </w:rPrChange>
          </w:rPr>
          <w:fldChar w:fldCharType="begin"/>
        </w:r>
        <w:r w:rsidRPr="006A3F35" w:rsidDel="00317F2B">
          <w:rPr>
            <w:rFonts w:ascii="Times New Roman" w:eastAsia="宋体" w:hAnsi="Times New Roman" w:cs="Times New Roman"/>
            <w:rPrChange w:id="764" w:author="ZhuMeng" w:date="2023-10-12T15:47:00Z">
              <w:rPr/>
            </w:rPrChange>
          </w:rPr>
          <w:delInstrText xml:space="preserve"> HYPERLINK \l "ref-Cummings2019" \h </w:delInstrText>
        </w:r>
        <w:r w:rsidRPr="00595FE8" w:rsidDel="00317F2B">
          <w:rPr>
            <w:rFonts w:ascii="Times New Roman" w:eastAsia="宋体" w:hAnsi="Times New Roman" w:cs="Times New Roman"/>
          </w:rPr>
        </w:r>
        <w:r w:rsidRPr="006A3F35" w:rsidDel="00317F2B">
          <w:rPr>
            <w:rFonts w:ascii="Times New Roman" w:eastAsia="宋体" w:hAnsi="Times New Roman" w:cs="Times New Roman"/>
            <w:rPrChange w:id="765" w:author="ZhuMeng" w:date="2023-10-12T15:47:00Z">
              <w:rPr>
                <w:rStyle w:val="af0"/>
              </w:rPr>
            </w:rPrChange>
          </w:rPr>
          <w:fldChar w:fldCharType="separate"/>
        </w:r>
        <w:r w:rsidRPr="006A3F35" w:rsidDel="00317F2B">
          <w:rPr>
            <w:rStyle w:val="af0"/>
            <w:rFonts w:ascii="Times New Roman" w:eastAsia="宋体" w:hAnsi="Times New Roman" w:cs="Times New Roman"/>
            <w:rPrChange w:id="766" w:author="ZhuMeng" w:date="2023-10-12T15:47:00Z">
              <w:rPr>
                <w:rStyle w:val="af0"/>
              </w:rPr>
            </w:rPrChange>
          </w:rPr>
          <w:delText>Cummings, 2019</w:delText>
        </w:r>
        <w:r w:rsidRPr="006A3F35" w:rsidDel="00317F2B">
          <w:rPr>
            <w:rStyle w:val="af0"/>
            <w:rFonts w:ascii="Times New Roman" w:eastAsia="宋体" w:hAnsi="Times New Roman" w:cs="Times New Roman"/>
            <w:rPrChange w:id="767" w:author="ZhuMeng" w:date="2023-10-12T15:47:00Z">
              <w:rPr>
                <w:rStyle w:val="af0"/>
              </w:rPr>
            </w:rPrChange>
          </w:rPr>
          <w:fldChar w:fldCharType="end"/>
        </w:r>
        <w:r w:rsidRPr="006A3F35" w:rsidDel="00317F2B">
          <w:rPr>
            <w:rFonts w:ascii="Times New Roman" w:eastAsia="宋体" w:hAnsi="Times New Roman" w:cs="Times New Roman"/>
            <w:rPrChange w:id="768" w:author="ZhuMeng" w:date="2023-10-12T15:47:00Z">
              <w:rPr/>
            </w:rPrChange>
          </w:rPr>
          <w:delText xml:space="preserve">; </w:delText>
        </w:r>
        <w:r w:rsidRPr="006A3F35" w:rsidDel="00317F2B">
          <w:rPr>
            <w:rFonts w:ascii="Times New Roman" w:eastAsia="宋体" w:hAnsi="Times New Roman" w:cs="Times New Roman"/>
            <w:rPrChange w:id="769" w:author="ZhuMeng" w:date="2023-10-12T15:47:00Z">
              <w:rPr/>
            </w:rPrChange>
          </w:rPr>
          <w:fldChar w:fldCharType="begin"/>
        </w:r>
        <w:r w:rsidRPr="006A3F35" w:rsidDel="00317F2B">
          <w:rPr>
            <w:rFonts w:ascii="Times New Roman" w:eastAsia="宋体" w:hAnsi="Times New Roman" w:cs="Times New Roman"/>
            <w:rPrChange w:id="770" w:author="ZhuMeng" w:date="2023-10-12T15:47:00Z">
              <w:rPr/>
            </w:rPrChange>
          </w:rPr>
          <w:delInstrText xml:space="preserve"> HYPERLINK \l "ref-GuoWen2007" \h </w:delInstrText>
        </w:r>
        <w:r w:rsidRPr="00595FE8" w:rsidDel="00317F2B">
          <w:rPr>
            <w:rFonts w:ascii="Times New Roman" w:eastAsia="宋体" w:hAnsi="Times New Roman" w:cs="Times New Roman"/>
          </w:rPr>
        </w:r>
        <w:r w:rsidRPr="006A3F35" w:rsidDel="00317F2B">
          <w:rPr>
            <w:rFonts w:ascii="Times New Roman" w:eastAsia="宋体" w:hAnsi="Times New Roman" w:cs="Times New Roman"/>
            <w:rPrChange w:id="771" w:author="ZhuMeng" w:date="2023-10-12T15:47:00Z">
              <w:rPr>
                <w:rStyle w:val="af0"/>
              </w:rPr>
            </w:rPrChange>
          </w:rPr>
          <w:fldChar w:fldCharType="separate"/>
        </w:r>
        <w:r w:rsidRPr="006A3F35" w:rsidDel="00317F2B">
          <w:rPr>
            <w:rStyle w:val="af0"/>
            <w:rFonts w:ascii="Times New Roman" w:eastAsia="宋体" w:hAnsi="Times New Roman" w:cs="Times New Roman"/>
            <w:rPrChange w:id="772" w:author="ZhuMeng" w:date="2023-10-12T15:47:00Z">
              <w:rPr>
                <w:rStyle w:val="af0"/>
              </w:rPr>
            </w:rPrChange>
          </w:rPr>
          <w:delText>GuoWen, 2007</w:delText>
        </w:r>
        <w:r w:rsidRPr="006A3F35" w:rsidDel="00317F2B">
          <w:rPr>
            <w:rStyle w:val="af0"/>
            <w:rFonts w:ascii="Times New Roman" w:eastAsia="宋体" w:hAnsi="Times New Roman" w:cs="Times New Roman"/>
            <w:rPrChange w:id="773" w:author="ZhuMeng" w:date="2023-10-12T15:47:00Z">
              <w:rPr>
                <w:rStyle w:val="af0"/>
              </w:rPr>
            </w:rPrChange>
          </w:rPr>
          <w:fldChar w:fldCharType="end"/>
        </w:r>
        <w:r w:rsidRPr="006A3F35" w:rsidDel="00317F2B">
          <w:rPr>
            <w:rFonts w:ascii="Times New Roman" w:eastAsia="宋体" w:hAnsi="Times New Roman" w:cs="Times New Roman"/>
            <w:rPrChange w:id="774" w:author="ZhuMeng" w:date="2023-10-12T15:47:00Z">
              <w:rPr/>
            </w:rPrChange>
          </w:rPr>
          <w:delText xml:space="preserve">; </w:delText>
        </w:r>
        <w:r w:rsidRPr="006A3F35" w:rsidDel="00317F2B">
          <w:rPr>
            <w:rFonts w:ascii="Times New Roman" w:eastAsia="宋体" w:hAnsi="Times New Roman" w:cs="Times New Roman"/>
            <w:rPrChange w:id="775" w:author="ZhuMeng" w:date="2023-10-12T15:47:00Z">
              <w:rPr/>
            </w:rPrChange>
          </w:rPr>
          <w:fldChar w:fldCharType="begin"/>
        </w:r>
        <w:r w:rsidRPr="006A3F35" w:rsidDel="00317F2B">
          <w:rPr>
            <w:rFonts w:ascii="Times New Roman" w:eastAsia="宋体" w:hAnsi="Times New Roman" w:cs="Times New Roman"/>
            <w:rPrChange w:id="776" w:author="ZhuMeng" w:date="2023-10-12T15:47:00Z">
              <w:rPr/>
            </w:rPrChange>
          </w:rPr>
          <w:delInstrText xml:space="preserve"> HYPERLINK \l "ref-HallidayEtAl1964" \h </w:delInstrText>
        </w:r>
        <w:r w:rsidRPr="00595FE8" w:rsidDel="00317F2B">
          <w:rPr>
            <w:rFonts w:ascii="Times New Roman" w:eastAsia="宋体" w:hAnsi="Times New Roman" w:cs="Times New Roman"/>
          </w:rPr>
        </w:r>
        <w:r w:rsidRPr="006A3F35" w:rsidDel="00317F2B">
          <w:rPr>
            <w:rFonts w:ascii="Times New Roman" w:eastAsia="宋体" w:hAnsi="Times New Roman" w:cs="Times New Roman"/>
            <w:rPrChange w:id="777" w:author="ZhuMeng" w:date="2023-10-12T15:47:00Z">
              <w:rPr>
                <w:rStyle w:val="af0"/>
              </w:rPr>
            </w:rPrChange>
          </w:rPr>
          <w:fldChar w:fldCharType="separate"/>
        </w:r>
        <w:r w:rsidRPr="006A3F35" w:rsidDel="00317F2B">
          <w:rPr>
            <w:rStyle w:val="af0"/>
            <w:rFonts w:ascii="Times New Roman" w:eastAsia="宋体" w:hAnsi="Times New Roman" w:cs="Times New Roman"/>
            <w:rPrChange w:id="778" w:author="ZhuMeng" w:date="2023-10-12T15:47:00Z">
              <w:rPr>
                <w:rStyle w:val="af0"/>
              </w:rPr>
            </w:rPrChange>
          </w:rPr>
          <w:delText>Halliday et al., 1964</w:delText>
        </w:r>
        <w:r w:rsidRPr="006A3F35" w:rsidDel="00317F2B">
          <w:rPr>
            <w:rStyle w:val="af0"/>
            <w:rFonts w:ascii="Times New Roman" w:eastAsia="宋体" w:hAnsi="Times New Roman" w:cs="Times New Roman"/>
            <w:rPrChange w:id="779" w:author="ZhuMeng" w:date="2023-10-12T15:47:00Z">
              <w:rPr>
                <w:rStyle w:val="af0"/>
              </w:rPr>
            </w:rPrChange>
          </w:rPr>
          <w:fldChar w:fldCharType="end"/>
        </w:r>
        <w:r w:rsidRPr="006A3F35" w:rsidDel="00317F2B">
          <w:rPr>
            <w:rFonts w:ascii="Times New Roman" w:eastAsia="宋体" w:hAnsi="Times New Roman" w:cs="Times New Roman"/>
            <w:rPrChange w:id="780" w:author="ZhuMeng" w:date="2023-10-12T15:47:00Z">
              <w:rPr/>
            </w:rPrChange>
          </w:rPr>
          <w:delText>)</w:delText>
        </w:r>
        <w:r w:rsidRPr="006A3F35" w:rsidDel="00317F2B">
          <w:rPr>
            <w:rFonts w:ascii="Times New Roman" w:eastAsia="宋体" w:hAnsi="Times New Roman" w:cs="Times New Roman"/>
            <w:rPrChange w:id="781" w:author="ZhuMeng" w:date="2023-10-12T15:47:00Z">
              <w:rPr/>
            </w:rPrChange>
          </w:rPr>
          <w:delText>。</w:delText>
        </w:r>
        <w:r w:rsidRPr="006A3F35" w:rsidDel="00317F2B">
          <w:rPr>
            <w:rFonts w:ascii="Times New Roman" w:eastAsia="宋体" w:hAnsi="Times New Roman" w:cs="Times New Roman"/>
            <w:rPrChange w:id="782" w:author="ZhuMeng" w:date="2023-10-12T15:47:00Z">
              <w:rPr/>
            </w:rPrChange>
          </w:rPr>
          <w:delText xml:space="preserve"> </w:delText>
        </w:r>
        <w:r w:rsidRPr="006A3F35" w:rsidDel="00317F2B">
          <w:rPr>
            <w:rFonts w:ascii="Times New Roman" w:eastAsia="宋体" w:hAnsi="Times New Roman" w:cs="Times New Roman"/>
            <w:rPrChange w:id="783" w:author="ZhuMeng" w:date="2023-10-12T15:47:00Z">
              <w:rPr/>
            </w:rPrChange>
          </w:rPr>
          <w:delText>本文将这种视角与国家治理的政治需求相结合，</w:delText>
        </w:r>
      </w:del>
      <w:ins w:id="784" w:author="ZhuMeng" w:date="2023-10-12T11:56:00Z">
        <w:r w:rsidRPr="006A3F35">
          <w:rPr>
            <w:rFonts w:ascii="Times New Roman" w:eastAsia="宋体" w:hAnsi="Times New Roman" w:cs="Times New Roman" w:hint="eastAsia"/>
            <w:rPrChange w:id="785" w:author="ZhuMeng" w:date="2023-10-12T15:47:00Z">
              <w:rPr>
                <w:rFonts w:hint="eastAsia"/>
              </w:rPr>
            </w:rPrChange>
          </w:rPr>
          <w:t>，</w:t>
        </w:r>
      </w:ins>
      <w:ins w:id="786" w:author="ZhuMeng" w:date="2023-10-13T09:36:00Z">
        <w:r w:rsidR="008D5779">
          <w:rPr>
            <w:rFonts w:ascii="Times New Roman" w:eastAsia="宋体" w:hAnsi="Times New Roman" w:cs="Times New Roman" w:hint="eastAsia"/>
          </w:rPr>
          <w:t>阐明</w:t>
        </w:r>
      </w:ins>
      <w:del w:id="787" w:author="ZhuMeng" w:date="2023-10-13T09:34:00Z">
        <w:r w:rsidRPr="006A3F35" w:rsidDel="00CE5669">
          <w:rPr>
            <w:rFonts w:ascii="Times New Roman" w:eastAsia="宋体" w:hAnsi="Times New Roman" w:cs="Times New Roman"/>
            <w:rPrChange w:id="788" w:author="ZhuMeng" w:date="2023-10-12T15:47:00Z">
              <w:rPr/>
            </w:rPrChange>
          </w:rPr>
          <w:delText>提出</w:delText>
        </w:r>
      </w:del>
      <w:r w:rsidRPr="006A3F35">
        <w:rPr>
          <w:rFonts w:ascii="Times New Roman" w:eastAsia="宋体" w:hAnsi="Times New Roman" w:cs="Times New Roman"/>
          <w:rPrChange w:id="789" w:author="ZhuMeng" w:date="2023-10-12T15:47:00Z">
            <w:rPr/>
          </w:rPrChange>
        </w:rPr>
        <w:t>语言规划作为一种公共制度</w:t>
      </w:r>
      <w:del w:id="790" w:author="ZhuMeng" w:date="2023-10-12T11:59:00Z">
        <w:r w:rsidRPr="006A3F35" w:rsidDel="00C33208">
          <w:rPr>
            <w:rFonts w:ascii="Times New Roman" w:eastAsia="宋体" w:hAnsi="Times New Roman" w:cs="Times New Roman"/>
            <w:rPrChange w:id="791" w:author="ZhuMeng" w:date="2023-10-12T15:47:00Z">
              <w:rPr/>
            </w:rPrChange>
          </w:rPr>
          <w:delText>体系</w:delText>
        </w:r>
      </w:del>
      <w:r w:rsidRPr="006A3F35">
        <w:rPr>
          <w:rFonts w:ascii="Times New Roman" w:eastAsia="宋体" w:hAnsi="Times New Roman" w:cs="Times New Roman"/>
          <w:rPrChange w:id="792" w:author="ZhuMeng" w:date="2023-10-12T15:47:00Z">
            <w:rPr/>
          </w:rPrChange>
        </w:rPr>
        <w:t>和公共政策</w:t>
      </w:r>
      <w:del w:id="793" w:author="ZhuMeng" w:date="2023-10-12T12:00:00Z">
        <w:r w:rsidRPr="006A3F35" w:rsidDel="00C33208">
          <w:rPr>
            <w:rFonts w:ascii="Times New Roman" w:eastAsia="宋体" w:hAnsi="Times New Roman" w:cs="Times New Roman"/>
            <w:rPrChange w:id="794" w:author="ZhuMeng" w:date="2023-10-12T15:47:00Z">
              <w:rPr/>
            </w:rPrChange>
          </w:rPr>
          <w:delText>手段</w:delText>
        </w:r>
      </w:del>
      <w:ins w:id="795" w:author="ZhuMeng" w:date="2023-10-13T09:35:00Z">
        <w:r w:rsidR="00C10BB8">
          <w:rPr>
            <w:rFonts w:ascii="Times New Roman" w:eastAsia="宋体" w:hAnsi="Times New Roman" w:cs="Times New Roman" w:hint="eastAsia"/>
          </w:rPr>
          <w:t>在国家治理体系中不同层次上的</w:t>
        </w:r>
        <w:r w:rsidR="00552BAA">
          <w:rPr>
            <w:rFonts w:ascii="Times New Roman" w:eastAsia="宋体" w:hAnsi="Times New Roman" w:cs="Times New Roman" w:hint="eastAsia"/>
          </w:rPr>
          <w:t>贯穿性和统合</w:t>
        </w:r>
      </w:ins>
      <w:ins w:id="796" w:author="ZhuMeng" w:date="2023-10-13T09:36:00Z">
        <w:r w:rsidR="00552BAA">
          <w:rPr>
            <w:rFonts w:ascii="Times New Roman" w:eastAsia="宋体" w:hAnsi="Times New Roman" w:cs="Times New Roman" w:hint="eastAsia"/>
          </w:rPr>
          <w:t>性功效。</w:t>
        </w:r>
      </w:ins>
      <w:del w:id="797" w:author="ZhuMeng" w:date="2023-10-13T09:35:00Z">
        <w:r w:rsidRPr="006A3F35" w:rsidDel="00C10BB8">
          <w:rPr>
            <w:rFonts w:ascii="Times New Roman" w:eastAsia="宋体" w:hAnsi="Times New Roman" w:cs="Times New Roman" w:hint="eastAsia"/>
            <w:rPrChange w:id="798" w:author="ZhuMeng" w:date="2023-10-12T15:47:00Z">
              <w:rPr/>
            </w:rPrChange>
          </w:rPr>
          <w:delText>对</w:delText>
        </w:r>
      </w:del>
      <w:del w:id="799" w:author="ZhuMeng" w:date="2023-10-13T09:36:00Z">
        <w:r w:rsidRPr="006A3F35" w:rsidDel="007A71A1">
          <w:rPr>
            <w:rFonts w:ascii="Times New Roman" w:eastAsia="宋体" w:hAnsi="Times New Roman" w:cs="Times New Roman"/>
            <w:rPrChange w:id="800" w:author="ZhuMeng" w:date="2023-10-12T15:47:00Z">
              <w:rPr/>
            </w:rPrChange>
          </w:rPr>
          <w:delText>国家治理、群体治理和个体治理</w:delText>
        </w:r>
      </w:del>
      <w:del w:id="801" w:author="ZhuMeng" w:date="2023-10-12T11:59:00Z">
        <w:r w:rsidRPr="006A3F35" w:rsidDel="00673698">
          <w:rPr>
            <w:rFonts w:ascii="Times New Roman" w:eastAsia="宋体" w:hAnsi="Times New Roman" w:cs="Times New Roman"/>
            <w:rPrChange w:id="802" w:author="ZhuMeng" w:date="2023-10-12T15:47:00Z">
              <w:rPr/>
            </w:rPrChange>
          </w:rPr>
          <w:delText>三个</w:delText>
        </w:r>
      </w:del>
      <w:del w:id="803" w:author="ZhuMeng" w:date="2023-10-13T09:36:00Z">
        <w:r w:rsidRPr="006A3F35" w:rsidDel="007A71A1">
          <w:rPr>
            <w:rFonts w:ascii="Times New Roman" w:eastAsia="宋体" w:hAnsi="Times New Roman" w:cs="Times New Roman"/>
            <w:rPrChange w:id="804" w:author="ZhuMeng" w:date="2023-10-12T15:47:00Z">
              <w:rPr/>
            </w:rPrChange>
          </w:rPr>
          <w:delText>层次上的</w:delText>
        </w:r>
      </w:del>
      <w:del w:id="805" w:author="ZhuMeng" w:date="2023-10-12T12:00:00Z">
        <w:r w:rsidRPr="006A3F35" w:rsidDel="008B55AA">
          <w:rPr>
            <w:rFonts w:ascii="Times New Roman" w:eastAsia="宋体" w:hAnsi="Times New Roman" w:cs="Times New Roman"/>
            <w:rPrChange w:id="806" w:author="ZhuMeng" w:date="2023-10-12T15:47:00Z">
              <w:rPr/>
            </w:rPrChange>
          </w:rPr>
          <w:delText>功能</w:delText>
        </w:r>
        <w:r w:rsidRPr="006A3F35" w:rsidDel="00930305">
          <w:rPr>
            <w:rFonts w:ascii="Times New Roman" w:eastAsia="宋体" w:hAnsi="Times New Roman" w:cs="Times New Roman"/>
            <w:rPrChange w:id="807" w:author="ZhuMeng" w:date="2023-10-12T15:47:00Z">
              <w:rPr/>
            </w:rPrChange>
          </w:rPr>
          <w:delText>特点</w:delText>
        </w:r>
      </w:del>
      <w:del w:id="808" w:author="ZhuMeng" w:date="2023-10-13T09:34:00Z">
        <w:r w:rsidRPr="006A3F35" w:rsidDel="00A57957">
          <w:rPr>
            <w:rFonts w:ascii="Times New Roman" w:eastAsia="宋体" w:hAnsi="Times New Roman" w:cs="Times New Roman"/>
            <w:rPrChange w:id="809" w:author="ZhuMeng" w:date="2023-10-12T15:47:00Z">
              <w:rPr/>
            </w:rPrChange>
          </w:rPr>
          <w:delText>：</w:delText>
        </w:r>
      </w:del>
    </w:p>
    <w:p w14:paraId="1F802B12" w14:textId="77777777" w:rsidR="0067268E" w:rsidRPr="006A3F35" w:rsidRDefault="0067268E" w:rsidP="00FD1F70">
      <w:pPr>
        <w:pStyle w:val="2"/>
        <w:spacing w:line="360" w:lineRule="auto"/>
        <w:ind w:firstLine="489"/>
        <w:jc w:val="both"/>
        <w:rPr>
          <w:rFonts w:ascii="Times New Roman" w:eastAsia="宋体" w:hAnsi="Times New Roman" w:cs="Times New Roman"/>
          <w:rPrChange w:id="810" w:author="ZhuMeng" w:date="2023-10-12T15:47:00Z">
            <w:rPr/>
          </w:rPrChange>
        </w:rPr>
        <w:pPrChange w:id="811" w:author="ZhuMeng" w:date="2023-10-13T09:17:00Z">
          <w:pPr>
            <w:pStyle w:val="2"/>
            <w:ind w:firstLine="489"/>
          </w:pPr>
        </w:pPrChange>
      </w:pPr>
      <w:bookmarkStart w:id="812" w:name="语言与国家治理"/>
      <w:r w:rsidRPr="006A3F35">
        <w:rPr>
          <w:rFonts w:ascii="Times New Roman" w:eastAsia="宋体" w:hAnsi="Times New Roman" w:cs="Times New Roman"/>
          <w:rPrChange w:id="813" w:author="ZhuMeng" w:date="2023-10-12T15:47:00Z">
            <w:rPr/>
          </w:rPrChange>
        </w:rPr>
        <w:t>语言与国家治理</w:t>
      </w:r>
    </w:p>
    <w:p w14:paraId="1301108F" w14:textId="067935C2" w:rsidR="0067268E" w:rsidRPr="006A3F35" w:rsidRDefault="0067268E" w:rsidP="00FD1F70">
      <w:pPr>
        <w:pStyle w:val="FirstParagraph"/>
        <w:spacing w:line="360" w:lineRule="auto"/>
        <w:jc w:val="both"/>
        <w:rPr>
          <w:rFonts w:ascii="Times New Roman" w:eastAsia="宋体" w:hAnsi="Times New Roman" w:cs="Times New Roman" w:hint="eastAsia"/>
          <w:rPrChange w:id="814" w:author="ZhuMeng" w:date="2023-10-12T15:47:00Z">
            <w:rPr/>
          </w:rPrChange>
        </w:rPr>
        <w:pPrChange w:id="815" w:author="ZhuMeng" w:date="2023-10-13T09:17:00Z">
          <w:pPr>
            <w:pStyle w:val="FirstParagraph"/>
          </w:pPr>
        </w:pPrChange>
      </w:pPr>
      <w:r w:rsidRPr="006A3F35">
        <w:rPr>
          <w:rFonts w:ascii="Times New Roman" w:eastAsia="宋体" w:hAnsi="Times New Roman" w:cs="Times New Roman"/>
          <w:rPrChange w:id="816" w:author="ZhuMeng" w:date="2023-10-12T15:47:00Z">
            <w:rPr/>
          </w:rPrChange>
        </w:rPr>
        <w:t>国家治理是</w:t>
      </w:r>
      <w:ins w:id="817" w:author="ZhuMeng" w:date="2023-10-12T12:01:00Z">
        <w:r w:rsidRPr="006A3F35">
          <w:rPr>
            <w:rFonts w:ascii="Times New Roman" w:eastAsia="宋体" w:hAnsi="Times New Roman" w:cs="Times New Roman" w:hint="eastAsia"/>
            <w:rPrChange w:id="818" w:author="ZhuMeng" w:date="2023-10-12T15:47:00Z">
              <w:rPr>
                <w:rFonts w:hint="eastAsia"/>
              </w:rPr>
            </w:rPrChange>
          </w:rPr>
          <w:t>指</w:t>
        </w:r>
      </w:ins>
      <w:r w:rsidRPr="006A3F35">
        <w:rPr>
          <w:rFonts w:ascii="Times New Roman" w:eastAsia="宋体" w:hAnsi="Times New Roman" w:cs="Times New Roman"/>
          <w:rPrChange w:id="819" w:author="ZhuMeng" w:date="2023-10-12T15:47:00Z">
            <w:rPr/>
          </w:rPrChange>
        </w:rPr>
        <w:t>国家政权的所有者、管理者和利益相关者等多元</w:t>
      </w:r>
      <w:ins w:id="820" w:author="ZhuMeng" w:date="2023-10-12T12:01:00Z">
        <w:r w:rsidRPr="006A3F35">
          <w:rPr>
            <w:rFonts w:ascii="Times New Roman" w:eastAsia="宋体" w:hAnsi="Times New Roman" w:cs="Times New Roman" w:hint="eastAsia"/>
            <w:rPrChange w:id="821" w:author="ZhuMeng" w:date="2023-10-12T15:47:00Z">
              <w:rPr>
                <w:rFonts w:hint="eastAsia"/>
              </w:rPr>
            </w:rPrChange>
          </w:rPr>
          <w:t>行为主体</w:t>
        </w:r>
      </w:ins>
      <w:del w:id="822" w:author="ZhuMeng" w:date="2023-10-12T12:01:00Z">
        <w:r w:rsidRPr="006A3F35" w:rsidDel="00C8719A">
          <w:rPr>
            <w:rFonts w:ascii="Times New Roman" w:eastAsia="宋体" w:hAnsi="Times New Roman" w:cs="Times New Roman" w:hint="eastAsia"/>
            <w:rPrChange w:id="823" w:author="ZhuMeng" w:date="2023-10-12T15:47:00Z">
              <w:rPr>
                <w:rFonts w:hint="eastAsia"/>
              </w:rPr>
            </w:rPrChange>
          </w:rPr>
          <w:delText>行</w:delText>
        </w:r>
        <w:r w:rsidRPr="006A3F35" w:rsidDel="00C8719A">
          <w:rPr>
            <w:rFonts w:ascii="Times New Roman" w:eastAsia="宋体" w:hAnsi="Times New Roman" w:cs="Times New Roman"/>
            <w:rPrChange w:id="824" w:author="ZhuMeng" w:date="2023-10-12T15:47:00Z">
              <w:rPr/>
            </w:rPrChange>
          </w:rPr>
          <w:delText>动者</w:delText>
        </w:r>
      </w:del>
      <w:r w:rsidRPr="006A3F35">
        <w:rPr>
          <w:rFonts w:ascii="Times New Roman" w:eastAsia="宋体" w:hAnsi="Times New Roman" w:cs="Times New Roman"/>
          <w:rPrChange w:id="825" w:author="ZhuMeng" w:date="2023-10-12T15:47:00Z">
            <w:rPr/>
          </w:rPrChange>
        </w:rPr>
        <w:t>在一</w:t>
      </w:r>
      <w:del w:id="826" w:author="ZhuMeng" w:date="2023-10-12T12:02:00Z">
        <w:r w:rsidRPr="006A3F35" w:rsidDel="00E33D3C">
          <w:rPr>
            <w:rFonts w:ascii="Times New Roman" w:eastAsia="宋体" w:hAnsi="Times New Roman" w:cs="Times New Roman"/>
            <w:rPrChange w:id="827" w:author="ZhuMeng" w:date="2023-10-12T15:47:00Z">
              <w:rPr/>
            </w:rPrChange>
          </w:rPr>
          <w:delText>个</w:delText>
        </w:r>
      </w:del>
      <w:r w:rsidRPr="006A3F35">
        <w:rPr>
          <w:rFonts w:ascii="Times New Roman" w:eastAsia="宋体" w:hAnsi="Times New Roman" w:cs="Times New Roman"/>
          <w:rPrChange w:id="828" w:author="ZhuMeng" w:date="2023-10-12T15:47:00Z">
            <w:rPr/>
          </w:rPrChange>
        </w:rPr>
        <w:t>国</w:t>
      </w:r>
      <w:del w:id="829" w:author="ZhuMeng" w:date="2023-10-12T12:02:00Z">
        <w:r w:rsidRPr="006A3F35" w:rsidDel="00E33D3C">
          <w:rPr>
            <w:rFonts w:ascii="Times New Roman" w:eastAsia="宋体" w:hAnsi="Times New Roman" w:cs="Times New Roman"/>
            <w:rPrChange w:id="830" w:author="ZhuMeng" w:date="2023-10-12T15:47:00Z">
              <w:rPr/>
            </w:rPrChange>
          </w:rPr>
          <w:delText>家</w:delText>
        </w:r>
      </w:del>
      <w:r w:rsidRPr="006A3F35">
        <w:rPr>
          <w:rFonts w:ascii="Times New Roman" w:eastAsia="宋体" w:hAnsi="Times New Roman" w:cs="Times New Roman"/>
          <w:rPrChange w:id="831" w:author="ZhuMeng" w:date="2023-10-12T15:47:00Z">
            <w:rPr/>
          </w:rPrChange>
        </w:rPr>
        <w:t>范围内对社会公共事务的合作管理，</w:t>
      </w:r>
      <w:ins w:id="832" w:author="ZhuMeng" w:date="2023-10-12T12:02:00Z">
        <w:r w:rsidRPr="006A3F35">
          <w:rPr>
            <w:rFonts w:ascii="Times New Roman" w:eastAsia="宋体" w:hAnsi="Times New Roman" w:cs="Times New Roman" w:hint="eastAsia"/>
            <w:rPrChange w:id="833" w:author="ZhuMeng" w:date="2023-10-12T15:47:00Z">
              <w:rPr>
                <w:rFonts w:hint="eastAsia"/>
              </w:rPr>
            </w:rPrChange>
          </w:rPr>
          <w:t>以便</w:t>
        </w:r>
      </w:ins>
      <w:del w:id="834" w:author="ZhuMeng" w:date="2023-10-12T12:02:00Z">
        <w:r w:rsidRPr="006A3F35" w:rsidDel="00E33D3C">
          <w:rPr>
            <w:rFonts w:ascii="Times New Roman" w:eastAsia="宋体" w:hAnsi="Times New Roman" w:cs="Times New Roman"/>
            <w:rPrChange w:id="835" w:author="ZhuMeng" w:date="2023-10-12T15:47:00Z">
              <w:rPr/>
            </w:rPrChange>
          </w:rPr>
          <w:delText>以</w:delText>
        </w:r>
      </w:del>
      <w:r w:rsidRPr="006A3F35">
        <w:rPr>
          <w:rFonts w:ascii="Times New Roman" w:eastAsia="宋体" w:hAnsi="Times New Roman" w:cs="Times New Roman"/>
          <w:rPrChange w:id="836" w:author="ZhuMeng" w:date="2023-10-12T15:47:00Z">
            <w:rPr/>
          </w:rPrChange>
        </w:rPr>
        <w:t>维护公共秩序、增进国家利益</w:t>
      </w:r>
      <w:ins w:id="837" w:author="ZhuMeng" w:date="2023-10-12T12:03:00Z">
        <w:r w:rsidRPr="006A3F35">
          <w:rPr>
            <w:rFonts w:ascii="Times New Roman" w:eastAsia="宋体" w:hAnsi="Times New Roman" w:cs="Times New Roman" w:hint="eastAsia"/>
            <w:rPrChange w:id="838" w:author="ZhuMeng" w:date="2023-10-12T15:47:00Z">
              <w:rPr>
                <w:rFonts w:hint="eastAsia"/>
              </w:rPr>
            </w:rPrChange>
          </w:rPr>
          <w:t>、</w:t>
        </w:r>
      </w:ins>
      <w:del w:id="839" w:author="ZhuMeng" w:date="2023-10-12T12:02:00Z">
        <w:r w:rsidRPr="006A3F35" w:rsidDel="005F3408">
          <w:rPr>
            <w:rFonts w:ascii="Times New Roman" w:eastAsia="宋体" w:hAnsi="Times New Roman" w:cs="Times New Roman"/>
            <w:rPrChange w:id="840" w:author="ZhuMeng" w:date="2023-10-12T15:47:00Z">
              <w:rPr/>
            </w:rPrChange>
          </w:rPr>
          <w:delText>、</w:delText>
        </w:r>
      </w:del>
      <w:r w:rsidRPr="006A3F35">
        <w:rPr>
          <w:rFonts w:ascii="Times New Roman" w:eastAsia="宋体" w:hAnsi="Times New Roman" w:cs="Times New Roman"/>
          <w:rPrChange w:id="841" w:author="ZhuMeng" w:date="2023-10-12T15:47:00Z">
            <w:rPr/>
          </w:rPrChange>
        </w:rPr>
        <w:t>实现社会团结</w:t>
      </w:r>
      <w:r w:rsidRPr="006A3F35">
        <w:rPr>
          <w:rFonts w:ascii="Times New Roman" w:eastAsia="宋体" w:hAnsi="Times New Roman" w:cs="Times New Roman"/>
          <w:rPrChange w:id="842" w:author="ZhuMeng" w:date="2023-10-12T15:47:00Z">
            <w:rPr/>
          </w:rPrChange>
        </w:rPr>
        <w:t>(</w:t>
      </w:r>
      <w:r w:rsidRPr="006A3F35">
        <w:rPr>
          <w:rFonts w:ascii="Times New Roman" w:eastAsia="宋体" w:hAnsi="Times New Roman" w:cs="Times New Roman"/>
          <w:rPrChange w:id="843" w:author="ZhuMeng" w:date="2023-10-12T15:47:00Z">
            <w:rPr/>
          </w:rPrChange>
        </w:rPr>
        <w:fldChar w:fldCharType="begin"/>
      </w:r>
      <w:r w:rsidRPr="006A3F35">
        <w:rPr>
          <w:rFonts w:ascii="Times New Roman" w:eastAsia="宋体" w:hAnsi="Times New Roman" w:cs="Times New Roman"/>
          <w:rPrChange w:id="844" w:author="ZhuMeng" w:date="2023-10-12T15:47:00Z">
            <w:rPr/>
          </w:rPrChange>
        </w:rPr>
        <w:instrText xml:space="preserve"> HYPERLINK \l "ref-HeZengKe2014" \h </w:instrText>
      </w:r>
      <w:r w:rsidRPr="00595FE8">
        <w:rPr>
          <w:rFonts w:ascii="Times New Roman" w:eastAsia="宋体" w:hAnsi="Times New Roman" w:cs="Times New Roman"/>
        </w:rPr>
      </w:r>
      <w:r w:rsidRPr="006A3F35">
        <w:rPr>
          <w:rFonts w:ascii="Times New Roman" w:eastAsia="宋体" w:hAnsi="Times New Roman" w:cs="Times New Roman"/>
          <w:rPrChange w:id="845" w:author="ZhuMeng" w:date="2023-10-12T15:47:00Z">
            <w:rPr>
              <w:rStyle w:val="af0"/>
            </w:rPr>
          </w:rPrChange>
        </w:rPr>
        <w:fldChar w:fldCharType="separate"/>
      </w:r>
      <w:r w:rsidRPr="006A3F35">
        <w:rPr>
          <w:rStyle w:val="af0"/>
          <w:rFonts w:ascii="Times New Roman" w:eastAsia="宋体" w:hAnsi="Times New Roman" w:cs="Times New Roman"/>
          <w:rPrChange w:id="846" w:author="ZhuMeng" w:date="2023-10-12T15:47:00Z">
            <w:rPr>
              <w:rStyle w:val="af0"/>
            </w:rPr>
          </w:rPrChange>
        </w:rPr>
        <w:t>何增科</w:t>
      </w:r>
      <w:r w:rsidRPr="006A3F35">
        <w:rPr>
          <w:rStyle w:val="af0"/>
          <w:rFonts w:ascii="Times New Roman" w:eastAsia="宋体" w:hAnsi="Times New Roman" w:cs="Times New Roman"/>
          <w:rPrChange w:id="847" w:author="ZhuMeng" w:date="2023-10-12T15:47:00Z">
            <w:rPr>
              <w:rStyle w:val="af0"/>
            </w:rPr>
          </w:rPrChange>
        </w:rPr>
        <w:t>, 2014</w:t>
      </w:r>
      <w:r w:rsidRPr="006A3F35">
        <w:rPr>
          <w:rStyle w:val="af0"/>
          <w:rFonts w:ascii="Times New Roman" w:eastAsia="宋体" w:hAnsi="Times New Roman" w:cs="Times New Roman"/>
          <w:rPrChange w:id="848" w:author="ZhuMeng" w:date="2023-10-12T15:47:00Z">
            <w:rPr>
              <w:rStyle w:val="af0"/>
            </w:rPr>
          </w:rPrChange>
        </w:rPr>
        <w:fldChar w:fldCharType="end"/>
      </w:r>
      <w:r w:rsidRPr="006A3F35">
        <w:rPr>
          <w:rFonts w:ascii="Times New Roman" w:eastAsia="宋体" w:hAnsi="Times New Roman" w:cs="Times New Roman"/>
          <w:rPrChange w:id="849" w:author="ZhuMeng" w:date="2023-10-12T15:47:00Z">
            <w:rPr/>
          </w:rPrChange>
        </w:rPr>
        <w:t>)</w:t>
      </w:r>
      <w:r w:rsidRPr="006A3F35">
        <w:rPr>
          <w:rFonts w:ascii="Times New Roman" w:eastAsia="宋体" w:hAnsi="Times New Roman" w:cs="Times New Roman"/>
          <w:rPrChange w:id="850" w:author="ZhuMeng" w:date="2023-10-12T15:47:00Z">
            <w:rPr/>
          </w:rPrChange>
        </w:rPr>
        <w:t>。</w:t>
      </w:r>
      <w:r w:rsidRPr="006A3F35">
        <w:rPr>
          <w:rFonts w:ascii="Times New Roman" w:eastAsia="宋体" w:hAnsi="Times New Roman" w:cs="Times New Roman"/>
          <w:rPrChange w:id="851" w:author="ZhuMeng" w:date="2023-10-12T15:47:00Z">
            <w:rPr/>
          </w:rPrChange>
        </w:rPr>
        <w:t xml:space="preserve"> </w:t>
      </w:r>
      <w:r w:rsidRPr="006A3F35">
        <w:rPr>
          <w:rFonts w:ascii="Times New Roman" w:eastAsia="宋体" w:hAnsi="Times New Roman" w:cs="Times New Roman"/>
          <w:rPrChange w:id="852" w:author="ZhuMeng" w:date="2023-10-12T15:47:00Z">
            <w:rPr/>
          </w:rPrChange>
        </w:rPr>
        <w:t>语言则是影响国家治理有效性和执政合法性的关键性因素：政治生活中，国家通过合理安排语言政治权力，实现语言政治权力的善治，</w:t>
      </w:r>
      <w:ins w:id="853" w:author="ZhuMeng" w:date="2023-10-12T12:04:00Z">
        <w:r w:rsidRPr="006A3F35">
          <w:rPr>
            <w:rFonts w:ascii="Times New Roman" w:eastAsia="宋体" w:hAnsi="Times New Roman" w:cs="Times New Roman" w:hint="eastAsia"/>
            <w:rPrChange w:id="854" w:author="ZhuMeng" w:date="2023-10-12T15:47:00Z">
              <w:rPr>
                <w:rFonts w:hint="eastAsia"/>
              </w:rPr>
            </w:rPrChange>
          </w:rPr>
          <w:t>故</w:t>
        </w:r>
      </w:ins>
      <w:del w:id="855" w:author="ZhuMeng" w:date="2023-10-12T12:04:00Z">
        <w:r w:rsidRPr="006A3F35" w:rsidDel="0086552C">
          <w:rPr>
            <w:rFonts w:ascii="Times New Roman" w:eastAsia="宋体" w:hAnsi="Times New Roman" w:cs="Times New Roman"/>
            <w:rPrChange w:id="856" w:author="ZhuMeng" w:date="2023-10-12T15:47:00Z">
              <w:rPr/>
            </w:rPrChange>
          </w:rPr>
          <w:delText>因此</w:delText>
        </w:r>
      </w:del>
      <w:r w:rsidRPr="006A3F35">
        <w:rPr>
          <w:rFonts w:ascii="Times New Roman" w:eastAsia="宋体" w:hAnsi="Times New Roman" w:cs="Times New Roman"/>
          <w:rPrChange w:id="857" w:author="ZhuMeng" w:date="2023-10-12T15:47:00Z">
            <w:rPr/>
          </w:rPrChange>
        </w:rPr>
        <w:t>语言治理必须体现政治</w:t>
      </w:r>
      <w:del w:id="858" w:author="ZhuMeng" w:date="2023-10-12T12:04:00Z">
        <w:r w:rsidRPr="006A3F35" w:rsidDel="007A1A12">
          <w:rPr>
            <w:rFonts w:ascii="Times New Roman" w:eastAsia="宋体" w:hAnsi="Times New Roman" w:cs="Times New Roman"/>
            <w:rPrChange w:id="859" w:author="ZhuMeng" w:date="2023-10-12T15:47:00Z">
              <w:rPr/>
            </w:rPrChange>
          </w:rPr>
          <w:delText>的</w:delText>
        </w:r>
      </w:del>
      <w:r w:rsidRPr="006A3F35">
        <w:rPr>
          <w:rFonts w:ascii="Times New Roman" w:eastAsia="宋体" w:hAnsi="Times New Roman" w:cs="Times New Roman"/>
          <w:rPrChange w:id="860" w:author="ZhuMeng" w:date="2023-10-12T15:47:00Z">
            <w:rPr/>
          </w:rPrChange>
        </w:rPr>
        <w:t>立场和政治</w:t>
      </w:r>
      <w:del w:id="861" w:author="ZhuMeng" w:date="2023-10-12T12:04:00Z">
        <w:r w:rsidRPr="006A3F35" w:rsidDel="007A1A12">
          <w:rPr>
            <w:rFonts w:ascii="Times New Roman" w:eastAsia="宋体" w:hAnsi="Times New Roman" w:cs="Times New Roman"/>
            <w:rPrChange w:id="862" w:author="ZhuMeng" w:date="2023-10-12T15:47:00Z">
              <w:rPr/>
            </w:rPrChange>
          </w:rPr>
          <w:delText>的</w:delText>
        </w:r>
      </w:del>
      <w:r w:rsidRPr="006A3F35">
        <w:rPr>
          <w:rFonts w:ascii="Times New Roman" w:eastAsia="宋体" w:hAnsi="Times New Roman" w:cs="Times New Roman"/>
          <w:rPrChange w:id="863" w:author="ZhuMeng" w:date="2023-10-12T15:47:00Z">
            <w:rPr/>
          </w:rPrChange>
        </w:rPr>
        <w:t>高度</w:t>
      </w:r>
      <w:r w:rsidRPr="006A3F35">
        <w:rPr>
          <w:rFonts w:ascii="Times New Roman" w:eastAsia="宋体" w:hAnsi="Times New Roman" w:cs="Times New Roman"/>
          <w:rPrChange w:id="864" w:author="ZhuMeng" w:date="2023-10-12T15:47:00Z">
            <w:rPr/>
          </w:rPrChange>
        </w:rPr>
        <w:t xml:space="preserve"> (</w:t>
      </w:r>
      <w:r w:rsidRPr="006A3F35">
        <w:rPr>
          <w:rFonts w:ascii="Times New Roman" w:eastAsia="宋体" w:hAnsi="Times New Roman" w:cs="Times New Roman"/>
          <w:rPrChange w:id="865" w:author="ZhuMeng" w:date="2023-10-12T15:47:00Z">
            <w:rPr/>
          </w:rPrChange>
        </w:rPr>
        <w:fldChar w:fldCharType="begin"/>
      </w:r>
      <w:r w:rsidRPr="006A3F35">
        <w:rPr>
          <w:rFonts w:ascii="Times New Roman" w:eastAsia="宋体" w:hAnsi="Times New Roman" w:cs="Times New Roman"/>
          <w:rPrChange w:id="866" w:author="ZhuMeng" w:date="2023-10-12T15:47:00Z">
            <w:rPr/>
          </w:rPrChange>
        </w:rPr>
        <w:instrText xml:space="preserve"> HYPERLINK \l "ref-Hu2020b" \h </w:instrText>
      </w:r>
      <w:r w:rsidRPr="00595FE8">
        <w:rPr>
          <w:rFonts w:ascii="Times New Roman" w:eastAsia="宋体" w:hAnsi="Times New Roman" w:cs="Times New Roman"/>
        </w:rPr>
      </w:r>
      <w:r w:rsidRPr="006A3F35">
        <w:rPr>
          <w:rFonts w:ascii="Times New Roman" w:eastAsia="宋体" w:hAnsi="Times New Roman" w:cs="Times New Roman"/>
          <w:rPrChange w:id="867" w:author="ZhuMeng" w:date="2023-10-12T15:47:00Z">
            <w:rPr>
              <w:rStyle w:val="af0"/>
            </w:rPr>
          </w:rPrChange>
        </w:rPr>
        <w:fldChar w:fldCharType="separate"/>
      </w:r>
      <w:r w:rsidRPr="006A3F35">
        <w:rPr>
          <w:rStyle w:val="af0"/>
          <w:rFonts w:ascii="Times New Roman" w:eastAsia="宋体" w:hAnsi="Times New Roman" w:cs="Times New Roman"/>
          <w:rPrChange w:id="868" w:author="ZhuMeng" w:date="2023-10-12T15:47:00Z">
            <w:rPr>
              <w:rStyle w:val="af0"/>
            </w:rPr>
          </w:rPrChange>
        </w:rPr>
        <w:t>Hu, 2020</w:t>
      </w:r>
      <w:r w:rsidRPr="006A3F35">
        <w:rPr>
          <w:rStyle w:val="af0"/>
          <w:rFonts w:ascii="Times New Roman" w:eastAsia="宋体" w:hAnsi="Times New Roman" w:cs="Times New Roman"/>
          <w:rPrChange w:id="869" w:author="ZhuMeng" w:date="2023-10-12T15:47:00Z">
            <w:rPr>
              <w:rStyle w:val="af0"/>
            </w:rPr>
          </w:rPrChange>
        </w:rPr>
        <w:fldChar w:fldCharType="end"/>
      </w:r>
      <w:r w:rsidRPr="006A3F35">
        <w:rPr>
          <w:rFonts w:ascii="Times New Roman" w:eastAsia="宋体" w:hAnsi="Times New Roman" w:cs="Times New Roman"/>
          <w:rPrChange w:id="870" w:author="ZhuMeng" w:date="2023-10-12T15:47:00Z">
            <w:rPr/>
          </w:rPrChange>
        </w:rPr>
        <w:t>)</w:t>
      </w:r>
      <w:r w:rsidRPr="006A3F35">
        <w:rPr>
          <w:rFonts w:ascii="Times New Roman" w:eastAsia="宋体" w:hAnsi="Times New Roman" w:cs="Times New Roman"/>
          <w:rPrChange w:id="871" w:author="ZhuMeng" w:date="2023-10-12T15:47:00Z">
            <w:rPr/>
          </w:rPrChange>
        </w:rPr>
        <w:t>。</w:t>
      </w:r>
      <w:r w:rsidRPr="006A3F35">
        <w:rPr>
          <w:rFonts w:ascii="Times New Roman" w:eastAsia="宋体" w:hAnsi="Times New Roman" w:cs="Times New Roman"/>
          <w:rPrChange w:id="872" w:author="ZhuMeng" w:date="2023-10-12T15:47:00Z">
            <w:rPr/>
          </w:rPrChange>
        </w:rPr>
        <w:t xml:space="preserve"> </w:t>
      </w:r>
      <w:r w:rsidRPr="006A3F35">
        <w:rPr>
          <w:rFonts w:ascii="Times New Roman" w:eastAsia="宋体" w:hAnsi="Times New Roman" w:cs="Times New Roman"/>
          <w:rPrChange w:id="873" w:author="ZhuMeng" w:date="2023-10-12T15:47:00Z">
            <w:rPr/>
          </w:rPrChange>
        </w:rPr>
        <w:t>具体而言，语言的</w:t>
      </w:r>
      <w:ins w:id="874" w:author="ZhuMeng" w:date="2023-10-12T12:04:00Z">
        <w:r w:rsidRPr="006A3F35">
          <w:rPr>
            <w:rFonts w:ascii="Times New Roman" w:eastAsia="宋体" w:hAnsi="Times New Roman" w:cs="Times New Roman" w:hint="eastAsia"/>
            <w:rPrChange w:id="875" w:author="ZhuMeng" w:date="2023-10-12T15:47:00Z">
              <w:rPr>
                <w:rFonts w:hint="eastAsia"/>
              </w:rPr>
            </w:rPrChange>
          </w:rPr>
          <w:t>在国家</w:t>
        </w:r>
      </w:ins>
      <w:del w:id="876" w:author="ZhuMeng" w:date="2023-10-12T12:04:00Z">
        <w:r w:rsidRPr="006A3F35" w:rsidDel="007A1A12">
          <w:rPr>
            <w:rFonts w:ascii="Times New Roman" w:eastAsia="宋体" w:hAnsi="Times New Roman" w:cs="Times New Roman"/>
            <w:rPrChange w:id="877" w:author="ZhuMeng" w:date="2023-10-12T15:47:00Z">
              <w:rPr/>
            </w:rPrChange>
          </w:rPr>
          <w:delText>全国</w:delText>
        </w:r>
      </w:del>
      <w:r w:rsidRPr="006A3F35">
        <w:rPr>
          <w:rFonts w:ascii="Times New Roman" w:eastAsia="宋体" w:hAnsi="Times New Roman" w:cs="Times New Roman"/>
          <w:rPrChange w:id="878" w:author="ZhuMeng" w:date="2023-10-12T15:47:00Z">
            <w:rPr/>
          </w:rPrChange>
        </w:rPr>
        <w:t>治理</w:t>
      </w:r>
      <w:ins w:id="879" w:author="ZhuMeng" w:date="2023-10-12T12:04:00Z">
        <w:r w:rsidRPr="006A3F35">
          <w:rPr>
            <w:rFonts w:ascii="Times New Roman" w:eastAsia="宋体" w:hAnsi="Times New Roman" w:cs="Times New Roman" w:hint="eastAsia"/>
            <w:rPrChange w:id="880" w:author="ZhuMeng" w:date="2023-10-12T15:47:00Z">
              <w:rPr>
                <w:rFonts w:hint="eastAsia"/>
              </w:rPr>
            </w:rPrChange>
          </w:rPr>
          <w:t>体系中的</w:t>
        </w:r>
      </w:ins>
      <w:r w:rsidRPr="006A3F35">
        <w:rPr>
          <w:rFonts w:ascii="Times New Roman" w:eastAsia="宋体" w:hAnsi="Times New Roman" w:cs="Times New Roman"/>
          <w:rPrChange w:id="881" w:author="ZhuMeng" w:date="2023-10-12T15:47:00Z">
            <w:rPr/>
          </w:rPrChange>
        </w:rPr>
        <w:t>功能主要体现在国家通用语和语言结构设定两</w:t>
      </w:r>
      <w:del w:id="882" w:author="ZhuMeng" w:date="2023-10-12T12:04:00Z">
        <w:r w:rsidRPr="006A3F35" w:rsidDel="00516597">
          <w:rPr>
            <w:rFonts w:ascii="Times New Roman" w:eastAsia="宋体" w:hAnsi="Times New Roman" w:cs="Times New Roman"/>
            <w:rPrChange w:id="883" w:author="ZhuMeng" w:date="2023-10-12T15:47:00Z">
              <w:rPr/>
            </w:rPrChange>
          </w:rPr>
          <w:delText>个</w:delText>
        </w:r>
      </w:del>
      <w:r w:rsidRPr="006A3F35">
        <w:rPr>
          <w:rFonts w:ascii="Times New Roman" w:eastAsia="宋体" w:hAnsi="Times New Roman" w:cs="Times New Roman"/>
          <w:rPrChange w:id="884" w:author="ZhuMeng" w:date="2023-10-12T15:47:00Z">
            <w:rPr/>
          </w:rPrChange>
        </w:rPr>
        <w:t>方面</w:t>
      </w:r>
      <w:ins w:id="885" w:author="ZhuMeng" w:date="2023-10-13T09:36:00Z">
        <w:r w:rsidR="00FE4908">
          <w:rPr>
            <w:rFonts w:ascii="Times New Roman" w:eastAsia="宋体" w:hAnsi="Times New Roman" w:cs="Times New Roman" w:hint="eastAsia"/>
          </w:rPr>
          <w:t>。</w:t>
        </w:r>
      </w:ins>
      <w:del w:id="886" w:author="ZhuMeng" w:date="2023-10-13T09:36:00Z">
        <w:r w:rsidRPr="006A3F35" w:rsidDel="00FE4908">
          <w:rPr>
            <w:rFonts w:ascii="Times New Roman" w:eastAsia="宋体" w:hAnsi="Times New Roman" w:cs="Times New Roman"/>
            <w:rPrChange w:id="887" w:author="ZhuMeng" w:date="2023-10-12T15:47:00Z">
              <w:rPr/>
            </w:rPrChange>
          </w:rPr>
          <w:delText>：</w:delText>
        </w:r>
      </w:del>
    </w:p>
    <w:p w14:paraId="2AE4E836" w14:textId="77777777" w:rsidR="0067268E" w:rsidRPr="006A3F35" w:rsidRDefault="0067268E" w:rsidP="00FD1F70">
      <w:pPr>
        <w:pStyle w:val="a0"/>
        <w:spacing w:line="360" w:lineRule="auto"/>
        <w:jc w:val="both"/>
        <w:rPr>
          <w:rFonts w:ascii="Times New Roman" w:eastAsia="宋体" w:hAnsi="Times New Roman" w:cs="Times New Roman"/>
          <w:rPrChange w:id="888" w:author="ZhuMeng" w:date="2023-10-12T15:47:00Z">
            <w:rPr/>
          </w:rPrChange>
        </w:rPr>
        <w:pPrChange w:id="889" w:author="ZhuMeng" w:date="2023-10-13T09:17:00Z">
          <w:pPr>
            <w:pStyle w:val="a0"/>
          </w:pPr>
        </w:pPrChange>
      </w:pPr>
      <w:r w:rsidRPr="006A3F35">
        <w:rPr>
          <w:rFonts w:ascii="Times New Roman" w:eastAsia="宋体" w:hAnsi="Times New Roman" w:cs="Times New Roman"/>
          <w:rPrChange w:id="890" w:author="ZhuMeng" w:date="2023-10-12T15:47:00Z">
            <w:rPr/>
          </w:rPrChange>
        </w:rPr>
        <w:t>国家通用语言对于加强国家整合和塑造民族认同具有重要作用。</w:t>
      </w:r>
      <w:del w:id="891" w:author="ZhuMeng" w:date="2023-10-12T12:26:00Z">
        <w:r w:rsidRPr="006A3F35" w:rsidDel="00435967">
          <w:rPr>
            <w:rFonts w:ascii="Times New Roman" w:eastAsia="宋体" w:hAnsi="Times New Roman" w:cs="Times New Roman"/>
            <w:rPrChange w:id="892" w:author="ZhuMeng" w:date="2023-10-12T15:47:00Z">
              <w:rPr/>
            </w:rPrChange>
          </w:rPr>
          <w:delText xml:space="preserve"> </w:delText>
        </w:r>
      </w:del>
      <w:ins w:id="893" w:author="ZhuMeng" w:date="2023-10-12T12:25:00Z">
        <w:r w:rsidRPr="006A3F35">
          <w:rPr>
            <w:rFonts w:ascii="Times New Roman" w:eastAsia="宋体" w:hAnsi="Times New Roman" w:cs="Times New Roman" w:hint="eastAsia"/>
            <w:rPrChange w:id="894" w:author="ZhuMeng" w:date="2023-10-12T15:47:00Z">
              <w:rPr>
                <w:rFonts w:ascii="Times New Roman" w:hAnsi="Times New Roman" w:cs="Times New Roman" w:hint="eastAsia"/>
              </w:rPr>
            </w:rPrChange>
          </w:rPr>
          <w:t>作为国家记忆和文化的主要载体</w:t>
        </w:r>
      </w:ins>
      <w:ins w:id="895" w:author="ZhuMeng" w:date="2023-10-12T12:26:00Z">
        <w:r w:rsidRPr="006A3F35">
          <w:rPr>
            <w:rFonts w:ascii="Times New Roman" w:eastAsia="宋体" w:hAnsi="Times New Roman" w:cs="Times New Roman" w:hint="eastAsia"/>
            <w:rPrChange w:id="896" w:author="ZhuMeng" w:date="2023-10-12T15:47:00Z">
              <w:rPr>
                <w:rFonts w:ascii="Times New Roman" w:hAnsi="Times New Roman" w:cs="Times New Roman" w:hint="eastAsia"/>
              </w:rPr>
            </w:rPrChange>
          </w:rPr>
          <w:t>，国家通用语</w:t>
        </w:r>
      </w:ins>
      <w:ins w:id="897" w:author="ZhuMeng" w:date="2023-10-12T12:25:00Z">
        <w:r w:rsidRPr="006A3F35">
          <w:rPr>
            <w:rFonts w:ascii="Times New Roman" w:eastAsia="宋体" w:hAnsi="Times New Roman" w:cs="Times New Roman" w:hint="eastAsia"/>
            <w:rPrChange w:id="898" w:author="ZhuMeng" w:date="2023-10-12T15:47:00Z">
              <w:rPr>
                <w:rFonts w:ascii="Times New Roman" w:hAnsi="Times New Roman" w:cs="Times New Roman" w:hint="eastAsia"/>
              </w:rPr>
            </w:rPrChange>
          </w:rPr>
          <w:t>一直以来受到各国政策制定者的关注和争相推广。国族的共同记忆、历史传统、文化价值等要素的维系和传递，都需要统一的民族语言作为基础</w:t>
        </w:r>
        <w:r w:rsidRPr="006A3F35">
          <w:rPr>
            <w:rFonts w:ascii="Times New Roman" w:eastAsia="宋体" w:hAnsi="Times New Roman" w:cs="Times New Roman"/>
            <w:rPrChange w:id="899" w:author="ZhuMeng" w:date="2023-10-12T15:47:00Z">
              <w:rPr>
                <w:rFonts w:ascii="Times New Roman" w:hAnsi="Times New Roman" w:cs="Times New Roman"/>
              </w:rPr>
            </w:rPrChange>
          </w:rPr>
          <w:t>(</w:t>
        </w:r>
        <w:r w:rsidRPr="006A3F35">
          <w:rPr>
            <w:rFonts w:ascii="Times New Roman" w:eastAsia="宋体" w:hAnsi="Times New Roman" w:cs="Times New Roman"/>
            <w:rPrChange w:id="900" w:author="ZhuMeng" w:date="2023-10-12T15:47:00Z">
              <w:rPr/>
            </w:rPrChange>
          </w:rPr>
          <w:fldChar w:fldCharType="begin"/>
        </w:r>
        <w:r w:rsidRPr="006A3F35">
          <w:rPr>
            <w:rFonts w:ascii="Times New Roman" w:eastAsia="宋体" w:hAnsi="Times New Roman" w:cs="Times New Roman"/>
            <w:rPrChange w:id="901" w:author="ZhuMeng" w:date="2023-10-12T15:47:00Z">
              <w:rPr>
                <w:rFonts w:ascii="Times New Roman" w:hAnsi="Times New Roman" w:cs="Times New Roman"/>
              </w:rPr>
            </w:rPrChange>
          </w:rPr>
          <w:instrText xml:space="preserve"> HYPERLINK \l "ref-Anthony2002" \h </w:instrText>
        </w:r>
        <w:r w:rsidRPr="00595FE8">
          <w:rPr>
            <w:rFonts w:ascii="Times New Roman" w:eastAsia="宋体" w:hAnsi="Times New Roman" w:cs="Times New Roman"/>
          </w:rPr>
        </w:r>
        <w:r w:rsidRPr="006A3F35">
          <w:rPr>
            <w:rFonts w:eastAsia="宋体"/>
            <w:rPrChange w:id="902" w:author="ZhuMeng" w:date="2023-10-12T15:47:00Z">
              <w:rPr>
                <w:rStyle w:val="af0"/>
                <w:rFonts w:ascii="Times New Roman" w:hAnsi="Times New Roman" w:cs="Times New Roman"/>
              </w:rPr>
            </w:rPrChange>
          </w:rPr>
          <w:fldChar w:fldCharType="separate"/>
        </w:r>
        <w:r w:rsidRPr="006A3F35">
          <w:rPr>
            <w:rStyle w:val="af0"/>
            <w:rFonts w:ascii="Times New Roman" w:eastAsia="宋体" w:hAnsi="Times New Roman" w:cs="Times New Roman"/>
            <w:rPrChange w:id="903" w:author="ZhuMeng" w:date="2023-10-12T15:47:00Z">
              <w:rPr>
                <w:rStyle w:val="af0"/>
                <w:rFonts w:ascii="Times New Roman" w:hAnsi="Times New Roman" w:cs="Times New Roman"/>
              </w:rPr>
            </w:rPrChange>
          </w:rPr>
          <w:t>Anthony, 2002</w:t>
        </w:r>
        <w:r w:rsidRPr="006A3F35">
          <w:rPr>
            <w:rStyle w:val="af0"/>
            <w:rFonts w:ascii="Times New Roman" w:eastAsia="宋体" w:hAnsi="Times New Roman" w:cs="Times New Roman"/>
            <w:rPrChange w:id="904" w:author="ZhuMeng" w:date="2023-10-12T15:47:00Z">
              <w:rPr>
                <w:rStyle w:val="af0"/>
                <w:rFonts w:ascii="Times New Roman" w:hAnsi="Times New Roman" w:cs="Times New Roman"/>
              </w:rPr>
            </w:rPrChange>
          </w:rPr>
          <w:fldChar w:fldCharType="end"/>
        </w:r>
        <w:r w:rsidRPr="006A3F35">
          <w:rPr>
            <w:rFonts w:ascii="Times New Roman" w:eastAsia="宋体" w:hAnsi="Times New Roman" w:cs="Times New Roman"/>
            <w:rPrChange w:id="905" w:author="ZhuMeng" w:date="2023-10-12T15:47:00Z">
              <w:rPr>
                <w:rFonts w:ascii="Times New Roman" w:hAnsi="Times New Roman" w:cs="Times New Roman"/>
              </w:rPr>
            </w:rPrChange>
          </w:rPr>
          <w:t>)</w:t>
        </w:r>
        <w:r w:rsidRPr="006A3F35">
          <w:rPr>
            <w:rFonts w:ascii="Times New Roman" w:eastAsia="宋体" w:hAnsi="Times New Roman" w:cs="Times New Roman" w:hint="eastAsia"/>
            <w:rPrChange w:id="906" w:author="ZhuMeng" w:date="2023-10-12T15:47:00Z">
              <w:rPr>
                <w:rFonts w:ascii="Times New Roman" w:hAnsi="Times New Roman" w:cs="Times New Roman" w:hint="eastAsia"/>
              </w:rPr>
            </w:rPrChange>
          </w:rPr>
          <w:t>。</w:t>
        </w:r>
      </w:ins>
      <w:r w:rsidRPr="006A3F35">
        <w:rPr>
          <w:rFonts w:ascii="Times New Roman" w:eastAsia="宋体" w:hAnsi="Times New Roman" w:cs="Times New Roman"/>
          <w:rPrChange w:id="907" w:author="ZhuMeng" w:date="2023-10-12T15:47:00Z">
            <w:rPr/>
          </w:rPrChange>
        </w:rPr>
        <w:t>国家通用语言的掌握</w:t>
      </w:r>
      <w:ins w:id="908" w:author="ZhuMeng" w:date="2023-10-12T12:26:00Z">
        <w:r w:rsidRPr="006A3F35">
          <w:rPr>
            <w:rFonts w:ascii="Times New Roman" w:eastAsia="宋体" w:hAnsi="Times New Roman" w:cs="Times New Roman" w:hint="eastAsia"/>
            <w:rPrChange w:id="909" w:author="ZhuMeng" w:date="2023-10-12T15:47:00Z">
              <w:rPr>
                <w:rFonts w:ascii="Times New Roman" w:hAnsi="Times New Roman" w:cs="Times New Roman" w:hint="eastAsia"/>
              </w:rPr>
            </w:rPrChange>
          </w:rPr>
          <w:t>不仅</w:t>
        </w:r>
      </w:ins>
      <w:r w:rsidRPr="006A3F35">
        <w:rPr>
          <w:rFonts w:ascii="Times New Roman" w:eastAsia="宋体" w:hAnsi="Times New Roman" w:cs="Times New Roman"/>
          <w:rPrChange w:id="910" w:author="ZhuMeng" w:date="2023-10-12T15:47:00Z">
            <w:rPr/>
          </w:rPrChange>
        </w:rPr>
        <w:t>消除了各地区和各民族因语言差异带来的不安，消弭了地域保护主义，</w:t>
      </w:r>
      <w:ins w:id="911" w:author="ZhuMeng" w:date="2023-10-12T12:26:00Z">
        <w:r w:rsidRPr="006A3F35">
          <w:rPr>
            <w:rFonts w:ascii="Times New Roman" w:eastAsia="宋体" w:hAnsi="Times New Roman" w:cs="Times New Roman" w:hint="eastAsia"/>
            <w:rPrChange w:id="912" w:author="ZhuMeng" w:date="2023-10-12T15:47:00Z">
              <w:rPr>
                <w:rFonts w:ascii="Times New Roman" w:hAnsi="Times New Roman" w:cs="Times New Roman" w:hint="eastAsia"/>
              </w:rPr>
            </w:rPrChange>
          </w:rPr>
          <w:t>还</w:t>
        </w:r>
      </w:ins>
      <w:ins w:id="913" w:author="ZhuMeng" w:date="2023-10-12T12:07:00Z">
        <w:r w:rsidRPr="006A3F35">
          <w:rPr>
            <w:rFonts w:ascii="Times New Roman" w:eastAsia="宋体" w:hAnsi="Times New Roman" w:cs="Times New Roman" w:hint="eastAsia"/>
            <w:rPrChange w:id="914" w:author="ZhuMeng" w:date="2023-10-12T15:47:00Z">
              <w:rPr>
                <w:rFonts w:hint="eastAsia"/>
              </w:rPr>
            </w:rPrChange>
          </w:rPr>
          <w:t>推动</w:t>
        </w:r>
      </w:ins>
      <w:ins w:id="915" w:author="ZhuMeng" w:date="2023-10-12T12:08:00Z">
        <w:r w:rsidRPr="006A3F35">
          <w:rPr>
            <w:rFonts w:ascii="Times New Roman" w:eastAsia="宋体" w:hAnsi="Times New Roman" w:cs="Times New Roman" w:hint="eastAsia"/>
            <w:rPrChange w:id="916" w:author="ZhuMeng" w:date="2023-10-12T15:47:00Z">
              <w:rPr>
                <w:rFonts w:hint="eastAsia"/>
              </w:rPr>
            </w:rPrChange>
          </w:rPr>
          <w:t>了共同体的建立</w:t>
        </w:r>
      </w:ins>
      <w:del w:id="917" w:author="ZhuMeng" w:date="2023-10-12T12:05:00Z">
        <w:r w:rsidRPr="006A3F35" w:rsidDel="00516597">
          <w:rPr>
            <w:rFonts w:ascii="Times New Roman" w:eastAsia="宋体" w:hAnsi="Times New Roman" w:cs="Times New Roman"/>
            <w:rPrChange w:id="918" w:author="ZhuMeng" w:date="2023-10-12T15:47:00Z">
              <w:rPr/>
            </w:rPrChange>
          </w:rPr>
          <w:delText>有助于构建</w:delText>
        </w:r>
      </w:del>
      <w:del w:id="919" w:author="ZhuMeng" w:date="2023-10-12T12:07:00Z">
        <w:r w:rsidRPr="006A3F35" w:rsidDel="00695208">
          <w:rPr>
            <w:rFonts w:ascii="Times New Roman" w:eastAsia="宋体" w:hAnsi="Times New Roman" w:cs="Times New Roman"/>
            <w:rPrChange w:id="920" w:author="ZhuMeng" w:date="2023-10-12T15:47:00Z">
              <w:rPr/>
            </w:rPrChange>
          </w:rPr>
          <w:delText>统一的</w:delText>
        </w:r>
      </w:del>
      <w:del w:id="921" w:author="ZhuMeng" w:date="2023-10-12T12:08:00Z">
        <w:r w:rsidRPr="006A3F35" w:rsidDel="006958DD">
          <w:rPr>
            <w:rFonts w:ascii="Times New Roman" w:eastAsia="宋体" w:hAnsi="Times New Roman" w:cs="Times New Roman"/>
            <w:rPrChange w:id="922" w:author="ZhuMeng" w:date="2023-10-12T15:47:00Z">
              <w:rPr/>
            </w:rPrChange>
          </w:rPr>
          <w:delText>民族</w:delText>
        </w:r>
      </w:del>
      <w:del w:id="923" w:author="ZhuMeng" w:date="2023-10-12T12:05:00Z">
        <w:r w:rsidRPr="006A3F35" w:rsidDel="00516597">
          <w:rPr>
            <w:rFonts w:ascii="Times New Roman" w:eastAsia="宋体" w:hAnsi="Times New Roman" w:cs="Times New Roman"/>
            <w:rPrChange w:id="924" w:author="ZhuMeng" w:date="2023-10-12T15:47:00Z">
              <w:rPr/>
            </w:rPrChange>
          </w:rPr>
          <w:delText>或国族</w:delText>
        </w:r>
      </w:del>
      <w:del w:id="925" w:author="ZhuMeng" w:date="2023-10-12T12:08:00Z">
        <w:r w:rsidRPr="006A3F35" w:rsidDel="006958DD">
          <w:rPr>
            <w:rFonts w:ascii="Times New Roman" w:eastAsia="宋体" w:hAnsi="Times New Roman" w:cs="Times New Roman"/>
            <w:rPrChange w:id="926" w:author="ZhuMeng" w:date="2023-10-12T15:47:00Z">
              <w:rPr/>
            </w:rPrChange>
          </w:rPr>
          <w:delText>身份</w:delText>
        </w:r>
      </w:del>
      <w:del w:id="927" w:author="ZhuMeng" w:date="2023-10-12T12:07:00Z">
        <w:r w:rsidRPr="006A3F35" w:rsidDel="00695208">
          <w:rPr>
            <w:rFonts w:ascii="Times New Roman" w:eastAsia="宋体" w:hAnsi="Times New Roman" w:cs="Times New Roman"/>
            <w:rPrChange w:id="928" w:author="ZhuMeng" w:date="2023-10-12T15:47:00Z">
              <w:rPr/>
            </w:rPrChange>
          </w:rPr>
          <w:delText>和</w:delText>
        </w:r>
      </w:del>
      <w:del w:id="929" w:author="ZhuMeng" w:date="2023-10-12T12:06:00Z">
        <w:r w:rsidRPr="006A3F35" w:rsidDel="005D4125">
          <w:rPr>
            <w:rFonts w:ascii="Times New Roman" w:eastAsia="宋体" w:hAnsi="Times New Roman" w:cs="Times New Roman" w:hint="eastAsia"/>
            <w:rPrChange w:id="930" w:author="ZhuMeng" w:date="2023-10-12T15:47:00Z">
              <w:rPr>
                <w:rFonts w:hint="eastAsia"/>
              </w:rPr>
            </w:rPrChange>
          </w:rPr>
          <w:delText>想象的共同体</w:delText>
        </w:r>
      </w:del>
      <w:r w:rsidRPr="006A3F35">
        <w:rPr>
          <w:rFonts w:ascii="Times New Roman" w:eastAsia="宋体" w:hAnsi="Times New Roman" w:cs="Times New Roman"/>
          <w:rPrChange w:id="931" w:author="ZhuMeng" w:date="2023-10-12T15:47:00Z">
            <w:rPr/>
          </w:rPrChange>
        </w:rPr>
        <w:t>，从而维护</w:t>
      </w:r>
      <w:ins w:id="932" w:author="ZhuMeng" w:date="2023-10-12T12:06:00Z">
        <w:r w:rsidRPr="006A3F35">
          <w:rPr>
            <w:rFonts w:ascii="Times New Roman" w:eastAsia="宋体" w:hAnsi="Times New Roman" w:cs="Times New Roman" w:hint="eastAsia"/>
            <w:rPrChange w:id="933" w:author="ZhuMeng" w:date="2023-10-12T15:47:00Z">
              <w:rPr>
                <w:rFonts w:hint="eastAsia"/>
              </w:rPr>
            </w:rPrChange>
          </w:rPr>
          <w:t>了</w:t>
        </w:r>
      </w:ins>
      <w:del w:id="934" w:author="ZhuMeng" w:date="2023-10-12T12:05:00Z">
        <w:r w:rsidRPr="006A3F35" w:rsidDel="00516597">
          <w:rPr>
            <w:rFonts w:ascii="Times New Roman" w:eastAsia="宋体" w:hAnsi="Times New Roman" w:cs="Times New Roman"/>
            <w:rPrChange w:id="935" w:author="ZhuMeng" w:date="2023-10-12T15:47:00Z">
              <w:rPr/>
            </w:rPrChange>
          </w:rPr>
          <w:delText>了</w:delText>
        </w:r>
      </w:del>
      <w:r w:rsidRPr="006A3F35">
        <w:rPr>
          <w:rFonts w:ascii="Times New Roman" w:eastAsia="宋体" w:hAnsi="Times New Roman" w:cs="Times New Roman"/>
          <w:rPrChange w:id="936" w:author="ZhuMeng" w:date="2023-10-12T15:47:00Z">
            <w:rPr/>
          </w:rPrChange>
        </w:rPr>
        <w:t>国家统一和民族团结</w:t>
      </w:r>
      <w:r w:rsidRPr="006A3F35">
        <w:rPr>
          <w:rFonts w:ascii="Times New Roman" w:eastAsia="宋体" w:hAnsi="Times New Roman" w:cs="Times New Roman"/>
          <w:rPrChange w:id="937" w:author="ZhuMeng" w:date="2023-10-12T15:47:00Z">
            <w:rPr/>
          </w:rPrChange>
        </w:rPr>
        <w:t>(</w:t>
      </w:r>
      <w:r w:rsidRPr="006A3F35">
        <w:rPr>
          <w:rFonts w:ascii="Times New Roman" w:eastAsia="宋体" w:hAnsi="Times New Roman" w:cs="Times New Roman"/>
          <w:rPrChange w:id="938" w:author="ZhuMeng" w:date="2023-10-12T15:47:00Z">
            <w:rPr/>
          </w:rPrChange>
        </w:rPr>
        <w:fldChar w:fldCharType="begin"/>
      </w:r>
      <w:r w:rsidRPr="006A3F35">
        <w:rPr>
          <w:rFonts w:ascii="Times New Roman" w:eastAsia="宋体" w:hAnsi="Times New Roman" w:cs="Times New Roman"/>
          <w:rPrChange w:id="939" w:author="ZhuMeng" w:date="2023-10-12T15:47:00Z">
            <w:rPr/>
          </w:rPrChange>
        </w:rPr>
        <w:instrText xml:space="preserve"> HYPERLINK \l "ref-ZhangWeiGuo2020" \h </w:instrText>
      </w:r>
      <w:r w:rsidRPr="00595FE8">
        <w:rPr>
          <w:rFonts w:ascii="Times New Roman" w:eastAsia="宋体" w:hAnsi="Times New Roman" w:cs="Times New Roman"/>
        </w:rPr>
      </w:r>
      <w:r w:rsidRPr="006A3F35">
        <w:rPr>
          <w:rFonts w:ascii="Times New Roman" w:eastAsia="宋体" w:hAnsi="Times New Roman" w:cs="Times New Roman"/>
          <w:rPrChange w:id="940" w:author="ZhuMeng" w:date="2023-10-12T15:47:00Z">
            <w:rPr>
              <w:rStyle w:val="af0"/>
            </w:rPr>
          </w:rPrChange>
        </w:rPr>
        <w:fldChar w:fldCharType="separate"/>
      </w:r>
      <w:r w:rsidRPr="006A3F35">
        <w:rPr>
          <w:rStyle w:val="af0"/>
          <w:rFonts w:ascii="Times New Roman" w:eastAsia="宋体" w:hAnsi="Times New Roman" w:cs="Times New Roman"/>
          <w:rPrChange w:id="941" w:author="ZhuMeng" w:date="2023-10-12T15:47:00Z">
            <w:rPr>
              <w:rStyle w:val="af0"/>
            </w:rPr>
          </w:rPrChange>
        </w:rPr>
        <w:t>张卫国</w:t>
      </w:r>
      <w:r w:rsidRPr="006A3F35">
        <w:rPr>
          <w:rStyle w:val="af0"/>
          <w:rFonts w:ascii="Times New Roman" w:eastAsia="宋体" w:hAnsi="Times New Roman" w:cs="Times New Roman"/>
          <w:rPrChange w:id="942" w:author="ZhuMeng" w:date="2023-10-12T15:47:00Z">
            <w:rPr>
              <w:rStyle w:val="af0"/>
            </w:rPr>
          </w:rPrChange>
        </w:rPr>
        <w:t>, 2020</w:t>
      </w:r>
      <w:r w:rsidRPr="006A3F35">
        <w:rPr>
          <w:rStyle w:val="af0"/>
          <w:rFonts w:ascii="Times New Roman" w:eastAsia="宋体" w:hAnsi="Times New Roman" w:cs="Times New Roman"/>
          <w:rPrChange w:id="943" w:author="ZhuMeng" w:date="2023-10-12T15:47:00Z">
            <w:rPr>
              <w:rStyle w:val="af0"/>
            </w:rPr>
          </w:rPrChange>
        </w:rPr>
        <w:fldChar w:fldCharType="end"/>
      </w:r>
      <w:r w:rsidRPr="006A3F35">
        <w:rPr>
          <w:rFonts w:ascii="Times New Roman" w:eastAsia="宋体" w:hAnsi="Times New Roman" w:cs="Times New Roman"/>
          <w:rPrChange w:id="944" w:author="ZhuMeng" w:date="2023-10-12T15:47:00Z">
            <w:rPr/>
          </w:rPrChange>
        </w:rPr>
        <w:t xml:space="preserve">; </w:t>
      </w:r>
      <w:r w:rsidRPr="006A3F35">
        <w:rPr>
          <w:rFonts w:ascii="Times New Roman" w:eastAsia="宋体" w:hAnsi="Times New Roman" w:cs="Times New Roman"/>
          <w:rPrChange w:id="945" w:author="ZhuMeng" w:date="2023-10-12T15:47:00Z">
            <w:rPr/>
          </w:rPrChange>
        </w:rPr>
        <w:fldChar w:fldCharType="begin"/>
      </w:r>
      <w:r w:rsidRPr="006A3F35">
        <w:rPr>
          <w:rFonts w:ascii="Times New Roman" w:eastAsia="宋体" w:hAnsi="Times New Roman" w:cs="Times New Roman"/>
          <w:rPrChange w:id="946" w:author="ZhuMeng" w:date="2023-10-12T15:47:00Z">
            <w:rPr/>
          </w:rPrChange>
        </w:rPr>
        <w:instrText xml:space="preserve"> HYPERLINK \l "ref-HuangShaoAnWangLuCong2020" \h </w:instrText>
      </w:r>
      <w:r w:rsidRPr="00595FE8">
        <w:rPr>
          <w:rFonts w:ascii="Times New Roman" w:eastAsia="宋体" w:hAnsi="Times New Roman" w:cs="Times New Roman"/>
        </w:rPr>
      </w:r>
      <w:r w:rsidRPr="006A3F35">
        <w:rPr>
          <w:rFonts w:ascii="Times New Roman" w:eastAsia="宋体" w:hAnsi="Times New Roman" w:cs="Times New Roman"/>
          <w:rPrChange w:id="947" w:author="ZhuMeng" w:date="2023-10-12T15:47:00Z">
            <w:rPr>
              <w:rStyle w:val="af0"/>
            </w:rPr>
          </w:rPrChange>
        </w:rPr>
        <w:fldChar w:fldCharType="separate"/>
      </w:r>
      <w:r w:rsidRPr="006A3F35">
        <w:rPr>
          <w:rStyle w:val="af0"/>
          <w:rFonts w:ascii="Times New Roman" w:eastAsia="宋体" w:hAnsi="Times New Roman" w:cs="Times New Roman"/>
          <w:rPrChange w:id="948" w:author="ZhuMeng" w:date="2023-10-12T15:47:00Z">
            <w:rPr>
              <w:rStyle w:val="af0"/>
            </w:rPr>
          </w:rPrChange>
        </w:rPr>
        <w:t>黄少安</w:t>
      </w:r>
      <w:r w:rsidRPr="006A3F35">
        <w:rPr>
          <w:rStyle w:val="af0"/>
          <w:rFonts w:ascii="Times New Roman" w:eastAsia="宋体" w:hAnsi="Times New Roman" w:cs="Times New Roman"/>
          <w:rPrChange w:id="949" w:author="ZhuMeng" w:date="2023-10-12T15:47:00Z">
            <w:rPr>
              <w:rStyle w:val="af0"/>
            </w:rPr>
          </w:rPrChange>
        </w:rPr>
        <w:t xml:space="preserve"> &amp; </w:t>
      </w:r>
      <w:r w:rsidRPr="006A3F35">
        <w:rPr>
          <w:rStyle w:val="af0"/>
          <w:rFonts w:ascii="Times New Roman" w:eastAsia="宋体" w:hAnsi="Times New Roman" w:cs="Times New Roman"/>
          <w:rPrChange w:id="950" w:author="ZhuMeng" w:date="2023-10-12T15:47:00Z">
            <w:rPr>
              <w:rStyle w:val="af0"/>
            </w:rPr>
          </w:rPrChange>
        </w:rPr>
        <w:t>王麓淙</w:t>
      </w:r>
      <w:r w:rsidRPr="006A3F35">
        <w:rPr>
          <w:rStyle w:val="af0"/>
          <w:rFonts w:ascii="Times New Roman" w:eastAsia="宋体" w:hAnsi="Times New Roman" w:cs="Times New Roman"/>
          <w:rPrChange w:id="951" w:author="ZhuMeng" w:date="2023-10-12T15:47:00Z">
            <w:rPr>
              <w:rStyle w:val="af0"/>
            </w:rPr>
          </w:rPrChange>
        </w:rPr>
        <w:t>, 2020</w:t>
      </w:r>
      <w:r w:rsidRPr="006A3F35">
        <w:rPr>
          <w:rStyle w:val="af0"/>
          <w:rFonts w:ascii="Times New Roman" w:eastAsia="宋体" w:hAnsi="Times New Roman" w:cs="Times New Roman"/>
          <w:rPrChange w:id="952" w:author="ZhuMeng" w:date="2023-10-12T15:47:00Z">
            <w:rPr>
              <w:rStyle w:val="af0"/>
            </w:rPr>
          </w:rPrChange>
        </w:rPr>
        <w:fldChar w:fldCharType="end"/>
      </w:r>
      <w:r w:rsidRPr="006A3F35">
        <w:rPr>
          <w:rFonts w:ascii="Times New Roman" w:eastAsia="宋体" w:hAnsi="Times New Roman" w:cs="Times New Roman"/>
          <w:rPrChange w:id="953" w:author="ZhuMeng" w:date="2023-10-12T15:47:00Z">
            <w:rPr/>
          </w:rPrChange>
        </w:rPr>
        <w:t>)</w:t>
      </w:r>
      <w:r w:rsidRPr="006A3F35">
        <w:rPr>
          <w:rFonts w:ascii="Times New Roman" w:eastAsia="宋体" w:hAnsi="Times New Roman" w:cs="Times New Roman"/>
          <w:rPrChange w:id="954" w:author="ZhuMeng" w:date="2023-10-12T15:47:00Z">
            <w:rPr/>
          </w:rPrChange>
        </w:rPr>
        <w:t>。</w:t>
      </w:r>
      <w:del w:id="955" w:author="ZhuMeng" w:date="2023-10-13T10:57:00Z">
        <w:r w:rsidRPr="006A3F35" w:rsidDel="00A901D8">
          <w:rPr>
            <w:rFonts w:ascii="Times New Roman" w:eastAsia="宋体" w:hAnsi="Times New Roman" w:cs="Times New Roman"/>
            <w:rPrChange w:id="956" w:author="ZhuMeng" w:date="2023-10-12T15:47:00Z">
              <w:rPr/>
            </w:rPrChange>
          </w:rPr>
          <w:delText xml:space="preserve"> </w:delText>
        </w:r>
      </w:del>
      <w:r w:rsidRPr="006A3F35">
        <w:rPr>
          <w:rFonts w:ascii="Times New Roman" w:eastAsia="宋体" w:hAnsi="Times New Roman" w:cs="Times New Roman"/>
          <w:rPrChange w:id="957" w:author="ZhuMeng" w:date="2023-10-12T15:47:00Z">
            <w:rPr/>
          </w:rPrChange>
        </w:rPr>
        <w:t>从秦始皇统一文字到孝文帝</w:t>
      </w:r>
      <w:r w:rsidRPr="006A3F35">
        <w:rPr>
          <w:rFonts w:ascii="Times New Roman" w:eastAsia="宋体" w:hAnsi="Times New Roman" w:cs="Times New Roman"/>
          <w:rPrChange w:id="958" w:author="ZhuMeng" w:date="2023-10-12T15:47:00Z">
            <w:rPr/>
          </w:rPrChange>
        </w:rPr>
        <w:t>“</w:t>
      </w:r>
      <w:r w:rsidRPr="006A3F35">
        <w:rPr>
          <w:rFonts w:ascii="Times New Roman" w:eastAsia="宋体" w:hAnsi="Times New Roman" w:cs="Times New Roman"/>
          <w:rPrChange w:id="959" w:author="ZhuMeng" w:date="2023-10-12T15:47:00Z">
            <w:rPr/>
          </w:rPrChange>
        </w:rPr>
        <w:t>断北语，从正音</w:t>
      </w:r>
      <w:r w:rsidRPr="006A3F35">
        <w:rPr>
          <w:rFonts w:ascii="Times New Roman" w:eastAsia="宋体" w:hAnsi="Times New Roman" w:cs="Times New Roman"/>
          <w:rPrChange w:id="960" w:author="ZhuMeng" w:date="2023-10-12T15:47:00Z">
            <w:rPr/>
          </w:rPrChange>
        </w:rPr>
        <w:t>”</w:t>
      </w:r>
      <w:r w:rsidRPr="006A3F35">
        <w:rPr>
          <w:rFonts w:ascii="Times New Roman" w:eastAsia="宋体" w:hAnsi="Times New Roman" w:cs="Times New Roman"/>
          <w:rPrChange w:id="961" w:author="ZhuMeng" w:date="2023-10-12T15:47:00Z">
            <w:rPr/>
          </w:rPrChange>
        </w:rPr>
        <w:t>，从明代《洪武正韵》到清代</w:t>
      </w:r>
      <w:r w:rsidRPr="006A3F35">
        <w:rPr>
          <w:rFonts w:ascii="Times New Roman" w:eastAsia="宋体" w:hAnsi="Times New Roman" w:cs="Times New Roman"/>
          <w:rPrChange w:id="962" w:author="ZhuMeng" w:date="2023-10-12T15:47:00Z">
            <w:rPr/>
          </w:rPrChange>
        </w:rPr>
        <w:t>“</w:t>
      </w:r>
      <w:r w:rsidRPr="006A3F35">
        <w:rPr>
          <w:rFonts w:ascii="Times New Roman" w:eastAsia="宋体" w:hAnsi="Times New Roman" w:cs="Times New Roman"/>
          <w:rPrChange w:id="963" w:author="ZhuMeng" w:date="2023-10-12T15:47:00Z">
            <w:rPr/>
          </w:rPrChange>
        </w:rPr>
        <w:t>以官音统一天下之语言</w:t>
      </w:r>
      <w:r w:rsidRPr="006A3F35">
        <w:rPr>
          <w:rFonts w:ascii="Times New Roman" w:eastAsia="宋体" w:hAnsi="Times New Roman" w:cs="Times New Roman"/>
          <w:rPrChange w:id="964" w:author="ZhuMeng" w:date="2023-10-12T15:47:00Z">
            <w:rPr/>
          </w:rPrChange>
        </w:rPr>
        <w:t>”</w:t>
      </w:r>
      <w:r w:rsidRPr="006A3F35">
        <w:rPr>
          <w:rFonts w:ascii="Times New Roman" w:eastAsia="宋体" w:hAnsi="Times New Roman" w:cs="Times New Roman"/>
          <w:rPrChange w:id="965" w:author="ZhuMeng" w:date="2023-10-12T15:47:00Z">
            <w:rPr/>
          </w:rPrChange>
        </w:rPr>
        <w:t>、从民国的</w:t>
      </w:r>
      <w:r w:rsidRPr="006A3F35">
        <w:rPr>
          <w:rFonts w:ascii="Times New Roman" w:eastAsia="宋体" w:hAnsi="Times New Roman" w:cs="Times New Roman"/>
          <w:rPrChange w:id="966" w:author="ZhuMeng" w:date="2023-10-12T15:47:00Z">
            <w:rPr/>
          </w:rPrChange>
        </w:rPr>
        <w:t>“</w:t>
      </w:r>
      <w:r w:rsidRPr="006A3F35">
        <w:rPr>
          <w:rFonts w:ascii="Times New Roman" w:eastAsia="宋体" w:hAnsi="Times New Roman" w:cs="Times New Roman"/>
          <w:rPrChange w:id="967" w:author="ZhuMeng" w:date="2023-10-12T15:47:00Z">
            <w:rPr/>
          </w:rPrChange>
        </w:rPr>
        <w:t>国语运动</w:t>
      </w:r>
      <w:r w:rsidRPr="006A3F35">
        <w:rPr>
          <w:rFonts w:ascii="Times New Roman" w:eastAsia="宋体" w:hAnsi="Times New Roman" w:cs="Times New Roman"/>
          <w:rPrChange w:id="968" w:author="ZhuMeng" w:date="2023-10-12T15:47:00Z">
            <w:rPr/>
          </w:rPrChange>
        </w:rPr>
        <w:t>”</w:t>
      </w:r>
      <w:r w:rsidRPr="006A3F35">
        <w:rPr>
          <w:rFonts w:ascii="Times New Roman" w:eastAsia="宋体" w:hAnsi="Times New Roman" w:cs="Times New Roman"/>
          <w:rPrChange w:id="969" w:author="ZhuMeng" w:date="2023-10-12T15:47:00Z">
            <w:rPr/>
          </w:rPrChange>
        </w:rPr>
        <w:t>到新中国推广普通话、修订汉语拼音等。</w:t>
      </w:r>
      <w:del w:id="970" w:author="ZhuMeng" w:date="2023-10-13T10:57:00Z">
        <w:r w:rsidRPr="006A3F35" w:rsidDel="00FF4728">
          <w:rPr>
            <w:rFonts w:ascii="Times New Roman" w:eastAsia="宋体" w:hAnsi="Times New Roman" w:cs="Times New Roman"/>
            <w:rPrChange w:id="971" w:author="ZhuMeng" w:date="2023-10-12T15:47:00Z">
              <w:rPr/>
            </w:rPrChange>
          </w:rPr>
          <w:delText xml:space="preserve"> </w:delText>
        </w:r>
      </w:del>
      <w:r w:rsidRPr="006A3F35">
        <w:rPr>
          <w:rFonts w:ascii="Times New Roman" w:eastAsia="宋体" w:hAnsi="Times New Roman" w:cs="Times New Roman"/>
          <w:rPrChange w:id="972" w:author="ZhuMeng" w:date="2023-10-12T15:47:00Z">
            <w:rPr/>
          </w:rPrChange>
        </w:rPr>
        <w:t>波澜壮阔、传承延绵的中华语言治理历史无不表明了语言是构建国家认同的重要对象和构成要素。</w:t>
      </w:r>
    </w:p>
    <w:p w14:paraId="2AAD242E" w14:textId="2271CDE3" w:rsidR="0067268E" w:rsidRPr="006A3F35" w:rsidRDefault="0067268E" w:rsidP="006C1B16">
      <w:pPr>
        <w:pStyle w:val="a0"/>
        <w:spacing w:before="0" w:after="0" w:line="360" w:lineRule="auto"/>
        <w:ind w:firstLine="476"/>
        <w:jc w:val="both"/>
        <w:rPr>
          <w:rFonts w:ascii="Times New Roman" w:eastAsia="宋体" w:hAnsi="Times New Roman" w:cs="Times New Roman"/>
          <w:rPrChange w:id="973" w:author="ZhuMeng" w:date="2023-10-12T15:47:00Z">
            <w:rPr/>
          </w:rPrChange>
        </w:rPr>
        <w:pPrChange w:id="974" w:author="ZhuMeng" w:date="2023-10-13T10:31:00Z">
          <w:pPr>
            <w:pStyle w:val="a0"/>
          </w:pPr>
        </w:pPrChange>
      </w:pPr>
      <w:r w:rsidRPr="006A3F35">
        <w:rPr>
          <w:rFonts w:ascii="Times New Roman" w:eastAsia="宋体" w:hAnsi="Times New Roman" w:cs="Times New Roman"/>
          <w:rPrChange w:id="975" w:author="ZhuMeng" w:date="2023-10-12T15:47:00Z">
            <w:rPr/>
          </w:rPrChange>
        </w:rPr>
        <w:t>语言治理</w:t>
      </w:r>
      <w:ins w:id="976" w:author="ZhuMeng" w:date="2023-10-13T09:38:00Z">
        <w:r w:rsidR="00E85092">
          <w:rPr>
            <w:rFonts w:ascii="Times New Roman" w:eastAsia="宋体" w:hAnsi="Times New Roman" w:cs="Times New Roman" w:hint="eastAsia"/>
          </w:rPr>
          <w:t>协调</w:t>
        </w:r>
      </w:ins>
      <w:ins w:id="977" w:author="ZhuMeng" w:date="2023-10-12T12:10:00Z">
        <w:r w:rsidRPr="006A3F35">
          <w:rPr>
            <w:rFonts w:ascii="Times New Roman" w:eastAsia="宋体" w:hAnsi="Times New Roman" w:cs="Times New Roman"/>
            <w:rPrChange w:id="978" w:author="ZhuMeng" w:date="2023-10-12T15:47:00Z">
              <w:rPr/>
            </w:rPrChange>
          </w:rPr>
          <w:t>国家通用语</w:t>
        </w:r>
      </w:ins>
      <w:ins w:id="979" w:author="ZhuMeng" w:date="2023-10-13T09:38:00Z">
        <w:r w:rsidR="00950A8E">
          <w:rPr>
            <w:rFonts w:ascii="Times New Roman" w:eastAsia="宋体" w:hAnsi="Times New Roman" w:cs="Times New Roman" w:hint="eastAsia"/>
          </w:rPr>
          <w:t>和</w:t>
        </w:r>
      </w:ins>
      <w:ins w:id="980" w:author="ZhuMeng" w:date="2023-10-12T12:10:00Z">
        <w:r w:rsidRPr="006A3F35">
          <w:rPr>
            <w:rFonts w:ascii="Times New Roman" w:eastAsia="宋体" w:hAnsi="Times New Roman" w:cs="Times New Roman"/>
            <w:rPrChange w:id="981" w:author="ZhuMeng" w:date="2023-10-12T15:47:00Z">
              <w:rPr/>
            </w:rPrChange>
          </w:rPr>
          <w:t>地方</w:t>
        </w:r>
      </w:ins>
      <w:ins w:id="982" w:author="ZhuMeng" w:date="2023-10-12T12:11:00Z">
        <w:r w:rsidRPr="006A3F35">
          <w:rPr>
            <w:rFonts w:ascii="Times New Roman" w:eastAsia="宋体" w:hAnsi="Times New Roman" w:cs="Times New Roman" w:hint="eastAsia"/>
            <w:rPrChange w:id="983" w:author="ZhuMeng" w:date="2023-10-12T15:47:00Z">
              <w:rPr>
                <w:rFonts w:hint="eastAsia"/>
              </w:rPr>
            </w:rPrChange>
          </w:rPr>
          <w:t>语</w:t>
        </w:r>
      </w:ins>
      <w:ins w:id="984" w:author="ZhuMeng" w:date="2023-10-12T12:10:00Z">
        <w:r w:rsidRPr="006A3F35">
          <w:rPr>
            <w:rFonts w:ascii="Times New Roman" w:eastAsia="宋体" w:hAnsi="Times New Roman" w:cs="Times New Roman" w:hint="eastAsia"/>
            <w:rPrChange w:id="985" w:author="ZhuMeng" w:date="2023-10-12T15:47:00Z">
              <w:rPr>
                <w:rFonts w:hint="eastAsia"/>
              </w:rPr>
            </w:rPrChange>
          </w:rPr>
          <w:t>言</w:t>
        </w:r>
        <w:r w:rsidRPr="006A3F35">
          <w:rPr>
            <w:rFonts w:ascii="Times New Roman" w:eastAsia="宋体" w:hAnsi="Times New Roman" w:cs="Times New Roman"/>
            <w:rPrChange w:id="986" w:author="ZhuMeng" w:date="2023-10-12T15:47:00Z">
              <w:rPr/>
            </w:rPrChange>
          </w:rPr>
          <w:t>的</w:t>
        </w:r>
      </w:ins>
      <w:ins w:id="987" w:author="ZhuMeng" w:date="2023-10-13T09:38:00Z">
        <w:r w:rsidR="00F333FB">
          <w:rPr>
            <w:rFonts w:ascii="Times New Roman" w:eastAsia="宋体" w:hAnsi="Times New Roman" w:cs="Times New Roman" w:hint="eastAsia"/>
          </w:rPr>
          <w:t>结构性</w:t>
        </w:r>
      </w:ins>
      <w:ins w:id="988" w:author="ZhuMeng" w:date="2023-10-12T12:10:00Z">
        <w:r w:rsidRPr="006A3F35">
          <w:rPr>
            <w:rFonts w:ascii="Times New Roman" w:eastAsia="宋体" w:hAnsi="Times New Roman" w:cs="Times New Roman" w:hint="eastAsia"/>
            <w:rPrChange w:id="989" w:author="ZhuMeng" w:date="2023-10-12T15:47:00Z">
              <w:rPr>
                <w:rFonts w:hint="eastAsia"/>
              </w:rPr>
            </w:rPrChange>
          </w:rPr>
          <w:t>紧张</w:t>
        </w:r>
        <w:r w:rsidRPr="006A3F35">
          <w:rPr>
            <w:rFonts w:ascii="Times New Roman" w:eastAsia="宋体" w:hAnsi="Times New Roman" w:cs="Times New Roman"/>
            <w:rPrChange w:id="990" w:author="ZhuMeng" w:date="2023-10-12T15:47:00Z">
              <w:rPr/>
            </w:rPrChange>
          </w:rPr>
          <w:t>关系</w:t>
        </w:r>
        <w:r w:rsidRPr="006A3F35">
          <w:rPr>
            <w:rFonts w:ascii="Times New Roman" w:eastAsia="宋体" w:hAnsi="Times New Roman" w:cs="Times New Roman" w:hint="eastAsia"/>
            <w:rPrChange w:id="991" w:author="ZhuMeng" w:date="2023-10-12T15:47:00Z">
              <w:rPr>
                <w:rFonts w:hint="eastAsia"/>
              </w:rPr>
            </w:rPrChange>
          </w:rPr>
          <w:t>。</w:t>
        </w:r>
      </w:ins>
      <w:del w:id="992" w:author="ZhuMeng" w:date="2023-10-12T12:10:00Z">
        <w:r w:rsidRPr="006A3F35" w:rsidDel="00D553BF">
          <w:rPr>
            <w:rFonts w:ascii="Times New Roman" w:eastAsia="宋体" w:hAnsi="Times New Roman" w:cs="Times New Roman"/>
            <w:rPrChange w:id="993" w:author="ZhuMeng" w:date="2023-10-12T15:47:00Z">
              <w:rPr/>
            </w:rPrChange>
          </w:rPr>
          <w:delText>需要处理的另一个重要面向是语言结构，即</w:delText>
        </w:r>
        <w:r w:rsidRPr="006A3F35" w:rsidDel="006A1C5B">
          <w:rPr>
            <w:rFonts w:ascii="Times New Roman" w:eastAsia="宋体" w:hAnsi="Times New Roman" w:cs="Times New Roman"/>
            <w:rPrChange w:id="994" w:author="ZhuMeng" w:date="2023-10-12T15:47:00Z">
              <w:rPr/>
            </w:rPrChange>
          </w:rPr>
          <w:delText>国家通用语与地方语言的关系</w:delText>
        </w:r>
        <w:r w:rsidRPr="006A3F35" w:rsidDel="00D553BF">
          <w:rPr>
            <w:rFonts w:ascii="Times New Roman" w:eastAsia="宋体" w:hAnsi="Times New Roman" w:cs="Times New Roman"/>
            <w:rPrChange w:id="995" w:author="ZhuMeng" w:date="2023-10-12T15:47:00Z">
              <w:rPr/>
            </w:rPrChange>
          </w:rPr>
          <w:delText>问题。</w:delText>
        </w:r>
        <w:r w:rsidRPr="006A3F35" w:rsidDel="00D553BF">
          <w:rPr>
            <w:rFonts w:ascii="Times New Roman" w:eastAsia="宋体" w:hAnsi="Times New Roman" w:cs="Times New Roman"/>
            <w:rPrChange w:id="996" w:author="ZhuMeng" w:date="2023-10-12T15:47:00Z">
              <w:rPr/>
            </w:rPrChange>
          </w:rPr>
          <w:delText xml:space="preserve"> </w:delText>
        </w:r>
      </w:del>
      <w:ins w:id="997" w:author="ZhuMeng" w:date="2023-10-13T09:38:00Z">
        <w:r w:rsidR="00A33F34">
          <w:rPr>
            <w:rFonts w:ascii="Times New Roman" w:eastAsia="宋体" w:hAnsi="Times New Roman" w:cs="Times New Roman" w:hint="eastAsia"/>
          </w:rPr>
          <w:t>地方语言</w:t>
        </w:r>
      </w:ins>
      <w:del w:id="998" w:author="ZhuMeng" w:date="2023-10-13T09:38:00Z">
        <w:r w:rsidRPr="006A3F35" w:rsidDel="00A33F34">
          <w:rPr>
            <w:rFonts w:ascii="Times New Roman" w:eastAsia="宋体" w:hAnsi="Times New Roman" w:cs="Times New Roman"/>
            <w:rPrChange w:id="999" w:author="ZhuMeng" w:date="2023-10-12T15:47:00Z">
              <w:rPr/>
            </w:rPrChange>
          </w:rPr>
          <w:delText>方言</w:delText>
        </w:r>
      </w:del>
      <w:r w:rsidRPr="006A3F35">
        <w:rPr>
          <w:rFonts w:ascii="Times New Roman" w:eastAsia="宋体" w:hAnsi="Times New Roman" w:cs="Times New Roman"/>
          <w:rPrChange w:id="1000" w:author="ZhuMeng" w:date="2023-10-12T15:47:00Z">
            <w:rPr/>
          </w:rPrChange>
        </w:rPr>
        <w:t>是历史和地理因素共同作用的结果，具有地区交流和文化认同功能。</w:t>
      </w:r>
      <w:del w:id="1001" w:author="ZhuMeng" w:date="2023-10-13T09:38:00Z">
        <w:r w:rsidRPr="006A3F35" w:rsidDel="00CF02DC">
          <w:rPr>
            <w:rFonts w:ascii="Times New Roman" w:eastAsia="宋体" w:hAnsi="Times New Roman" w:cs="Times New Roman"/>
            <w:rPrChange w:id="1002" w:author="ZhuMeng" w:date="2023-10-12T15:47:00Z">
              <w:rPr/>
            </w:rPrChange>
          </w:rPr>
          <w:delText xml:space="preserve"> </w:delText>
        </w:r>
      </w:del>
      <w:ins w:id="1003" w:author="ZhuMeng" w:date="2023-10-12T12:13:00Z">
        <w:r w:rsidRPr="006A3F35">
          <w:rPr>
            <w:rFonts w:ascii="Times New Roman" w:eastAsia="宋体" w:hAnsi="Times New Roman" w:cs="Times New Roman"/>
            <w:rPrChange w:id="1004" w:author="ZhuMeng" w:date="2023-10-12T15:47:00Z">
              <w:rPr/>
            </w:rPrChange>
          </w:rPr>
          <w:t>从语言功能角度来看</w:t>
        </w:r>
        <w:r w:rsidRPr="006A3F35">
          <w:rPr>
            <w:rFonts w:ascii="Times New Roman" w:eastAsia="宋体" w:hAnsi="Times New Roman" w:cs="Times New Roman" w:hint="eastAsia"/>
            <w:rPrChange w:id="1005" w:author="ZhuMeng" w:date="2023-10-12T15:47:00Z">
              <w:rPr>
                <w:rFonts w:hint="eastAsia"/>
              </w:rPr>
            </w:rPrChange>
          </w:rPr>
          <w:t>，</w:t>
        </w:r>
        <w:r w:rsidRPr="006A3F35">
          <w:rPr>
            <w:rFonts w:ascii="Times New Roman" w:eastAsia="宋体" w:hAnsi="Times New Roman" w:cs="Times New Roman"/>
            <w:rPrChange w:id="1006" w:author="ZhuMeng" w:date="2023-10-12T15:47:00Z">
              <w:rPr/>
            </w:rPrChange>
          </w:rPr>
          <w:t>交际便利与否是语言使用的关键因素，</w:t>
        </w:r>
      </w:ins>
      <w:ins w:id="1007" w:author="ZhuMeng" w:date="2023-10-12T12:14:00Z">
        <w:r w:rsidRPr="006A3F35">
          <w:rPr>
            <w:rFonts w:ascii="Times New Roman" w:eastAsia="宋体" w:hAnsi="Times New Roman" w:cs="Times New Roman" w:hint="eastAsia"/>
            <w:rPrChange w:id="1008" w:author="ZhuMeng" w:date="2023-10-12T15:47:00Z">
              <w:rPr>
                <w:rFonts w:hint="eastAsia"/>
              </w:rPr>
            </w:rPrChange>
          </w:rPr>
          <w:t>对</w:t>
        </w:r>
      </w:ins>
      <w:ins w:id="1009" w:author="ZhuMeng" w:date="2023-10-12T12:13:00Z">
        <w:r w:rsidRPr="006A3F35">
          <w:rPr>
            <w:rFonts w:ascii="Times New Roman" w:eastAsia="宋体" w:hAnsi="Times New Roman" w:cs="Times New Roman"/>
            <w:rPrChange w:id="1010" w:author="ZhuMeng" w:date="2023-10-12T15:47:00Z">
              <w:rPr/>
            </w:rPrChange>
          </w:rPr>
          <w:t>地方治理和基层治理来说</w:t>
        </w:r>
      </w:ins>
      <w:ins w:id="1011" w:author="ZhuMeng" w:date="2023-10-12T12:14:00Z">
        <w:r w:rsidRPr="006A3F35">
          <w:rPr>
            <w:rFonts w:ascii="Times New Roman" w:eastAsia="宋体" w:hAnsi="Times New Roman" w:cs="Times New Roman" w:hint="eastAsia"/>
            <w:rPrChange w:id="1012" w:author="ZhuMeng" w:date="2023-10-12T15:47:00Z">
              <w:rPr>
                <w:rFonts w:hint="eastAsia"/>
              </w:rPr>
            </w:rPrChange>
          </w:rPr>
          <w:t>，</w:t>
        </w:r>
        <w:r w:rsidRPr="006A3F35">
          <w:rPr>
            <w:rFonts w:ascii="Times New Roman" w:eastAsia="宋体" w:hAnsi="Times New Roman" w:cs="Times New Roman"/>
            <w:rPrChange w:id="1013" w:author="ZhuMeng" w:date="2023-10-12T15:47:00Z">
              <w:rPr/>
            </w:rPrChange>
          </w:rPr>
          <w:t>国家通用语言的便利性对</w:t>
        </w:r>
      </w:ins>
      <w:ins w:id="1014" w:author="ZhuMeng" w:date="2023-10-12T12:13:00Z">
        <w:r w:rsidRPr="006A3F35">
          <w:rPr>
            <w:rFonts w:ascii="Times New Roman" w:eastAsia="宋体" w:hAnsi="Times New Roman" w:cs="Times New Roman"/>
            <w:rPrChange w:id="1015" w:author="ZhuMeng" w:date="2023-10-12T15:47:00Z">
              <w:rPr/>
            </w:rPrChange>
          </w:rPr>
          <w:t>很多时候低于方言和民族语言</w:t>
        </w:r>
        <w:r w:rsidRPr="006A3F35">
          <w:rPr>
            <w:rFonts w:ascii="Times New Roman" w:eastAsia="宋体" w:hAnsi="Times New Roman" w:cs="Times New Roman"/>
            <w:rPrChange w:id="1016" w:author="ZhuMeng" w:date="2023-10-12T15:47:00Z">
              <w:rPr/>
            </w:rPrChange>
          </w:rPr>
          <w:t>(</w:t>
        </w:r>
        <w:r w:rsidRPr="006A3F35">
          <w:rPr>
            <w:rFonts w:ascii="Times New Roman" w:eastAsia="宋体" w:hAnsi="Times New Roman" w:cs="Times New Roman"/>
            <w:rPrChange w:id="1017" w:author="ZhuMeng" w:date="2023-10-12T15:47:00Z">
              <w:rPr/>
            </w:rPrChange>
          </w:rPr>
          <w:fldChar w:fldCharType="begin"/>
        </w:r>
        <w:r w:rsidRPr="006A3F35">
          <w:rPr>
            <w:rFonts w:ascii="Times New Roman" w:eastAsia="宋体" w:hAnsi="Times New Roman" w:cs="Times New Roman"/>
            <w:rPrChange w:id="1018" w:author="ZhuMeng" w:date="2023-10-12T15:47:00Z">
              <w:rPr/>
            </w:rPrChange>
          </w:rPr>
          <w:instrText xml:space="preserve"> HYPERLINK \l "ref-LiuHuaXiaYuanQingHuan2017" \h </w:instrText>
        </w:r>
        <w:r w:rsidRPr="00595FE8">
          <w:rPr>
            <w:rFonts w:ascii="Times New Roman" w:eastAsia="宋体" w:hAnsi="Times New Roman" w:cs="Times New Roman"/>
          </w:rPr>
        </w:r>
        <w:r w:rsidRPr="006A3F35">
          <w:rPr>
            <w:rFonts w:ascii="Times New Roman" w:eastAsia="宋体" w:hAnsi="Times New Roman" w:cs="Times New Roman"/>
            <w:rPrChange w:id="1019" w:author="ZhuMeng" w:date="2023-10-12T15:47:00Z">
              <w:rPr>
                <w:rStyle w:val="af0"/>
              </w:rPr>
            </w:rPrChange>
          </w:rPr>
          <w:fldChar w:fldCharType="separate"/>
        </w:r>
        <w:r w:rsidRPr="006A3F35">
          <w:rPr>
            <w:rStyle w:val="af0"/>
            <w:rFonts w:ascii="Times New Roman" w:eastAsia="宋体" w:hAnsi="Times New Roman" w:cs="Times New Roman"/>
            <w:rPrChange w:id="1020" w:author="ZhuMeng" w:date="2023-10-12T15:47:00Z">
              <w:rPr>
                <w:rStyle w:val="af0"/>
              </w:rPr>
            </w:rPrChange>
          </w:rPr>
          <w:t>刘华夏</w:t>
        </w:r>
        <w:r w:rsidRPr="006A3F35">
          <w:rPr>
            <w:rStyle w:val="af0"/>
            <w:rFonts w:ascii="Times New Roman" w:eastAsia="宋体" w:hAnsi="Times New Roman" w:cs="Times New Roman"/>
            <w:rPrChange w:id="1021" w:author="ZhuMeng" w:date="2023-10-12T15:47:00Z">
              <w:rPr>
                <w:rStyle w:val="af0"/>
              </w:rPr>
            </w:rPrChange>
          </w:rPr>
          <w:t xml:space="preserve"> &amp; </w:t>
        </w:r>
        <w:r w:rsidRPr="006A3F35">
          <w:rPr>
            <w:rStyle w:val="af0"/>
            <w:rFonts w:ascii="Times New Roman" w:eastAsia="宋体" w:hAnsi="Times New Roman" w:cs="Times New Roman"/>
            <w:rPrChange w:id="1022" w:author="ZhuMeng" w:date="2023-10-12T15:47:00Z">
              <w:rPr>
                <w:rStyle w:val="af0"/>
              </w:rPr>
            </w:rPrChange>
          </w:rPr>
          <w:t>袁青欢</w:t>
        </w:r>
        <w:r w:rsidRPr="006A3F35">
          <w:rPr>
            <w:rStyle w:val="af0"/>
            <w:rFonts w:ascii="Times New Roman" w:eastAsia="宋体" w:hAnsi="Times New Roman" w:cs="Times New Roman"/>
            <w:rPrChange w:id="1023" w:author="ZhuMeng" w:date="2023-10-12T15:47:00Z">
              <w:rPr>
                <w:rStyle w:val="af0"/>
              </w:rPr>
            </w:rPrChange>
          </w:rPr>
          <w:t>, 2017</w:t>
        </w:r>
        <w:r w:rsidRPr="006A3F35">
          <w:rPr>
            <w:rStyle w:val="af0"/>
            <w:rFonts w:ascii="Times New Roman" w:eastAsia="宋体" w:hAnsi="Times New Roman" w:cs="Times New Roman"/>
            <w:rPrChange w:id="1024" w:author="ZhuMeng" w:date="2023-10-12T15:47:00Z">
              <w:rPr>
                <w:rStyle w:val="af0"/>
              </w:rPr>
            </w:rPrChange>
          </w:rPr>
          <w:fldChar w:fldCharType="end"/>
        </w:r>
        <w:r w:rsidRPr="006A3F35">
          <w:rPr>
            <w:rFonts w:ascii="Times New Roman" w:eastAsia="宋体" w:hAnsi="Times New Roman" w:cs="Times New Roman"/>
            <w:rPrChange w:id="1025" w:author="ZhuMeng" w:date="2023-10-12T15:47:00Z">
              <w:rPr/>
            </w:rPrChange>
          </w:rPr>
          <w:t>)</w:t>
        </w:r>
      </w:ins>
      <w:ins w:id="1026" w:author="ZhuMeng" w:date="2023-10-12T12:14:00Z">
        <w:r w:rsidRPr="006A3F35">
          <w:rPr>
            <w:rFonts w:ascii="Times New Roman" w:eastAsia="宋体" w:hAnsi="Times New Roman" w:cs="Times New Roman" w:hint="eastAsia"/>
            <w:rPrChange w:id="1027" w:author="ZhuMeng" w:date="2023-10-12T15:47:00Z">
              <w:rPr>
                <w:rFonts w:hint="eastAsia"/>
              </w:rPr>
            </w:rPrChange>
          </w:rPr>
          <w:t>。</w:t>
        </w:r>
      </w:ins>
      <w:ins w:id="1028" w:author="ZhuMeng" w:date="2023-10-13T09:39:00Z">
        <w:r w:rsidR="00141F6F">
          <w:rPr>
            <w:rFonts w:ascii="Times New Roman" w:eastAsia="宋体" w:hAnsi="Times New Roman" w:cs="Times New Roman" w:hint="eastAsia"/>
          </w:rPr>
          <w:t>而且</w:t>
        </w:r>
      </w:ins>
      <w:ins w:id="1029" w:author="ZhuMeng" w:date="2023-10-12T12:12:00Z">
        <w:r w:rsidRPr="006A3F35">
          <w:rPr>
            <w:rFonts w:ascii="Times New Roman" w:eastAsia="宋体" w:hAnsi="Times New Roman" w:cs="Times New Roman" w:hint="eastAsia"/>
            <w:rPrChange w:id="1030" w:author="ZhuMeng" w:date="2023-10-12T15:47:00Z">
              <w:rPr>
                <w:rFonts w:hint="eastAsia"/>
              </w:rPr>
            </w:rPrChange>
          </w:rPr>
          <w:t>就</w:t>
        </w:r>
      </w:ins>
      <w:del w:id="1031" w:author="ZhuMeng" w:date="2023-10-12T12:12:00Z">
        <w:r w:rsidRPr="006A3F35" w:rsidDel="00CE2C3D">
          <w:rPr>
            <w:rFonts w:ascii="Times New Roman" w:eastAsia="宋体" w:hAnsi="Times New Roman" w:cs="Times New Roman"/>
            <w:rPrChange w:id="1032" w:author="ZhuMeng" w:date="2023-10-12T15:47:00Z">
              <w:rPr/>
            </w:rPrChange>
          </w:rPr>
          <w:delText>从</w:delText>
        </w:r>
      </w:del>
      <w:r w:rsidRPr="006A3F35">
        <w:rPr>
          <w:rFonts w:ascii="Times New Roman" w:eastAsia="宋体" w:hAnsi="Times New Roman" w:cs="Times New Roman"/>
          <w:rPrChange w:id="1033" w:author="ZhuMeng" w:date="2023-10-12T15:47:00Z">
            <w:rPr/>
          </w:rPrChange>
        </w:rPr>
        <w:t>治理角度</w:t>
      </w:r>
      <w:ins w:id="1034" w:author="ZhuMeng" w:date="2023-10-12T12:12:00Z">
        <w:r w:rsidRPr="006A3F35">
          <w:rPr>
            <w:rFonts w:ascii="Times New Roman" w:eastAsia="宋体" w:hAnsi="Times New Roman" w:cs="Times New Roman" w:hint="eastAsia"/>
            <w:rPrChange w:id="1035" w:author="ZhuMeng" w:date="2023-10-12T15:47:00Z">
              <w:rPr>
                <w:rFonts w:hint="eastAsia"/>
              </w:rPr>
            </w:rPrChange>
          </w:rPr>
          <w:t>而言</w:t>
        </w:r>
      </w:ins>
      <w:r w:rsidRPr="006A3F35">
        <w:rPr>
          <w:rFonts w:ascii="Times New Roman" w:eastAsia="宋体" w:hAnsi="Times New Roman" w:cs="Times New Roman"/>
          <w:rPrChange w:id="1036" w:author="ZhuMeng" w:date="2023-10-12T15:47:00Z">
            <w:rPr/>
          </w:rPrChange>
        </w:rPr>
        <w:t>，方言和民族语言</w:t>
      </w:r>
      <w:ins w:id="1037" w:author="ZhuMeng" w:date="2023-10-12T12:14:00Z">
        <w:r w:rsidRPr="006A3F35">
          <w:rPr>
            <w:rFonts w:ascii="Times New Roman" w:eastAsia="宋体" w:hAnsi="Times New Roman" w:cs="Times New Roman" w:hint="eastAsia"/>
            <w:rPrChange w:id="1038" w:author="ZhuMeng" w:date="2023-10-12T15:47:00Z">
              <w:rPr>
                <w:rFonts w:hint="eastAsia"/>
              </w:rPr>
            </w:rPrChange>
          </w:rPr>
          <w:t>也</w:t>
        </w:r>
      </w:ins>
      <w:r w:rsidRPr="006A3F35">
        <w:rPr>
          <w:rFonts w:ascii="Times New Roman" w:eastAsia="宋体" w:hAnsi="Times New Roman" w:cs="Times New Roman"/>
          <w:rPrChange w:id="1039" w:author="ZhuMeng" w:date="2023-10-12T15:47:00Z">
            <w:rPr/>
          </w:rPrChange>
        </w:rPr>
        <w:t>有助于加强政策宣导效果，</w:t>
      </w:r>
      <w:ins w:id="1040" w:author="ZhuMeng" w:date="2023-10-13T09:39:00Z">
        <w:r w:rsidR="00527A93">
          <w:rPr>
            <w:rFonts w:ascii="Times New Roman" w:eastAsia="宋体" w:hAnsi="Times New Roman" w:cs="Times New Roman" w:hint="eastAsia"/>
          </w:rPr>
          <w:t>增进</w:t>
        </w:r>
      </w:ins>
      <w:del w:id="1041" w:author="ZhuMeng" w:date="2023-10-13T09:39:00Z">
        <w:r w:rsidRPr="006A3F35" w:rsidDel="00060907">
          <w:rPr>
            <w:rFonts w:ascii="Times New Roman" w:eastAsia="宋体" w:hAnsi="Times New Roman" w:cs="Times New Roman"/>
            <w:rPrChange w:id="1042" w:author="ZhuMeng" w:date="2023-10-12T15:47:00Z">
              <w:rPr/>
            </w:rPrChange>
          </w:rPr>
          <w:delText>提高</w:delText>
        </w:r>
      </w:del>
      <w:r w:rsidRPr="006A3F35">
        <w:rPr>
          <w:rFonts w:ascii="Times New Roman" w:eastAsia="宋体" w:hAnsi="Times New Roman" w:cs="Times New Roman"/>
          <w:rPrChange w:id="1043" w:author="ZhuMeng" w:date="2023-10-12T15:47:00Z">
            <w:rPr/>
          </w:rPrChange>
        </w:rPr>
        <w:t>官民沟通效率</w:t>
      </w:r>
      <w:ins w:id="1044" w:author="ZhuMeng" w:date="2023-10-12T12:27:00Z">
        <w:r w:rsidRPr="006A3F35">
          <w:rPr>
            <w:rFonts w:ascii="Times New Roman" w:eastAsia="宋体" w:hAnsi="Times New Roman" w:cs="Times New Roman" w:hint="eastAsia"/>
            <w:rPrChange w:id="1045" w:author="ZhuMeng" w:date="2023-10-12T15:47:00Z">
              <w:rPr>
                <w:rFonts w:ascii="Times New Roman" w:hAnsi="Times New Roman" w:cs="Times New Roman" w:hint="eastAsia"/>
              </w:rPr>
            </w:rPrChange>
          </w:rPr>
          <w:t>，提高地方治理绩效</w:t>
        </w:r>
      </w:ins>
      <w:r w:rsidRPr="006A3F35">
        <w:rPr>
          <w:rFonts w:ascii="Times New Roman" w:eastAsia="宋体" w:hAnsi="Times New Roman" w:cs="Times New Roman"/>
          <w:rPrChange w:id="1046" w:author="ZhuMeng" w:date="2023-10-12T15:47:00Z">
            <w:rPr/>
          </w:rPrChange>
        </w:rPr>
        <w:t>。</w:t>
      </w:r>
      <w:del w:id="1047" w:author="ZhuMeng" w:date="2023-10-12T12:13:00Z">
        <w:r w:rsidRPr="006A3F35" w:rsidDel="002D55B1">
          <w:rPr>
            <w:rFonts w:ascii="Times New Roman" w:eastAsia="宋体" w:hAnsi="Times New Roman" w:cs="Times New Roman"/>
            <w:rPrChange w:id="1048" w:author="ZhuMeng" w:date="2023-10-12T15:47:00Z">
              <w:rPr/>
            </w:rPrChange>
          </w:rPr>
          <w:delText xml:space="preserve"> </w:delText>
        </w:r>
        <w:r w:rsidRPr="006A3F35" w:rsidDel="002D55B1">
          <w:rPr>
            <w:rFonts w:ascii="Times New Roman" w:eastAsia="宋体" w:hAnsi="Times New Roman" w:cs="Times New Roman"/>
            <w:rPrChange w:id="1049" w:author="ZhuMeng" w:date="2023-10-12T15:47:00Z">
              <w:rPr/>
            </w:rPrChange>
          </w:rPr>
          <w:delText>从语言功能的角度来看，交际便利与否是语言使用的关键因素，国家通用语言使用的便利性对地方治理和基层治理来说很多时候会低于方言和民族语言</w:delText>
        </w:r>
        <w:r w:rsidRPr="006A3F35" w:rsidDel="002D55B1">
          <w:rPr>
            <w:rFonts w:ascii="Times New Roman" w:eastAsia="宋体" w:hAnsi="Times New Roman" w:cs="Times New Roman"/>
            <w:rPrChange w:id="1050" w:author="ZhuMeng" w:date="2023-10-12T15:47:00Z">
              <w:rPr/>
            </w:rPrChange>
          </w:rPr>
          <w:delText>(</w:delText>
        </w:r>
        <w:r w:rsidRPr="006A3F35" w:rsidDel="002D55B1">
          <w:rPr>
            <w:rFonts w:ascii="Times New Roman" w:eastAsia="宋体" w:hAnsi="Times New Roman" w:cs="Times New Roman"/>
            <w:rPrChange w:id="1051" w:author="ZhuMeng" w:date="2023-10-12T15:47:00Z">
              <w:rPr/>
            </w:rPrChange>
          </w:rPr>
          <w:fldChar w:fldCharType="begin"/>
        </w:r>
        <w:r w:rsidRPr="006A3F35" w:rsidDel="002D55B1">
          <w:rPr>
            <w:rFonts w:ascii="Times New Roman" w:eastAsia="宋体" w:hAnsi="Times New Roman" w:cs="Times New Roman"/>
            <w:rPrChange w:id="1052" w:author="ZhuMeng" w:date="2023-10-12T15:47:00Z">
              <w:rPr/>
            </w:rPrChange>
          </w:rPr>
          <w:delInstrText xml:space="preserve"> HYPERLINK \l "ref-LiuHuaXiaYuanQingHuan2017" \h </w:delInstrText>
        </w:r>
        <w:r w:rsidRPr="00595FE8" w:rsidDel="002D55B1">
          <w:rPr>
            <w:rFonts w:ascii="Times New Roman" w:eastAsia="宋体" w:hAnsi="Times New Roman" w:cs="Times New Roman"/>
          </w:rPr>
        </w:r>
        <w:r w:rsidRPr="006A3F35" w:rsidDel="002D55B1">
          <w:rPr>
            <w:rFonts w:ascii="Times New Roman" w:eastAsia="宋体" w:hAnsi="Times New Roman" w:cs="Times New Roman"/>
            <w:rPrChange w:id="1053" w:author="ZhuMeng" w:date="2023-10-12T15:47:00Z">
              <w:rPr>
                <w:rStyle w:val="af0"/>
              </w:rPr>
            </w:rPrChange>
          </w:rPr>
          <w:fldChar w:fldCharType="separate"/>
        </w:r>
        <w:r w:rsidRPr="006A3F35" w:rsidDel="002D55B1">
          <w:rPr>
            <w:rStyle w:val="af0"/>
            <w:rFonts w:ascii="Times New Roman" w:eastAsia="宋体" w:hAnsi="Times New Roman" w:cs="Times New Roman"/>
            <w:rPrChange w:id="1054" w:author="ZhuMeng" w:date="2023-10-12T15:47:00Z">
              <w:rPr>
                <w:rStyle w:val="af0"/>
              </w:rPr>
            </w:rPrChange>
          </w:rPr>
          <w:delText>刘华夏</w:delText>
        </w:r>
        <w:r w:rsidRPr="006A3F35" w:rsidDel="002D55B1">
          <w:rPr>
            <w:rStyle w:val="af0"/>
            <w:rFonts w:ascii="Times New Roman" w:eastAsia="宋体" w:hAnsi="Times New Roman" w:cs="Times New Roman"/>
            <w:rPrChange w:id="1055" w:author="ZhuMeng" w:date="2023-10-12T15:47:00Z">
              <w:rPr>
                <w:rStyle w:val="af0"/>
              </w:rPr>
            </w:rPrChange>
          </w:rPr>
          <w:delText xml:space="preserve"> &amp; </w:delText>
        </w:r>
        <w:r w:rsidRPr="006A3F35" w:rsidDel="002D55B1">
          <w:rPr>
            <w:rStyle w:val="af0"/>
            <w:rFonts w:ascii="Times New Roman" w:eastAsia="宋体" w:hAnsi="Times New Roman" w:cs="Times New Roman"/>
            <w:rPrChange w:id="1056" w:author="ZhuMeng" w:date="2023-10-12T15:47:00Z">
              <w:rPr>
                <w:rStyle w:val="af0"/>
              </w:rPr>
            </w:rPrChange>
          </w:rPr>
          <w:delText>袁青欢</w:delText>
        </w:r>
        <w:r w:rsidRPr="006A3F35" w:rsidDel="002D55B1">
          <w:rPr>
            <w:rStyle w:val="af0"/>
            <w:rFonts w:ascii="Times New Roman" w:eastAsia="宋体" w:hAnsi="Times New Roman" w:cs="Times New Roman"/>
            <w:rPrChange w:id="1057" w:author="ZhuMeng" w:date="2023-10-12T15:47:00Z">
              <w:rPr>
                <w:rStyle w:val="af0"/>
              </w:rPr>
            </w:rPrChange>
          </w:rPr>
          <w:delText>, 2017</w:delText>
        </w:r>
        <w:r w:rsidRPr="006A3F35" w:rsidDel="002D55B1">
          <w:rPr>
            <w:rStyle w:val="af0"/>
            <w:rFonts w:ascii="Times New Roman" w:eastAsia="宋体" w:hAnsi="Times New Roman" w:cs="Times New Roman"/>
            <w:rPrChange w:id="1058" w:author="ZhuMeng" w:date="2023-10-12T15:47:00Z">
              <w:rPr>
                <w:rStyle w:val="af0"/>
              </w:rPr>
            </w:rPrChange>
          </w:rPr>
          <w:fldChar w:fldCharType="end"/>
        </w:r>
        <w:r w:rsidRPr="006A3F35" w:rsidDel="002D55B1">
          <w:rPr>
            <w:rFonts w:ascii="Times New Roman" w:eastAsia="宋体" w:hAnsi="Times New Roman" w:cs="Times New Roman"/>
            <w:rPrChange w:id="1059" w:author="ZhuMeng" w:date="2023-10-12T15:47:00Z">
              <w:rPr/>
            </w:rPrChange>
          </w:rPr>
          <w:delText>)</w:delText>
        </w:r>
        <w:r w:rsidRPr="006A3F35" w:rsidDel="002D55B1">
          <w:rPr>
            <w:rFonts w:ascii="Times New Roman" w:eastAsia="宋体" w:hAnsi="Times New Roman" w:cs="Times New Roman"/>
            <w:rPrChange w:id="1060" w:author="ZhuMeng" w:date="2023-10-12T15:47:00Z">
              <w:rPr/>
            </w:rPrChange>
          </w:rPr>
          <w:delText>。</w:delText>
        </w:r>
        <w:r w:rsidRPr="006A3F35" w:rsidDel="002D55B1">
          <w:rPr>
            <w:rFonts w:ascii="Times New Roman" w:eastAsia="宋体" w:hAnsi="Times New Roman" w:cs="Times New Roman"/>
            <w:rPrChange w:id="1061" w:author="ZhuMeng" w:date="2023-10-12T15:47:00Z">
              <w:rPr/>
            </w:rPrChange>
          </w:rPr>
          <w:delText xml:space="preserve"> </w:delText>
        </w:r>
      </w:del>
      <w:del w:id="1062" w:author="ZhuMeng" w:date="2023-10-12T12:15:00Z">
        <w:r w:rsidRPr="006A3F35" w:rsidDel="00254D59">
          <w:rPr>
            <w:rFonts w:ascii="Times New Roman" w:eastAsia="宋体" w:hAnsi="Times New Roman" w:cs="Times New Roman"/>
            <w:rPrChange w:id="1063" w:author="ZhuMeng" w:date="2023-10-12T15:47:00Z">
              <w:rPr/>
            </w:rPrChange>
          </w:rPr>
          <w:delText>单</w:delText>
        </w:r>
      </w:del>
      <w:del w:id="1064" w:author="ZhuMeng" w:date="2023-10-12T12:17:00Z">
        <w:r w:rsidRPr="006A3F35" w:rsidDel="004A4834">
          <w:rPr>
            <w:rFonts w:ascii="Times New Roman" w:eastAsia="宋体" w:hAnsi="Times New Roman" w:cs="Times New Roman"/>
            <w:rPrChange w:id="1065" w:author="ZhuMeng" w:date="2023-10-12T15:47:00Z">
              <w:rPr/>
            </w:rPrChange>
          </w:rPr>
          <w:delText>以汉语为例，有官话、晋语、吴语、闽语、粤语、客家话、赣语、湘语、徽语、平话和土话等十大方言，还可进一步细分为</w:delText>
        </w:r>
        <w:r w:rsidRPr="006A3F35" w:rsidDel="004A4834">
          <w:rPr>
            <w:rFonts w:ascii="Times New Roman" w:eastAsia="宋体" w:hAnsi="Times New Roman" w:cs="Times New Roman"/>
            <w:rPrChange w:id="1066" w:author="ZhuMeng" w:date="2023-10-12T15:47:00Z">
              <w:rPr/>
            </w:rPrChange>
          </w:rPr>
          <w:delText>97</w:delText>
        </w:r>
        <w:r w:rsidRPr="006A3F35" w:rsidDel="004A4834">
          <w:rPr>
            <w:rFonts w:ascii="Times New Roman" w:eastAsia="宋体" w:hAnsi="Times New Roman" w:cs="Times New Roman"/>
            <w:rPrChange w:id="1067" w:author="ZhuMeng" w:date="2023-10-12T15:47:00Z">
              <w:rPr/>
            </w:rPrChange>
          </w:rPr>
          <w:delText>个方言片，</w:delText>
        </w:r>
        <w:r w:rsidRPr="006A3F35" w:rsidDel="004A4834">
          <w:rPr>
            <w:rFonts w:ascii="Times New Roman" w:eastAsia="宋体" w:hAnsi="Times New Roman" w:cs="Times New Roman"/>
            <w:rPrChange w:id="1068" w:author="ZhuMeng" w:date="2023-10-12T15:47:00Z">
              <w:rPr/>
            </w:rPrChange>
          </w:rPr>
          <w:delText>101</w:delText>
        </w:r>
        <w:r w:rsidRPr="006A3F35" w:rsidDel="004A4834">
          <w:rPr>
            <w:rFonts w:ascii="Times New Roman" w:eastAsia="宋体" w:hAnsi="Times New Roman" w:cs="Times New Roman"/>
            <w:rPrChange w:id="1069" w:author="ZhuMeng" w:date="2023-10-12T15:47:00Z">
              <w:rPr/>
            </w:rPrChange>
          </w:rPr>
          <w:delText>个方言小片</w:delText>
        </w:r>
      </w:del>
      <w:del w:id="1070" w:author="ZhuMeng" w:date="2023-10-12T12:15:00Z">
        <w:r w:rsidRPr="006A3F35" w:rsidDel="00254D59">
          <w:rPr>
            <w:rFonts w:ascii="Times New Roman" w:eastAsia="宋体" w:hAnsi="Times New Roman" w:cs="Times New Roman"/>
            <w:rPrChange w:id="1071" w:author="ZhuMeng" w:date="2023-10-12T15:47:00Z">
              <w:rPr/>
            </w:rPrChange>
          </w:rPr>
          <w:delText>。</w:delText>
        </w:r>
        <w:r w:rsidRPr="006A3F35" w:rsidDel="00254D59">
          <w:rPr>
            <w:rFonts w:ascii="Times New Roman" w:eastAsia="宋体" w:hAnsi="Times New Roman" w:cs="Times New Roman"/>
            <w:rPrChange w:id="1072" w:author="ZhuMeng" w:date="2023-10-12T15:47:00Z">
              <w:rPr/>
            </w:rPrChange>
          </w:rPr>
          <w:delText xml:space="preserve"> </w:delText>
        </w:r>
      </w:del>
      <w:del w:id="1073" w:author="ZhuMeng" w:date="2023-10-12T12:17:00Z">
        <w:r w:rsidRPr="006A3F35" w:rsidDel="004A4834">
          <w:rPr>
            <w:rFonts w:ascii="Times New Roman" w:eastAsia="宋体" w:hAnsi="Times New Roman" w:cs="Times New Roman"/>
            <w:rPrChange w:id="1074" w:author="ZhuMeng" w:date="2023-10-12T15:47:00Z">
              <w:rPr/>
            </w:rPrChange>
          </w:rPr>
          <w:delText>很多方言内部可以达成</w:delText>
        </w:r>
      </w:del>
      <w:del w:id="1075" w:author="ZhuMeng" w:date="2023-10-12T12:15:00Z">
        <w:r w:rsidRPr="006A3F35" w:rsidDel="00911233">
          <w:rPr>
            <w:rFonts w:ascii="Times New Roman" w:eastAsia="宋体" w:hAnsi="Times New Roman" w:cs="Times New Roman"/>
            <w:rPrChange w:id="1076" w:author="ZhuMeng" w:date="2023-10-12T15:47:00Z">
              <w:rPr/>
            </w:rPrChange>
          </w:rPr>
          <w:delText>高校</w:delText>
        </w:r>
      </w:del>
      <w:del w:id="1077" w:author="ZhuMeng" w:date="2023-10-12T12:17:00Z">
        <w:r w:rsidRPr="006A3F35" w:rsidDel="004A4834">
          <w:rPr>
            <w:rFonts w:ascii="Times New Roman" w:eastAsia="宋体" w:hAnsi="Times New Roman" w:cs="Times New Roman"/>
            <w:rPrChange w:id="1078" w:author="ZhuMeng" w:date="2023-10-12T15:47:00Z">
              <w:rPr/>
            </w:rPrChange>
          </w:rPr>
          <w:delText>沟通</w:delText>
        </w:r>
      </w:del>
      <w:del w:id="1079" w:author="ZhuMeng" w:date="2023-10-12T12:15:00Z">
        <w:r w:rsidRPr="006A3F35" w:rsidDel="00EC5D05">
          <w:rPr>
            <w:rFonts w:ascii="Times New Roman" w:eastAsia="宋体" w:hAnsi="Times New Roman" w:cs="Times New Roman"/>
            <w:rPrChange w:id="1080" w:author="ZhuMeng" w:date="2023-10-12T15:47:00Z">
              <w:rPr/>
            </w:rPrChange>
          </w:rPr>
          <w:delText>，但方言之间却无法实现沟通。</w:delText>
        </w:r>
      </w:del>
      <w:del w:id="1081" w:author="ZhuMeng" w:date="2023-10-12T12:16:00Z">
        <w:r w:rsidRPr="006A3F35" w:rsidDel="003B3931">
          <w:rPr>
            <w:rFonts w:ascii="Times New Roman" w:eastAsia="宋体" w:hAnsi="Times New Roman" w:cs="Times New Roman"/>
            <w:rPrChange w:id="1082" w:author="ZhuMeng" w:date="2023-10-12T15:47:00Z">
              <w:rPr/>
            </w:rPrChange>
          </w:rPr>
          <w:delText xml:space="preserve"> </w:delText>
        </w:r>
        <w:r w:rsidRPr="006A3F35" w:rsidDel="003B3931">
          <w:rPr>
            <w:rFonts w:ascii="Times New Roman" w:eastAsia="宋体" w:hAnsi="Times New Roman" w:cs="Times New Roman"/>
            <w:rPrChange w:id="1083" w:author="ZhuMeng" w:date="2023-10-12T15:47:00Z">
              <w:rPr/>
            </w:rPrChange>
          </w:rPr>
          <w:delText>最近</w:delText>
        </w:r>
      </w:del>
      <w:r w:rsidRPr="006A3F35">
        <w:rPr>
          <w:rFonts w:ascii="Times New Roman" w:eastAsia="宋体" w:hAnsi="Times New Roman" w:cs="Times New Roman"/>
          <w:rPrChange w:id="1084" w:author="ZhuMeng" w:date="2023-10-12T15:47:00Z">
            <w:rPr/>
          </w:rPrChange>
        </w:rPr>
        <w:t>研究表明，普通百姓在</w:t>
      </w:r>
      <w:r w:rsidRPr="006A3F35">
        <w:rPr>
          <w:rFonts w:ascii="Times New Roman" w:eastAsia="宋体" w:hAnsi="Times New Roman" w:cs="Times New Roman"/>
          <w:rPrChange w:id="1085" w:author="ZhuMeng" w:date="2023-10-12T15:47:00Z">
            <w:rPr/>
          </w:rPrChange>
        </w:rPr>
        <w:lastRenderedPageBreak/>
        <w:t>日常生活中仍较多使用方言交流，</w:t>
      </w:r>
      <w:ins w:id="1086" w:author="ZhuMeng" w:date="2023-10-12T12:16:00Z">
        <w:r w:rsidRPr="006A3F35">
          <w:rPr>
            <w:rFonts w:ascii="Times New Roman" w:eastAsia="宋体" w:hAnsi="Times New Roman" w:cs="Times New Roman" w:hint="eastAsia"/>
            <w:rPrChange w:id="1087" w:author="ZhuMeng" w:date="2023-10-12T15:47:00Z">
              <w:rPr>
                <w:rFonts w:hint="eastAsia"/>
              </w:rPr>
            </w:rPrChange>
          </w:rPr>
          <w:t>因而采</w:t>
        </w:r>
      </w:ins>
      <w:del w:id="1088" w:author="ZhuMeng" w:date="2023-10-12T12:16:00Z">
        <w:r w:rsidRPr="006A3F35" w:rsidDel="00FE53E9">
          <w:rPr>
            <w:rFonts w:ascii="Times New Roman" w:eastAsia="宋体" w:hAnsi="Times New Roman" w:cs="Times New Roman" w:hint="eastAsia"/>
            <w:rPrChange w:id="1089" w:author="ZhuMeng" w:date="2023-10-12T15:47:00Z">
              <w:rPr>
                <w:rFonts w:hint="eastAsia"/>
              </w:rPr>
            </w:rPrChange>
          </w:rPr>
          <w:delText>采</w:delText>
        </w:r>
        <w:r w:rsidRPr="006A3F35" w:rsidDel="00FE53E9">
          <w:rPr>
            <w:rFonts w:ascii="Times New Roman" w:eastAsia="宋体" w:hAnsi="Times New Roman" w:cs="Times New Roman"/>
            <w:rPrChange w:id="1090" w:author="ZhuMeng" w:date="2023-10-12T15:47:00Z">
              <w:rPr/>
            </w:rPrChange>
          </w:rPr>
          <w:delText>取</w:delText>
        </w:r>
        <w:r w:rsidRPr="006A3F35" w:rsidDel="003B3931">
          <w:rPr>
            <w:rFonts w:ascii="Times New Roman" w:eastAsia="宋体" w:hAnsi="Times New Roman" w:cs="Times New Roman"/>
            <w:rPrChange w:id="1091" w:author="ZhuMeng" w:date="2023-10-12T15:47:00Z">
              <w:rPr/>
            </w:rPrChange>
          </w:rPr>
          <w:delText>本地人</w:delText>
        </w:r>
      </w:del>
      <w:r w:rsidRPr="006A3F35">
        <w:rPr>
          <w:rFonts w:ascii="Times New Roman" w:eastAsia="宋体" w:hAnsi="Times New Roman" w:cs="Times New Roman"/>
          <w:rPrChange w:id="1092" w:author="ZhuMeng" w:date="2023-10-12T15:47:00Z">
            <w:rPr/>
          </w:rPrChange>
        </w:rPr>
        <w:t>用</w:t>
      </w:r>
      <w:ins w:id="1093" w:author="ZhuMeng" w:date="2023-10-12T12:16:00Z">
        <w:r w:rsidRPr="006A3F35">
          <w:rPr>
            <w:rFonts w:ascii="Times New Roman" w:eastAsia="宋体" w:hAnsi="Times New Roman" w:cs="Times New Roman" w:hint="eastAsia"/>
            <w:rPrChange w:id="1094" w:author="ZhuMeng" w:date="2023-10-12T15:47:00Z">
              <w:rPr>
                <w:rFonts w:hint="eastAsia"/>
              </w:rPr>
            </w:rPrChange>
          </w:rPr>
          <w:t>本地人说</w:t>
        </w:r>
      </w:ins>
      <w:r w:rsidRPr="006A3F35">
        <w:rPr>
          <w:rFonts w:ascii="Times New Roman" w:eastAsia="宋体" w:hAnsi="Times New Roman" w:cs="Times New Roman"/>
          <w:rPrChange w:id="1095" w:author="ZhuMeng" w:date="2023-10-12T15:47:00Z">
            <w:rPr/>
          </w:rPrChange>
        </w:rPr>
        <w:t>本地话讲本地事的</w:t>
      </w:r>
      <w:ins w:id="1096" w:author="ZhuMeng" w:date="2023-10-12T12:16:00Z">
        <w:r w:rsidRPr="006A3F35">
          <w:rPr>
            <w:rFonts w:ascii="Times New Roman" w:eastAsia="宋体" w:hAnsi="Times New Roman" w:cs="Times New Roman" w:hint="eastAsia"/>
            <w:rPrChange w:id="1097" w:author="ZhuMeng" w:date="2023-10-12T15:47:00Z">
              <w:rPr>
                <w:rFonts w:hint="eastAsia"/>
              </w:rPr>
            </w:rPrChange>
          </w:rPr>
          <w:t>方法</w:t>
        </w:r>
      </w:ins>
      <w:del w:id="1098" w:author="ZhuMeng" w:date="2023-10-12T12:16:00Z">
        <w:r w:rsidRPr="006A3F35" w:rsidDel="002C3720">
          <w:rPr>
            <w:rFonts w:ascii="Times New Roman" w:eastAsia="宋体" w:hAnsi="Times New Roman" w:cs="Times New Roman"/>
            <w:rPrChange w:id="1099" w:author="ZhuMeng" w:date="2023-10-12T15:47:00Z">
              <w:rPr/>
            </w:rPrChange>
          </w:rPr>
          <w:delText>形式</w:delText>
        </w:r>
      </w:del>
      <w:r w:rsidRPr="006A3F35">
        <w:rPr>
          <w:rFonts w:ascii="Times New Roman" w:eastAsia="宋体" w:hAnsi="Times New Roman" w:cs="Times New Roman"/>
          <w:rPrChange w:id="1100" w:author="ZhuMeng" w:date="2023-10-12T15:47:00Z">
            <w:rPr/>
          </w:rPrChange>
        </w:rPr>
        <w:t>，更</w:t>
      </w:r>
      <w:ins w:id="1101" w:author="ZhuMeng" w:date="2023-10-12T12:16:00Z">
        <w:r w:rsidRPr="006A3F35">
          <w:rPr>
            <w:rFonts w:ascii="Times New Roman" w:eastAsia="宋体" w:hAnsi="Times New Roman" w:cs="Times New Roman" w:hint="eastAsia"/>
            <w:rPrChange w:id="1102" w:author="ZhuMeng" w:date="2023-10-12T15:47:00Z">
              <w:rPr>
                <w:rFonts w:hint="eastAsia"/>
              </w:rPr>
            </w:rPrChange>
          </w:rPr>
          <w:t>有助</w:t>
        </w:r>
      </w:ins>
      <w:del w:id="1103" w:author="ZhuMeng" w:date="2023-10-12T12:16:00Z">
        <w:r w:rsidRPr="006A3F35" w:rsidDel="00DD2B62">
          <w:rPr>
            <w:rFonts w:ascii="Times New Roman" w:eastAsia="宋体" w:hAnsi="Times New Roman" w:cs="Times New Roman"/>
            <w:rPrChange w:id="1104" w:author="ZhuMeng" w:date="2023-10-12T15:47:00Z">
              <w:rPr/>
            </w:rPrChange>
          </w:rPr>
          <w:delText>有利</w:delText>
        </w:r>
      </w:del>
      <w:r w:rsidRPr="006A3F35">
        <w:rPr>
          <w:rFonts w:ascii="Times New Roman" w:eastAsia="宋体" w:hAnsi="Times New Roman" w:cs="Times New Roman"/>
          <w:rPrChange w:id="1105" w:author="ZhuMeng" w:date="2023-10-12T15:47:00Z">
            <w:rPr/>
          </w:rPrChange>
        </w:rPr>
        <w:t>于政策的传达和民众的理解</w:t>
      </w:r>
      <w:r w:rsidRPr="006A3F35">
        <w:rPr>
          <w:rFonts w:ascii="Times New Roman" w:eastAsia="宋体" w:hAnsi="Times New Roman" w:cs="Times New Roman"/>
          <w:rPrChange w:id="1106" w:author="ZhuMeng" w:date="2023-10-12T15:47:00Z">
            <w:rPr/>
          </w:rPrChange>
        </w:rPr>
        <w:t xml:space="preserve"> (</w:t>
      </w:r>
      <w:r w:rsidRPr="006A3F35">
        <w:rPr>
          <w:rFonts w:ascii="Times New Roman" w:eastAsia="宋体" w:hAnsi="Times New Roman" w:cs="Times New Roman"/>
          <w:rPrChange w:id="1107" w:author="ZhuMeng" w:date="2023-10-12T15:47:00Z">
            <w:rPr/>
          </w:rPrChange>
        </w:rPr>
        <w:fldChar w:fldCharType="begin"/>
      </w:r>
      <w:r w:rsidRPr="006A3F35">
        <w:rPr>
          <w:rFonts w:ascii="Times New Roman" w:eastAsia="宋体" w:hAnsi="Times New Roman" w:cs="Times New Roman"/>
          <w:rPrChange w:id="1108" w:author="ZhuMeng" w:date="2023-10-12T15:47:00Z">
            <w:rPr/>
          </w:rPrChange>
        </w:rPr>
        <w:instrText xml:space="preserve"> HYPERLINK \l "ref-HuPizzi2022" \h </w:instrText>
      </w:r>
      <w:r w:rsidRPr="00595FE8">
        <w:rPr>
          <w:rFonts w:ascii="Times New Roman" w:eastAsia="宋体" w:hAnsi="Times New Roman" w:cs="Times New Roman"/>
        </w:rPr>
      </w:r>
      <w:r w:rsidRPr="006A3F35">
        <w:rPr>
          <w:rFonts w:ascii="Times New Roman" w:eastAsia="宋体" w:hAnsi="Times New Roman" w:cs="Times New Roman"/>
          <w:rPrChange w:id="1109" w:author="ZhuMeng" w:date="2023-10-12T15:47:00Z">
            <w:rPr>
              <w:rStyle w:val="af0"/>
            </w:rPr>
          </w:rPrChange>
        </w:rPr>
        <w:fldChar w:fldCharType="separate"/>
      </w:r>
      <w:r w:rsidRPr="006A3F35">
        <w:rPr>
          <w:rStyle w:val="af0"/>
          <w:rFonts w:ascii="Times New Roman" w:eastAsia="宋体" w:hAnsi="Times New Roman" w:cs="Times New Roman"/>
          <w:rPrChange w:id="1110" w:author="ZhuMeng" w:date="2023-10-12T15:47:00Z">
            <w:rPr>
              <w:rStyle w:val="af0"/>
            </w:rPr>
          </w:rPrChange>
        </w:rPr>
        <w:t>Hu &amp; Pizzi, 2022</w:t>
      </w:r>
      <w:r w:rsidRPr="006A3F35">
        <w:rPr>
          <w:rStyle w:val="af0"/>
          <w:rFonts w:ascii="Times New Roman" w:eastAsia="宋体" w:hAnsi="Times New Roman" w:cs="Times New Roman"/>
          <w:rPrChange w:id="1111" w:author="ZhuMeng" w:date="2023-10-12T15:47:00Z">
            <w:rPr>
              <w:rStyle w:val="af0"/>
            </w:rPr>
          </w:rPrChange>
        </w:rPr>
        <w:fldChar w:fldCharType="end"/>
      </w:r>
      <w:r w:rsidRPr="006A3F35">
        <w:rPr>
          <w:rFonts w:ascii="Times New Roman" w:eastAsia="宋体" w:hAnsi="Times New Roman" w:cs="Times New Roman"/>
          <w:rPrChange w:id="1112" w:author="ZhuMeng" w:date="2023-10-12T15:47:00Z">
            <w:rPr/>
          </w:rPrChange>
        </w:rPr>
        <w:t>)</w:t>
      </w:r>
      <w:r w:rsidRPr="006A3F35">
        <w:rPr>
          <w:rFonts w:ascii="Times New Roman" w:eastAsia="宋体" w:hAnsi="Times New Roman" w:cs="Times New Roman"/>
          <w:rPrChange w:id="1113" w:author="ZhuMeng" w:date="2023-10-12T15:47:00Z">
            <w:rPr/>
          </w:rPrChange>
        </w:rPr>
        <w:t>。</w:t>
      </w:r>
      <w:r w:rsidRPr="006A3F35">
        <w:rPr>
          <w:rFonts w:ascii="Times New Roman" w:eastAsia="宋体" w:hAnsi="Times New Roman" w:cs="Times New Roman"/>
          <w:rPrChange w:id="1114" w:author="ZhuMeng" w:date="2023-10-12T15:47:00Z">
            <w:rPr/>
          </w:rPrChange>
        </w:rPr>
        <w:t xml:space="preserve"> </w:t>
      </w:r>
      <w:ins w:id="1115" w:author="ZhuMeng" w:date="2023-10-12T12:17:00Z">
        <w:r w:rsidRPr="006A3F35">
          <w:rPr>
            <w:rFonts w:ascii="Times New Roman" w:eastAsia="宋体" w:hAnsi="Times New Roman" w:cs="Times New Roman" w:hint="eastAsia"/>
            <w:rPrChange w:id="1116" w:author="ZhuMeng" w:date="2023-10-12T15:47:00Z">
              <w:rPr>
                <w:rFonts w:hint="eastAsia"/>
              </w:rPr>
            </w:rPrChange>
          </w:rPr>
          <w:t>然而，</w:t>
        </w:r>
      </w:ins>
      <w:ins w:id="1117" w:author="ZhuMeng" w:date="2023-10-12T12:22:00Z">
        <w:r w:rsidRPr="006A3F35">
          <w:rPr>
            <w:rFonts w:ascii="Times New Roman" w:eastAsia="宋体" w:hAnsi="Times New Roman" w:cs="Times New Roman" w:hint="eastAsia"/>
            <w:rPrChange w:id="1118" w:author="ZhuMeng" w:date="2023-10-12T15:47:00Z">
              <w:rPr>
                <w:rFonts w:hint="eastAsia"/>
              </w:rPr>
            </w:rPrChange>
          </w:rPr>
          <w:t>尽管方</w:t>
        </w:r>
      </w:ins>
      <w:ins w:id="1119" w:author="ZhuMeng" w:date="2023-10-12T12:19:00Z">
        <w:r w:rsidRPr="006A3F35">
          <w:rPr>
            <w:rFonts w:ascii="Times New Roman" w:eastAsia="宋体" w:hAnsi="Times New Roman" w:cs="Times New Roman" w:hint="eastAsia"/>
            <w:rPrChange w:id="1120" w:author="ZhuMeng" w:date="2023-10-12T15:47:00Z">
              <w:rPr>
                <w:rFonts w:hint="eastAsia"/>
              </w:rPr>
            </w:rPrChange>
          </w:rPr>
          <w:t>言有助于本地民众沟通交流，但方言之间却难以对话。</w:t>
        </w:r>
      </w:ins>
      <w:del w:id="1121" w:author="ZhuMeng" w:date="2023-10-12T12:17:00Z">
        <w:r w:rsidRPr="006A3F35" w:rsidDel="004A4834">
          <w:rPr>
            <w:rFonts w:ascii="Times New Roman" w:eastAsia="宋体" w:hAnsi="Times New Roman" w:cs="Times New Roman" w:hint="eastAsia"/>
            <w:rPrChange w:id="1122" w:author="ZhuMeng" w:date="2023-10-12T15:47:00Z">
              <w:rPr>
                <w:rFonts w:hint="eastAsia"/>
              </w:rPr>
            </w:rPrChange>
          </w:rPr>
          <w:delText>尤</w:delText>
        </w:r>
        <w:r w:rsidRPr="006A3F35" w:rsidDel="004A4834">
          <w:rPr>
            <w:rFonts w:ascii="Times New Roman" w:eastAsia="宋体" w:hAnsi="Times New Roman" w:cs="Times New Roman"/>
            <w:rPrChange w:id="1123" w:author="ZhuMeng" w:date="2023-10-12T15:47:00Z">
              <w:rPr/>
            </w:rPrChange>
          </w:rPr>
          <w:delText>其</w:delText>
        </w:r>
      </w:del>
      <w:r w:rsidRPr="006A3F35">
        <w:rPr>
          <w:rFonts w:ascii="Times New Roman" w:eastAsia="宋体" w:hAnsi="Times New Roman" w:cs="Times New Roman"/>
          <w:rPrChange w:id="1124" w:author="ZhuMeng" w:date="2023-10-12T15:47:00Z">
            <w:rPr/>
          </w:rPrChange>
        </w:rPr>
        <w:t>面对我国内部语言方言差异巨大的客观事实，语言沟通</w:t>
      </w:r>
      <w:del w:id="1125" w:author="ZhuMeng" w:date="2023-10-12T12:18:00Z">
        <w:r w:rsidRPr="006A3F35" w:rsidDel="008662F6">
          <w:rPr>
            <w:rFonts w:ascii="Times New Roman" w:eastAsia="宋体" w:hAnsi="Times New Roman" w:cs="Times New Roman"/>
            <w:rPrChange w:id="1126" w:author="ZhuMeng" w:date="2023-10-12T15:47:00Z">
              <w:rPr/>
            </w:rPrChange>
          </w:rPr>
          <w:delText>将</w:delText>
        </w:r>
      </w:del>
      <w:r w:rsidRPr="006A3F35">
        <w:rPr>
          <w:rFonts w:ascii="Times New Roman" w:eastAsia="宋体" w:hAnsi="Times New Roman" w:cs="Times New Roman"/>
          <w:rPrChange w:id="1127" w:author="ZhuMeng" w:date="2023-10-12T15:47:00Z">
            <w:rPr/>
          </w:rPrChange>
        </w:rPr>
        <w:t>阻碍了地方政府</w:t>
      </w:r>
      <w:ins w:id="1128" w:author="ZhuMeng" w:date="2023-10-12T12:20:00Z">
        <w:r w:rsidRPr="006A3F35">
          <w:rPr>
            <w:rFonts w:ascii="Times New Roman" w:eastAsia="宋体" w:hAnsi="Times New Roman" w:cs="Times New Roman" w:hint="eastAsia"/>
            <w:rPrChange w:id="1129" w:author="ZhuMeng" w:date="2023-10-12T15:47:00Z">
              <w:rPr>
                <w:rFonts w:hint="eastAsia"/>
              </w:rPr>
            </w:rPrChange>
          </w:rPr>
          <w:t>顺利</w:t>
        </w:r>
      </w:ins>
      <w:r w:rsidRPr="006A3F35">
        <w:rPr>
          <w:rFonts w:ascii="Times New Roman" w:eastAsia="宋体" w:hAnsi="Times New Roman" w:cs="Times New Roman"/>
          <w:rPrChange w:id="1130" w:author="ZhuMeng" w:date="2023-10-12T15:47:00Z">
            <w:rPr/>
          </w:rPrChange>
        </w:rPr>
        <w:t>开展工作，</w:t>
      </w:r>
      <w:del w:id="1131" w:author="ZhuMeng" w:date="2023-10-12T12:20:00Z">
        <w:r w:rsidRPr="006A3F35" w:rsidDel="00C0326A">
          <w:rPr>
            <w:rFonts w:ascii="Times New Roman" w:eastAsia="宋体" w:hAnsi="Times New Roman" w:cs="Times New Roman"/>
            <w:rPrChange w:id="1132" w:author="ZhuMeng" w:date="2023-10-12T15:47:00Z">
              <w:rPr/>
            </w:rPrChange>
          </w:rPr>
          <w:delText>进而</w:delText>
        </w:r>
      </w:del>
      <w:r w:rsidRPr="006A3F35">
        <w:rPr>
          <w:rFonts w:ascii="Times New Roman" w:eastAsia="宋体" w:hAnsi="Times New Roman" w:cs="Times New Roman"/>
          <w:rPrChange w:id="1133" w:author="ZhuMeng" w:date="2023-10-12T15:47:00Z">
            <w:rPr/>
          </w:rPrChange>
        </w:rPr>
        <w:t>引发的语言服务需求已成为亟需解决的问题。</w:t>
      </w:r>
      <w:del w:id="1134" w:author="ZhuMeng" w:date="2023-10-13T10:25:00Z">
        <w:r w:rsidRPr="006A3F35" w:rsidDel="00C05DE5">
          <w:rPr>
            <w:rFonts w:ascii="Times New Roman" w:eastAsia="宋体" w:hAnsi="Times New Roman" w:cs="Times New Roman"/>
            <w:rPrChange w:id="1135" w:author="ZhuMeng" w:date="2023-10-12T15:47:00Z">
              <w:rPr/>
            </w:rPrChange>
          </w:rPr>
          <w:delText xml:space="preserve"> </w:delText>
        </w:r>
      </w:del>
      <w:ins w:id="1136" w:author="ZhuMeng" w:date="2023-10-12T12:17:00Z">
        <w:r w:rsidRPr="006A3F35">
          <w:rPr>
            <w:rFonts w:ascii="Times New Roman" w:eastAsia="宋体" w:hAnsi="Times New Roman" w:cs="Times New Roman"/>
            <w:rPrChange w:id="1137" w:author="ZhuMeng" w:date="2023-10-12T15:47:00Z">
              <w:rPr/>
            </w:rPrChange>
          </w:rPr>
          <w:t>以汉语为例，</w:t>
        </w:r>
      </w:ins>
      <w:ins w:id="1138" w:author="ZhuMeng" w:date="2023-10-12T12:18:00Z">
        <w:r w:rsidRPr="006A3F35">
          <w:rPr>
            <w:rFonts w:ascii="Times New Roman" w:eastAsia="宋体" w:hAnsi="Times New Roman" w:cs="Times New Roman" w:hint="eastAsia"/>
            <w:rPrChange w:id="1139" w:author="ZhuMeng" w:date="2023-10-12T15:47:00Z">
              <w:rPr>
                <w:rFonts w:hint="eastAsia"/>
              </w:rPr>
            </w:rPrChange>
          </w:rPr>
          <w:t>不仅可以划分</w:t>
        </w:r>
      </w:ins>
      <w:ins w:id="1140" w:author="ZhuMeng" w:date="2023-10-12T12:20:00Z">
        <w:r w:rsidRPr="006A3F35">
          <w:rPr>
            <w:rFonts w:ascii="Times New Roman" w:eastAsia="宋体" w:hAnsi="Times New Roman" w:cs="Times New Roman" w:hint="eastAsia"/>
            <w:rPrChange w:id="1141" w:author="ZhuMeng" w:date="2023-10-12T15:47:00Z">
              <w:rPr>
                <w:rFonts w:hint="eastAsia"/>
              </w:rPr>
            </w:rPrChange>
          </w:rPr>
          <w:t>为</w:t>
        </w:r>
      </w:ins>
      <w:ins w:id="1142" w:author="ZhuMeng" w:date="2023-10-12T12:17:00Z">
        <w:r w:rsidRPr="006A3F35">
          <w:rPr>
            <w:rFonts w:ascii="Times New Roman" w:eastAsia="宋体" w:hAnsi="Times New Roman" w:cs="Times New Roman" w:hint="eastAsia"/>
            <w:rPrChange w:id="1143" w:author="ZhuMeng" w:date="2023-10-12T15:47:00Z">
              <w:rPr>
                <w:rFonts w:hint="eastAsia"/>
              </w:rPr>
            </w:rPrChange>
          </w:rPr>
          <w:t>官</w:t>
        </w:r>
        <w:r w:rsidRPr="006A3F35">
          <w:rPr>
            <w:rFonts w:ascii="Times New Roman" w:eastAsia="宋体" w:hAnsi="Times New Roman" w:cs="Times New Roman"/>
            <w:rPrChange w:id="1144" w:author="ZhuMeng" w:date="2023-10-12T15:47:00Z">
              <w:rPr/>
            </w:rPrChange>
          </w:rPr>
          <w:t>话</w:t>
        </w:r>
      </w:ins>
      <w:ins w:id="1145" w:author="ZhuMeng" w:date="2023-10-12T12:18:00Z">
        <w:r w:rsidRPr="006A3F35">
          <w:rPr>
            <w:rFonts w:ascii="Times New Roman" w:eastAsia="宋体" w:hAnsi="Times New Roman" w:cs="Times New Roman" w:hint="eastAsia"/>
            <w:rPrChange w:id="1146" w:author="ZhuMeng" w:date="2023-10-12T15:47:00Z">
              <w:rPr>
                <w:rFonts w:hint="eastAsia"/>
              </w:rPr>
            </w:rPrChange>
          </w:rPr>
          <w:t>、</w:t>
        </w:r>
      </w:ins>
      <w:ins w:id="1147" w:author="ZhuMeng" w:date="2023-10-12T12:17:00Z">
        <w:r w:rsidRPr="006A3F35">
          <w:rPr>
            <w:rFonts w:ascii="Times New Roman" w:eastAsia="宋体" w:hAnsi="Times New Roman" w:cs="Times New Roman"/>
            <w:rPrChange w:id="1148" w:author="ZhuMeng" w:date="2023-10-12T15:47:00Z">
              <w:rPr/>
            </w:rPrChange>
          </w:rPr>
          <w:t>晋语、吴语、闽语、粤语、客家话、赣语、湘语、徽语、平话和土话等十</w:t>
        </w:r>
        <w:r w:rsidRPr="00426B19">
          <w:rPr>
            <w:rFonts w:ascii="Times New Roman" w:eastAsia="宋体" w:hAnsi="Times New Roman" w:cs="Times New Roman"/>
            <w:rPrChange w:id="1149" w:author="ZhuMeng" w:date="2023-10-13T10:57:00Z">
              <w:rPr/>
            </w:rPrChange>
          </w:rPr>
          <w:t>大方言，还可进一步细分为</w:t>
        </w:r>
        <w:r w:rsidRPr="00426B19">
          <w:rPr>
            <w:rFonts w:ascii="Times New Roman" w:eastAsia="宋体" w:hAnsi="Times New Roman" w:cs="Times New Roman"/>
            <w:rPrChange w:id="1150" w:author="ZhuMeng" w:date="2023-10-13T10:57:00Z">
              <w:rPr/>
            </w:rPrChange>
          </w:rPr>
          <w:t>97</w:t>
        </w:r>
        <w:r w:rsidRPr="00426B19">
          <w:rPr>
            <w:rFonts w:ascii="Times New Roman" w:eastAsia="宋体" w:hAnsi="Times New Roman" w:cs="Times New Roman"/>
            <w:rPrChange w:id="1151" w:author="ZhuMeng" w:date="2023-10-13T10:57:00Z">
              <w:rPr/>
            </w:rPrChange>
          </w:rPr>
          <w:t>个方言片，</w:t>
        </w:r>
        <w:r w:rsidRPr="00426B19">
          <w:rPr>
            <w:rFonts w:ascii="Times New Roman" w:eastAsia="宋体" w:hAnsi="Times New Roman" w:cs="Times New Roman"/>
            <w:rPrChange w:id="1152" w:author="ZhuMeng" w:date="2023-10-13T10:57:00Z">
              <w:rPr/>
            </w:rPrChange>
          </w:rPr>
          <w:t>101</w:t>
        </w:r>
        <w:r w:rsidRPr="00426B19">
          <w:rPr>
            <w:rFonts w:ascii="Times New Roman" w:eastAsia="宋体" w:hAnsi="Times New Roman" w:cs="Times New Roman"/>
            <w:rPrChange w:id="1153" w:author="ZhuMeng" w:date="2023-10-13T10:57:00Z">
              <w:rPr/>
            </w:rPrChange>
          </w:rPr>
          <w:t>个方言小片</w:t>
        </w:r>
        <w:r w:rsidRPr="00426B19">
          <w:rPr>
            <w:rFonts w:ascii="Times New Roman" w:eastAsia="宋体" w:hAnsi="Times New Roman" w:cs="Times New Roman"/>
            <w:rPrChange w:id="1154" w:author="ZhuMeng" w:date="2023-10-13T10:57:00Z">
              <w:rPr>
                <w:rFonts w:hint="eastAsia"/>
              </w:rPr>
            </w:rPrChange>
          </w:rPr>
          <w:t>，</w:t>
        </w:r>
      </w:ins>
      <w:ins w:id="1155" w:author="ZhuMeng" w:date="2023-10-13T10:30:00Z">
        <w:r w:rsidR="00875B9C" w:rsidRPr="00426B19">
          <w:rPr>
            <w:rFonts w:ascii="Times New Roman" w:eastAsia="宋体" w:hAnsi="Times New Roman" w:cs="Times New Roman"/>
            <w:rPrChange w:id="1156" w:author="ZhuMeng" w:date="2023-10-13T10:57:00Z">
              <w:rPr>
                <w:rFonts w:ascii="Times New Roman" w:eastAsia="宋体" w:hAnsi="Times New Roman" w:cs="Times New Roman" w:hint="eastAsia"/>
              </w:rPr>
            </w:rPrChange>
          </w:rPr>
          <w:t>这些</w:t>
        </w:r>
      </w:ins>
      <w:ins w:id="1157" w:author="ZhuMeng" w:date="2023-10-13T10:29:00Z">
        <w:r w:rsidR="0062190F" w:rsidRPr="00426B19">
          <w:rPr>
            <w:rFonts w:ascii="Times New Roman" w:eastAsia="宋体" w:hAnsi="Times New Roman" w:cs="Times New Roman"/>
          </w:rPr>
          <w:t>十里不同音</w:t>
        </w:r>
      </w:ins>
      <w:ins w:id="1158" w:author="ZhuMeng" w:date="2023-10-13T10:30:00Z">
        <w:r w:rsidR="005C1C14" w:rsidRPr="00426B19">
          <w:rPr>
            <w:rFonts w:ascii="Times New Roman" w:eastAsia="宋体" w:hAnsi="Times New Roman" w:cs="Times New Roman"/>
            <w:rPrChange w:id="1159" w:author="ZhuMeng" w:date="2023-10-13T10:57:00Z">
              <w:rPr>
                <w:rFonts w:ascii="Times New Roman" w:eastAsia="宋体" w:hAnsi="Times New Roman" w:cs="Times New Roman" w:hint="eastAsia"/>
              </w:rPr>
            </w:rPrChange>
          </w:rPr>
          <w:t>的零散</w:t>
        </w:r>
      </w:ins>
      <w:ins w:id="1160" w:author="ZhuMeng" w:date="2023-10-13T10:27:00Z">
        <w:r w:rsidR="008674D4" w:rsidRPr="00426B19">
          <w:rPr>
            <w:rFonts w:ascii="Times New Roman" w:eastAsia="宋体" w:hAnsi="Times New Roman" w:cs="Times New Roman"/>
            <w:rPrChange w:id="1161" w:author="ZhuMeng" w:date="2023-10-13T10:57:00Z">
              <w:rPr>
                <w:rFonts w:ascii="Times New Roman" w:eastAsia="宋体" w:hAnsi="Times New Roman" w:cs="Times New Roman" w:hint="eastAsia"/>
              </w:rPr>
            </w:rPrChange>
          </w:rPr>
          <w:t>片区</w:t>
        </w:r>
      </w:ins>
      <w:ins w:id="1162" w:author="ZhuMeng" w:date="2023-10-13T10:26:00Z">
        <w:r w:rsidR="00857DE4" w:rsidRPr="00426B19">
          <w:rPr>
            <w:rFonts w:ascii="Times New Roman" w:eastAsia="宋体" w:hAnsi="Times New Roman" w:cs="Times New Roman"/>
            <w:rPrChange w:id="1163" w:author="ZhuMeng" w:date="2023-10-13T10:57:00Z">
              <w:rPr>
                <w:rFonts w:ascii="Times New Roman" w:eastAsia="宋体" w:hAnsi="Times New Roman" w:cs="Times New Roman" w:hint="eastAsia"/>
              </w:rPr>
            </w:rPrChange>
          </w:rPr>
          <w:t>不仅导致</w:t>
        </w:r>
      </w:ins>
      <w:ins w:id="1164" w:author="ZhuMeng" w:date="2023-10-13T10:27:00Z">
        <w:r w:rsidR="00A27B5A" w:rsidRPr="00426B19">
          <w:rPr>
            <w:rFonts w:ascii="Times New Roman" w:eastAsia="宋体" w:hAnsi="Times New Roman" w:cs="Times New Roman"/>
            <w:rPrChange w:id="1165" w:author="ZhuMeng" w:date="2023-10-13T10:57:00Z">
              <w:rPr>
                <w:rFonts w:ascii="Times New Roman" w:eastAsia="宋体" w:hAnsi="Times New Roman" w:cs="Times New Roman" w:hint="eastAsia"/>
              </w:rPr>
            </w:rPrChange>
          </w:rPr>
          <w:t>同一</w:t>
        </w:r>
      </w:ins>
      <w:ins w:id="1166" w:author="ZhuMeng" w:date="2023-10-13T10:26:00Z">
        <w:r w:rsidR="009F3B52" w:rsidRPr="00426B19">
          <w:rPr>
            <w:rFonts w:ascii="Times New Roman" w:eastAsia="宋体" w:hAnsi="Times New Roman" w:cs="Times New Roman"/>
            <w:rPrChange w:id="1167" w:author="ZhuMeng" w:date="2023-10-13T10:57:00Z">
              <w:rPr>
                <w:rFonts w:ascii="Times New Roman" w:eastAsia="宋体" w:hAnsi="Times New Roman" w:cs="Times New Roman" w:hint="eastAsia"/>
              </w:rPr>
            </w:rPrChange>
          </w:rPr>
          <w:t>政策</w:t>
        </w:r>
        <w:r w:rsidR="00E83F28" w:rsidRPr="00426B19">
          <w:rPr>
            <w:rFonts w:ascii="Times New Roman" w:eastAsia="宋体" w:hAnsi="Times New Roman" w:cs="Times New Roman"/>
            <w:rPrChange w:id="1168" w:author="ZhuMeng" w:date="2023-10-13T10:57:00Z">
              <w:rPr>
                <w:rFonts w:ascii="Times New Roman" w:eastAsia="宋体" w:hAnsi="Times New Roman" w:cs="Times New Roman" w:hint="eastAsia"/>
              </w:rPr>
            </w:rPrChange>
          </w:rPr>
          <w:t>难以</w:t>
        </w:r>
      </w:ins>
      <w:ins w:id="1169" w:author="ZhuMeng" w:date="2023-10-13T10:27:00Z">
        <w:r w:rsidR="00675A44" w:rsidRPr="00426B19">
          <w:rPr>
            <w:rFonts w:ascii="Times New Roman" w:eastAsia="宋体" w:hAnsi="Times New Roman" w:cs="Times New Roman"/>
            <w:rPrChange w:id="1170" w:author="ZhuMeng" w:date="2023-10-13T10:57:00Z">
              <w:rPr>
                <w:rFonts w:ascii="Times New Roman" w:eastAsia="宋体" w:hAnsi="Times New Roman" w:cs="Times New Roman" w:hint="eastAsia"/>
              </w:rPr>
            </w:rPrChange>
          </w:rPr>
          <w:t>进行</w:t>
        </w:r>
      </w:ins>
      <w:ins w:id="1171" w:author="ZhuMeng" w:date="2023-10-13T10:26:00Z">
        <w:r w:rsidR="007C0BC6" w:rsidRPr="00426B19">
          <w:rPr>
            <w:rFonts w:ascii="Times New Roman" w:eastAsia="宋体" w:hAnsi="Times New Roman" w:cs="Times New Roman"/>
            <w:rPrChange w:id="1172" w:author="ZhuMeng" w:date="2023-10-13T10:57:00Z">
              <w:rPr>
                <w:rFonts w:ascii="Times New Roman" w:eastAsia="宋体" w:hAnsi="Times New Roman" w:cs="Times New Roman" w:hint="eastAsia"/>
              </w:rPr>
            </w:rPrChange>
          </w:rPr>
          <w:t>跨</w:t>
        </w:r>
      </w:ins>
      <w:ins w:id="1173" w:author="ZhuMeng" w:date="2023-10-13T10:27:00Z">
        <w:r w:rsidR="007F444E" w:rsidRPr="00426B19">
          <w:rPr>
            <w:rFonts w:ascii="Times New Roman" w:eastAsia="宋体" w:hAnsi="Times New Roman" w:cs="Times New Roman"/>
            <w:rPrChange w:id="1174" w:author="ZhuMeng" w:date="2023-10-13T10:57:00Z">
              <w:rPr>
                <w:rFonts w:ascii="Times New Roman" w:eastAsia="宋体" w:hAnsi="Times New Roman" w:cs="Times New Roman" w:hint="eastAsia"/>
              </w:rPr>
            </w:rPrChange>
          </w:rPr>
          <w:t>区域</w:t>
        </w:r>
      </w:ins>
      <w:ins w:id="1175" w:author="ZhuMeng" w:date="2023-10-13T10:26:00Z">
        <w:r w:rsidR="005C7AA7" w:rsidRPr="00426B19">
          <w:rPr>
            <w:rFonts w:ascii="Times New Roman" w:eastAsia="宋体" w:hAnsi="Times New Roman" w:cs="Times New Roman"/>
            <w:rPrChange w:id="1176" w:author="ZhuMeng" w:date="2023-10-13T10:57:00Z">
              <w:rPr>
                <w:rFonts w:ascii="Times New Roman" w:eastAsia="宋体" w:hAnsi="Times New Roman" w:cs="Times New Roman" w:hint="eastAsia"/>
              </w:rPr>
            </w:rPrChange>
          </w:rPr>
          <w:t>沟通，还会</w:t>
        </w:r>
      </w:ins>
      <w:ins w:id="1177" w:author="ZhuMeng" w:date="2023-10-13T10:27:00Z">
        <w:r w:rsidR="008D643A" w:rsidRPr="00426B19">
          <w:rPr>
            <w:rFonts w:ascii="Times New Roman" w:hAnsi="Times New Roman" w:cs="Times New Roman"/>
            <w:color w:val="333333"/>
            <w:spacing w:val="9"/>
            <w:shd w:val="clear" w:color="auto" w:fill="FFFFFF"/>
            <w:rPrChange w:id="1178" w:author="ZhuMeng" w:date="2023-10-13T10:57:00Z">
              <w:rPr>
                <w:rFonts w:ascii="Arial" w:hAnsi="Arial" w:cs="Arial"/>
                <w:color w:val="333333"/>
                <w:spacing w:val="9"/>
                <w:shd w:val="clear" w:color="auto" w:fill="FFFFFF"/>
              </w:rPr>
            </w:rPrChange>
          </w:rPr>
          <w:t>形塑</w:t>
        </w:r>
        <w:r w:rsidR="00DF5EE7" w:rsidRPr="00426B19">
          <w:rPr>
            <w:rFonts w:ascii="Times New Roman" w:hAnsi="Times New Roman" w:cs="Times New Roman"/>
            <w:color w:val="333333"/>
            <w:spacing w:val="9"/>
            <w:shd w:val="clear" w:color="auto" w:fill="FFFFFF"/>
            <w:rPrChange w:id="1179" w:author="ZhuMeng" w:date="2023-10-13T10:57:00Z">
              <w:rPr>
                <w:rFonts w:ascii="Arial" w:hAnsi="Arial" w:cs="Arial" w:hint="eastAsia"/>
                <w:color w:val="333333"/>
                <w:spacing w:val="9"/>
                <w:shd w:val="clear" w:color="auto" w:fill="FFFFFF"/>
              </w:rPr>
            </w:rPrChange>
          </w:rPr>
          <w:t>不同方言之间的</w:t>
        </w:r>
        <w:r w:rsidR="00980097" w:rsidRPr="00426B19">
          <w:rPr>
            <w:rFonts w:ascii="Times New Roman" w:hAnsi="Times New Roman" w:cs="Times New Roman"/>
            <w:color w:val="333333"/>
            <w:spacing w:val="9"/>
            <w:shd w:val="clear" w:color="auto" w:fill="FFFFFF"/>
            <w:rPrChange w:id="1180" w:author="ZhuMeng" w:date="2023-10-13T10:57:00Z">
              <w:rPr>
                <w:rFonts w:ascii="Arial" w:hAnsi="Arial" w:cs="Arial" w:hint="eastAsia"/>
                <w:color w:val="333333"/>
                <w:spacing w:val="9"/>
                <w:shd w:val="clear" w:color="auto" w:fill="FFFFFF"/>
              </w:rPr>
            </w:rPrChange>
          </w:rPr>
          <w:t>权利紧张</w:t>
        </w:r>
      </w:ins>
      <w:ins w:id="1181" w:author="ZhuMeng" w:date="2023-10-13T10:28:00Z">
        <w:r w:rsidR="00980097" w:rsidRPr="00426B19">
          <w:rPr>
            <w:rFonts w:ascii="Times New Roman" w:hAnsi="Times New Roman" w:cs="Times New Roman"/>
            <w:color w:val="333333"/>
            <w:spacing w:val="9"/>
            <w:shd w:val="clear" w:color="auto" w:fill="FFFFFF"/>
            <w:rPrChange w:id="1182" w:author="ZhuMeng" w:date="2023-10-13T10:57:00Z">
              <w:rPr>
                <w:rFonts w:ascii="Arial" w:hAnsi="Arial" w:cs="Arial" w:hint="eastAsia"/>
                <w:color w:val="333333"/>
                <w:spacing w:val="9"/>
                <w:shd w:val="clear" w:color="auto" w:fill="FFFFFF"/>
              </w:rPr>
            </w:rPrChange>
          </w:rPr>
          <w:t>关系</w:t>
        </w:r>
      </w:ins>
      <w:r w:rsidR="003A798C" w:rsidRPr="00426B19">
        <w:rPr>
          <w:rFonts w:ascii="Times New Roman" w:hAnsi="Times New Roman" w:cs="Times New Roman"/>
          <w:color w:val="333333"/>
          <w:spacing w:val="9"/>
          <w:shd w:val="clear" w:color="auto" w:fill="FFFFFF"/>
          <w:rPrChange w:id="1183" w:author="ZhuMeng" w:date="2023-10-13T10:57:00Z">
            <w:rPr>
              <w:rFonts w:ascii="Arial" w:hAnsi="Arial" w:cs="Arial"/>
              <w:color w:val="333333"/>
              <w:spacing w:val="9"/>
              <w:shd w:val="clear" w:color="auto" w:fill="FFFFFF"/>
            </w:rPr>
          </w:rPrChange>
        </w:rPr>
        <w:fldChar w:fldCharType="begin"/>
      </w:r>
      <w:r w:rsidR="003A798C" w:rsidRPr="00426B19">
        <w:rPr>
          <w:rFonts w:ascii="Times New Roman" w:hAnsi="Times New Roman" w:cs="Times New Roman"/>
          <w:color w:val="333333"/>
          <w:spacing w:val="9"/>
          <w:shd w:val="clear" w:color="auto" w:fill="FFFFFF"/>
          <w:rPrChange w:id="1184" w:author="ZhuMeng" w:date="2023-10-13T10:57:00Z">
            <w:rPr>
              <w:rFonts w:ascii="Arial" w:hAnsi="Arial" w:cs="Arial" w:hint="eastAsia"/>
              <w:color w:val="333333"/>
              <w:spacing w:val="9"/>
              <w:shd w:val="clear" w:color="auto" w:fill="FFFFFF"/>
            </w:rPr>
          </w:rPrChange>
        </w:rPr>
        <w:instrText xml:space="preserve"> ADDIN ZOTERO_ITEM CSL_CITATION {"citationID":"hOZyCoGS","properties":{"formattedCitation":"(\\uc0\\u21016{}, 2021)","plainCitation":"(</w:instrText>
      </w:r>
      <w:r w:rsidR="003A798C" w:rsidRPr="00426B19">
        <w:rPr>
          <w:rFonts w:ascii="Times New Roman" w:hAnsi="Times New Roman" w:cs="Times New Roman"/>
          <w:color w:val="333333"/>
          <w:spacing w:val="9"/>
          <w:shd w:val="clear" w:color="auto" w:fill="FFFFFF"/>
          <w:rPrChange w:id="1185" w:author="ZhuMeng" w:date="2023-10-13T10:57:00Z">
            <w:rPr>
              <w:rFonts w:ascii="Arial" w:hAnsi="Arial" w:cs="Arial" w:hint="eastAsia"/>
              <w:color w:val="333333"/>
              <w:spacing w:val="9"/>
              <w:shd w:val="clear" w:color="auto" w:fill="FFFFFF"/>
            </w:rPr>
          </w:rPrChange>
        </w:rPr>
        <w:instrText>刘</w:instrText>
      </w:r>
      <w:r w:rsidR="003A798C" w:rsidRPr="00426B19">
        <w:rPr>
          <w:rFonts w:ascii="Times New Roman" w:hAnsi="Times New Roman" w:cs="Times New Roman"/>
          <w:color w:val="333333"/>
          <w:spacing w:val="9"/>
          <w:shd w:val="clear" w:color="auto" w:fill="FFFFFF"/>
          <w:rPrChange w:id="1186" w:author="ZhuMeng" w:date="2023-10-13T10:57:00Z">
            <w:rPr>
              <w:rFonts w:ascii="Arial" w:hAnsi="Arial" w:cs="Arial" w:hint="eastAsia"/>
              <w:color w:val="333333"/>
              <w:spacing w:val="9"/>
              <w:shd w:val="clear" w:color="auto" w:fill="FFFFFF"/>
            </w:rPr>
          </w:rPrChange>
        </w:rPr>
        <w:instrText>, 2021)","noteIndex":0},"citationItems":[{"id":33167,"uris":["http://zotero.org/users/7401469/items/GM28XXNH"],"itemData":{"id":33167,"type":"article-journal","abstract":"</w:instrText>
      </w:r>
      <w:r w:rsidR="003A798C" w:rsidRPr="00426B19">
        <w:rPr>
          <w:rFonts w:ascii="Times New Roman" w:hAnsi="Times New Roman" w:cs="Times New Roman"/>
          <w:color w:val="333333"/>
          <w:spacing w:val="9"/>
          <w:shd w:val="clear" w:color="auto" w:fill="FFFFFF"/>
          <w:rPrChange w:id="1187" w:author="ZhuMeng" w:date="2023-10-13T10:57:00Z">
            <w:rPr>
              <w:rFonts w:ascii="Arial" w:hAnsi="Arial" w:cs="Arial" w:hint="eastAsia"/>
              <w:color w:val="333333"/>
              <w:spacing w:val="9"/>
              <w:shd w:val="clear" w:color="auto" w:fill="FFFFFF"/>
            </w:rPr>
          </w:rPrChange>
        </w:rPr>
        <w:instrText>语言不通就难以沟通</w:instrText>
      </w:r>
      <w:r w:rsidR="003A798C" w:rsidRPr="00426B19">
        <w:rPr>
          <w:rFonts w:ascii="Times New Roman" w:hAnsi="Times New Roman" w:cs="Times New Roman"/>
          <w:color w:val="333333"/>
          <w:spacing w:val="9"/>
          <w:shd w:val="clear" w:color="auto" w:fill="FFFFFF"/>
          <w:rPrChange w:id="1188" w:author="ZhuMeng" w:date="2023-10-13T10:57:00Z">
            <w:rPr>
              <w:rFonts w:ascii="Arial" w:hAnsi="Arial" w:cs="Arial" w:hint="eastAsia"/>
              <w:color w:val="333333"/>
              <w:spacing w:val="9"/>
              <w:shd w:val="clear" w:color="auto" w:fill="FFFFFF"/>
            </w:rPr>
          </w:rPrChange>
        </w:rPr>
        <w:instrText>,</w:instrText>
      </w:r>
      <w:r w:rsidR="003A798C" w:rsidRPr="00426B19">
        <w:rPr>
          <w:rFonts w:ascii="Times New Roman" w:hAnsi="Times New Roman" w:cs="Times New Roman"/>
          <w:color w:val="333333"/>
          <w:spacing w:val="9"/>
          <w:shd w:val="clear" w:color="auto" w:fill="FFFFFF"/>
          <w:rPrChange w:id="1189" w:author="ZhuMeng" w:date="2023-10-13T10:57:00Z">
            <w:rPr>
              <w:rFonts w:ascii="Arial" w:hAnsi="Arial" w:cs="Arial" w:hint="eastAsia"/>
              <w:color w:val="333333"/>
              <w:spacing w:val="9"/>
              <w:shd w:val="clear" w:color="auto" w:fill="FFFFFF"/>
            </w:rPr>
          </w:rPrChange>
        </w:rPr>
        <w:instrText>不沟通就难以达成理解、形成认同。坚定不移地推广普及国家通用语言文字</w:instrText>
      </w:r>
      <w:r w:rsidR="003A798C" w:rsidRPr="00426B19">
        <w:rPr>
          <w:rFonts w:ascii="Times New Roman" w:hAnsi="Times New Roman" w:cs="Times New Roman"/>
          <w:color w:val="333333"/>
          <w:spacing w:val="9"/>
          <w:shd w:val="clear" w:color="auto" w:fill="FFFFFF"/>
          <w:rPrChange w:id="1190" w:author="ZhuMeng" w:date="2023-10-13T10:57:00Z">
            <w:rPr>
              <w:rFonts w:ascii="Arial" w:hAnsi="Arial" w:cs="Arial" w:hint="eastAsia"/>
              <w:color w:val="333333"/>
              <w:spacing w:val="9"/>
              <w:shd w:val="clear" w:color="auto" w:fill="FFFFFF"/>
            </w:rPr>
          </w:rPrChange>
        </w:rPr>
        <w:instrText>,</w:instrText>
      </w:r>
      <w:r w:rsidR="003A798C" w:rsidRPr="00426B19">
        <w:rPr>
          <w:rFonts w:ascii="Times New Roman" w:hAnsi="Times New Roman" w:cs="Times New Roman"/>
          <w:color w:val="333333"/>
          <w:spacing w:val="9"/>
          <w:shd w:val="clear" w:color="auto" w:fill="FFFFFF"/>
          <w:rPrChange w:id="1191" w:author="ZhuMeng" w:date="2023-10-13T10:57:00Z">
            <w:rPr>
              <w:rFonts w:ascii="Arial" w:hAnsi="Arial" w:cs="Arial" w:hint="eastAsia"/>
              <w:color w:val="333333"/>
              <w:spacing w:val="9"/>
              <w:shd w:val="clear" w:color="auto" w:fill="FFFFFF"/>
            </w:rPr>
          </w:rPrChange>
        </w:rPr>
        <w:instrText>是推动各民族交往交流交融</w:instrText>
      </w:r>
      <w:r w:rsidR="003A798C" w:rsidRPr="00426B19">
        <w:rPr>
          <w:rFonts w:ascii="Times New Roman" w:hAnsi="Times New Roman" w:cs="Times New Roman"/>
          <w:color w:val="333333"/>
          <w:spacing w:val="9"/>
          <w:shd w:val="clear" w:color="auto" w:fill="FFFFFF"/>
          <w:rPrChange w:id="1192" w:author="ZhuMeng" w:date="2023-10-13T10:57:00Z">
            <w:rPr>
              <w:rFonts w:ascii="Arial" w:hAnsi="Arial" w:cs="Arial" w:hint="eastAsia"/>
              <w:color w:val="333333"/>
              <w:spacing w:val="9"/>
              <w:shd w:val="clear" w:color="auto" w:fill="FFFFFF"/>
            </w:rPr>
          </w:rPrChange>
        </w:rPr>
        <w:instrText>,</w:instrText>
      </w:r>
      <w:r w:rsidR="003A798C" w:rsidRPr="00426B19">
        <w:rPr>
          <w:rFonts w:ascii="Times New Roman" w:hAnsi="Times New Roman" w:cs="Times New Roman"/>
          <w:color w:val="333333"/>
          <w:spacing w:val="9"/>
          <w:shd w:val="clear" w:color="auto" w:fill="FFFFFF"/>
          <w:rPrChange w:id="1193" w:author="ZhuMeng" w:date="2023-10-13T10:57:00Z">
            <w:rPr>
              <w:rFonts w:ascii="Arial" w:hAnsi="Arial" w:cs="Arial" w:hint="eastAsia"/>
              <w:color w:val="333333"/>
              <w:spacing w:val="9"/>
              <w:shd w:val="clear" w:color="auto" w:fill="FFFFFF"/>
            </w:rPr>
          </w:rPrChange>
        </w:rPr>
        <w:instrText>增进各族群众</w:instrText>
      </w:r>
      <w:r w:rsidR="003A798C" w:rsidRPr="00426B19">
        <w:rPr>
          <w:rFonts w:ascii="Times New Roman" w:hAnsi="Times New Roman" w:cs="Times New Roman"/>
          <w:color w:val="333333"/>
          <w:spacing w:val="9"/>
          <w:shd w:val="clear" w:color="auto" w:fill="FFFFFF"/>
          <w:rPrChange w:id="1194" w:author="ZhuMeng" w:date="2023-10-13T10:57:00Z">
            <w:rPr>
              <w:rFonts w:ascii="Arial" w:hAnsi="Arial" w:cs="Arial" w:hint="eastAsia"/>
              <w:color w:val="333333"/>
              <w:spacing w:val="9"/>
              <w:shd w:val="clear" w:color="auto" w:fill="FFFFFF"/>
            </w:rPr>
          </w:rPrChange>
        </w:rPr>
        <w:instrText>\"</w:instrText>
      </w:r>
      <w:r w:rsidR="003A798C" w:rsidRPr="00426B19">
        <w:rPr>
          <w:rFonts w:ascii="Times New Roman" w:hAnsi="Times New Roman" w:cs="Times New Roman"/>
          <w:color w:val="333333"/>
          <w:spacing w:val="9"/>
          <w:shd w:val="clear" w:color="auto" w:fill="FFFFFF"/>
          <w:rPrChange w:id="1195" w:author="ZhuMeng" w:date="2023-10-13T10:57:00Z">
            <w:rPr>
              <w:rFonts w:ascii="Arial" w:hAnsi="Arial" w:cs="Arial" w:hint="eastAsia"/>
              <w:color w:val="333333"/>
              <w:spacing w:val="9"/>
              <w:shd w:val="clear" w:color="auto" w:fill="FFFFFF"/>
            </w:rPr>
          </w:rPrChange>
        </w:rPr>
        <w:instrText>五个认同</w:instrText>
      </w:r>
      <w:r w:rsidR="003A798C" w:rsidRPr="00426B19">
        <w:rPr>
          <w:rFonts w:ascii="Times New Roman" w:hAnsi="Times New Roman" w:cs="Times New Roman"/>
          <w:color w:val="333333"/>
          <w:spacing w:val="9"/>
          <w:shd w:val="clear" w:color="auto" w:fill="FFFFFF"/>
          <w:rPrChange w:id="1196" w:author="ZhuMeng" w:date="2023-10-13T10:57:00Z">
            <w:rPr>
              <w:rFonts w:ascii="Arial" w:hAnsi="Arial" w:cs="Arial" w:hint="eastAsia"/>
              <w:color w:val="333333"/>
              <w:spacing w:val="9"/>
              <w:shd w:val="clear" w:color="auto" w:fill="FFFFFF"/>
            </w:rPr>
          </w:rPrChange>
        </w:rPr>
        <w:instrText>\",</w:instrText>
      </w:r>
      <w:r w:rsidR="003A798C" w:rsidRPr="00426B19">
        <w:rPr>
          <w:rFonts w:ascii="Times New Roman" w:hAnsi="Times New Roman" w:cs="Times New Roman"/>
          <w:color w:val="333333"/>
          <w:spacing w:val="9"/>
          <w:shd w:val="clear" w:color="auto" w:fill="FFFFFF"/>
          <w:rPrChange w:id="1197" w:author="ZhuMeng" w:date="2023-10-13T10:57:00Z">
            <w:rPr>
              <w:rFonts w:ascii="Arial" w:hAnsi="Arial" w:cs="Arial" w:hint="eastAsia"/>
              <w:color w:val="333333"/>
              <w:spacing w:val="9"/>
              <w:shd w:val="clear" w:color="auto" w:fill="FFFFFF"/>
            </w:rPr>
          </w:rPrChange>
        </w:rPr>
        <w:instrText>铸牢中华民族共同体意识的必然要求。本研究将普通话推广置于铸牢中华民族共同体意识这一国家民族工作主线的框架下</w:instrText>
      </w:r>
      <w:r w:rsidR="003A798C" w:rsidRPr="00426B19">
        <w:rPr>
          <w:rFonts w:ascii="Times New Roman" w:hAnsi="Times New Roman" w:cs="Times New Roman"/>
          <w:color w:val="333333"/>
          <w:spacing w:val="9"/>
          <w:shd w:val="clear" w:color="auto" w:fill="FFFFFF"/>
          <w:rPrChange w:id="1198" w:author="ZhuMeng" w:date="2023-10-13T10:57:00Z">
            <w:rPr>
              <w:rFonts w:ascii="Arial" w:hAnsi="Arial" w:cs="Arial" w:hint="eastAsia"/>
              <w:color w:val="333333"/>
              <w:spacing w:val="9"/>
              <w:shd w:val="clear" w:color="auto" w:fill="FFFFFF"/>
            </w:rPr>
          </w:rPrChange>
        </w:rPr>
        <w:instrText>,</w:instrText>
      </w:r>
      <w:r w:rsidR="003A798C" w:rsidRPr="00426B19">
        <w:rPr>
          <w:rFonts w:ascii="Times New Roman" w:hAnsi="Times New Roman" w:cs="Times New Roman"/>
          <w:color w:val="333333"/>
          <w:spacing w:val="9"/>
          <w:shd w:val="clear" w:color="auto" w:fill="FFFFFF"/>
          <w:rPrChange w:id="1199" w:author="ZhuMeng" w:date="2023-10-13T10:57:00Z">
            <w:rPr>
              <w:rFonts w:ascii="Arial" w:hAnsi="Arial" w:cs="Arial" w:hint="eastAsia"/>
              <w:color w:val="333333"/>
              <w:spacing w:val="9"/>
              <w:shd w:val="clear" w:color="auto" w:fill="FFFFFF"/>
            </w:rPr>
          </w:rPrChange>
        </w:rPr>
        <w:instrText>分别从工具特性、制度属性、文化的载体与本质、人力资本效应四个方面分析普通话推广助推铸牢中华民族共同体意识的内在逻辑</w:instrText>
      </w:r>
      <w:r w:rsidR="003A798C" w:rsidRPr="00426B19">
        <w:rPr>
          <w:rFonts w:ascii="Times New Roman" w:hAnsi="Times New Roman" w:cs="Times New Roman"/>
          <w:color w:val="333333"/>
          <w:spacing w:val="9"/>
          <w:shd w:val="clear" w:color="auto" w:fill="FFFFFF"/>
          <w:rPrChange w:id="1200" w:author="ZhuMeng" w:date="2023-10-13T10:57:00Z">
            <w:rPr>
              <w:rFonts w:ascii="Arial" w:hAnsi="Arial" w:cs="Arial" w:hint="eastAsia"/>
              <w:color w:val="333333"/>
              <w:spacing w:val="9"/>
              <w:shd w:val="clear" w:color="auto" w:fill="FFFFFF"/>
            </w:rPr>
          </w:rPrChange>
        </w:rPr>
        <w:instrText>,</w:instrText>
      </w:r>
      <w:r w:rsidR="003A798C" w:rsidRPr="00426B19">
        <w:rPr>
          <w:rFonts w:ascii="Times New Roman" w:hAnsi="Times New Roman" w:cs="Times New Roman"/>
          <w:color w:val="333333"/>
          <w:spacing w:val="9"/>
          <w:shd w:val="clear" w:color="auto" w:fill="FFFFFF"/>
          <w:rPrChange w:id="1201" w:author="ZhuMeng" w:date="2023-10-13T10:57:00Z">
            <w:rPr>
              <w:rFonts w:ascii="Arial" w:hAnsi="Arial" w:cs="Arial" w:hint="eastAsia"/>
              <w:color w:val="333333"/>
              <w:spacing w:val="9"/>
              <w:shd w:val="clear" w:color="auto" w:fill="FFFFFF"/>
            </w:rPr>
          </w:rPrChange>
        </w:rPr>
        <w:instrText>结合我国推普工作取得的成效及存在问题</w:instrText>
      </w:r>
      <w:r w:rsidR="003A798C" w:rsidRPr="00426B19">
        <w:rPr>
          <w:rFonts w:ascii="Times New Roman" w:hAnsi="Times New Roman" w:cs="Times New Roman"/>
          <w:color w:val="333333"/>
          <w:spacing w:val="9"/>
          <w:shd w:val="clear" w:color="auto" w:fill="FFFFFF"/>
          <w:rPrChange w:id="1202" w:author="ZhuMeng" w:date="2023-10-13T10:57:00Z">
            <w:rPr>
              <w:rFonts w:ascii="Arial" w:hAnsi="Arial" w:cs="Arial" w:hint="eastAsia"/>
              <w:color w:val="333333"/>
              <w:spacing w:val="9"/>
              <w:shd w:val="clear" w:color="auto" w:fill="FFFFFF"/>
            </w:rPr>
          </w:rPrChange>
        </w:rPr>
        <w:instrText>,</w:instrText>
      </w:r>
      <w:r w:rsidR="003A798C" w:rsidRPr="00426B19">
        <w:rPr>
          <w:rFonts w:ascii="Times New Roman" w:hAnsi="Times New Roman" w:cs="Times New Roman"/>
          <w:color w:val="333333"/>
          <w:spacing w:val="9"/>
          <w:shd w:val="clear" w:color="auto" w:fill="FFFFFF"/>
          <w:rPrChange w:id="1203" w:author="ZhuMeng" w:date="2023-10-13T10:57:00Z">
            <w:rPr>
              <w:rFonts w:ascii="Arial" w:hAnsi="Arial" w:cs="Arial" w:hint="eastAsia"/>
              <w:color w:val="333333"/>
              <w:spacing w:val="9"/>
              <w:shd w:val="clear" w:color="auto" w:fill="FFFFFF"/>
            </w:rPr>
          </w:rPrChange>
        </w:rPr>
        <w:instrText>着重基于铸牢中华民族共同体视角剖析我国民族地区深入推普面临的矛盾和困境</w:instrText>
      </w:r>
      <w:r w:rsidR="003A798C" w:rsidRPr="00426B19">
        <w:rPr>
          <w:rFonts w:ascii="Times New Roman" w:hAnsi="Times New Roman" w:cs="Times New Roman"/>
          <w:color w:val="333333"/>
          <w:spacing w:val="9"/>
          <w:shd w:val="clear" w:color="auto" w:fill="FFFFFF"/>
          <w:rPrChange w:id="1204" w:author="ZhuMeng" w:date="2023-10-13T10:57:00Z">
            <w:rPr>
              <w:rFonts w:ascii="Arial" w:hAnsi="Arial" w:cs="Arial" w:hint="eastAsia"/>
              <w:color w:val="333333"/>
              <w:spacing w:val="9"/>
              <w:shd w:val="clear" w:color="auto" w:fill="FFFFFF"/>
            </w:rPr>
          </w:rPrChange>
        </w:rPr>
        <w:instrText>,</w:instrText>
      </w:r>
      <w:r w:rsidR="003A798C" w:rsidRPr="00426B19">
        <w:rPr>
          <w:rFonts w:ascii="Times New Roman" w:hAnsi="Times New Roman" w:cs="Times New Roman"/>
          <w:color w:val="333333"/>
          <w:spacing w:val="9"/>
          <w:shd w:val="clear" w:color="auto" w:fill="FFFFFF"/>
          <w:rPrChange w:id="1205" w:author="ZhuMeng" w:date="2023-10-13T10:57:00Z">
            <w:rPr>
              <w:rFonts w:ascii="Arial" w:hAnsi="Arial" w:cs="Arial" w:hint="eastAsia"/>
              <w:color w:val="333333"/>
              <w:spacing w:val="9"/>
              <w:shd w:val="clear" w:color="auto" w:fill="FFFFFF"/>
            </w:rPr>
          </w:rPrChange>
        </w:rPr>
        <w:instrText>并从普通话与民族语言之间的均衡、规模化普及向高质量普及的转变、语言治理和国家治理的融合、规律性和异质性的统筹兼顾四个维度提出了民族地区深入推普的思路和路径</w:instrText>
      </w:r>
      <w:r w:rsidR="003A798C" w:rsidRPr="00426B19">
        <w:rPr>
          <w:rFonts w:ascii="Times New Roman" w:hAnsi="Times New Roman" w:cs="Times New Roman"/>
          <w:color w:val="333333"/>
          <w:spacing w:val="9"/>
          <w:shd w:val="clear" w:color="auto" w:fill="FFFFFF"/>
          <w:rPrChange w:id="1206" w:author="ZhuMeng" w:date="2023-10-13T10:57:00Z">
            <w:rPr>
              <w:rFonts w:ascii="Arial" w:hAnsi="Arial" w:cs="Arial" w:hint="eastAsia"/>
              <w:color w:val="333333"/>
              <w:spacing w:val="9"/>
              <w:shd w:val="clear" w:color="auto" w:fill="FFFFFF"/>
            </w:rPr>
          </w:rPrChange>
        </w:rPr>
        <w:instrText>,</w:instrText>
      </w:r>
      <w:r w:rsidR="003A798C" w:rsidRPr="00426B19">
        <w:rPr>
          <w:rFonts w:ascii="Times New Roman" w:hAnsi="Times New Roman" w:cs="Times New Roman"/>
          <w:color w:val="333333"/>
          <w:spacing w:val="9"/>
          <w:shd w:val="clear" w:color="auto" w:fill="FFFFFF"/>
          <w:rPrChange w:id="1207" w:author="ZhuMeng" w:date="2023-10-13T10:57:00Z">
            <w:rPr>
              <w:rFonts w:ascii="Arial" w:hAnsi="Arial" w:cs="Arial" w:hint="eastAsia"/>
              <w:color w:val="333333"/>
              <w:spacing w:val="9"/>
              <w:shd w:val="clear" w:color="auto" w:fill="FFFFFF"/>
            </w:rPr>
          </w:rPrChange>
        </w:rPr>
        <w:instrText>为</w:instrText>
      </w:r>
      <w:r w:rsidR="003A798C" w:rsidRPr="00426B19">
        <w:rPr>
          <w:rFonts w:ascii="Times New Roman" w:hAnsi="Times New Roman" w:cs="Times New Roman"/>
          <w:color w:val="333333"/>
          <w:spacing w:val="9"/>
          <w:shd w:val="clear" w:color="auto" w:fill="FFFFFF"/>
          <w:rPrChange w:id="1208" w:author="ZhuMeng" w:date="2023-10-13T10:57:00Z">
            <w:rPr>
              <w:rFonts w:ascii="Arial" w:hAnsi="Arial" w:cs="Arial" w:hint="eastAsia"/>
              <w:color w:val="333333"/>
              <w:spacing w:val="9"/>
              <w:shd w:val="clear" w:color="auto" w:fill="FFFFFF"/>
            </w:rPr>
          </w:rPrChange>
        </w:rPr>
        <w:instrText>\"</w:instrText>
      </w:r>
      <w:r w:rsidR="003A798C" w:rsidRPr="00426B19">
        <w:rPr>
          <w:rFonts w:ascii="Times New Roman" w:hAnsi="Times New Roman" w:cs="Times New Roman"/>
          <w:color w:val="333333"/>
          <w:spacing w:val="9"/>
          <w:shd w:val="clear" w:color="auto" w:fill="FFFFFF"/>
          <w:rPrChange w:id="1209" w:author="ZhuMeng" w:date="2023-10-13T10:57:00Z">
            <w:rPr>
              <w:rFonts w:ascii="Arial" w:hAnsi="Arial" w:cs="Arial" w:hint="eastAsia"/>
              <w:color w:val="333333"/>
              <w:spacing w:val="9"/>
              <w:shd w:val="clear" w:color="auto" w:fill="FFFFFF"/>
            </w:rPr>
          </w:rPrChange>
        </w:rPr>
        <w:instrText>十四五</w:instrText>
      </w:r>
      <w:r w:rsidR="003A798C" w:rsidRPr="00426B19">
        <w:rPr>
          <w:rFonts w:ascii="Times New Roman" w:hAnsi="Times New Roman" w:cs="Times New Roman"/>
          <w:color w:val="333333"/>
          <w:spacing w:val="9"/>
          <w:shd w:val="clear" w:color="auto" w:fill="FFFFFF"/>
          <w:rPrChange w:id="1210" w:author="ZhuMeng" w:date="2023-10-13T10:57:00Z">
            <w:rPr>
              <w:rFonts w:ascii="Arial" w:hAnsi="Arial" w:cs="Arial" w:hint="eastAsia"/>
              <w:color w:val="333333"/>
              <w:spacing w:val="9"/>
              <w:shd w:val="clear" w:color="auto" w:fill="FFFFFF"/>
            </w:rPr>
          </w:rPrChange>
        </w:rPr>
        <w:instrText>\"</w:instrText>
      </w:r>
      <w:r w:rsidR="003A798C" w:rsidRPr="00426B19">
        <w:rPr>
          <w:rFonts w:ascii="Times New Roman" w:hAnsi="Times New Roman" w:cs="Times New Roman"/>
          <w:color w:val="333333"/>
          <w:spacing w:val="9"/>
          <w:shd w:val="clear" w:color="auto" w:fill="FFFFFF"/>
          <w:rPrChange w:id="1211" w:author="ZhuMeng" w:date="2023-10-13T10:57:00Z">
            <w:rPr>
              <w:rFonts w:ascii="Arial" w:hAnsi="Arial" w:cs="Arial" w:hint="eastAsia"/>
              <w:color w:val="333333"/>
              <w:spacing w:val="9"/>
              <w:shd w:val="clear" w:color="auto" w:fill="FFFFFF"/>
            </w:rPr>
          </w:rPrChange>
        </w:rPr>
        <w:instrText>期间我国民族地区普通话推广普及政策的调整和完善</w:instrText>
      </w:r>
      <w:r w:rsidR="003A798C" w:rsidRPr="00426B19">
        <w:rPr>
          <w:rFonts w:ascii="Times New Roman" w:hAnsi="Times New Roman" w:cs="Times New Roman"/>
          <w:color w:val="333333"/>
          <w:spacing w:val="9"/>
          <w:shd w:val="clear" w:color="auto" w:fill="FFFFFF"/>
          <w:rPrChange w:id="1212" w:author="ZhuMeng" w:date="2023-10-13T10:57:00Z">
            <w:rPr>
              <w:rFonts w:ascii="Arial" w:hAnsi="Arial" w:cs="Arial" w:hint="eastAsia"/>
              <w:color w:val="333333"/>
              <w:spacing w:val="9"/>
              <w:shd w:val="clear" w:color="auto" w:fill="FFFFFF"/>
            </w:rPr>
          </w:rPrChange>
        </w:rPr>
        <w:instrText>,</w:instrText>
      </w:r>
      <w:r w:rsidR="003A798C" w:rsidRPr="00426B19">
        <w:rPr>
          <w:rFonts w:ascii="Times New Roman" w:hAnsi="Times New Roman" w:cs="Times New Roman"/>
          <w:color w:val="333333"/>
          <w:spacing w:val="9"/>
          <w:shd w:val="clear" w:color="auto" w:fill="FFFFFF"/>
          <w:rPrChange w:id="1213" w:author="ZhuMeng" w:date="2023-10-13T10:57:00Z">
            <w:rPr>
              <w:rFonts w:ascii="Arial" w:hAnsi="Arial" w:cs="Arial" w:hint="eastAsia"/>
              <w:color w:val="333333"/>
              <w:spacing w:val="9"/>
              <w:shd w:val="clear" w:color="auto" w:fill="FFFFFF"/>
            </w:rPr>
          </w:rPrChange>
        </w:rPr>
        <w:instrText>夯实铸牢中华民族共同体意识的共同语基础提供理论支撑和依据。</w:instrText>
      </w:r>
      <w:r w:rsidR="003A798C" w:rsidRPr="00426B19">
        <w:rPr>
          <w:rFonts w:ascii="Times New Roman" w:hAnsi="Times New Roman" w:cs="Times New Roman"/>
          <w:color w:val="333333"/>
          <w:spacing w:val="9"/>
          <w:shd w:val="clear" w:color="auto" w:fill="FFFFFF"/>
          <w:rPrChange w:id="1214" w:author="ZhuMeng" w:date="2023-10-13T10:57:00Z">
            <w:rPr>
              <w:rFonts w:ascii="Arial" w:hAnsi="Arial" w:cs="Arial" w:hint="eastAsia"/>
              <w:color w:val="333333"/>
              <w:spacing w:val="9"/>
              <w:shd w:val="clear" w:color="auto" w:fill="FFFFFF"/>
            </w:rPr>
          </w:rPrChange>
        </w:rPr>
        <w:instrText>","archive_location":"</w:instrText>
      </w:r>
      <w:r w:rsidR="003A798C" w:rsidRPr="00426B19">
        <w:rPr>
          <w:rFonts w:ascii="Times New Roman" w:hAnsi="Times New Roman" w:cs="Times New Roman"/>
          <w:color w:val="333333"/>
          <w:spacing w:val="9"/>
          <w:shd w:val="clear" w:color="auto" w:fill="FFFFFF"/>
          <w:rPrChange w:id="1215" w:author="ZhuMeng" w:date="2023-10-13T10:57:00Z">
            <w:rPr>
              <w:rFonts w:ascii="Arial" w:hAnsi="Arial" w:cs="Arial" w:hint="eastAsia"/>
              <w:color w:val="333333"/>
              <w:spacing w:val="9"/>
              <w:shd w:val="clear" w:color="auto" w:fill="FFFFFF"/>
            </w:rPr>
          </w:rPrChange>
        </w:rPr>
        <w:instrText>北大核心</w:instrText>
      </w:r>
      <w:r w:rsidR="003A798C" w:rsidRPr="00426B19">
        <w:rPr>
          <w:rFonts w:ascii="Times New Roman" w:hAnsi="Times New Roman" w:cs="Times New Roman"/>
          <w:color w:val="333333"/>
          <w:spacing w:val="9"/>
          <w:shd w:val="clear" w:color="auto" w:fill="FFFFFF"/>
          <w:rPrChange w:id="1216" w:author="ZhuMeng" w:date="2023-10-13T10:57:00Z">
            <w:rPr>
              <w:rFonts w:ascii="Arial" w:hAnsi="Arial" w:cs="Arial" w:hint="eastAsia"/>
              <w:color w:val="333333"/>
              <w:spacing w:val="9"/>
              <w:shd w:val="clear" w:color="auto" w:fill="FFFFFF"/>
            </w:rPr>
          </w:rPrChange>
        </w:rPr>
        <w:instrText>, CSSCI","container-title":"</w:instrText>
      </w:r>
      <w:r w:rsidR="003A798C" w:rsidRPr="00426B19">
        <w:rPr>
          <w:rFonts w:ascii="Times New Roman" w:hAnsi="Times New Roman" w:cs="Times New Roman"/>
          <w:color w:val="333333"/>
          <w:spacing w:val="9"/>
          <w:shd w:val="clear" w:color="auto" w:fill="FFFFFF"/>
          <w:rPrChange w:id="1217" w:author="ZhuMeng" w:date="2023-10-13T10:57:00Z">
            <w:rPr>
              <w:rFonts w:ascii="Arial" w:hAnsi="Arial" w:cs="Arial" w:hint="eastAsia"/>
              <w:color w:val="333333"/>
              <w:spacing w:val="9"/>
              <w:shd w:val="clear" w:color="auto" w:fill="FFFFFF"/>
            </w:rPr>
          </w:rPrChange>
        </w:rPr>
        <w:instrText>民族教育研究</w:instrText>
      </w:r>
      <w:r w:rsidR="003A798C" w:rsidRPr="00426B19">
        <w:rPr>
          <w:rFonts w:ascii="Times New Roman" w:hAnsi="Times New Roman" w:cs="Times New Roman"/>
          <w:color w:val="333333"/>
          <w:spacing w:val="9"/>
          <w:shd w:val="clear" w:color="auto" w:fill="FFFFFF"/>
          <w:rPrChange w:id="1218" w:author="ZhuMeng" w:date="2023-10-13T10:57:00Z">
            <w:rPr>
              <w:rFonts w:ascii="Arial" w:hAnsi="Arial" w:cs="Arial" w:hint="eastAsia"/>
              <w:color w:val="333333"/>
              <w:spacing w:val="9"/>
              <w:shd w:val="clear" w:color="auto" w:fill="FFFFFF"/>
            </w:rPr>
          </w:rPrChange>
        </w:rPr>
        <w:instrText xml:space="preserve">","DOI":"10.15946/j.cnki.1001-7178.2021.04.005","ISSN":"1001-7178","issue":"4","language":"zh-CN","note":"Core: </w:instrText>
      </w:r>
      <w:r w:rsidR="003A798C" w:rsidRPr="00426B19">
        <w:rPr>
          <w:rFonts w:ascii="Times New Roman" w:hAnsi="Times New Roman" w:cs="Times New Roman"/>
          <w:color w:val="333333"/>
          <w:spacing w:val="9"/>
          <w:shd w:val="clear" w:color="auto" w:fill="FFFFFF"/>
          <w:rPrChange w:id="1219" w:author="ZhuMeng" w:date="2023-10-13T10:57:00Z">
            <w:rPr>
              <w:rFonts w:ascii="Arial" w:hAnsi="Arial" w:cs="Arial" w:hint="eastAsia"/>
              <w:color w:val="333333"/>
              <w:spacing w:val="9"/>
              <w:shd w:val="clear" w:color="auto" w:fill="FFFFFF"/>
            </w:rPr>
          </w:rPrChange>
        </w:rPr>
        <w:instrText>北大核心</w:instrText>
      </w:r>
      <w:r w:rsidR="003A798C" w:rsidRPr="00426B19">
        <w:rPr>
          <w:rFonts w:ascii="Times New Roman" w:hAnsi="Times New Roman" w:cs="Times New Roman"/>
          <w:color w:val="333333"/>
          <w:spacing w:val="9"/>
          <w:shd w:val="clear" w:color="auto" w:fill="FFFFFF"/>
          <w:rPrChange w:id="1220" w:author="ZhuMeng" w:date="2023-10-13T10:57:00Z">
            <w:rPr>
              <w:rFonts w:ascii="Arial" w:hAnsi="Arial" w:cs="Arial" w:hint="eastAsia"/>
              <w:color w:val="333333"/>
              <w:spacing w:val="9"/>
              <w:shd w:val="clear" w:color="auto" w:fill="FFFFFF"/>
            </w:rPr>
          </w:rPrChange>
        </w:rPr>
        <w:instrText>, CSSCI","page":"31-41","title":"</w:instrText>
      </w:r>
      <w:r w:rsidR="003A798C" w:rsidRPr="00426B19">
        <w:rPr>
          <w:rFonts w:ascii="Times New Roman" w:hAnsi="Times New Roman" w:cs="Times New Roman"/>
          <w:color w:val="333333"/>
          <w:spacing w:val="9"/>
          <w:shd w:val="clear" w:color="auto" w:fill="FFFFFF"/>
          <w:rPrChange w:id="1221" w:author="ZhuMeng" w:date="2023-10-13T10:57:00Z">
            <w:rPr>
              <w:rFonts w:ascii="Arial" w:hAnsi="Arial" w:cs="Arial" w:hint="eastAsia"/>
              <w:color w:val="333333"/>
              <w:spacing w:val="9"/>
              <w:shd w:val="clear" w:color="auto" w:fill="FFFFFF"/>
            </w:rPr>
          </w:rPrChange>
        </w:rPr>
        <w:instrText>铸牢中华民族共同体意识视域下民族地区深入推普的思考</w:instrText>
      </w:r>
      <w:r w:rsidR="003A798C" w:rsidRPr="00426B19">
        <w:rPr>
          <w:rFonts w:ascii="Times New Roman" w:hAnsi="Times New Roman" w:cs="Times New Roman"/>
          <w:color w:val="333333"/>
          <w:spacing w:val="9"/>
          <w:shd w:val="clear" w:color="auto" w:fill="FFFFFF"/>
          <w:rPrChange w:id="1222" w:author="ZhuMeng" w:date="2023-10-13T10:57:00Z">
            <w:rPr>
              <w:rFonts w:ascii="Arial" w:hAnsi="Arial" w:cs="Arial" w:hint="eastAsia"/>
              <w:color w:val="333333"/>
              <w:spacing w:val="9"/>
              <w:shd w:val="clear" w:color="auto" w:fill="FFFFFF"/>
            </w:rPr>
          </w:rPrChange>
        </w:rPr>
        <w:instrText>——</w:instrText>
      </w:r>
      <w:r w:rsidR="003A798C" w:rsidRPr="00426B19">
        <w:rPr>
          <w:rFonts w:ascii="Times New Roman" w:hAnsi="Times New Roman" w:cs="Times New Roman"/>
          <w:color w:val="333333"/>
          <w:spacing w:val="9"/>
          <w:shd w:val="clear" w:color="auto" w:fill="FFFFFF"/>
          <w:rPrChange w:id="1223" w:author="ZhuMeng" w:date="2023-10-13T10:57:00Z">
            <w:rPr>
              <w:rFonts w:ascii="Arial" w:hAnsi="Arial" w:cs="Arial" w:hint="eastAsia"/>
              <w:color w:val="333333"/>
              <w:spacing w:val="9"/>
              <w:shd w:val="clear" w:color="auto" w:fill="FFFFFF"/>
            </w:rPr>
          </w:rPrChange>
        </w:rPr>
        <w:instrText>语言与国家治理系列研究之二</w:instrText>
      </w:r>
      <w:r w:rsidR="003A798C" w:rsidRPr="00426B19">
        <w:rPr>
          <w:rFonts w:ascii="Times New Roman" w:hAnsi="Times New Roman" w:cs="Times New Roman"/>
          <w:color w:val="333333"/>
          <w:spacing w:val="9"/>
          <w:shd w:val="clear" w:color="auto" w:fill="FFFFFF"/>
          <w:rPrChange w:id="1224" w:author="ZhuMeng" w:date="2023-10-13T10:57:00Z">
            <w:rPr>
              <w:rFonts w:ascii="Arial" w:hAnsi="Arial" w:cs="Arial" w:hint="eastAsia"/>
              <w:color w:val="333333"/>
              <w:spacing w:val="9"/>
              <w:shd w:val="clear" w:color="auto" w:fill="FFFFFF"/>
            </w:rPr>
          </w:rPrChange>
        </w:rPr>
        <w:instrText>","volume":"32","author":[{"family":"</w:instrText>
      </w:r>
      <w:r w:rsidR="003A798C" w:rsidRPr="00426B19">
        <w:rPr>
          <w:rFonts w:ascii="Times New Roman" w:hAnsi="Times New Roman" w:cs="Times New Roman"/>
          <w:color w:val="333333"/>
          <w:spacing w:val="9"/>
          <w:shd w:val="clear" w:color="auto" w:fill="FFFFFF"/>
          <w:rPrChange w:id="1225" w:author="ZhuMeng" w:date="2023-10-13T10:57:00Z">
            <w:rPr>
              <w:rFonts w:ascii="Arial" w:hAnsi="Arial" w:cs="Arial" w:hint="eastAsia"/>
              <w:color w:val="333333"/>
              <w:spacing w:val="9"/>
              <w:shd w:val="clear" w:color="auto" w:fill="FFFFFF"/>
            </w:rPr>
          </w:rPrChange>
        </w:rPr>
        <w:instrText>刘</w:instrText>
      </w:r>
      <w:r w:rsidR="003A798C" w:rsidRPr="00426B19">
        <w:rPr>
          <w:rFonts w:ascii="Times New Roman" w:hAnsi="Times New Roman" w:cs="Times New Roman"/>
          <w:color w:val="333333"/>
          <w:spacing w:val="9"/>
          <w:shd w:val="clear" w:color="auto" w:fill="FFFFFF"/>
          <w:rPrChange w:id="1226" w:author="ZhuMeng" w:date="2023-10-13T10:57:00Z">
            <w:rPr>
              <w:rFonts w:ascii="Arial" w:hAnsi="Arial" w:cs="Arial" w:hint="eastAsia"/>
              <w:color w:val="333333"/>
              <w:spacing w:val="9"/>
              <w:shd w:val="clear" w:color="auto" w:fill="FFFFFF"/>
            </w:rPr>
          </w:rPrChange>
        </w:rPr>
        <w:instrText>","given":"</w:instrText>
      </w:r>
      <w:r w:rsidR="003A798C" w:rsidRPr="00426B19">
        <w:rPr>
          <w:rFonts w:ascii="Times New Roman" w:hAnsi="Times New Roman" w:cs="Times New Roman"/>
          <w:color w:val="333333"/>
          <w:spacing w:val="9"/>
          <w:shd w:val="clear" w:color="auto" w:fill="FFFFFF"/>
          <w:rPrChange w:id="1227" w:author="ZhuMeng" w:date="2023-10-13T10:57:00Z">
            <w:rPr>
              <w:rFonts w:ascii="Arial" w:hAnsi="Arial" w:cs="Arial" w:hint="eastAsia"/>
              <w:color w:val="333333"/>
              <w:spacing w:val="9"/>
              <w:shd w:val="clear" w:color="auto" w:fill="FFFFFF"/>
            </w:rPr>
          </w:rPrChange>
        </w:rPr>
        <w:instrText>金林</w:instrText>
      </w:r>
      <w:r w:rsidR="003A798C" w:rsidRPr="00426B19">
        <w:rPr>
          <w:rFonts w:ascii="Times New Roman" w:hAnsi="Times New Roman" w:cs="Times New Roman"/>
          <w:color w:val="333333"/>
          <w:spacing w:val="9"/>
          <w:shd w:val="clear" w:color="auto" w:fill="FFFFFF"/>
          <w:rPrChange w:id="1228" w:author="ZhuMeng" w:date="2023-10-13T10:57:00Z">
            <w:rPr>
              <w:rFonts w:ascii="Arial" w:hAnsi="Arial" w:cs="Arial" w:hint="eastAsia"/>
              <w:color w:val="333333"/>
              <w:spacing w:val="9"/>
              <w:shd w:val="clear" w:color="auto" w:fill="FFFFFF"/>
            </w:rPr>
          </w:rPrChange>
        </w:rPr>
        <w:instrText>"}],"issued":{"date-parts":[["2021"</w:instrText>
      </w:r>
      <w:r w:rsidR="003A798C" w:rsidRPr="00426B19">
        <w:rPr>
          <w:rFonts w:ascii="Times New Roman" w:hAnsi="Times New Roman" w:cs="Times New Roman"/>
          <w:color w:val="333333"/>
          <w:spacing w:val="9"/>
          <w:shd w:val="clear" w:color="auto" w:fill="FFFFFF"/>
          <w:rPrChange w:id="1229" w:author="ZhuMeng" w:date="2023-10-13T10:57:00Z">
            <w:rPr>
              <w:rFonts w:ascii="Arial" w:hAnsi="Arial" w:cs="Arial"/>
              <w:color w:val="333333"/>
              <w:spacing w:val="9"/>
              <w:shd w:val="clear" w:color="auto" w:fill="FFFFFF"/>
            </w:rPr>
          </w:rPrChange>
        </w:rPr>
        <w:instrText xml:space="preserve">]]},"citation-key":"Liu2021a"}}],"schema":"https://github.com/citation-style-language/schema/raw/master/csl-citation.json"} </w:instrText>
      </w:r>
      <w:r w:rsidR="003A798C" w:rsidRPr="00426B19">
        <w:rPr>
          <w:rFonts w:ascii="Times New Roman" w:hAnsi="Times New Roman" w:cs="Times New Roman"/>
          <w:color w:val="333333"/>
          <w:spacing w:val="9"/>
          <w:shd w:val="clear" w:color="auto" w:fill="FFFFFF"/>
          <w:rPrChange w:id="1230" w:author="ZhuMeng" w:date="2023-10-13T10:57:00Z">
            <w:rPr>
              <w:rFonts w:ascii="Arial" w:hAnsi="Arial" w:cs="Arial"/>
              <w:color w:val="333333"/>
              <w:spacing w:val="9"/>
              <w:shd w:val="clear" w:color="auto" w:fill="FFFFFF"/>
            </w:rPr>
          </w:rPrChange>
        </w:rPr>
        <w:fldChar w:fldCharType="separate"/>
      </w:r>
      <w:r w:rsidR="003A798C" w:rsidRPr="00426B19">
        <w:rPr>
          <w:rFonts w:ascii="Times New Roman" w:hAnsi="Times New Roman" w:cs="Times New Roman"/>
          <w:color w:val="000000"/>
          <w:rPrChange w:id="1231" w:author="ZhuMeng" w:date="2023-10-13T10:57:00Z">
            <w:rPr>
              <w:rFonts w:ascii="Arial" w:hAnsi="Arial" w:cs="Arial"/>
              <w:color w:val="000000"/>
            </w:rPr>
          </w:rPrChange>
        </w:rPr>
        <w:t>(</w:t>
      </w:r>
      <w:r w:rsidR="003A798C" w:rsidRPr="00426B19">
        <w:rPr>
          <w:rFonts w:ascii="Times New Roman" w:hAnsi="Times New Roman" w:cs="Times New Roman"/>
          <w:color w:val="000000"/>
          <w:rPrChange w:id="1232" w:author="ZhuMeng" w:date="2023-10-13T10:57:00Z">
            <w:rPr>
              <w:rFonts w:ascii="Arial" w:hAnsi="Arial" w:cs="Arial"/>
              <w:color w:val="000000"/>
            </w:rPr>
          </w:rPrChange>
        </w:rPr>
        <w:t>刘</w:t>
      </w:r>
      <w:r w:rsidR="003A798C" w:rsidRPr="00426B19">
        <w:rPr>
          <w:rFonts w:ascii="Times New Roman" w:hAnsi="Times New Roman" w:cs="Times New Roman"/>
          <w:color w:val="000000"/>
          <w:rPrChange w:id="1233" w:author="ZhuMeng" w:date="2023-10-13T10:57:00Z">
            <w:rPr>
              <w:rFonts w:ascii="Arial" w:hAnsi="Arial" w:cs="Arial"/>
              <w:color w:val="000000"/>
            </w:rPr>
          </w:rPrChange>
        </w:rPr>
        <w:t>, 2021)</w:t>
      </w:r>
      <w:r w:rsidR="003A798C" w:rsidRPr="00426B19">
        <w:rPr>
          <w:rFonts w:ascii="Times New Roman" w:hAnsi="Times New Roman" w:cs="Times New Roman"/>
          <w:color w:val="333333"/>
          <w:spacing w:val="9"/>
          <w:shd w:val="clear" w:color="auto" w:fill="FFFFFF"/>
          <w:rPrChange w:id="1234" w:author="ZhuMeng" w:date="2023-10-13T10:57:00Z">
            <w:rPr>
              <w:rFonts w:ascii="Arial" w:hAnsi="Arial" w:cs="Arial"/>
              <w:color w:val="333333"/>
              <w:spacing w:val="9"/>
              <w:shd w:val="clear" w:color="auto" w:fill="FFFFFF"/>
            </w:rPr>
          </w:rPrChange>
        </w:rPr>
        <w:fldChar w:fldCharType="end"/>
      </w:r>
      <w:ins w:id="1235" w:author="ZhuMeng" w:date="2023-10-13T10:34:00Z">
        <w:r w:rsidR="00AB36E7" w:rsidRPr="00426B19">
          <w:rPr>
            <w:rFonts w:ascii="Times New Roman" w:hAnsi="Times New Roman" w:cs="Times New Roman"/>
            <w:color w:val="333333"/>
            <w:spacing w:val="9"/>
            <w:shd w:val="clear" w:color="auto" w:fill="FFFFFF"/>
            <w:rPrChange w:id="1236" w:author="ZhuMeng" w:date="2023-10-13T10:57:00Z">
              <w:rPr>
                <w:rFonts w:ascii="Arial" w:hAnsi="Arial" w:cs="Arial" w:hint="eastAsia"/>
                <w:color w:val="333333"/>
                <w:spacing w:val="9"/>
                <w:shd w:val="clear" w:color="auto" w:fill="FFFFFF"/>
              </w:rPr>
            </w:rPrChange>
          </w:rPr>
          <w:t>，无</w:t>
        </w:r>
        <w:r w:rsidR="00AB36E7">
          <w:rPr>
            <w:rFonts w:ascii="Arial" w:hAnsi="Arial" w:cs="Arial" w:hint="eastAsia"/>
            <w:color w:val="333333"/>
            <w:spacing w:val="9"/>
            <w:shd w:val="clear" w:color="auto" w:fill="FFFFFF"/>
          </w:rPr>
          <w:t>助于</w:t>
        </w:r>
        <w:r w:rsidR="00CF4DB9">
          <w:rPr>
            <w:rFonts w:ascii="Arial" w:hAnsi="Arial" w:cs="Arial" w:hint="eastAsia"/>
            <w:color w:val="333333"/>
            <w:spacing w:val="9"/>
            <w:shd w:val="clear" w:color="auto" w:fill="FFFFFF"/>
          </w:rPr>
          <w:t>国家</w:t>
        </w:r>
        <w:r w:rsidR="00AB36E7">
          <w:rPr>
            <w:rFonts w:ascii="Arial" w:hAnsi="Arial" w:cs="Arial" w:hint="eastAsia"/>
            <w:color w:val="333333"/>
            <w:spacing w:val="9"/>
            <w:shd w:val="clear" w:color="auto" w:fill="FFFFFF"/>
          </w:rPr>
          <w:t>主流</w:t>
        </w:r>
        <w:r w:rsidR="001E3B89">
          <w:rPr>
            <w:rFonts w:ascii="Arial" w:hAnsi="Arial" w:cs="Arial" w:hint="eastAsia"/>
            <w:color w:val="333333"/>
            <w:spacing w:val="9"/>
            <w:shd w:val="clear" w:color="auto" w:fill="FFFFFF"/>
          </w:rPr>
          <w:t>语言</w:t>
        </w:r>
        <w:r w:rsidR="00AB36E7">
          <w:rPr>
            <w:rFonts w:ascii="Arial" w:hAnsi="Arial" w:cs="Arial" w:hint="eastAsia"/>
            <w:color w:val="333333"/>
            <w:spacing w:val="9"/>
            <w:shd w:val="clear" w:color="auto" w:fill="FFFFFF"/>
          </w:rPr>
          <w:t>的</w:t>
        </w:r>
        <w:r w:rsidR="00053AF5">
          <w:rPr>
            <w:rFonts w:ascii="Arial" w:hAnsi="Arial" w:cs="Arial" w:hint="eastAsia"/>
            <w:color w:val="333333"/>
            <w:spacing w:val="9"/>
            <w:shd w:val="clear" w:color="auto" w:fill="FFFFFF"/>
          </w:rPr>
          <w:t>向心力</w:t>
        </w:r>
      </w:ins>
      <w:ins w:id="1237" w:author="ZhuMeng" w:date="2023-10-13T10:28:00Z">
        <w:r w:rsidR="00980097">
          <w:rPr>
            <w:rFonts w:ascii="Arial" w:hAnsi="Arial" w:cs="Arial" w:hint="eastAsia"/>
            <w:color w:val="333333"/>
            <w:spacing w:val="9"/>
            <w:shd w:val="clear" w:color="auto" w:fill="FFFFFF"/>
          </w:rPr>
          <w:t>。</w:t>
        </w:r>
      </w:ins>
      <w:ins w:id="1238" w:author="ZhuMeng" w:date="2023-10-12T12:23:00Z">
        <w:r w:rsidRPr="006A3F35">
          <w:rPr>
            <w:rFonts w:ascii="Times New Roman" w:eastAsia="宋体" w:hAnsi="Times New Roman" w:cs="Times New Roman" w:hint="eastAsia"/>
            <w:rPrChange w:id="1239" w:author="ZhuMeng" w:date="2023-10-12T15:47:00Z">
              <w:rPr>
                <w:rFonts w:hint="eastAsia"/>
              </w:rPr>
            </w:rPrChange>
          </w:rPr>
          <w:t>因此，</w:t>
        </w:r>
      </w:ins>
      <w:r w:rsidRPr="006A3F35">
        <w:rPr>
          <w:rFonts w:ascii="Times New Roman" w:eastAsia="宋体" w:hAnsi="Times New Roman" w:cs="Times New Roman"/>
          <w:rPrChange w:id="1240" w:author="ZhuMeng" w:date="2023-10-12T15:47:00Z">
            <w:rPr/>
          </w:rPrChange>
        </w:rPr>
        <w:t>只有</w:t>
      </w:r>
      <w:ins w:id="1241" w:author="ZhuMeng" w:date="2023-10-12T12:24:00Z">
        <w:r w:rsidRPr="006A3F35">
          <w:rPr>
            <w:rFonts w:ascii="Times New Roman" w:eastAsia="宋体" w:hAnsi="Times New Roman" w:cs="Times New Roman" w:hint="eastAsia"/>
            <w:rPrChange w:id="1242" w:author="ZhuMeng" w:date="2023-10-12T15:47:00Z">
              <w:rPr>
                <w:rFonts w:hint="eastAsia"/>
              </w:rPr>
            </w:rPrChange>
          </w:rPr>
          <w:t>实施合适的语言治理策略，</w:t>
        </w:r>
      </w:ins>
      <w:r w:rsidRPr="006A3F35">
        <w:rPr>
          <w:rFonts w:ascii="Times New Roman" w:eastAsia="宋体" w:hAnsi="Times New Roman" w:cs="Times New Roman" w:hint="eastAsia"/>
          <w:rPrChange w:id="1243" w:author="ZhuMeng" w:date="2023-10-12T15:47:00Z">
            <w:rPr>
              <w:rFonts w:hint="eastAsia"/>
            </w:rPr>
          </w:rPrChange>
        </w:rPr>
        <w:t>既</w:t>
      </w:r>
      <w:r w:rsidRPr="006A3F35">
        <w:rPr>
          <w:rFonts w:ascii="Times New Roman" w:eastAsia="宋体" w:hAnsi="Times New Roman" w:cs="Times New Roman"/>
          <w:rPrChange w:id="1244" w:author="ZhuMeng" w:date="2023-10-12T15:47:00Z">
            <w:rPr/>
          </w:rPrChange>
        </w:rPr>
        <w:t>推广国家通用语，又在治理</w:t>
      </w:r>
      <w:r w:rsidRPr="006A3F35">
        <w:rPr>
          <w:rFonts w:ascii="Times New Roman" w:eastAsia="宋体" w:hAnsi="Times New Roman" w:cs="Times New Roman" w:hint="eastAsia"/>
          <w:rPrChange w:id="1245" w:author="ZhuMeng" w:date="2023-10-12T15:47:00Z">
            <w:rPr>
              <w:rFonts w:hint="eastAsia"/>
            </w:rPr>
          </w:rPrChange>
        </w:rPr>
        <w:t>实</w:t>
      </w:r>
      <w:r w:rsidRPr="006A3F35">
        <w:rPr>
          <w:rFonts w:ascii="Times New Roman" w:eastAsia="宋体" w:hAnsi="Times New Roman" w:cs="Times New Roman"/>
          <w:rPrChange w:id="1246" w:author="ZhuMeng" w:date="2023-10-12T15:47:00Z">
            <w:rPr/>
          </w:rPrChange>
        </w:rPr>
        <w:t>践中灵活运用方言，才能</w:t>
      </w:r>
      <w:ins w:id="1247" w:author="ZhuMeng" w:date="2023-10-12T12:24:00Z">
        <w:r w:rsidRPr="006A3F35">
          <w:rPr>
            <w:rFonts w:ascii="Times New Roman" w:eastAsia="宋体" w:hAnsi="Times New Roman" w:cs="Times New Roman" w:hint="eastAsia"/>
            <w:rPrChange w:id="1248" w:author="ZhuMeng" w:date="2023-10-12T15:47:00Z">
              <w:rPr>
                <w:rFonts w:hint="eastAsia"/>
              </w:rPr>
            </w:rPrChange>
          </w:rPr>
          <w:t>在国家治理体系中</w:t>
        </w:r>
      </w:ins>
      <w:r w:rsidRPr="006A3F35">
        <w:rPr>
          <w:rFonts w:ascii="Times New Roman" w:eastAsia="宋体" w:hAnsi="Times New Roman" w:cs="Times New Roman"/>
          <w:rPrChange w:id="1249" w:author="ZhuMeng" w:date="2023-10-12T15:47:00Z">
            <w:rPr/>
          </w:rPrChange>
        </w:rPr>
        <w:t>实现属地与跨地域治理的双高效</w:t>
      </w:r>
      <w:ins w:id="1250" w:author="ZhuMeng" w:date="2023-10-12T12:24:00Z">
        <w:r w:rsidRPr="006A3F35">
          <w:rPr>
            <w:rFonts w:ascii="Times New Roman" w:eastAsia="宋体" w:hAnsi="Times New Roman" w:cs="Times New Roman" w:hint="eastAsia"/>
            <w:rPrChange w:id="1251" w:author="ZhuMeng" w:date="2023-10-12T15:47:00Z">
              <w:rPr>
                <w:rFonts w:hint="eastAsia"/>
              </w:rPr>
            </w:rPrChange>
          </w:rPr>
          <w:t>目标</w:t>
        </w:r>
      </w:ins>
      <w:r w:rsidRPr="006A3F35">
        <w:rPr>
          <w:rFonts w:ascii="Times New Roman" w:eastAsia="宋体" w:hAnsi="Times New Roman" w:cs="Times New Roman"/>
          <w:rPrChange w:id="1252" w:author="ZhuMeng" w:date="2023-10-12T15:47:00Z">
            <w:rPr/>
          </w:rPrChange>
        </w:rPr>
        <w:t>。</w:t>
      </w:r>
    </w:p>
    <w:p w14:paraId="4F51B3E7" w14:textId="77777777" w:rsidR="0067268E" w:rsidRPr="006A3F35" w:rsidDel="0021506E" w:rsidRDefault="0067268E" w:rsidP="00FD1F70">
      <w:pPr>
        <w:pStyle w:val="a0"/>
        <w:spacing w:line="360" w:lineRule="auto"/>
        <w:ind w:left="240" w:right="240"/>
        <w:jc w:val="both"/>
        <w:rPr>
          <w:del w:id="1253" w:author="ZhuMeng" w:date="2023-10-12T12:28:00Z"/>
          <w:rFonts w:ascii="Times New Roman" w:eastAsia="宋体" w:hAnsi="Times New Roman" w:cs="Times New Roman"/>
          <w:rPrChange w:id="1254" w:author="ZhuMeng" w:date="2023-10-12T15:47:00Z">
            <w:rPr>
              <w:del w:id="1255" w:author="ZhuMeng" w:date="2023-10-12T12:28:00Z"/>
            </w:rPr>
          </w:rPrChange>
        </w:rPr>
        <w:pPrChange w:id="1256" w:author="ZhuMeng" w:date="2023-10-13T09:17:00Z">
          <w:pPr>
            <w:pStyle w:val="a0"/>
          </w:pPr>
        </w:pPrChange>
      </w:pPr>
      <w:del w:id="1257" w:author="ZhuMeng" w:date="2023-10-12T12:25:00Z">
        <w:r w:rsidRPr="006A3F35" w:rsidDel="003705B5">
          <w:rPr>
            <w:rFonts w:ascii="Times New Roman" w:eastAsia="宋体" w:hAnsi="Times New Roman" w:cs="Times New Roman"/>
            <w:rPrChange w:id="1258" w:author="ZhuMeng" w:date="2023-10-12T15:47:00Z">
              <w:rPr/>
            </w:rPrChange>
          </w:rPr>
          <w:delText>总之</w:delText>
        </w:r>
      </w:del>
      <w:del w:id="1259" w:author="ZhuMeng" w:date="2023-10-12T12:26:00Z">
        <w:r w:rsidRPr="006A3F35" w:rsidDel="00650ACD">
          <w:rPr>
            <w:rFonts w:ascii="Times New Roman" w:eastAsia="宋体" w:hAnsi="Times New Roman" w:cs="Times New Roman"/>
            <w:rPrChange w:id="1260" w:author="ZhuMeng" w:date="2023-10-12T15:47:00Z">
              <w:rPr/>
            </w:rPrChange>
          </w:rPr>
          <w:delText>，国家通用语作为国家记忆和文化的主要载体一直以来受到各国政策制定者的关注和争相推广。</w:delText>
        </w:r>
        <w:r w:rsidRPr="006A3F35" w:rsidDel="00650ACD">
          <w:rPr>
            <w:rFonts w:ascii="Times New Roman" w:eastAsia="宋体" w:hAnsi="Times New Roman" w:cs="Times New Roman"/>
            <w:rPrChange w:id="1261" w:author="ZhuMeng" w:date="2023-10-12T15:47:00Z">
              <w:rPr/>
            </w:rPrChange>
          </w:rPr>
          <w:delText xml:space="preserve"> </w:delText>
        </w:r>
        <w:r w:rsidRPr="006A3F35" w:rsidDel="00650ACD">
          <w:rPr>
            <w:rFonts w:ascii="Times New Roman" w:eastAsia="宋体" w:hAnsi="Times New Roman" w:cs="Times New Roman"/>
            <w:rPrChange w:id="1262" w:author="ZhuMeng" w:date="2023-10-12T15:47:00Z">
              <w:rPr/>
            </w:rPrChange>
          </w:rPr>
          <w:delText>国族的共同记忆、历史传统、文化价值等要素的维系和传递，都需要统一的民族语言作为基础</w:delText>
        </w:r>
        <w:r w:rsidRPr="006A3F35" w:rsidDel="00650ACD">
          <w:rPr>
            <w:rFonts w:ascii="Times New Roman" w:eastAsia="宋体" w:hAnsi="Times New Roman" w:cs="Times New Roman"/>
            <w:rPrChange w:id="1263" w:author="ZhuMeng" w:date="2023-10-12T15:47:00Z">
              <w:rPr/>
            </w:rPrChange>
          </w:rPr>
          <w:delText>(</w:delText>
        </w:r>
        <w:r w:rsidRPr="006A3F35" w:rsidDel="00650ACD">
          <w:rPr>
            <w:rFonts w:ascii="Times New Roman" w:eastAsia="宋体" w:hAnsi="Times New Roman" w:cs="Times New Roman"/>
            <w:rPrChange w:id="1264" w:author="ZhuMeng" w:date="2023-10-12T15:47:00Z">
              <w:rPr/>
            </w:rPrChange>
          </w:rPr>
          <w:fldChar w:fldCharType="begin"/>
        </w:r>
        <w:r w:rsidRPr="006A3F35" w:rsidDel="00650ACD">
          <w:rPr>
            <w:rFonts w:ascii="Times New Roman" w:eastAsia="宋体" w:hAnsi="Times New Roman" w:cs="Times New Roman"/>
            <w:rPrChange w:id="1265" w:author="ZhuMeng" w:date="2023-10-12T15:47:00Z">
              <w:rPr/>
            </w:rPrChange>
          </w:rPr>
          <w:delInstrText xml:space="preserve"> HYPERLINK \l "ref-Anthony2002" \h </w:delInstrText>
        </w:r>
        <w:r w:rsidRPr="00595FE8" w:rsidDel="00650ACD">
          <w:rPr>
            <w:rFonts w:ascii="Times New Roman" w:eastAsia="宋体" w:hAnsi="Times New Roman" w:cs="Times New Roman"/>
          </w:rPr>
        </w:r>
        <w:r w:rsidRPr="006A3F35" w:rsidDel="00650ACD">
          <w:rPr>
            <w:rFonts w:ascii="Times New Roman" w:eastAsia="宋体" w:hAnsi="Times New Roman" w:cs="Times New Roman"/>
            <w:rPrChange w:id="1266" w:author="ZhuMeng" w:date="2023-10-12T15:47:00Z">
              <w:rPr>
                <w:rStyle w:val="af0"/>
              </w:rPr>
            </w:rPrChange>
          </w:rPr>
          <w:fldChar w:fldCharType="separate"/>
        </w:r>
        <w:r w:rsidRPr="006A3F35" w:rsidDel="00650ACD">
          <w:rPr>
            <w:rStyle w:val="af0"/>
            <w:rFonts w:ascii="Times New Roman" w:eastAsia="宋体" w:hAnsi="Times New Roman" w:cs="Times New Roman"/>
            <w:rPrChange w:id="1267" w:author="ZhuMeng" w:date="2023-10-12T15:47:00Z">
              <w:rPr>
                <w:rStyle w:val="af0"/>
              </w:rPr>
            </w:rPrChange>
          </w:rPr>
          <w:delText>Anthony, 2002</w:delText>
        </w:r>
        <w:r w:rsidRPr="006A3F35" w:rsidDel="00650ACD">
          <w:rPr>
            <w:rStyle w:val="af0"/>
            <w:rFonts w:ascii="Times New Roman" w:eastAsia="宋体" w:hAnsi="Times New Roman" w:cs="Times New Roman"/>
            <w:rPrChange w:id="1268" w:author="ZhuMeng" w:date="2023-10-12T15:47:00Z">
              <w:rPr>
                <w:rStyle w:val="af0"/>
              </w:rPr>
            </w:rPrChange>
          </w:rPr>
          <w:fldChar w:fldCharType="end"/>
        </w:r>
        <w:r w:rsidRPr="006A3F35" w:rsidDel="00650ACD">
          <w:rPr>
            <w:rFonts w:ascii="Times New Roman" w:eastAsia="宋体" w:hAnsi="Times New Roman" w:cs="Times New Roman"/>
            <w:rPrChange w:id="1269" w:author="ZhuMeng" w:date="2023-10-12T15:47:00Z">
              <w:rPr/>
            </w:rPrChange>
          </w:rPr>
          <w:delText>)</w:delText>
        </w:r>
        <w:r w:rsidRPr="006A3F35" w:rsidDel="00650ACD">
          <w:rPr>
            <w:rFonts w:ascii="Times New Roman" w:eastAsia="宋体" w:hAnsi="Times New Roman" w:cs="Times New Roman"/>
            <w:rPrChange w:id="1270" w:author="ZhuMeng" w:date="2023-10-12T15:47:00Z">
              <w:rPr/>
            </w:rPrChange>
          </w:rPr>
          <w:delText>。</w:delText>
        </w:r>
        <w:r w:rsidRPr="006A3F35" w:rsidDel="00650ACD">
          <w:rPr>
            <w:rFonts w:ascii="Times New Roman" w:eastAsia="宋体" w:hAnsi="Times New Roman" w:cs="Times New Roman"/>
            <w:rPrChange w:id="1271" w:author="ZhuMeng" w:date="2023-10-12T15:47:00Z">
              <w:rPr/>
            </w:rPrChange>
          </w:rPr>
          <w:delText xml:space="preserve"> </w:delText>
        </w:r>
      </w:del>
      <w:del w:id="1272" w:author="ZhuMeng" w:date="2023-10-12T12:28:00Z">
        <w:r w:rsidRPr="006A3F35" w:rsidDel="0021506E">
          <w:rPr>
            <w:rFonts w:ascii="Times New Roman" w:eastAsia="宋体" w:hAnsi="Times New Roman" w:cs="Times New Roman"/>
            <w:rPrChange w:id="1273" w:author="ZhuMeng" w:date="2023-10-12T15:47:00Z">
              <w:rPr/>
            </w:rPrChange>
          </w:rPr>
          <w:delText>与此同时，方言和民族语言作为一种语言力量，是一把双刃剑。既可以有效传达政治信息和推动政策目标的实施，提高地方治理绩效；也可以被用来实施民族分裂和种族异化、谋取不正当利益，成为民族运动领导层得心应手的政治工具</w:delText>
        </w:r>
        <w:r w:rsidRPr="006A3F35" w:rsidDel="0021506E">
          <w:rPr>
            <w:rFonts w:ascii="Times New Roman" w:eastAsia="宋体" w:hAnsi="Times New Roman" w:cs="Times New Roman"/>
            <w:rPrChange w:id="1274" w:author="ZhuMeng" w:date="2023-10-12T15:47:00Z">
              <w:rPr/>
            </w:rPrChange>
          </w:rPr>
          <w:delText>(</w:delText>
        </w:r>
        <w:r w:rsidRPr="006A3F35" w:rsidDel="0021506E">
          <w:rPr>
            <w:rFonts w:ascii="Times New Roman" w:eastAsia="宋体" w:hAnsi="Times New Roman" w:cs="Times New Roman"/>
            <w:rPrChange w:id="1275" w:author="ZhuMeng" w:date="2023-10-12T15:47:00Z">
              <w:rPr/>
            </w:rPrChange>
          </w:rPr>
          <w:fldChar w:fldCharType="begin"/>
        </w:r>
        <w:r w:rsidRPr="006A3F35" w:rsidDel="0021506E">
          <w:rPr>
            <w:rFonts w:ascii="Times New Roman" w:eastAsia="宋体" w:hAnsi="Times New Roman" w:cs="Times New Roman"/>
            <w:rPrChange w:id="1276" w:author="ZhuMeng" w:date="2023-10-12T15:47:00Z">
              <w:rPr/>
            </w:rPrChange>
          </w:rPr>
          <w:delInstrText xml:space="preserve"> HYPERLINK \l "ref-DaiManChunZhuNingYan2011" \h </w:delInstrText>
        </w:r>
        <w:r w:rsidRPr="00595FE8" w:rsidDel="0021506E">
          <w:rPr>
            <w:rFonts w:ascii="Times New Roman" w:eastAsia="宋体" w:hAnsi="Times New Roman" w:cs="Times New Roman"/>
          </w:rPr>
        </w:r>
        <w:r w:rsidRPr="006A3F35" w:rsidDel="0021506E">
          <w:rPr>
            <w:rFonts w:ascii="Times New Roman" w:eastAsia="宋体" w:hAnsi="Times New Roman" w:cs="Times New Roman"/>
            <w:rPrChange w:id="1277" w:author="ZhuMeng" w:date="2023-10-12T15:47:00Z">
              <w:rPr>
                <w:rStyle w:val="af0"/>
              </w:rPr>
            </w:rPrChange>
          </w:rPr>
          <w:fldChar w:fldCharType="separate"/>
        </w:r>
        <w:r w:rsidRPr="006A3F35" w:rsidDel="0021506E">
          <w:rPr>
            <w:rStyle w:val="af0"/>
            <w:rFonts w:ascii="Times New Roman" w:eastAsia="宋体" w:hAnsi="Times New Roman" w:cs="Times New Roman"/>
            <w:rPrChange w:id="1278" w:author="ZhuMeng" w:date="2023-10-12T15:47:00Z">
              <w:rPr>
                <w:rStyle w:val="af0"/>
              </w:rPr>
            </w:rPrChange>
          </w:rPr>
          <w:delText>戴曼纯</w:delText>
        </w:r>
        <w:r w:rsidRPr="006A3F35" w:rsidDel="0021506E">
          <w:rPr>
            <w:rStyle w:val="af0"/>
            <w:rFonts w:ascii="Times New Roman" w:eastAsia="宋体" w:hAnsi="Times New Roman" w:cs="Times New Roman"/>
            <w:rPrChange w:id="1279" w:author="ZhuMeng" w:date="2023-10-12T15:47:00Z">
              <w:rPr>
                <w:rStyle w:val="af0"/>
              </w:rPr>
            </w:rPrChange>
          </w:rPr>
          <w:delText xml:space="preserve"> &amp; </w:delText>
        </w:r>
        <w:r w:rsidRPr="006A3F35" w:rsidDel="0021506E">
          <w:rPr>
            <w:rStyle w:val="af0"/>
            <w:rFonts w:ascii="Times New Roman" w:eastAsia="宋体" w:hAnsi="Times New Roman" w:cs="Times New Roman"/>
            <w:rPrChange w:id="1280" w:author="ZhuMeng" w:date="2023-10-12T15:47:00Z">
              <w:rPr>
                <w:rStyle w:val="af0"/>
              </w:rPr>
            </w:rPrChange>
          </w:rPr>
          <w:delText>朱宁燕</w:delText>
        </w:r>
        <w:r w:rsidRPr="006A3F35" w:rsidDel="0021506E">
          <w:rPr>
            <w:rStyle w:val="af0"/>
            <w:rFonts w:ascii="Times New Roman" w:eastAsia="宋体" w:hAnsi="Times New Roman" w:cs="Times New Roman"/>
            <w:rPrChange w:id="1281" w:author="ZhuMeng" w:date="2023-10-12T15:47:00Z">
              <w:rPr>
                <w:rStyle w:val="af0"/>
              </w:rPr>
            </w:rPrChange>
          </w:rPr>
          <w:delText>, 2011</w:delText>
        </w:r>
        <w:r w:rsidRPr="006A3F35" w:rsidDel="0021506E">
          <w:rPr>
            <w:rStyle w:val="af0"/>
            <w:rFonts w:ascii="Times New Roman" w:eastAsia="宋体" w:hAnsi="Times New Roman" w:cs="Times New Roman"/>
            <w:rPrChange w:id="1282" w:author="ZhuMeng" w:date="2023-10-12T15:47:00Z">
              <w:rPr>
                <w:rStyle w:val="af0"/>
              </w:rPr>
            </w:rPrChange>
          </w:rPr>
          <w:fldChar w:fldCharType="end"/>
        </w:r>
        <w:r w:rsidRPr="006A3F35" w:rsidDel="0021506E">
          <w:rPr>
            <w:rFonts w:ascii="Times New Roman" w:eastAsia="宋体" w:hAnsi="Times New Roman" w:cs="Times New Roman"/>
            <w:rPrChange w:id="1283" w:author="ZhuMeng" w:date="2023-10-12T15:47:00Z">
              <w:rPr/>
            </w:rPrChange>
          </w:rPr>
          <w:delText>)</w:delText>
        </w:r>
        <w:r w:rsidRPr="006A3F35" w:rsidDel="0021506E">
          <w:rPr>
            <w:rFonts w:ascii="Times New Roman" w:eastAsia="宋体" w:hAnsi="Times New Roman" w:cs="Times New Roman"/>
            <w:rPrChange w:id="1284" w:author="ZhuMeng" w:date="2023-10-12T15:47:00Z">
              <w:rPr/>
            </w:rPrChange>
          </w:rPr>
          <w:delText>。</w:delText>
        </w:r>
      </w:del>
    </w:p>
    <w:p w14:paraId="0C6F91CB" w14:textId="77777777" w:rsidR="0067268E" w:rsidRPr="006A3F35" w:rsidRDefault="0067268E" w:rsidP="00FD1F70">
      <w:pPr>
        <w:pStyle w:val="2"/>
        <w:spacing w:line="360" w:lineRule="auto"/>
        <w:ind w:firstLine="489"/>
        <w:jc w:val="both"/>
        <w:rPr>
          <w:rFonts w:ascii="Times New Roman" w:eastAsia="宋体" w:hAnsi="Times New Roman" w:cs="Times New Roman"/>
          <w:rPrChange w:id="1285" w:author="ZhuMeng" w:date="2023-10-12T15:47:00Z">
            <w:rPr/>
          </w:rPrChange>
        </w:rPr>
        <w:pPrChange w:id="1286" w:author="ZhuMeng" w:date="2023-10-13T09:17:00Z">
          <w:pPr>
            <w:pStyle w:val="2"/>
            <w:ind w:firstLine="489"/>
          </w:pPr>
        </w:pPrChange>
      </w:pPr>
      <w:bookmarkStart w:id="1287" w:name="语言与群体治理"/>
      <w:bookmarkEnd w:id="812"/>
      <w:r w:rsidRPr="006A3F35">
        <w:rPr>
          <w:rFonts w:ascii="Times New Roman" w:eastAsia="宋体" w:hAnsi="Times New Roman" w:cs="Times New Roman"/>
          <w:rPrChange w:id="1288" w:author="ZhuMeng" w:date="2023-10-12T15:47:00Z">
            <w:rPr/>
          </w:rPrChange>
        </w:rPr>
        <w:t>语言与群体治理</w:t>
      </w:r>
    </w:p>
    <w:p w14:paraId="2F38C94D" w14:textId="248BDB35" w:rsidR="0067268E" w:rsidRPr="006A3F35" w:rsidRDefault="0067268E" w:rsidP="00483AE8">
      <w:pPr>
        <w:pStyle w:val="FirstParagraph"/>
        <w:spacing w:line="360" w:lineRule="auto"/>
        <w:jc w:val="both"/>
        <w:rPr>
          <w:rFonts w:ascii="Times New Roman" w:eastAsia="宋体" w:hAnsi="Times New Roman" w:cs="Times New Roman"/>
          <w:rPrChange w:id="1289" w:author="ZhuMeng" w:date="2023-10-12T15:47:00Z">
            <w:rPr/>
          </w:rPrChange>
        </w:rPr>
        <w:pPrChange w:id="1290" w:author="ZhuMeng" w:date="2023-10-13T10:15:00Z">
          <w:pPr>
            <w:pStyle w:val="FirstParagraph"/>
          </w:pPr>
        </w:pPrChange>
      </w:pPr>
      <w:r w:rsidRPr="006A3F35">
        <w:rPr>
          <w:rFonts w:ascii="Times New Roman" w:eastAsia="宋体" w:hAnsi="Times New Roman" w:cs="Times New Roman"/>
          <w:rPrChange w:id="1291" w:author="ZhuMeng" w:date="2023-10-12T15:47:00Z">
            <w:rPr/>
          </w:rPrChange>
        </w:rPr>
        <w:t>语言的国家治理</w:t>
      </w:r>
      <w:ins w:id="1292" w:author="ZhuMeng" w:date="2023-10-12T12:28:00Z">
        <w:r w:rsidRPr="006A3F35">
          <w:rPr>
            <w:rFonts w:ascii="Times New Roman" w:eastAsia="宋体" w:hAnsi="Times New Roman" w:cs="Times New Roman" w:hint="eastAsia"/>
            <w:rPrChange w:id="1293" w:author="ZhuMeng" w:date="2023-10-12T15:47:00Z">
              <w:rPr>
                <w:rFonts w:ascii="Times New Roman" w:hAnsi="Times New Roman" w:cs="Times New Roman" w:hint="eastAsia"/>
              </w:rPr>
            </w:rPrChange>
          </w:rPr>
          <w:t>功效</w:t>
        </w:r>
      </w:ins>
      <w:r w:rsidRPr="006A3F35">
        <w:rPr>
          <w:rFonts w:ascii="Times New Roman" w:eastAsia="宋体" w:hAnsi="Times New Roman" w:cs="Times New Roman"/>
          <w:rPrChange w:id="1294" w:author="ZhuMeng" w:date="2023-10-12T15:47:00Z">
            <w:rPr/>
          </w:rPrChange>
        </w:rPr>
        <w:t>主要从宏观角度出发，着力于塑造政治秩序</w:t>
      </w:r>
      <w:ins w:id="1295" w:author="ZhuMeng" w:date="2023-10-12T13:33:00Z">
        <w:r w:rsidRPr="006A3F35">
          <w:rPr>
            <w:rFonts w:ascii="Times New Roman" w:eastAsia="宋体" w:hAnsi="Times New Roman" w:cs="Times New Roman" w:hint="eastAsia"/>
            <w:rPrChange w:id="1296" w:author="ZhuMeng" w:date="2023-10-12T15:47:00Z">
              <w:rPr>
                <w:rFonts w:ascii="Times New Roman" w:hAnsi="Times New Roman" w:cs="Times New Roman" w:hint="eastAsia"/>
              </w:rPr>
            </w:rPrChange>
          </w:rPr>
          <w:t>和</w:t>
        </w:r>
      </w:ins>
      <w:del w:id="1297" w:author="ZhuMeng" w:date="2023-10-12T13:33:00Z">
        <w:r w:rsidRPr="006A3F35" w:rsidDel="00250700">
          <w:rPr>
            <w:rFonts w:ascii="Times New Roman" w:eastAsia="宋体" w:hAnsi="Times New Roman" w:cs="Times New Roman"/>
            <w:rPrChange w:id="1298" w:author="ZhuMeng" w:date="2023-10-12T15:47:00Z">
              <w:rPr/>
            </w:rPrChange>
          </w:rPr>
          <w:delText>、</w:delText>
        </w:r>
      </w:del>
      <w:r w:rsidRPr="006A3F35">
        <w:rPr>
          <w:rFonts w:ascii="Times New Roman" w:eastAsia="宋体" w:hAnsi="Times New Roman" w:cs="Times New Roman"/>
          <w:rPrChange w:id="1299" w:author="ZhuMeng" w:date="2023-10-12T15:47:00Z">
            <w:rPr/>
          </w:rPrChange>
        </w:rPr>
        <w:t>提升</w:t>
      </w:r>
      <w:del w:id="1300" w:author="ZhuMeng" w:date="2023-10-12T13:33:00Z">
        <w:r w:rsidRPr="006A3F35" w:rsidDel="00250700">
          <w:rPr>
            <w:rFonts w:ascii="Times New Roman" w:eastAsia="宋体" w:hAnsi="Times New Roman" w:cs="Times New Roman"/>
            <w:rPrChange w:id="1301" w:author="ZhuMeng" w:date="2023-10-12T15:47:00Z">
              <w:rPr/>
            </w:rPrChange>
          </w:rPr>
          <w:delText>治理</w:delText>
        </w:r>
      </w:del>
      <w:r w:rsidRPr="006A3F35">
        <w:rPr>
          <w:rFonts w:ascii="Times New Roman" w:eastAsia="宋体" w:hAnsi="Times New Roman" w:cs="Times New Roman"/>
          <w:rPrChange w:id="1302" w:author="ZhuMeng" w:date="2023-10-12T15:47:00Z">
            <w:rPr/>
          </w:rPrChange>
        </w:rPr>
        <w:t>治理效率。</w:t>
      </w:r>
      <w:r w:rsidRPr="006A3F35">
        <w:rPr>
          <w:rFonts w:ascii="Times New Roman" w:eastAsia="宋体" w:hAnsi="Times New Roman" w:cs="Times New Roman"/>
          <w:rPrChange w:id="1303" w:author="ZhuMeng" w:date="2023-10-12T15:47:00Z">
            <w:rPr/>
          </w:rPrChange>
        </w:rPr>
        <w:t xml:space="preserve"> </w:t>
      </w:r>
      <w:r w:rsidRPr="006A3F35">
        <w:rPr>
          <w:rFonts w:ascii="Times New Roman" w:eastAsia="宋体" w:hAnsi="Times New Roman" w:cs="Times New Roman"/>
          <w:rPrChange w:id="1304" w:author="ZhuMeng" w:date="2023-10-12T15:47:00Z">
            <w:rPr/>
          </w:rPrChange>
        </w:rPr>
        <w:t>在中观层面，语言治理同样具有群体治理功能。</w:t>
      </w:r>
      <w:r w:rsidRPr="006A3F35">
        <w:rPr>
          <w:rFonts w:ascii="Times New Roman" w:eastAsia="宋体" w:hAnsi="Times New Roman" w:cs="Times New Roman"/>
          <w:rPrChange w:id="1305" w:author="ZhuMeng" w:date="2023-10-12T15:47:00Z">
            <w:rPr/>
          </w:rPrChange>
        </w:rPr>
        <w:t xml:space="preserve"> </w:t>
      </w:r>
      <w:r w:rsidRPr="006A3F35">
        <w:rPr>
          <w:rFonts w:ascii="Times New Roman" w:eastAsia="宋体" w:hAnsi="Times New Roman" w:cs="Times New Roman"/>
          <w:rPrChange w:id="1306" w:author="ZhuMeng" w:date="2023-10-12T15:47:00Z">
            <w:rPr/>
          </w:rPrChange>
        </w:rPr>
        <w:t>群体治理</w:t>
      </w:r>
      <w:ins w:id="1307" w:author="ZhuMeng" w:date="2023-10-12T13:34:00Z">
        <w:r w:rsidRPr="006A3F35">
          <w:rPr>
            <w:rFonts w:ascii="Times New Roman" w:eastAsia="宋体" w:hAnsi="Times New Roman" w:cs="Times New Roman" w:hint="eastAsia"/>
            <w:rPrChange w:id="1308" w:author="ZhuMeng" w:date="2023-10-12T15:47:00Z">
              <w:rPr>
                <w:rFonts w:ascii="Times New Roman" w:hAnsi="Times New Roman" w:cs="Times New Roman" w:hint="eastAsia"/>
              </w:rPr>
            </w:rPrChange>
          </w:rPr>
          <w:t>突出</w:t>
        </w:r>
      </w:ins>
      <w:del w:id="1309" w:author="ZhuMeng" w:date="2023-10-12T13:34:00Z">
        <w:r w:rsidRPr="006A3F35" w:rsidDel="000F24B4">
          <w:rPr>
            <w:rFonts w:ascii="Times New Roman" w:eastAsia="宋体" w:hAnsi="Times New Roman" w:cs="Times New Roman"/>
            <w:rPrChange w:id="1310" w:author="ZhuMeng" w:date="2023-10-12T15:47:00Z">
              <w:rPr/>
            </w:rPrChange>
          </w:rPr>
          <w:delText>强调</w:delText>
        </w:r>
      </w:del>
      <w:r w:rsidRPr="006A3F35">
        <w:rPr>
          <w:rFonts w:ascii="Times New Roman" w:eastAsia="宋体" w:hAnsi="Times New Roman" w:cs="Times New Roman"/>
          <w:rPrChange w:id="1311" w:author="ZhuMeng" w:date="2023-10-12T15:47:00Z">
            <w:rPr/>
          </w:rPrChange>
        </w:rPr>
        <w:t>民众的自我管理能力</w:t>
      </w:r>
      <w:ins w:id="1312" w:author="ZhuMeng" w:date="2023-10-12T13:34:00Z">
        <w:r w:rsidRPr="006A3F35">
          <w:rPr>
            <w:rFonts w:ascii="Times New Roman" w:eastAsia="宋体" w:hAnsi="Times New Roman" w:cs="Times New Roman" w:hint="eastAsia"/>
            <w:rPrChange w:id="1313" w:author="ZhuMeng" w:date="2023-10-12T15:47:00Z">
              <w:rPr>
                <w:rFonts w:ascii="Times New Roman" w:hAnsi="Times New Roman" w:cs="Times New Roman" w:hint="eastAsia"/>
              </w:rPr>
            </w:rPrChange>
          </w:rPr>
          <w:t>，</w:t>
        </w:r>
      </w:ins>
      <w:ins w:id="1314" w:author="ZhuMeng" w:date="2023-10-12T13:35:00Z">
        <w:r w:rsidRPr="006A3F35">
          <w:rPr>
            <w:rFonts w:ascii="Times New Roman" w:eastAsia="宋体" w:hAnsi="Times New Roman" w:cs="Times New Roman" w:hint="eastAsia"/>
            <w:rPrChange w:id="1315" w:author="ZhuMeng" w:date="2023-10-12T15:47:00Z">
              <w:rPr>
                <w:rFonts w:ascii="Times New Roman" w:hAnsi="Times New Roman" w:cs="Times New Roman" w:hint="eastAsia"/>
              </w:rPr>
            </w:rPrChange>
          </w:rPr>
          <w:t>强调</w:t>
        </w:r>
      </w:ins>
      <w:del w:id="1316" w:author="ZhuMeng" w:date="2023-10-12T13:34:00Z">
        <w:r w:rsidRPr="006A3F35" w:rsidDel="00E87E60">
          <w:rPr>
            <w:rFonts w:ascii="Times New Roman" w:eastAsia="宋体" w:hAnsi="Times New Roman" w:cs="Times New Roman"/>
            <w:rPrChange w:id="1317" w:author="ZhuMeng" w:date="2023-10-12T15:47:00Z">
              <w:rPr/>
            </w:rPrChange>
          </w:rPr>
          <w:delText>，指</w:delText>
        </w:r>
      </w:del>
      <w:r w:rsidRPr="006A3F35">
        <w:rPr>
          <w:rFonts w:ascii="Times New Roman" w:eastAsia="宋体" w:hAnsi="Times New Roman" w:cs="Times New Roman"/>
          <w:rPrChange w:id="1318" w:author="ZhuMeng" w:date="2023-10-12T15:47:00Z">
            <w:rPr/>
          </w:rPrChange>
        </w:rPr>
        <w:t>在没有政府的参与下，</w:t>
      </w:r>
      <w:ins w:id="1319" w:author="ZhuMeng" w:date="2023-10-12T13:36:00Z">
        <w:r w:rsidRPr="006A3F35">
          <w:rPr>
            <w:rFonts w:ascii="Times New Roman" w:eastAsia="宋体" w:hAnsi="Times New Roman" w:cs="Times New Roman" w:hint="eastAsia"/>
            <w:rPrChange w:id="1320" w:author="ZhuMeng" w:date="2023-10-12T15:47:00Z">
              <w:rPr>
                <w:rFonts w:ascii="Times New Roman" w:hAnsi="Times New Roman" w:cs="Times New Roman" w:hint="eastAsia"/>
              </w:rPr>
            </w:rPrChange>
          </w:rPr>
          <w:t>利用</w:t>
        </w:r>
      </w:ins>
      <w:del w:id="1321" w:author="ZhuMeng" w:date="2023-10-12T13:35:00Z">
        <w:r w:rsidRPr="006A3F35" w:rsidDel="00182A18">
          <w:rPr>
            <w:rFonts w:ascii="Times New Roman" w:eastAsia="宋体" w:hAnsi="Times New Roman" w:cs="Times New Roman"/>
            <w:rPrChange w:id="1322" w:author="ZhuMeng" w:date="2023-10-12T15:47:00Z">
              <w:rPr/>
            </w:rPrChange>
          </w:rPr>
          <w:delText>通过</w:delText>
        </w:r>
      </w:del>
      <w:ins w:id="1323" w:author="ZhuMeng" w:date="2023-10-12T13:35:00Z">
        <w:r w:rsidRPr="006A3F35">
          <w:rPr>
            <w:rFonts w:ascii="Times New Roman" w:eastAsia="宋体" w:hAnsi="Times New Roman" w:cs="Times New Roman" w:hint="eastAsia"/>
            <w:rPrChange w:id="1324" w:author="ZhuMeng" w:date="2023-10-12T15:47:00Z">
              <w:rPr>
                <w:rFonts w:ascii="Times New Roman" w:hAnsi="Times New Roman" w:cs="Times New Roman" w:hint="eastAsia"/>
              </w:rPr>
            </w:rPrChange>
          </w:rPr>
          <w:t>群体间的</w:t>
        </w:r>
      </w:ins>
      <w:r w:rsidRPr="006A3F35">
        <w:rPr>
          <w:rFonts w:ascii="Times New Roman" w:eastAsia="宋体" w:hAnsi="Times New Roman" w:cs="Times New Roman"/>
          <w:rPrChange w:id="1325" w:author="ZhuMeng" w:date="2023-10-12T15:47:00Z">
            <w:rPr/>
          </w:rPrChange>
        </w:rPr>
        <w:t>自我协作</w:t>
      </w:r>
      <w:del w:id="1326" w:author="ZhuMeng" w:date="2023-10-12T13:35:00Z">
        <w:r w:rsidRPr="006A3F35" w:rsidDel="004E5CC5">
          <w:rPr>
            <w:rFonts w:ascii="Times New Roman" w:eastAsia="宋体" w:hAnsi="Times New Roman" w:cs="Times New Roman"/>
            <w:rPrChange w:id="1327" w:author="ZhuMeng" w:date="2023-10-12T15:47:00Z">
              <w:rPr/>
            </w:rPrChange>
          </w:rPr>
          <w:delText>、信任关系</w:delText>
        </w:r>
      </w:del>
      <w:ins w:id="1328" w:author="ZhuMeng" w:date="2023-10-12T13:35:00Z">
        <w:r w:rsidRPr="006A3F35">
          <w:rPr>
            <w:rFonts w:ascii="Times New Roman" w:eastAsia="宋体" w:hAnsi="Times New Roman" w:cs="Times New Roman" w:hint="eastAsia"/>
            <w:rPrChange w:id="1329" w:author="ZhuMeng" w:date="2023-10-12T15:47:00Z">
              <w:rPr>
                <w:rFonts w:ascii="Times New Roman" w:hAnsi="Times New Roman" w:cs="Times New Roman" w:hint="eastAsia"/>
              </w:rPr>
            </w:rPrChange>
          </w:rPr>
          <w:t>、</w:t>
        </w:r>
      </w:ins>
      <w:del w:id="1330" w:author="ZhuMeng" w:date="2023-10-12T13:35:00Z">
        <w:r w:rsidRPr="006A3F35" w:rsidDel="004E5CC5">
          <w:rPr>
            <w:rFonts w:ascii="Times New Roman" w:eastAsia="宋体" w:hAnsi="Times New Roman" w:cs="Times New Roman"/>
            <w:rPrChange w:id="1331" w:author="ZhuMeng" w:date="2023-10-12T15:47:00Z">
              <w:rPr/>
            </w:rPrChange>
          </w:rPr>
          <w:delText>、</w:delText>
        </w:r>
      </w:del>
      <w:r w:rsidRPr="006A3F35">
        <w:rPr>
          <w:rFonts w:ascii="Times New Roman" w:eastAsia="宋体" w:hAnsi="Times New Roman" w:cs="Times New Roman"/>
          <w:rPrChange w:id="1332" w:author="ZhuMeng" w:date="2023-10-12T15:47:00Z">
            <w:rPr/>
          </w:rPrChange>
        </w:rPr>
        <w:t>社会交往以及非正式协议等自治手段，</w:t>
      </w:r>
      <w:ins w:id="1333" w:author="ZhuMeng" w:date="2023-10-12T13:36:00Z">
        <w:r w:rsidRPr="006A3F35">
          <w:rPr>
            <w:rFonts w:ascii="Times New Roman" w:eastAsia="宋体" w:hAnsi="Times New Roman" w:cs="Times New Roman" w:hint="eastAsia"/>
            <w:rPrChange w:id="1334" w:author="ZhuMeng" w:date="2023-10-12T15:47:00Z">
              <w:rPr>
                <w:rFonts w:ascii="Times New Roman" w:hAnsi="Times New Roman" w:cs="Times New Roman" w:hint="eastAsia"/>
              </w:rPr>
            </w:rPrChange>
          </w:rPr>
          <w:t>通过</w:t>
        </w:r>
      </w:ins>
      <w:del w:id="1335" w:author="ZhuMeng" w:date="2023-10-12T13:35:00Z">
        <w:r w:rsidRPr="006A3F35" w:rsidDel="00700A9C">
          <w:rPr>
            <w:rFonts w:ascii="Times New Roman" w:eastAsia="宋体" w:hAnsi="Times New Roman" w:cs="Times New Roman"/>
            <w:rPrChange w:id="1336" w:author="ZhuMeng" w:date="2023-10-12T15:47:00Z">
              <w:rPr/>
            </w:rPrChange>
          </w:rPr>
          <w:delText>通过</w:delText>
        </w:r>
      </w:del>
      <w:r w:rsidRPr="006A3F35">
        <w:rPr>
          <w:rFonts w:ascii="Times New Roman" w:eastAsia="宋体" w:hAnsi="Times New Roman" w:cs="Times New Roman"/>
          <w:rPrChange w:id="1337" w:author="ZhuMeng" w:date="2023-10-12T15:47:00Z">
            <w:rPr/>
          </w:rPrChange>
        </w:rPr>
        <w:t>自下而上的权力运作方式来管理社会团体和社会组织</w:t>
      </w:r>
      <w:r w:rsidRPr="006A3F35">
        <w:rPr>
          <w:rFonts w:ascii="Times New Roman" w:eastAsia="宋体" w:hAnsi="Times New Roman" w:cs="Times New Roman"/>
          <w:rPrChange w:id="1338" w:author="ZhuMeng" w:date="2023-10-12T15:47:00Z">
            <w:rPr/>
          </w:rPrChange>
        </w:rPr>
        <w:t>(</w:t>
      </w:r>
      <w:r w:rsidRPr="006A3F35">
        <w:rPr>
          <w:rFonts w:ascii="Times New Roman" w:eastAsia="宋体" w:hAnsi="Times New Roman" w:cs="Times New Roman"/>
          <w:rPrChange w:id="1339" w:author="ZhuMeng" w:date="2023-10-12T15:47:00Z">
            <w:rPr/>
          </w:rPrChange>
        </w:rPr>
        <w:fldChar w:fldCharType="begin"/>
      </w:r>
      <w:r w:rsidRPr="006A3F35">
        <w:rPr>
          <w:rFonts w:ascii="Times New Roman" w:eastAsia="宋体" w:hAnsi="Times New Roman" w:cs="Times New Roman"/>
          <w:rPrChange w:id="1340" w:author="ZhuMeng" w:date="2023-10-12T15:47:00Z">
            <w:rPr/>
          </w:rPrChange>
        </w:rPr>
        <w:instrText xml:space="preserve"> HYPERLINK \l "ref-Ostrom2015" \h </w:instrText>
      </w:r>
      <w:r w:rsidRPr="00595FE8">
        <w:rPr>
          <w:rFonts w:ascii="Times New Roman" w:eastAsia="宋体" w:hAnsi="Times New Roman" w:cs="Times New Roman"/>
        </w:rPr>
      </w:r>
      <w:r w:rsidRPr="006A3F35">
        <w:rPr>
          <w:rFonts w:ascii="Times New Roman" w:eastAsia="宋体" w:hAnsi="Times New Roman" w:cs="Times New Roman"/>
          <w:rPrChange w:id="1341" w:author="ZhuMeng" w:date="2023-10-12T15:47:00Z">
            <w:rPr>
              <w:rStyle w:val="af0"/>
            </w:rPr>
          </w:rPrChange>
        </w:rPr>
        <w:fldChar w:fldCharType="separate"/>
      </w:r>
      <w:r w:rsidRPr="006A3F35">
        <w:rPr>
          <w:rStyle w:val="af0"/>
          <w:rFonts w:ascii="Times New Roman" w:eastAsia="宋体" w:hAnsi="Times New Roman" w:cs="Times New Roman"/>
          <w:rPrChange w:id="1342" w:author="ZhuMeng" w:date="2023-10-12T15:47:00Z">
            <w:rPr>
              <w:rStyle w:val="af0"/>
            </w:rPr>
          </w:rPrChange>
        </w:rPr>
        <w:t>Ostrom, 2015</w:t>
      </w:r>
      <w:r w:rsidRPr="006A3F35">
        <w:rPr>
          <w:rStyle w:val="af0"/>
          <w:rFonts w:ascii="Times New Roman" w:eastAsia="宋体" w:hAnsi="Times New Roman" w:cs="Times New Roman"/>
          <w:rPrChange w:id="1343" w:author="ZhuMeng" w:date="2023-10-12T15:47:00Z">
            <w:rPr>
              <w:rStyle w:val="af0"/>
            </w:rPr>
          </w:rPrChange>
        </w:rPr>
        <w:fldChar w:fldCharType="end"/>
      </w:r>
      <w:r w:rsidRPr="006A3F35">
        <w:rPr>
          <w:rFonts w:ascii="Times New Roman" w:eastAsia="宋体" w:hAnsi="Times New Roman" w:cs="Times New Roman"/>
          <w:rPrChange w:id="1344" w:author="ZhuMeng" w:date="2023-10-12T15:47:00Z">
            <w:rPr/>
          </w:rPrChange>
        </w:rPr>
        <w:t>)</w:t>
      </w:r>
      <w:r w:rsidRPr="006A3F35">
        <w:rPr>
          <w:rFonts w:ascii="Times New Roman" w:eastAsia="宋体" w:hAnsi="Times New Roman" w:cs="Times New Roman"/>
          <w:rPrChange w:id="1345" w:author="ZhuMeng" w:date="2023-10-12T15:47:00Z">
            <w:rPr/>
          </w:rPrChange>
        </w:rPr>
        <w:t>。</w:t>
      </w:r>
      <w:ins w:id="1346" w:author="ZhuMeng" w:date="2023-10-12T13:37:00Z">
        <w:r w:rsidRPr="006A3F35">
          <w:rPr>
            <w:rFonts w:ascii="Times New Roman" w:eastAsia="宋体" w:hAnsi="Times New Roman" w:cs="Times New Roman" w:hint="eastAsia"/>
            <w:rPrChange w:id="1347" w:author="ZhuMeng" w:date="2023-10-12T15:47:00Z">
              <w:rPr>
                <w:rFonts w:ascii="Times New Roman" w:hAnsi="Times New Roman" w:cs="Times New Roman" w:hint="eastAsia"/>
              </w:rPr>
            </w:rPrChange>
          </w:rPr>
          <w:t>根据</w:t>
        </w:r>
      </w:ins>
      <w:del w:id="1348" w:author="ZhuMeng" w:date="2023-10-12T13:37:00Z">
        <w:r w:rsidRPr="006A3F35" w:rsidDel="00D87EDB">
          <w:rPr>
            <w:rFonts w:ascii="Times New Roman" w:eastAsia="宋体" w:hAnsi="Times New Roman" w:cs="Times New Roman"/>
            <w:rPrChange w:id="1349" w:author="ZhuMeng" w:date="2023-10-12T15:47:00Z">
              <w:rPr/>
            </w:rPrChange>
          </w:rPr>
          <w:delText xml:space="preserve"> </w:delText>
        </w:r>
      </w:del>
      <w:r w:rsidRPr="006A3F35">
        <w:rPr>
          <w:rFonts w:ascii="Times New Roman" w:eastAsia="宋体" w:hAnsi="Times New Roman" w:cs="Times New Roman"/>
          <w:rPrChange w:id="1350" w:author="ZhuMeng" w:date="2023-10-12T15:47:00Z">
            <w:rPr/>
          </w:rPrChange>
        </w:rPr>
        <w:t>社会认同理论（</w:t>
      </w:r>
      <w:r w:rsidRPr="006A3F35">
        <w:rPr>
          <w:rFonts w:ascii="Times New Roman" w:eastAsia="宋体" w:hAnsi="Times New Roman" w:cs="Times New Roman"/>
          <w:rPrChange w:id="1351" w:author="ZhuMeng" w:date="2023-10-12T15:47:00Z">
            <w:rPr/>
          </w:rPrChange>
        </w:rPr>
        <w:t>Social Identity Theory</w:t>
      </w:r>
      <w:r w:rsidRPr="006A3F35">
        <w:rPr>
          <w:rFonts w:ascii="Times New Roman" w:eastAsia="宋体" w:hAnsi="Times New Roman" w:cs="Times New Roman"/>
          <w:rPrChange w:id="1352" w:author="ZhuMeng" w:date="2023-10-12T15:47:00Z">
            <w:rPr/>
          </w:rPrChange>
        </w:rPr>
        <w:t>）</w:t>
      </w:r>
      <w:del w:id="1353" w:author="ZhuMeng" w:date="2023-10-12T13:37:00Z">
        <w:r w:rsidRPr="006A3F35" w:rsidDel="00610A33">
          <w:rPr>
            <w:rFonts w:ascii="Times New Roman" w:eastAsia="宋体" w:hAnsi="Times New Roman" w:cs="Times New Roman"/>
            <w:rPrChange w:id="1354" w:author="ZhuMeng" w:date="2023-10-12T15:47:00Z">
              <w:rPr/>
            </w:rPrChange>
          </w:rPr>
          <w:delText>提出</w:delText>
        </w:r>
      </w:del>
      <w:r w:rsidRPr="006A3F35">
        <w:rPr>
          <w:rFonts w:ascii="Times New Roman" w:eastAsia="宋体" w:hAnsi="Times New Roman" w:cs="Times New Roman"/>
          <w:rPrChange w:id="1355" w:author="ZhuMeng" w:date="2023-10-12T15:47:00Z">
            <w:rPr/>
          </w:rPrChange>
        </w:rPr>
        <w:t>，个体通过人际互动塑造群体利益（</w:t>
      </w:r>
      <w:r w:rsidRPr="006A3F35">
        <w:rPr>
          <w:rFonts w:ascii="Times New Roman" w:eastAsia="宋体" w:hAnsi="Times New Roman" w:cs="Times New Roman"/>
          <w:rPrChange w:id="1356" w:author="ZhuMeng" w:date="2023-10-12T15:47:00Z">
            <w:rPr/>
          </w:rPrChange>
        </w:rPr>
        <w:t>shared interests</w:t>
      </w:r>
      <w:r w:rsidRPr="006A3F35">
        <w:rPr>
          <w:rFonts w:ascii="Times New Roman" w:eastAsia="宋体" w:hAnsi="Times New Roman" w:cs="Times New Roman"/>
          <w:rPrChange w:id="1357" w:author="ZhuMeng" w:date="2023-10-12T15:47:00Z">
            <w:rPr/>
          </w:rPrChange>
        </w:rPr>
        <w:t>），而语言对于满足人际交往和社会互动的紧迫需求，在更广泛意义上团结松散</w:t>
      </w:r>
      <w:ins w:id="1358" w:author="ZhuMeng" w:date="2023-10-12T13:36:00Z">
        <w:r w:rsidRPr="006A3F35">
          <w:rPr>
            <w:rFonts w:ascii="Times New Roman" w:eastAsia="宋体" w:hAnsi="Times New Roman" w:cs="Times New Roman" w:hint="eastAsia"/>
            <w:rPrChange w:id="1359" w:author="ZhuMeng" w:date="2023-10-12T15:47:00Z">
              <w:rPr>
                <w:rFonts w:ascii="Times New Roman" w:hAnsi="Times New Roman" w:cs="Times New Roman" w:hint="eastAsia"/>
              </w:rPr>
            </w:rPrChange>
          </w:rPr>
          <w:t>的</w:t>
        </w:r>
      </w:ins>
      <w:r w:rsidRPr="006A3F35">
        <w:rPr>
          <w:rFonts w:ascii="Times New Roman" w:eastAsia="宋体" w:hAnsi="Times New Roman" w:cs="Times New Roman"/>
          <w:rPrChange w:id="1360" w:author="ZhuMeng" w:date="2023-10-12T15:47:00Z">
            <w:rPr/>
          </w:rPrChange>
        </w:rPr>
        <w:t>民众，形成集体凝聚力具有重要作用</w:t>
      </w:r>
      <w:r w:rsidRPr="006A3F35">
        <w:rPr>
          <w:rFonts w:ascii="Times New Roman" w:eastAsia="宋体" w:hAnsi="Times New Roman" w:cs="Times New Roman"/>
          <w:rPrChange w:id="1361" w:author="ZhuMeng" w:date="2023-10-12T15:47:00Z">
            <w:rPr/>
          </w:rPrChange>
        </w:rPr>
        <w:t>(</w:t>
      </w:r>
      <w:r w:rsidRPr="006A3F35">
        <w:rPr>
          <w:rFonts w:ascii="Times New Roman" w:eastAsia="宋体" w:hAnsi="Times New Roman" w:cs="Times New Roman"/>
          <w:rPrChange w:id="1362" w:author="ZhuMeng" w:date="2023-10-12T15:47:00Z">
            <w:rPr/>
          </w:rPrChange>
        </w:rPr>
        <w:fldChar w:fldCharType="begin"/>
      </w:r>
      <w:r w:rsidRPr="006A3F35">
        <w:rPr>
          <w:rFonts w:ascii="Times New Roman" w:eastAsia="宋体" w:hAnsi="Times New Roman" w:cs="Times New Roman"/>
          <w:rPrChange w:id="1363" w:author="ZhuMeng" w:date="2023-10-12T15:47:00Z">
            <w:rPr/>
          </w:rPrChange>
        </w:rPr>
        <w:instrText xml:space="preserve"> HYPERLINK \l "ref-HenriTajfelJohnTurner2004" \h </w:instrText>
      </w:r>
      <w:r w:rsidRPr="00595FE8">
        <w:rPr>
          <w:rFonts w:ascii="Times New Roman" w:eastAsia="宋体" w:hAnsi="Times New Roman" w:cs="Times New Roman"/>
        </w:rPr>
      </w:r>
      <w:r w:rsidRPr="006A3F35">
        <w:rPr>
          <w:rFonts w:ascii="Times New Roman" w:eastAsia="宋体" w:hAnsi="Times New Roman" w:cs="Times New Roman"/>
          <w:rPrChange w:id="1364" w:author="ZhuMeng" w:date="2023-10-12T15:47:00Z">
            <w:rPr>
              <w:rStyle w:val="af0"/>
            </w:rPr>
          </w:rPrChange>
        </w:rPr>
        <w:fldChar w:fldCharType="separate"/>
      </w:r>
      <w:r w:rsidRPr="006A3F35">
        <w:rPr>
          <w:rStyle w:val="af0"/>
          <w:rFonts w:ascii="Times New Roman" w:eastAsia="宋体" w:hAnsi="Times New Roman" w:cs="Times New Roman"/>
          <w:rPrChange w:id="1365" w:author="ZhuMeng" w:date="2023-10-12T15:47:00Z">
            <w:rPr>
              <w:rStyle w:val="af0"/>
            </w:rPr>
          </w:rPrChange>
        </w:rPr>
        <w:t>Henri Tajfel &amp; John Turner, 2004</w:t>
      </w:r>
      <w:r w:rsidRPr="006A3F35">
        <w:rPr>
          <w:rStyle w:val="af0"/>
          <w:rFonts w:ascii="Times New Roman" w:eastAsia="宋体" w:hAnsi="Times New Roman" w:cs="Times New Roman"/>
          <w:rPrChange w:id="1366" w:author="ZhuMeng" w:date="2023-10-12T15:47:00Z">
            <w:rPr>
              <w:rStyle w:val="af0"/>
            </w:rPr>
          </w:rPrChange>
        </w:rPr>
        <w:fldChar w:fldCharType="end"/>
      </w:r>
      <w:r w:rsidRPr="006A3F35">
        <w:rPr>
          <w:rFonts w:ascii="Times New Roman" w:eastAsia="宋体" w:hAnsi="Times New Roman" w:cs="Times New Roman"/>
          <w:rPrChange w:id="1367" w:author="ZhuMeng" w:date="2023-10-12T15:47:00Z">
            <w:rPr/>
          </w:rPrChange>
        </w:rPr>
        <w:t>)</w:t>
      </w:r>
      <w:r w:rsidRPr="006A3F35">
        <w:rPr>
          <w:rFonts w:ascii="Times New Roman" w:eastAsia="宋体" w:hAnsi="Times New Roman" w:cs="Times New Roman"/>
          <w:rPrChange w:id="1368" w:author="ZhuMeng" w:date="2023-10-12T15:47:00Z">
            <w:rPr/>
          </w:rPrChange>
        </w:rPr>
        <w:t>。</w:t>
      </w:r>
    </w:p>
    <w:p w14:paraId="21543783" w14:textId="3D5CC08D" w:rsidR="00FC1F0E" w:rsidRPr="006A3F35" w:rsidRDefault="008F2C06" w:rsidP="00FC1F0E">
      <w:pPr>
        <w:pStyle w:val="a0"/>
        <w:spacing w:line="360" w:lineRule="auto"/>
        <w:jc w:val="both"/>
        <w:rPr>
          <w:rFonts w:ascii="Times New Roman" w:eastAsia="宋体" w:hAnsi="Times New Roman" w:cs="Times New Roman" w:hint="eastAsia"/>
          <w:rPrChange w:id="1369" w:author="ZhuMeng" w:date="2023-10-12T15:47:00Z">
            <w:rPr/>
          </w:rPrChange>
        </w:rPr>
        <w:pPrChange w:id="1370" w:author="ZhuMeng" w:date="2023-10-13T10:36:00Z">
          <w:pPr>
            <w:pStyle w:val="a0"/>
          </w:pPr>
        </w:pPrChange>
      </w:pPr>
      <w:ins w:id="1371" w:author="ZhuMeng" w:date="2023-10-12T19:33:00Z">
        <w:r w:rsidRPr="00592454">
          <w:rPr>
            <w:rFonts w:ascii="Times New Roman" w:eastAsia="宋体" w:hAnsi="Times New Roman" w:cs="Times New Roman" w:hint="eastAsia"/>
          </w:rPr>
          <w:t>语言是厘定文化群体（</w:t>
        </w:r>
        <w:r w:rsidRPr="00592454">
          <w:rPr>
            <w:rFonts w:ascii="Times New Roman" w:eastAsia="宋体" w:hAnsi="Times New Roman" w:cs="Times New Roman"/>
          </w:rPr>
          <w:t>cultural communities</w:t>
        </w:r>
        <w:r w:rsidRPr="00592454">
          <w:rPr>
            <w:rFonts w:ascii="Times New Roman" w:eastAsia="宋体" w:hAnsi="Times New Roman" w:cs="Times New Roman" w:hint="eastAsia"/>
          </w:rPr>
          <w:t>）边界的核心指标</w:t>
        </w:r>
        <w:r>
          <w:rPr>
            <w:rFonts w:ascii="Times New Roman" w:eastAsia="宋体" w:hAnsi="Times New Roman" w:cs="Times New Roman" w:hint="eastAsia"/>
          </w:rPr>
          <w:t>。</w:t>
        </w:r>
      </w:ins>
      <w:del w:id="1372" w:author="ZhuMeng" w:date="2023-10-12T13:38:00Z">
        <w:r w:rsidR="0067268E" w:rsidRPr="006A3F35" w:rsidDel="00D87EDB">
          <w:rPr>
            <w:rFonts w:ascii="Times New Roman" w:eastAsia="宋体" w:hAnsi="Times New Roman" w:cs="Times New Roman"/>
            <w:rPrChange w:id="1373" w:author="ZhuMeng" w:date="2023-10-12T15:47:00Z">
              <w:rPr/>
            </w:rPrChange>
          </w:rPr>
          <w:delText>语言是厘定文化群体（</w:delText>
        </w:r>
        <w:r w:rsidR="0067268E" w:rsidRPr="006A3F35" w:rsidDel="00D87EDB">
          <w:rPr>
            <w:rFonts w:ascii="Times New Roman" w:eastAsia="宋体" w:hAnsi="Times New Roman" w:cs="Times New Roman"/>
            <w:rPrChange w:id="1374" w:author="ZhuMeng" w:date="2023-10-12T15:47:00Z">
              <w:rPr/>
            </w:rPrChange>
          </w:rPr>
          <w:delText>cultural communities</w:delText>
        </w:r>
        <w:r w:rsidR="0067268E" w:rsidRPr="006A3F35" w:rsidDel="00D87EDB">
          <w:rPr>
            <w:rFonts w:ascii="Times New Roman" w:eastAsia="宋体" w:hAnsi="Times New Roman" w:cs="Times New Roman"/>
            <w:rPrChange w:id="1375" w:author="ZhuMeng" w:date="2023-10-12T15:47:00Z">
              <w:rPr/>
            </w:rPrChange>
          </w:rPr>
          <w:delText>）边界的核心指标，因语言而划定的群体边界，促使人们在心理和文化上对</w:delText>
        </w:r>
        <w:r w:rsidR="0067268E" w:rsidRPr="006A3F35" w:rsidDel="00D87EDB">
          <w:rPr>
            <w:rFonts w:ascii="Times New Roman" w:eastAsia="宋体" w:hAnsi="Times New Roman" w:cs="Times New Roman"/>
            <w:rPrChange w:id="1376" w:author="ZhuMeng" w:date="2023-10-12T15:47:00Z">
              <w:rPr/>
            </w:rPrChange>
          </w:rPr>
          <w:delText>“</w:delText>
        </w:r>
        <w:r w:rsidR="0067268E" w:rsidRPr="006A3F35" w:rsidDel="00D87EDB">
          <w:rPr>
            <w:rFonts w:ascii="Times New Roman" w:eastAsia="宋体" w:hAnsi="Times New Roman" w:cs="Times New Roman"/>
            <w:rPrChange w:id="1377" w:author="ZhuMeng" w:date="2023-10-12T15:47:00Z">
              <w:rPr/>
            </w:rPrChange>
          </w:rPr>
          <w:delText>我者</w:delText>
        </w:r>
        <w:r w:rsidR="0067268E" w:rsidRPr="006A3F35" w:rsidDel="00D87EDB">
          <w:rPr>
            <w:rFonts w:ascii="Times New Roman" w:eastAsia="宋体" w:hAnsi="Times New Roman" w:cs="Times New Roman"/>
            <w:rPrChange w:id="1378" w:author="ZhuMeng" w:date="2023-10-12T15:47:00Z">
              <w:rPr/>
            </w:rPrChange>
          </w:rPr>
          <w:delText>”</w:delText>
        </w:r>
        <w:r w:rsidR="0067268E" w:rsidRPr="006A3F35" w:rsidDel="00D87EDB">
          <w:rPr>
            <w:rFonts w:ascii="Times New Roman" w:eastAsia="宋体" w:hAnsi="Times New Roman" w:cs="Times New Roman"/>
            <w:rPrChange w:id="1379" w:author="ZhuMeng" w:date="2023-10-12T15:47:00Z">
              <w:rPr/>
            </w:rPrChange>
          </w:rPr>
          <w:delText>与</w:delText>
        </w:r>
        <w:r w:rsidR="0067268E" w:rsidRPr="006A3F35" w:rsidDel="00D87EDB">
          <w:rPr>
            <w:rFonts w:ascii="Times New Roman" w:eastAsia="宋体" w:hAnsi="Times New Roman" w:cs="Times New Roman"/>
            <w:rPrChange w:id="1380" w:author="ZhuMeng" w:date="2023-10-12T15:47:00Z">
              <w:rPr/>
            </w:rPrChange>
          </w:rPr>
          <w:delText>“</w:delText>
        </w:r>
        <w:r w:rsidR="0067268E" w:rsidRPr="006A3F35" w:rsidDel="00D87EDB">
          <w:rPr>
            <w:rFonts w:ascii="Times New Roman" w:eastAsia="宋体" w:hAnsi="Times New Roman" w:cs="Times New Roman"/>
            <w:rPrChange w:id="1381" w:author="ZhuMeng" w:date="2023-10-12T15:47:00Z">
              <w:rPr/>
            </w:rPrChange>
          </w:rPr>
          <w:delText>他者</w:delText>
        </w:r>
        <w:r w:rsidR="0067268E" w:rsidRPr="006A3F35" w:rsidDel="00D87EDB">
          <w:rPr>
            <w:rFonts w:ascii="Times New Roman" w:eastAsia="宋体" w:hAnsi="Times New Roman" w:cs="Times New Roman"/>
            <w:rPrChange w:id="1382" w:author="ZhuMeng" w:date="2023-10-12T15:47:00Z">
              <w:rPr/>
            </w:rPrChange>
          </w:rPr>
          <w:delText>”</w:delText>
        </w:r>
        <w:r w:rsidR="0067268E" w:rsidRPr="006A3F35" w:rsidDel="00D87EDB">
          <w:rPr>
            <w:rFonts w:ascii="Times New Roman" w:eastAsia="宋体" w:hAnsi="Times New Roman" w:cs="Times New Roman"/>
            <w:rPrChange w:id="1383" w:author="ZhuMeng" w:date="2023-10-12T15:47:00Z">
              <w:rPr/>
            </w:rPrChange>
          </w:rPr>
          <w:delText>做出判断。</w:delText>
        </w:r>
      </w:del>
      <w:r w:rsidR="0067268E" w:rsidRPr="006A3F35">
        <w:rPr>
          <w:rFonts w:ascii="Times New Roman" w:eastAsia="宋体" w:hAnsi="Times New Roman" w:cs="Times New Roman"/>
          <w:rPrChange w:id="1384" w:author="ZhuMeng" w:date="2023-10-12T15:47:00Z">
            <w:rPr/>
          </w:rPrChange>
        </w:rPr>
        <w:t>人类社会自古以来最简单也是最有效表明自己身份和判断他人身份的手段就是语言</w:t>
      </w:r>
      <w:r w:rsidR="0067268E" w:rsidRPr="006A3F35">
        <w:rPr>
          <w:rFonts w:ascii="Times New Roman" w:eastAsia="宋体" w:hAnsi="Times New Roman" w:cs="Times New Roman"/>
          <w:rPrChange w:id="1385" w:author="ZhuMeng" w:date="2023-10-12T15:47:00Z">
            <w:rPr/>
          </w:rPrChange>
        </w:rPr>
        <w:t>(</w:t>
      </w:r>
      <w:r w:rsidR="0067268E" w:rsidRPr="006A3F35">
        <w:rPr>
          <w:rFonts w:ascii="Times New Roman" w:eastAsia="宋体" w:hAnsi="Times New Roman" w:cs="Times New Roman"/>
          <w:rPrChange w:id="1386" w:author="ZhuMeng" w:date="2023-10-12T15:47:00Z">
            <w:rPr/>
          </w:rPrChange>
        </w:rPr>
        <w:fldChar w:fldCharType="begin"/>
      </w:r>
      <w:r w:rsidR="0067268E" w:rsidRPr="006A3F35">
        <w:rPr>
          <w:rFonts w:ascii="Times New Roman" w:eastAsia="宋体" w:hAnsi="Times New Roman" w:cs="Times New Roman"/>
          <w:rPrChange w:id="1387" w:author="ZhuMeng" w:date="2023-10-12T15:47:00Z">
            <w:rPr/>
          </w:rPrChange>
        </w:rPr>
        <w:instrText xml:space="preserve"> HYPERLINK \l "ref-WangKeFei2011" \h </w:instrText>
      </w:r>
      <w:r w:rsidR="0067268E" w:rsidRPr="00595FE8">
        <w:rPr>
          <w:rFonts w:ascii="Times New Roman" w:eastAsia="宋体" w:hAnsi="Times New Roman" w:cs="Times New Roman"/>
        </w:rPr>
      </w:r>
      <w:r w:rsidR="0067268E" w:rsidRPr="006A3F35">
        <w:rPr>
          <w:rFonts w:ascii="Times New Roman" w:eastAsia="宋体" w:hAnsi="Times New Roman" w:cs="Times New Roman"/>
          <w:rPrChange w:id="1388" w:author="ZhuMeng" w:date="2023-10-12T15:47:00Z">
            <w:rPr>
              <w:rStyle w:val="af0"/>
            </w:rPr>
          </w:rPrChange>
        </w:rPr>
        <w:fldChar w:fldCharType="separate"/>
      </w:r>
      <w:r w:rsidR="0067268E" w:rsidRPr="006A3F35">
        <w:rPr>
          <w:rStyle w:val="af0"/>
          <w:rFonts w:ascii="Times New Roman" w:eastAsia="宋体" w:hAnsi="Times New Roman" w:cs="Times New Roman"/>
          <w:rPrChange w:id="1389" w:author="ZhuMeng" w:date="2023-10-12T15:47:00Z">
            <w:rPr>
              <w:rStyle w:val="af0"/>
            </w:rPr>
          </w:rPrChange>
        </w:rPr>
        <w:t>王克非</w:t>
      </w:r>
      <w:r w:rsidR="0067268E" w:rsidRPr="006A3F35">
        <w:rPr>
          <w:rStyle w:val="af0"/>
          <w:rFonts w:ascii="Times New Roman" w:eastAsia="宋体" w:hAnsi="Times New Roman" w:cs="Times New Roman"/>
          <w:rPrChange w:id="1390" w:author="ZhuMeng" w:date="2023-10-12T15:47:00Z">
            <w:rPr>
              <w:rStyle w:val="af0"/>
            </w:rPr>
          </w:rPrChange>
        </w:rPr>
        <w:t>, 2011</w:t>
      </w:r>
      <w:r w:rsidR="0067268E" w:rsidRPr="006A3F35">
        <w:rPr>
          <w:rStyle w:val="af0"/>
          <w:rFonts w:ascii="Times New Roman" w:eastAsia="宋体" w:hAnsi="Times New Roman" w:cs="Times New Roman"/>
          <w:rPrChange w:id="1391" w:author="ZhuMeng" w:date="2023-10-12T15:47:00Z">
            <w:rPr>
              <w:rStyle w:val="af0"/>
            </w:rPr>
          </w:rPrChange>
        </w:rPr>
        <w:fldChar w:fldCharType="end"/>
      </w:r>
      <w:r w:rsidR="0067268E" w:rsidRPr="006A3F35">
        <w:rPr>
          <w:rFonts w:ascii="Times New Roman" w:eastAsia="宋体" w:hAnsi="Times New Roman" w:cs="Times New Roman"/>
          <w:rPrChange w:id="1392" w:author="ZhuMeng" w:date="2023-10-12T15:47:00Z">
            <w:rPr/>
          </w:rPrChange>
        </w:rPr>
        <w:t>)</w:t>
      </w:r>
      <w:r w:rsidR="0067268E" w:rsidRPr="006A3F35">
        <w:rPr>
          <w:rFonts w:ascii="Times New Roman" w:eastAsia="宋体" w:hAnsi="Times New Roman" w:cs="Times New Roman"/>
          <w:rPrChange w:id="1393" w:author="ZhuMeng" w:date="2023-10-12T15:47:00Z">
            <w:rPr/>
          </w:rPrChange>
        </w:rPr>
        <w:t>，</w:t>
      </w:r>
      <w:ins w:id="1394" w:author="ZhuMeng" w:date="2023-10-12T13:38:00Z">
        <w:r w:rsidR="0067268E" w:rsidRPr="006A3F35">
          <w:rPr>
            <w:rFonts w:ascii="Times New Roman" w:eastAsia="宋体" w:hAnsi="Times New Roman" w:cs="Times New Roman" w:hint="eastAsia"/>
            <w:rPrChange w:id="1395" w:author="ZhuMeng" w:date="2023-10-12T15:47:00Z">
              <w:rPr>
                <w:rFonts w:ascii="Times New Roman" w:hAnsi="Times New Roman" w:cs="Times New Roman" w:hint="eastAsia"/>
              </w:rPr>
            </w:rPrChange>
          </w:rPr>
          <w:t>因语言而划定的群体边界，促使人们在心理和文化上对</w:t>
        </w:r>
        <w:r w:rsidR="0067268E" w:rsidRPr="006A3F35">
          <w:rPr>
            <w:rFonts w:ascii="Times New Roman" w:eastAsia="宋体" w:hAnsi="Times New Roman" w:cs="Times New Roman"/>
            <w:rPrChange w:id="1396" w:author="ZhuMeng" w:date="2023-10-12T15:47:00Z">
              <w:rPr>
                <w:rFonts w:ascii="Times New Roman" w:hAnsi="Times New Roman" w:cs="Times New Roman"/>
              </w:rPr>
            </w:rPrChange>
          </w:rPr>
          <w:t>“</w:t>
        </w:r>
        <w:r w:rsidR="0067268E" w:rsidRPr="006A3F35">
          <w:rPr>
            <w:rFonts w:ascii="Times New Roman" w:eastAsia="宋体" w:hAnsi="Times New Roman" w:cs="Times New Roman" w:hint="eastAsia"/>
            <w:rPrChange w:id="1397" w:author="ZhuMeng" w:date="2023-10-12T15:47:00Z">
              <w:rPr>
                <w:rFonts w:ascii="Times New Roman" w:hAnsi="Times New Roman" w:cs="Times New Roman" w:hint="eastAsia"/>
              </w:rPr>
            </w:rPrChange>
          </w:rPr>
          <w:t>我者</w:t>
        </w:r>
        <w:r w:rsidR="0067268E" w:rsidRPr="006A3F35">
          <w:rPr>
            <w:rFonts w:ascii="Times New Roman" w:eastAsia="宋体" w:hAnsi="Times New Roman" w:cs="Times New Roman"/>
            <w:rPrChange w:id="1398" w:author="ZhuMeng" w:date="2023-10-12T15:47:00Z">
              <w:rPr>
                <w:rFonts w:ascii="Times New Roman" w:hAnsi="Times New Roman" w:cs="Times New Roman"/>
              </w:rPr>
            </w:rPrChange>
          </w:rPr>
          <w:t>”</w:t>
        </w:r>
        <w:r w:rsidR="0067268E" w:rsidRPr="006A3F35">
          <w:rPr>
            <w:rFonts w:ascii="Times New Roman" w:eastAsia="宋体" w:hAnsi="Times New Roman" w:cs="Times New Roman" w:hint="eastAsia"/>
            <w:rPrChange w:id="1399" w:author="ZhuMeng" w:date="2023-10-12T15:47:00Z">
              <w:rPr>
                <w:rFonts w:ascii="Times New Roman" w:hAnsi="Times New Roman" w:cs="Times New Roman" w:hint="eastAsia"/>
              </w:rPr>
            </w:rPrChange>
          </w:rPr>
          <w:t>与</w:t>
        </w:r>
        <w:r w:rsidR="0067268E" w:rsidRPr="006A3F35">
          <w:rPr>
            <w:rFonts w:ascii="Times New Roman" w:eastAsia="宋体" w:hAnsi="Times New Roman" w:cs="Times New Roman"/>
            <w:rPrChange w:id="1400" w:author="ZhuMeng" w:date="2023-10-12T15:47:00Z">
              <w:rPr>
                <w:rFonts w:ascii="Times New Roman" w:hAnsi="Times New Roman" w:cs="Times New Roman"/>
              </w:rPr>
            </w:rPrChange>
          </w:rPr>
          <w:t>“</w:t>
        </w:r>
        <w:r w:rsidR="0067268E" w:rsidRPr="006A3F35">
          <w:rPr>
            <w:rFonts w:ascii="Times New Roman" w:eastAsia="宋体" w:hAnsi="Times New Roman" w:cs="Times New Roman" w:hint="eastAsia"/>
            <w:rPrChange w:id="1401" w:author="ZhuMeng" w:date="2023-10-12T15:47:00Z">
              <w:rPr>
                <w:rFonts w:ascii="Times New Roman" w:hAnsi="Times New Roman" w:cs="Times New Roman" w:hint="eastAsia"/>
              </w:rPr>
            </w:rPrChange>
          </w:rPr>
          <w:t>他者</w:t>
        </w:r>
        <w:r w:rsidR="0067268E" w:rsidRPr="006A3F35">
          <w:rPr>
            <w:rFonts w:ascii="Times New Roman" w:eastAsia="宋体" w:hAnsi="Times New Roman" w:cs="Times New Roman"/>
            <w:rPrChange w:id="1402" w:author="ZhuMeng" w:date="2023-10-12T15:47:00Z">
              <w:rPr>
                <w:rFonts w:ascii="Times New Roman" w:hAnsi="Times New Roman" w:cs="Times New Roman"/>
              </w:rPr>
            </w:rPrChange>
          </w:rPr>
          <w:t>”</w:t>
        </w:r>
        <w:r w:rsidR="0067268E" w:rsidRPr="006A3F35">
          <w:rPr>
            <w:rFonts w:ascii="Times New Roman" w:eastAsia="宋体" w:hAnsi="Times New Roman" w:cs="Times New Roman" w:hint="eastAsia"/>
            <w:rPrChange w:id="1403" w:author="ZhuMeng" w:date="2023-10-12T15:47:00Z">
              <w:rPr>
                <w:rFonts w:ascii="Times New Roman" w:hAnsi="Times New Roman" w:cs="Times New Roman" w:hint="eastAsia"/>
              </w:rPr>
            </w:rPrChange>
          </w:rPr>
          <w:t>做出判断。具体而言，</w:t>
        </w:r>
      </w:ins>
      <w:r w:rsidR="0067268E" w:rsidRPr="006A3F35">
        <w:rPr>
          <w:rFonts w:ascii="Times New Roman" w:eastAsia="宋体" w:hAnsi="Times New Roman" w:cs="Times New Roman"/>
          <w:rPrChange w:id="1404" w:author="ZhuMeng" w:date="2023-10-12T15:47:00Z">
            <w:rPr/>
          </w:rPrChange>
        </w:rPr>
        <w:t>人们在听到某种特定语言</w:t>
      </w:r>
      <w:del w:id="1405" w:author="ZhuMeng" w:date="2023-10-12T13:38:00Z">
        <w:r w:rsidR="0067268E" w:rsidRPr="006A3F35" w:rsidDel="0085285E">
          <w:rPr>
            <w:rFonts w:ascii="Times New Roman" w:eastAsia="宋体" w:hAnsi="Times New Roman" w:cs="Times New Roman"/>
            <w:rPrChange w:id="1406" w:author="ZhuMeng" w:date="2023-10-12T15:47:00Z">
              <w:rPr/>
            </w:rPrChange>
          </w:rPr>
          <w:delText>类型</w:delText>
        </w:r>
      </w:del>
      <w:r w:rsidR="0067268E" w:rsidRPr="006A3F35">
        <w:rPr>
          <w:rFonts w:ascii="Times New Roman" w:eastAsia="宋体" w:hAnsi="Times New Roman" w:cs="Times New Roman"/>
          <w:rPrChange w:id="1407" w:author="ZhuMeng" w:date="2023-10-12T15:47:00Z">
            <w:rPr/>
          </w:rPrChange>
        </w:rPr>
        <w:t>后，会对语言使用者产生一些直观感受和印象</w:t>
      </w:r>
      <w:r w:rsidR="0067268E" w:rsidRPr="006A3F35">
        <w:rPr>
          <w:rFonts w:ascii="Times New Roman" w:eastAsia="宋体" w:hAnsi="Times New Roman" w:cs="Times New Roman"/>
          <w:rPrChange w:id="1408" w:author="ZhuMeng" w:date="2023-10-12T15:47:00Z">
            <w:rPr/>
          </w:rPrChange>
        </w:rPr>
        <w:t>(</w:t>
      </w:r>
      <w:r w:rsidR="0067268E" w:rsidRPr="006A3F35">
        <w:rPr>
          <w:rFonts w:ascii="Times New Roman" w:eastAsia="宋体" w:hAnsi="Times New Roman" w:cs="Times New Roman"/>
          <w:rPrChange w:id="1409" w:author="ZhuMeng" w:date="2023-10-12T15:47:00Z">
            <w:rPr/>
          </w:rPrChange>
        </w:rPr>
        <w:fldChar w:fldCharType="begin"/>
      </w:r>
      <w:r w:rsidR="0067268E" w:rsidRPr="006A3F35">
        <w:rPr>
          <w:rFonts w:ascii="Times New Roman" w:eastAsia="宋体" w:hAnsi="Times New Roman" w:cs="Times New Roman"/>
          <w:rPrChange w:id="1410" w:author="ZhuMeng" w:date="2023-10-12T15:47:00Z">
            <w:rPr/>
          </w:rPrChange>
        </w:rPr>
        <w:instrText xml:space="preserve"> HYPERLINK \l "ref-LiuHong1993" \h </w:instrText>
      </w:r>
      <w:r w:rsidR="0067268E" w:rsidRPr="00595FE8">
        <w:rPr>
          <w:rFonts w:ascii="Times New Roman" w:eastAsia="宋体" w:hAnsi="Times New Roman" w:cs="Times New Roman"/>
        </w:rPr>
      </w:r>
      <w:r w:rsidR="0067268E" w:rsidRPr="006A3F35">
        <w:rPr>
          <w:rFonts w:ascii="Times New Roman" w:eastAsia="宋体" w:hAnsi="Times New Roman" w:cs="Times New Roman"/>
          <w:rPrChange w:id="1411" w:author="ZhuMeng" w:date="2023-10-12T15:47:00Z">
            <w:rPr>
              <w:rStyle w:val="af0"/>
            </w:rPr>
          </w:rPrChange>
        </w:rPr>
        <w:fldChar w:fldCharType="separate"/>
      </w:r>
      <w:r w:rsidR="0067268E" w:rsidRPr="006A3F35">
        <w:rPr>
          <w:rStyle w:val="af0"/>
          <w:rFonts w:ascii="Times New Roman" w:eastAsia="宋体" w:hAnsi="Times New Roman" w:cs="Times New Roman"/>
          <w:rPrChange w:id="1412" w:author="ZhuMeng" w:date="2023-10-12T15:47:00Z">
            <w:rPr>
              <w:rStyle w:val="af0"/>
            </w:rPr>
          </w:rPrChange>
        </w:rPr>
        <w:t>刘虹</w:t>
      </w:r>
      <w:r w:rsidR="0067268E" w:rsidRPr="006A3F35">
        <w:rPr>
          <w:rStyle w:val="af0"/>
          <w:rFonts w:ascii="Times New Roman" w:eastAsia="宋体" w:hAnsi="Times New Roman" w:cs="Times New Roman"/>
          <w:rPrChange w:id="1413" w:author="ZhuMeng" w:date="2023-10-12T15:47:00Z">
            <w:rPr>
              <w:rStyle w:val="af0"/>
            </w:rPr>
          </w:rPrChange>
        </w:rPr>
        <w:t>, 1993</w:t>
      </w:r>
      <w:r w:rsidR="0067268E" w:rsidRPr="006A3F35">
        <w:rPr>
          <w:rStyle w:val="af0"/>
          <w:rFonts w:ascii="Times New Roman" w:eastAsia="宋体" w:hAnsi="Times New Roman" w:cs="Times New Roman"/>
          <w:rPrChange w:id="1414" w:author="ZhuMeng" w:date="2023-10-12T15:47:00Z">
            <w:rPr>
              <w:rStyle w:val="af0"/>
            </w:rPr>
          </w:rPrChange>
        </w:rPr>
        <w:fldChar w:fldCharType="end"/>
      </w:r>
      <w:r w:rsidR="0067268E" w:rsidRPr="006A3F35">
        <w:rPr>
          <w:rFonts w:ascii="Times New Roman" w:eastAsia="宋体" w:hAnsi="Times New Roman" w:cs="Times New Roman"/>
          <w:rPrChange w:id="1415" w:author="ZhuMeng" w:date="2023-10-12T15:47:00Z">
            <w:rPr/>
          </w:rPrChange>
        </w:rPr>
        <w:t>)</w:t>
      </w:r>
      <w:r w:rsidR="0067268E" w:rsidRPr="006A3F35">
        <w:rPr>
          <w:rFonts w:ascii="Times New Roman" w:eastAsia="宋体" w:hAnsi="Times New Roman" w:cs="Times New Roman"/>
          <w:rPrChange w:id="1416" w:author="ZhuMeng" w:date="2023-10-12T15:47:00Z">
            <w:rPr/>
          </w:rPrChange>
        </w:rPr>
        <w:t>，从而对不同种类的语言使用人群产生不同</w:t>
      </w:r>
      <w:ins w:id="1417" w:author="ZhuMeng" w:date="2023-10-12T13:38:00Z">
        <w:r w:rsidR="0067268E" w:rsidRPr="006A3F35">
          <w:rPr>
            <w:rFonts w:ascii="Times New Roman" w:eastAsia="宋体" w:hAnsi="Times New Roman" w:cs="Times New Roman" w:hint="eastAsia"/>
            <w:rPrChange w:id="1418" w:author="ZhuMeng" w:date="2023-10-12T15:47:00Z">
              <w:rPr>
                <w:rFonts w:ascii="Times New Roman" w:hAnsi="Times New Roman" w:cs="Times New Roman" w:hint="eastAsia"/>
              </w:rPr>
            </w:rPrChange>
          </w:rPr>
          <w:t>的</w:t>
        </w:r>
      </w:ins>
      <w:r w:rsidR="0067268E" w:rsidRPr="006A3F35">
        <w:rPr>
          <w:rFonts w:ascii="Times New Roman" w:eastAsia="宋体" w:hAnsi="Times New Roman" w:cs="Times New Roman"/>
          <w:rPrChange w:id="1419" w:author="ZhuMeng" w:date="2023-10-12T15:47:00Z">
            <w:rPr/>
          </w:rPrChange>
        </w:rPr>
        <w:t>情感和态度差异。</w:t>
      </w:r>
      <w:r w:rsidR="0067268E" w:rsidRPr="006A3F35">
        <w:rPr>
          <w:rFonts w:ascii="Times New Roman" w:eastAsia="宋体" w:hAnsi="Times New Roman" w:cs="Times New Roman"/>
          <w:rPrChange w:id="1420" w:author="ZhuMeng" w:date="2023-10-12T15:47:00Z">
            <w:rPr/>
          </w:rPrChange>
        </w:rPr>
        <w:t xml:space="preserve"> </w:t>
      </w:r>
      <w:ins w:id="1421" w:author="ZhuMeng" w:date="2023-10-12T13:39:00Z">
        <w:r w:rsidR="0067268E" w:rsidRPr="006A3F35">
          <w:rPr>
            <w:rFonts w:ascii="Times New Roman" w:eastAsia="宋体" w:hAnsi="Times New Roman" w:cs="Times New Roman" w:hint="eastAsia"/>
            <w:rPrChange w:id="1422" w:author="ZhuMeng" w:date="2023-10-12T15:47:00Z">
              <w:rPr>
                <w:rFonts w:ascii="Times New Roman" w:hAnsi="Times New Roman" w:cs="Times New Roman" w:hint="eastAsia"/>
              </w:rPr>
            </w:rPrChange>
          </w:rPr>
          <w:t>如，</w:t>
        </w:r>
      </w:ins>
      <w:del w:id="1423" w:author="ZhuMeng" w:date="2023-10-12T13:39:00Z">
        <w:r w:rsidR="0067268E" w:rsidRPr="006A3F35" w:rsidDel="0002506E">
          <w:rPr>
            <w:rFonts w:ascii="Times New Roman" w:eastAsia="宋体" w:hAnsi="Times New Roman" w:cs="Times New Roman"/>
            <w:rPrChange w:id="1424" w:author="ZhuMeng" w:date="2023-10-12T15:47:00Z">
              <w:rPr/>
            </w:rPrChange>
          </w:rPr>
          <w:delText>基于对不同个体语言能力差异的研究，</w:delText>
        </w:r>
      </w:del>
      <w:r w:rsidR="0067268E" w:rsidRPr="006A3F35">
        <w:rPr>
          <w:rFonts w:ascii="Times New Roman" w:eastAsia="宋体" w:hAnsi="Times New Roman" w:cs="Times New Roman"/>
          <w:rPrChange w:id="1425" w:author="ZhuMeng" w:date="2023-10-12T15:47:00Z">
            <w:rPr/>
          </w:rPrChange>
        </w:rPr>
        <w:t>刘华夏</w:t>
      </w:r>
      <w:r w:rsidR="0067268E" w:rsidRPr="006A3F35">
        <w:rPr>
          <w:rFonts w:ascii="Times New Roman" w:eastAsia="宋体" w:hAnsi="Times New Roman" w:cs="Times New Roman"/>
          <w:rPrChange w:id="1426" w:author="ZhuMeng" w:date="2023-10-12T15:47:00Z">
            <w:rPr/>
          </w:rPrChange>
        </w:rPr>
        <w:t xml:space="preserve"> &amp; </w:t>
      </w:r>
      <w:r w:rsidR="0067268E" w:rsidRPr="006A3F35">
        <w:rPr>
          <w:rFonts w:ascii="Times New Roman" w:eastAsia="宋体" w:hAnsi="Times New Roman" w:cs="Times New Roman"/>
          <w:rPrChange w:id="1427" w:author="ZhuMeng" w:date="2023-10-12T15:47:00Z">
            <w:rPr/>
          </w:rPrChange>
        </w:rPr>
        <w:t>袁青欢</w:t>
      </w:r>
      <w:r w:rsidR="0067268E" w:rsidRPr="006A3F35">
        <w:rPr>
          <w:rFonts w:ascii="Times New Roman" w:eastAsia="宋体" w:hAnsi="Times New Roman" w:cs="Times New Roman"/>
          <w:rPrChange w:id="1428" w:author="ZhuMeng" w:date="2023-10-12T15:47:00Z">
            <w:rPr/>
          </w:rPrChange>
        </w:rPr>
        <w:t xml:space="preserve"> (</w:t>
      </w:r>
      <w:r w:rsidR="0067268E" w:rsidRPr="006A3F35">
        <w:rPr>
          <w:rFonts w:ascii="Times New Roman" w:eastAsia="宋体" w:hAnsi="Times New Roman" w:cs="Times New Roman"/>
          <w:rPrChange w:id="1429" w:author="ZhuMeng" w:date="2023-10-12T15:47:00Z">
            <w:rPr/>
          </w:rPrChange>
        </w:rPr>
        <w:fldChar w:fldCharType="begin"/>
      </w:r>
      <w:r w:rsidR="0067268E" w:rsidRPr="006A3F35">
        <w:rPr>
          <w:rFonts w:ascii="Times New Roman" w:eastAsia="宋体" w:hAnsi="Times New Roman" w:cs="Times New Roman"/>
          <w:rPrChange w:id="1430" w:author="ZhuMeng" w:date="2023-10-12T15:47:00Z">
            <w:rPr/>
          </w:rPrChange>
        </w:rPr>
        <w:instrText xml:space="preserve"> HYPERLINK \l "ref-LiuHuaXiaYuanQingHuan2017" \h </w:instrText>
      </w:r>
      <w:r w:rsidR="0067268E" w:rsidRPr="00595FE8">
        <w:rPr>
          <w:rFonts w:ascii="Times New Roman" w:eastAsia="宋体" w:hAnsi="Times New Roman" w:cs="Times New Roman"/>
        </w:rPr>
      </w:r>
      <w:r w:rsidR="0067268E" w:rsidRPr="006A3F35">
        <w:rPr>
          <w:rFonts w:ascii="Times New Roman" w:eastAsia="宋体" w:hAnsi="Times New Roman" w:cs="Times New Roman"/>
          <w:rPrChange w:id="1431" w:author="ZhuMeng" w:date="2023-10-12T15:47:00Z">
            <w:rPr>
              <w:rStyle w:val="af0"/>
            </w:rPr>
          </w:rPrChange>
        </w:rPr>
        <w:fldChar w:fldCharType="separate"/>
      </w:r>
      <w:r w:rsidR="0067268E" w:rsidRPr="006A3F35">
        <w:rPr>
          <w:rStyle w:val="af0"/>
          <w:rFonts w:ascii="Times New Roman" w:eastAsia="宋体" w:hAnsi="Times New Roman" w:cs="Times New Roman"/>
          <w:rPrChange w:id="1432" w:author="ZhuMeng" w:date="2023-10-12T15:47:00Z">
            <w:rPr>
              <w:rStyle w:val="af0"/>
            </w:rPr>
          </w:rPrChange>
        </w:rPr>
        <w:t>2017</w:t>
      </w:r>
      <w:r w:rsidR="0067268E" w:rsidRPr="006A3F35">
        <w:rPr>
          <w:rStyle w:val="af0"/>
          <w:rFonts w:ascii="Times New Roman" w:eastAsia="宋体" w:hAnsi="Times New Roman" w:cs="Times New Roman"/>
          <w:rPrChange w:id="1433" w:author="ZhuMeng" w:date="2023-10-12T15:47:00Z">
            <w:rPr>
              <w:rStyle w:val="af0"/>
            </w:rPr>
          </w:rPrChange>
        </w:rPr>
        <w:fldChar w:fldCharType="end"/>
      </w:r>
      <w:r w:rsidR="0067268E" w:rsidRPr="006A3F35">
        <w:rPr>
          <w:rFonts w:ascii="Times New Roman" w:eastAsia="宋体" w:hAnsi="Times New Roman" w:cs="Times New Roman"/>
          <w:rPrChange w:id="1434" w:author="ZhuMeng" w:date="2023-10-12T15:47:00Z">
            <w:rPr/>
          </w:rPrChange>
        </w:rPr>
        <w:t xml:space="preserve">) </w:t>
      </w:r>
      <w:ins w:id="1435" w:author="ZhuMeng" w:date="2023-10-12T13:39:00Z">
        <w:r w:rsidR="0067268E" w:rsidRPr="006A3F35">
          <w:rPr>
            <w:rFonts w:ascii="Times New Roman" w:eastAsia="宋体" w:hAnsi="Times New Roman" w:cs="Times New Roman" w:hint="eastAsia"/>
            <w:rPrChange w:id="1436" w:author="ZhuMeng" w:date="2023-10-12T15:47:00Z">
              <w:rPr>
                <w:rFonts w:ascii="Times New Roman" w:hAnsi="Times New Roman" w:cs="Times New Roman" w:hint="eastAsia"/>
              </w:rPr>
            </w:rPrChange>
          </w:rPr>
          <w:t>基于对不同个体语言能力差异的研究表明，</w:t>
        </w:r>
      </w:ins>
      <w:del w:id="1437" w:author="ZhuMeng" w:date="2023-10-12T13:39:00Z">
        <w:r w:rsidR="0067268E" w:rsidRPr="006A3F35" w:rsidDel="00401FA4">
          <w:rPr>
            <w:rFonts w:ascii="Times New Roman" w:eastAsia="宋体" w:hAnsi="Times New Roman" w:cs="Times New Roman"/>
            <w:rPrChange w:id="1438" w:author="ZhuMeng" w:date="2023-10-12T15:47:00Z">
              <w:rPr/>
            </w:rPrChange>
          </w:rPr>
          <w:delText>指出，</w:delText>
        </w:r>
      </w:del>
      <w:r w:rsidR="0067268E" w:rsidRPr="006A3F35">
        <w:rPr>
          <w:rFonts w:ascii="Times New Roman" w:eastAsia="宋体" w:hAnsi="Times New Roman" w:cs="Times New Roman"/>
          <w:rPrChange w:id="1439" w:author="ZhuMeng" w:date="2023-10-12T15:47:00Z">
            <w:rPr/>
          </w:rPrChange>
        </w:rPr>
        <w:t>语言差异会影响群体之间的相互认同，甚至会形成心理隔阂，从而造成社会认知和社会判断的固化。</w:t>
      </w:r>
      <w:del w:id="1440" w:author="ZhuMeng" w:date="2023-10-13T10:31:00Z">
        <w:r w:rsidR="0067268E" w:rsidRPr="006A3F35" w:rsidDel="00C37C08">
          <w:rPr>
            <w:rFonts w:ascii="Times New Roman" w:eastAsia="宋体" w:hAnsi="Times New Roman" w:cs="Times New Roman"/>
            <w:rPrChange w:id="1441" w:author="ZhuMeng" w:date="2023-10-12T15:47:00Z">
              <w:rPr/>
            </w:rPrChange>
          </w:rPr>
          <w:delText xml:space="preserve"> </w:delText>
        </w:r>
      </w:del>
      <w:r w:rsidR="0067268E" w:rsidRPr="006A3F35">
        <w:rPr>
          <w:rFonts w:ascii="Times New Roman" w:eastAsia="宋体" w:hAnsi="Times New Roman" w:cs="Times New Roman"/>
          <w:rPrChange w:id="1442" w:author="ZhuMeng" w:date="2023-10-12T15:47:00Z">
            <w:rPr/>
          </w:rPrChange>
        </w:rPr>
        <w:t>国外移民研究也表明，语言是社会融合的前提条件，是正式进入移民社会的必要条件</w:t>
      </w:r>
      <w:ins w:id="1443" w:author="ZhuMeng" w:date="2023-10-12T13:39:00Z">
        <w:r w:rsidR="0067268E" w:rsidRPr="006A3F35">
          <w:rPr>
            <w:rFonts w:ascii="Times New Roman" w:eastAsia="宋体" w:hAnsi="Times New Roman" w:cs="Times New Roman" w:hint="eastAsia"/>
            <w:rPrChange w:id="1444" w:author="ZhuMeng" w:date="2023-10-12T15:47:00Z">
              <w:rPr>
                <w:rFonts w:ascii="Times New Roman" w:hAnsi="Times New Roman" w:cs="Times New Roman" w:hint="eastAsia"/>
              </w:rPr>
            </w:rPrChange>
          </w:rPr>
          <w:t>，</w:t>
        </w:r>
      </w:ins>
      <w:del w:id="1445" w:author="ZhuMeng" w:date="2023-10-12T13:39:00Z">
        <w:r w:rsidR="0067268E" w:rsidRPr="006A3F35" w:rsidDel="00401FA4">
          <w:rPr>
            <w:rFonts w:ascii="Times New Roman" w:eastAsia="宋体" w:hAnsi="Times New Roman" w:cs="Times New Roman"/>
            <w:rPrChange w:id="1446" w:author="ZhuMeng" w:date="2023-10-12T15:47:00Z">
              <w:rPr/>
            </w:rPrChange>
          </w:rPr>
          <w:delText>。</w:delText>
        </w:r>
      </w:del>
      <w:r w:rsidR="0067268E" w:rsidRPr="006A3F35">
        <w:rPr>
          <w:rFonts w:ascii="Times New Roman" w:eastAsia="宋体" w:hAnsi="Times New Roman" w:cs="Times New Roman"/>
          <w:rPrChange w:id="1447" w:author="ZhuMeng" w:date="2023-10-12T15:47:00Z">
            <w:rPr/>
          </w:rPrChange>
        </w:rPr>
        <w:t>持有不同语言的移民会遭遇来自主流社会</w:t>
      </w:r>
      <w:r w:rsidR="0067268E" w:rsidRPr="006A3F35">
        <w:rPr>
          <w:rFonts w:ascii="Times New Roman" w:eastAsia="宋体" w:hAnsi="Times New Roman" w:cs="Times New Roman"/>
          <w:rPrChange w:id="1448" w:author="ZhuMeng" w:date="2023-10-12T15:47:00Z">
            <w:rPr/>
          </w:rPrChange>
        </w:rPr>
        <w:lastRenderedPageBreak/>
        <w:t>的敌意和排斥，因而由自身母语方言到当地方言的转变被看作是移民文化适应和社会融入的关键标志</w:t>
      </w:r>
      <w:r w:rsidR="0067268E" w:rsidRPr="006A3F35">
        <w:rPr>
          <w:rFonts w:ascii="Times New Roman" w:eastAsia="宋体" w:hAnsi="Times New Roman" w:cs="Times New Roman"/>
          <w:rPrChange w:id="1449" w:author="ZhuMeng" w:date="2023-10-12T15:47:00Z">
            <w:rPr/>
          </w:rPrChange>
        </w:rPr>
        <w:t>(</w:t>
      </w:r>
      <w:r w:rsidR="0067268E" w:rsidRPr="006A3F35">
        <w:rPr>
          <w:rFonts w:ascii="Times New Roman" w:eastAsia="宋体" w:hAnsi="Times New Roman" w:cs="Times New Roman"/>
          <w:rPrChange w:id="1450" w:author="ZhuMeng" w:date="2023-10-12T15:47:00Z">
            <w:rPr/>
          </w:rPrChange>
        </w:rPr>
        <w:fldChar w:fldCharType="begin"/>
      </w:r>
      <w:r w:rsidR="0067268E" w:rsidRPr="006A3F35">
        <w:rPr>
          <w:rFonts w:ascii="Times New Roman" w:eastAsia="宋体" w:hAnsi="Times New Roman" w:cs="Times New Roman"/>
          <w:rPrChange w:id="1451" w:author="ZhuMeng" w:date="2023-10-12T15:47:00Z">
            <w:rPr/>
          </w:rPrChange>
        </w:rPr>
        <w:instrText xml:space="preserve"> HYPERLINK \l "ref-DustmannFabbri2003" \h </w:instrText>
      </w:r>
      <w:r w:rsidR="0067268E" w:rsidRPr="00595FE8">
        <w:rPr>
          <w:rFonts w:ascii="Times New Roman" w:eastAsia="宋体" w:hAnsi="Times New Roman" w:cs="Times New Roman"/>
        </w:rPr>
      </w:r>
      <w:r w:rsidR="0067268E" w:rsidRPr="006A3F35">
        <w:rPr>
          <w:rFonts w:ascii="Times New Roman" w:eastAsia="宋体" w:hAnsi="Times New Roman" w:cs="Times New Roman"/>
          <w:rPrChange w:id="1452" w:author="ZhuMeng" w:date="2023-10-12T15:47:00Z">
            <w:rPr>
              <w:rStyle w:val="af0"/>
            </w:rPr>
          </w:rPrChange>
        </w:rPr>
        <w:fldChar w:fldCharType="separate"/>
      </w:r>
      <w:r w:rsidR="0067268E" w:rsidRPr="006A3F35">
        <w:rPr>
          <w:rStyle w:val="af0"/>
          <w:rFonts w:ascii="Times New Roman" w:eastAsia="宋体" w:hAnsi="Times New Roman" w:cs="Times New Roman"/>
          <w:rPrChange w:id="1453" w:author="ZhuMeng" w:date="2023-10-12T15:47:00Z">
            <w:rPr>
              <w:rStyle w:val="af0"/>
            </w:rPr>
          </w:rPrChange>
        </w:rPr>
        <w:t>Dustmann &amp; Fabbri, 2003</w:t>
      </w:r>
      <w:r w:rsidR="0067268E" w:rsidRPr="006A3F35">
        <w:rPr>
          <w:rStyle w:val="af0"/>
          <w:rFonts w:ascii="Times New Roman" w:eastAsia="宋体" w:hAnsi="Times New Roman" w:cs="Times New Roman"/>
          <w:rPrChange w:id="1454" w:author="ZhuMeng" w:date="2023-10-12T15:47:00Z">
            <w:rPr>
              <w:rStyle w:val="af0"/>
            </w:rPr>
          </w:rPrChange>
        </w:rPr>
        <w:fldChar w:fldCharType="end"/>
      </w:r>
      <w:r w:rsidR="0067268E" w:rsidRPr="006A3F35">
        <w:rPr>
          <w:rFonts w:ascii="Times New Roman" w:eastAsia="宋体" w:hAnsi="Times New Roman" w:cs="Times New Roman"/>
          <w:rPrChange w:id="1455" w:author="ZhuMeng" w:date="2023-10-12T15:47:00Z">
            <w:rPr/>
          </w:rPrChange>
        </w:rPr>
        <w:t xml:space="preserve">; </w:t>
      </w:r>
      <w:r w:rsidR="0067268E" w:rsidRPr="006A3F35">
        <w:rPr>
          <w:rFonts w:ascii="Times New Roman" w:eastAsia="宋体" w:hAnsi="Times New Roman" w:cs="Times New Roman"/>
          <w:rPrChange w:id="1456" w:author="ZhuMeng" w:date="2023-10-12T15:47:00Z">
            <w:rPr/>
          </w:rPrChange>
        </w:rPr>
        <w:fldChar w:fldCharType="begin"/>
      </w:r>
      <w:r w:rsidR="0067268E" w:rsidRPr="006A3F35">
        <w:rPr>
          <w:rFonts w:ascii="Times New Roman" w:eastAsia="宋体" w:hAnsi="Times New Roman" w:cs="Times New Roman"/>
          <w:rPrChange w:id="1457" w:author="ZhuMeng" w:date="2023-10-12T15:47:00Z">
            <w:rPr/>
          </w:rPrChange>
        </w:rPr>
        <w:instrText xml:space="preserve"> HYPERLINK \l "ref-RendallEtAl2010" \h </w:instrText>
      </w:r>
      <w:r w:rsidR="0067268E" w:rsidRPr="00595FE8">
        <w:rPr>
          <w:rFonts w:ascii="Times New Roman" w:eastAsia="宋体" w:hAnsi="Times New Roman" w:cs="Times New Roman"/>
        </w:rPr>
      </w:r>
      <w:r w:rsidR="0067268E" w:rsidRPr="006A3F35">
        <w:rPr>
          <w:rFonts w:ascii="Times New Roman" w:eastAsia="宋体" w:hAnsi="Times New Roman" w:cs="Times New Roman"/>
          <w:rPrChange w:id="1458" w:author="ZhuMeng" w:date="2023-10-12T15:47:00Z">
            <w:rPr>
              <w:rStyle w:val="af0"/>
            </w:rPr>
          </w:rPrChange>
        </w:rPr>
        <w:fldChar w:fldCharType="separate"/>
      </w:r>
      <w:r w:rsidR="0067268E" w:rsidRPr="006A3F35">
        <w:rPr>
          <w:rStyle w:val="af0"/>
          <w:rFonts w:ascii="Times New Roman" w:eastAsia="宋体" w:hAnsi="Times New Roman" w:cs="Times New Roman"/>
          <w:rPrChange w:id="1459" w:author="ZhuMeng" w:date="2023-10-12T15:47:00Z">
            <w:rPr>
              <w:rStyle w:val="af0"/>
            </w:rPr>
          </w:rPrChange>
        </w:rPr>
        <w:t>Rendall et al., 2010</w:t>
      </w:r>
      <w:r w:rsidR="0067268E" w:rsidRPr="006A3F35">
        <w:rPr>
          <w:rStyle w:val="af0"/>
          <w:rFonts w:ascii="Times New Roman" w:eastAsia="宋体" w:hAnsi="Times New Roman" w:cs="Times New Roman"/>
          <w:rPrChange w:id="1460" w:author="ZhuMeng" w:date="2023-10-12T15:47:00Z">
            <w:rPr>
              <w:rStyle w:val="af0"/>
            </w:rPr>
          </w:rPrChange>
        </w:rPr>
        <w:fldChar w:fldCharType="end"/>
      </w:r>
      <w:r w:rsidR="0067268E" w:rsidRPr="006A3F35">
        <w:rPr>
          <w:rFonts w:ascii="Times New Roman" w:eastAsia="宋体" w:hAnsi="Times New Roman" w:cs="Times New Roman"/>
          <w:rPrChange w:id="1461" w:author="ZhuMeng" w:date="2023-10-12T15:47:00Z">
            <w:rPr/>
          </w:rPrChange>
        </w:rPr>
        <w:t>)</w:t>
      </w:r>
      <w:r w:rsidR="0067268E" w:rsidRPr="006A3F35">
        <w:rPr>
          <w:rFonts w:ascii="Times New Roman" w:eastAsia="宋体" w:hAnsi="Times New Roman" w:cs="Times New Roman"/>
          <w:rPrChange w:id="1462" w:author="ZhuMeng" w:date="2023-10-12T15:47:00Z">
            <w:rPr/>
          </w:rPrChange>
        </w:rPr>
        <w:t>。在这一意义上，对通用语和流行语的掌握程度也就塑造了社会个体对于主流社会的融入程度</w:t>
      </w:r>
      <w:r w:rsidR="0067268E" w:rsidRPr="006A3F35">
        <w:rPr>
          <w:rFonts w:ascii="Times New Roman" w:eastAsia="宋体" w:hAnsi="Times New Roman" w:cs="Times New Roman"/>
          <w:rPrChange w:id="1463" w:author="ZhuMeng" w:date="2023-10-12T15:47:00Z">
            <w:rPr/>
          </w:rPrChange>
        </w:rPr>
        <w:t>(</w:t>
      </w:r>
      <w:r w:rsidR="0067268E" w:rsidRPr="006A3F35">
        <w:rPr>
          <w:rFonts w:ascii="Times New Roman" w:eastAsia="宋体" w:hAnsi="Times New Roman" w:cs="Times New Roman"/>
          <w:rPrChange w:id="1464" w:author="ZhuMeng" w:date="2023-10-12T15:47:00Z">
            <w:rPr/>
          </w:rPrChange>
        </w:rPr>
        <w:fldChar w:fldCharType="begin"/>
      </w:r>
      <w:r w:rsidR="0067268E" w:rsidRPr="006A3F35">
        <w:rPr>
          <w:rFonts w:ascii="Times New Roman" w:eastAsia="宋体" w:hAnsi="Times New Roman" w:cs="Times New Roman"/>
          <w:rPrChange w:id="1465" w:author="ZhuMeng" w:date="2023-10-12T15:47:00Z">
            <w:rPr/>
          </w:rPrChange>
        </w:rPr>
        <w:instrText xml:space="preserve"> HYPERLINK \l "ref-VroomeEtAl2013" \h </w:instrText>
      </w:r>
      <w:r w:rsidR="0067268E" w:rsidRPr="00595FE8">
        <w:rPr>
          <w:rFonts w:ascii="Times New Roman" w:eastAsia="宋体" w:hAnsi="Times New Roman" w:cs="Times New Roman"/>
        </w:rPr>
      </w:r>
      <w:r w:rsidR="0067268E" w:rsidRPr="006A3F35">
        <w:rPr>
          <w:rFonts w:ascii="Times New Roman" w:eastAsia="宋体" w:hAnsi="Times New Roman" w:cs="Times New Roman"/>
          <w:rPrChange w:id="1466" w:author="ZhuMeng" w:date="2023-10-12T15:47:00Z">
            <w:rPr>
              <w:rStyle w:val="af0"/>
            </w:rPr>
          </w:rPrChange>
        </w:rPr>
        <w:fldChar w:fldCharType="separate"/>
      </w:r>
      <w:r w:rsidR="0067268E" w:rsidRPr="006A3F35">
        <w:rPr>
          <w:rStyle w:val="af0"/>
          <w:rFonts w:ascii="Times New Roman" w:eastAsia="宋体" w:hAnsi="Times New Roman" w:cs="Times New Roman"/>
          <w:rPrChange w:id="1467" w:author="ZhuMeng" w:date="2023-10-12T15:47:00Z">
            <w:rPr>
              <w:rStyle w:val="af0"/>
            </w:rPr>
          </w:rPrChange>
        </w:rPr>
        <w:t>Vroome et al., 2013</w:t>
      </w:r>
      <w:r w:rsidR="0067268E" w:rsidRPr="006A3F35">
        <w:rPr>
          <w:rStyle w:val="af0"/>
          <w:rFonts w:ascii="Times New Roman" w:eastAsia="宋体" w:hAnsi="Times New Roman" w:cs="Times New Roman"/>
          <w:rPrChange w:id="1468" w:author="ZhuMeng" w:date="2023-10-12T15:47:00Z">
            <w:rPr>
              <w:rStyle w:val="af0"/>
            </w:rPr>
          </w:rPrChange>
        </w:rPr>
        <w:fldChar w:fldCharType="end"/>
      </w:r>
      <w:r w:rsidR="0067268E" w:rsidRPr="006A3F35">
        <w:rPr>
          <w:rFonts w:ascii="Times New Roman" w:eastAsia="宋体" w:hAnsi="Times New Roman" w:cs="Times New Roman"/>
          <w:rPrChange w:id="1469" w:author="ZhuMeng" w:date="2023-10-12T15:47:00Z">
            <w:rPr/>
          </w:rPrChange>
        </w:rPr>
        <w:t>)</w:t>
      </w:r>
      <w:r w:rsidR="0067268E" w:rsidRPr="006A3F35">
        <w:rPr>
          <w:rFonts w:ascii="Times New Roman" w:eastAsia="宋体" w:hAnsi="Times New Roman" w:cs="Times New Roman"/>
          <w:rPrChange w:id="1470" w:author="ZhuMeng" w:date="2023-10-12T15:47:00Z">
            <w:rPr/>
          </w:rPrChange>
        </w:rPr>
        <w:t>。</w:t>
      </w:r>
    </w:p>
    <w:p w14:paraId="06FFD8E5" w14:textId="77777777" w:rsidR="0067268E" w:rsidRPr="006A3F35" w:rsidRDefault="0067268E" w:rsidP="00FD1F70">
      <w:pPr>
        <w:pStyle w:val="2"/>
        <w:spacing w:line="360" w:lineRule="auto"/>
        <w:ind w:firstLine="489"/>
        <w:jc w:val="both"/>
        <w:rPr>
          <w:rFonts w:ascii="Times New Roman" w:eastAsia="宋体" w:hAnsi="Times New Roman" w:cs="Times New Roman"/>
          <w:rPrChange w:id="1471" w:author="ZhuMeng" w:date="2023-10-12T15:47:00Z">
            <w:rPr/>
          </w:rPrChange>
        </w:rPr>
        <w:pPrChange w:id="1472" w:author="ZhuMeng" w:date="2023-10-13T09:17:00Z">
          <w:pPr>
            <w:pStyle w:val="2"/>
            <w:ind w:firstLine="489"/>
          </w:pPr>
        </w:pPrChange>
      </w:pPr>
      <w:bookmarkStart w:id="1473" w:name="语言与个体治理"/>
      <w:bookmarkEnd w:id="1287"/>
      <w:r w:rsidRPr="006A3F35">
        <w:rPr>
          <w:rFonts w:ascii="Times New Roman" w:eastAsia="宋体" w:hAnsi="Times New Roman" w:cs="Times New Roman"/>
          <w:rPrChange w:id="1474" w:author="ZhuMeng" w:date="2023-10-12T15:47:00Z">
            <w:rPr/>
          </w:rPrChange>
        </w:rPr>
        <w:t>语言与个体治理</w:t>
      </w:r>
    </w:p>
    <w:p w14:paraId="203088CF" w14:textId="77777777" w:rsidR="0067268E" w:rsidRPr="006A3F35" w:rsidRDefault="0067268E" w:rsidP="00FD1F70">
      <w:pPr>
        <w:pStyle w:val="FirstParagraph"/>
        <w:spacing w:line="360" w:lineRule="auto"/>
        <w:jc w:val="both"/>
        <w:rPr>
          <w:rFonts w:ascii="Times New Roman" w:eastAsia="宋体" w:hAnsi="Times New Roman" w:cs="Times New Roman"/>
          <w:rPrChange w:id="1475" w:author="ZhuMeng" w:date="2023-10-12T15:47:00Z">
            <w:rPr/>
          </w:rPrChange>
        </w:rPr>
        <w:pPrChange w:id="1476" w:author="ZhuMeng" w:date="2023-10-13T09:17:00Z">
          <w:pPr>
            <w:pStyle w:val="FirstParagraph"/>
          </w:pPr>
        </w:pPrChange>
      </w:pPr>
      <w:del w:id="1477" w:author="ZhuMeng" w:date="2023-10-12T13:41:00Z">
        <w:r w:rsidRPr="006A3F35" w:rsidDel="00401FA4">
          <w:rPr>
            <w:rFonts w:ascii="Times New Roman" w:eastAsia="宋体" w:hAnsi="Times New Roman" w:cs="Times New Roman"/>
            <w:rPrChange w:id="1478" w:author="ZhuMeng" w:date="2023-10-12T15:47:00Z">
              <w:rPr/>
            </w:rPrChange>
          </w:rPr>
          <w:delText>Giddens (</w:delText>
        </w:r>
        <w:r w:rsidRPr="006A3F35" w:rsidDel="00401FA4">
          <w:rPr>
            <w:rFonts w:ascii="Times New Roman" w:eastAsia="宋体" w:hAnsi="Times New Roman" w:cs="Times New Roman"/>
            <w:rPrChange w:id="1479" w:author="ZhuMeng" w:date="2023-10-12T15:47:00Z">
              <w:rPr/>
            </w:rPrChange>
          </w:rPr>
          <w:fldChar w:fldCharType="begin"/>
        </w:r>
        <w:r w:rsidRPr="006A3F35" w:rsidDel="00401FA4">
          <w:rPr>
            <w:rFonts w:ascii="Times New Roman" w:eastAsia="宋体" w:hAnsi="Times New Roman" w:cs="Times New Roman"/>
            <w:rPrChange w:id="1480" w:author="ZhuMeng" w:date="2023-10-12T15:47:00Z">
              <w:rPr/>
            </w:rPrChange>
          </w:rPr>
          <w:delInstrText xml:space="preserve"> HYPERLINK \l "ref-Giddens2000" \h </w:delInstrText>
        </w:r>
        <w:r w:rsidRPr="00595FE8" w:rsidDel="00401FA4">
          <w:rPr>
            <w:rFonts w:ascii="Times New Roman" w:eastAsia="宋体" w:hAnsi="Times New Roman" w:cs="Times New Roman"/>
          </w:rPr>
        </w:r>
        <w:r w:rsidRPr="006A3F35" w:rsidDel="00401FA4">
          <w:rPr>
            <w:rFonts w:ascii="Times New Roman" w:eastAsia="宋体" w:hAnsi="Times New Roman" w:cs="Times New Roman"/>
            <w:rPrChange w:id="1481" w:author="ZhuMeng" w:date="2023-10-12T15:47:00Z">
              <w:rPr>
                <w:rStyle w:val="af0"/>
              </w:rPr>
            </w:rPrChange>
          </w:rPr>
          <w:fldChar w:fldCharType="separate"/>
        </w:r>
        <w:r w:rsidRPr="006A3F35" w:rsidDel="00401FA4">
          <w:rPr>
            <w:rStyle w:val="af0"/>
            <w:rFonts w:ascii="Times New Roman" w:eastAsia="宋体" w:hAnsi="Times New Roman" w:cs="Times New Roman"/>
            <w:rPrChange w:id="1482" w:author="ZhuMeng" w:date="2023-10-12T15:47:00Z">
              <w:rPr>
                <w:rStyle w:val="af0"/>
              </w:rPr>
            </w:rPrChange>
          </w:rPr>
          <w:delText>2000</w:delText>
        </w:r>
        <w:r w:rsidRPr="006A3F35" w:rsidDel="00401FA4">
          <w:rPr>
            <w:rStyle w:val="af0"/>
            <w:rFonts w:ascii="Times New Roman" w:eastAsia="宋体" w:hAnsi="Times New Roman" w:cs="Times New Roman"/>
            <w:rPrChange w:id="1483" w:author="ZhuMeng" w:date="2023-10-12T15:47:00Z">
              <w:rPr>
                <w:rStyle w:val="af0"/>
              </w:rPr>
            </w:rPrChange>
          </w:rPr>
          <w:fldChar w:fldCharType="end"/>
        </w:r>
        <w:r w:rsidRPr="006A3F35" w:rsidDel="00401FA4">
          <w:rPr>
            <w:rFonts w:ascii="Times New Roman" w:eastAsia="宋体" w:hAnsi="Times New Roman" w:cs="Times New Roman"/>
            <w:rPrChange w:id="1484" w:author="ZhuMeng" w:date="2023-10-12T15:47:00Z">
              <w:rPr/>
            </w:rPrChange>
          </w:rPr>
          <w:delText xml:space="preserve">) </w:delText>
        </w:r>
        <w:r w:rsidRPr="006A3F35" w:rsidDel="00401FA4">
          <w:rPr>
            <w:rFonts w:ascii="Times New Roman" w:eastAsia="宋体" w:hAnsi="Times New Roman" w:cs="Times New Roman"/>
            <w:rPrChange w:id="1485" w:author="ZhuMeng" w:date="2023-10-12T15:47:00Z">
              <w:rPr/>
            </w:rPrChange>
          </w:rPr>
          <w:delText>认为，</w:delText>
        </w:r>
      </w:del>
      <w:r w:rsidRPr="006A3F35">
        <w:rPr>
          <w:rFonts w:ascii="Times New Roman" w:eastAsia="宋体" w:hAnsi="Times New Roman" w:cs="Times New Roman"/>
          <w:rPrChange w:id="1486" w:author="ZhuMeng" w:date="2023-10-12T15:47:00Z">
            <w:rPr/>
          </w:rPrChange>
        </w:rPr>
        <w:t>个体治理包含</w:t>
      </w:r>
      <w:r w:rsidRPr="006A3F35">
        <w:rPr>
          <w:rFonts w:ascii="Times New Roman" w:eastAsia="宋体" w:hAnsi="Times New Roman" w:cs="Times New Roman"/>
          <w:rPrChange w:id="1487" w:author="ZhuMeng" w:date="2023-10-12T15:47:00Z">
            <w:rPr/>
          </w:rPrChange>
        </w:rPr>
        <w:t>“</w:t>
      </w:r>
      <w:r w:rsidRPr="006A3F35">
        <w:rPr>
          <w:rFonts w:ascii="Times New Roman" w:eastAsia="宋体" w:hAnsi="Times New Roman" w:cs="Times New Roman"/>
          <w:rPrChange w:id="1488" w:author="ZhuMeng" w:date="2023-10-12T15:47:00Z">
            <w:rPr/>
          </w:rPrChange>
        </w:rPr>
        <w:t>解放政治</w:t>
      </w:r>
      <w:r w:rsidRPr="006A3F35">
        <w:rPr>
          <w:rFonts w:ascii="Times New Roman" w:eastAsia="宋体" w:hAnsi="Times New Roman" w:cs="Times New Roman"/>
          <w:rPrChange w:id="1489" w:author="ZhuMeng" w:date="2023-10-12T15:47:00Z">
            <w:rPr/>
          </w:rPrChange>
        </w:rPr>
        <w:t>”</w:t>
      </w:r>
      <w:r w:rsidRPr="006A3F35">
        <w:rPr>
          <w:rFonts w:ascii="Times New Roman" w:eastAsia="宋体" w:hAnsi="Times New Roman" w:cs="Times New Roman"/>
          <w:rPrChange w:id="1490" w:author="ZhuMeng" w:date="2023-10-12T15:47:00Z">
            <w:rPr/>
          </w:rPrChange>
        </w:rPr>
        <w:t>和</w:t>
      </w:r>
      <w:r w:rsidRPr="006A3F35">
        <w:rPr>
          <w:rFonts w:ascii="Times New Roman" w:eastAsia="宋体" w:hAnsi="Times New Roman" w:cs="Times New Roman"/>
          <w:rPrChange w:id="1491" w:author="ZhuMeng" w:date="2023-10-12T15:47:00Z">
            <w:rPr/>
          </w:rPrChange>
        </w:rPr>
        <w:t>“</w:t>
      </w:r>
      <w:r w:rsidRPr="006A3F35">
        <w:rPr>
          <w:rFonts w:ascii="Times New Roman" w:eastAsia="宋体" w:hAnsi="Times New Roman" w:cs="Times New Roman"/>
          <w:rPrChange w:id="1492" w:author="ZhuMeng" w:date="2023-10-12T15:47:00Z">
            <w:rPr/>
          </w:rPrChange>
        </w:rPr>
        <w:t>生活政治</w:t>
      </w:r>
      <w:r w:rsidRPr="006A3F35">
        <w:rPr>
          <w:rFonts w:ascii="Times New Roman" w:eastAsia="宋体" w:hAnsi="Times New Roman" w:cs="Times New Roman"/>
          <w:rPrChange w:id="1493" w:author="ZhuMeng" w:date="2023-10-12T15:47:00Z">
            <w:rPr/>
          </w:rPrChange>
        </w:rPr>
        <w:t>”</w:t>
      </w:r>
      <w:del w:id="1494" w:author="ZhuMeng" w:date="2023-10-12T13:42:00Z">
        <w:r w:rsidRPr="006A3F35" w:rsidDel="004E0FDD">
          <w:rPr>
            <w:rFonts w:ascii="Times New Roman" w:eastAsia="宋体" w:hAnsi="Times New Roman" w:cs="Times New Roman"/>
            <w:rPrChange w:id="1495" w:author="ZhuMeng" w:date="2023-10-12T15:47:00Z">
              <w:rPr/>
            </w:rPrChange>
          </w:rPr>
          <w:delText>的双元混合</w:delText>
        </w:r>
      </w:del>
      <w:ins w:id="1496" w:author="ZhuMeng" w:date="2023-10-12T13:42:00Z">
        <w:r w:rsidRPr="006A3F35">
          <w:rPr>
            <w:rFonts w:ascii="Times New Roman" w:eastAsia="宋体" w:hAnsi="Times New Roman" w:cs="Times New Roman"/>
            <w:rPrChange w:id="1497" w:author="ZhuMeng" w:date="2023-10-12T15:47:00Z">
              <w:rPr/>
            </w:rPrChange>
          </w:rPr>
          <w:t>的</w:t>
        </w:r>
        <w:r w:rsidRPr="006A3F35">
          <w:rPr>
            <w:rFonts w:ascii="Times New Roman" w:eastAsia="宋体" w:hAnsi="Times New Roman" w:cs="Times New Roman" w:hint="eastAsia"/>
            <w:rPrChange w:id="1498" w:author="ZhuMeng" w:date="2023-10-12T15:47:00Z">
              <w:rPr>
                <w:rFonts w:ascii="Times New Roman" w:hAnsi="Times New Roman" w:cs="Times New Roman" w:hint="eastAsia"/>
              </w:rPr>
            </w:rPrChange>
          </w:rPr>
          <w:t>两个层面</w:t>
        </w:r>
      </w:ins>
      <w:ins w:id="1499" w:author="ZhuMeng" w:date="2023-10-12T13:41:00Z">
        <w:r w:rsidRPr="006A3F35">
          <w:rPr>
            <w:rFonts w:ascii="Times New Roman" w:eastAsia="宋体" w:hAnsi="Times New Roman" w:cs="Times New Roman"/>
            <w:rPrChange w:id="1500" w:author="ZhuMeng" w:date="2023-10-12T15:47:00Z">
              <w:rPr>
                <w:rFonts w:ascii="Times New Roman" w:hAnsi="Times New Roman" w:cs="Times New Roman"/>
              </w:rPr>
            </w:rPrChange>
          </w:rPr>
          <w:t xml:space="preserve">(Giddens, </w:t>
        </w:r>
        <w:r w:rsidRPr="006A3F35">
          <w:rPr>
            <w:rFonts w:ascii="Times New Roman" w:eastAsia="宋体" w:hAnsi="Times New Roman" w:cs="Times New Roman"/>
            <w:rPrChange w:id="1501" w:author="ZhuMeng" w:date="2023-10-12T15:47:00Z">
              <w:rPr/>
            </w:rPrChange>
          </w:rPr>
          <w:fldChar w:fldCharType="begin"/>
        </w:r>
        <w:r w:rsidRPr="006A3F35">
          <w:rPr>
            <w:rFonts w:ascii="Times New Roman" w:eastAsia="宋体" w:hAnsi="Times New Roman" w:cs="Times New Roman"/>
            <w:rPrChange w:id="1502" w:author="ZhuMeng" w:date="2023-10-12T15:47:00Z">
              <w:rPr>
                <w:rFonts w:ascii="Times New Roman" w:hAnsi="Times New Roman" w:cs="Times New Roman"/>
              </w:rPr>
            </w:rPrChange>
          </w:rPr>
          <w:instrText xml:space="preserve"> HYPERLINK \l "ref-Giddens2000" \h </w:instrText>
        </w:r>
        <w:r w:rsidRPr="00595FE8">
          <w:rPr>
            <w:rFonts w:ascii="Times New Roman" w:eastAsia="宋体" w:hAnsi="Times New Roman" w:cs="Times New Roman"/>
          </w:rPr>
        </w:r>
        <w:r w:rsidRPr="006A3F35">
          <w:rPr>
            <w:rFonts w:eastAsia="宋体"/>
            <w:rPrChange w:id="1503" w:author="ZhuMeng" w:date="2023-10-12T15:47:00Z">
              <w:rPr>
                <w:rStyle w:val="af0"/>
                <w:rFonts w:ascii="Times New Roman" w:hAnsi="Times New Roman" w:cs="Times New Roman"/>
              </w:rPr>
            </w:rPrChange>
          </w:rPr>
          <w:fldChar w:fldCharType="separate"/>
        </w:r>
        <w:r w:rsidRPr="006A3F35">
          <w:rPr>
            <w:rStyle w:val="af0"/>
            <w:rFonts w:ascii="Times New Roman" w:eastAsia="宋体" w:hAnsi="Times New Roman" w:cs="Times New Roman"/>
            <w:rPrChange w:id="1504" w:author="ZhuMeng" w:date="2023-10-12T15:47:00Z">
              <w:rPr>
                <w:rStyle w:val="af0"/>
                <w:rFonts w:ascii="Times New Roman" w:hAnsi="Times New Roman" w:cs="Times New Roman"/>
              </w:rPr>
            </w:rPrChange>
          </w:rPr>
          <w:t>2000</w:t>
        </w:r>
        <w:r w:rsidRPr="006A3F35">
          <w:rPr>
            <w:rStyle w:val="af0"/>
            <w:rFonts w:ascii="Times New Roman" w:eastAsia="宋体" w:hAnsi="Times New Roman" w:cs="Times New Roman"/>
            <w:rPrChange w:id="1505" w:author="ZhuMeng" w:date="2023-10-12T15:47:00Z">
              <w:rPr>
                <w:rStyle w:val="af0"/>
                <w:rFonts w:ascii="Times New Roman" w:hAnsi="Times New Roman" w:cs="Times New Roman"/>
              </w:rPr>
            </w:rPrChange>
          </w:rPr>
          <w:fldChar w:fldCharType="end"/>
        </w:r>
        <w:r w:rsidRPr="006A3F35">
          <w:rPr>
            <w:rFonts w:ascii="Times New Roman" w:eastAsia="宋体" w:hAnsi="Times New Roman" w:cs="Times New Roman"/>
            <w:rPrChange w:id="1506" w:author="ZhuMeng" w:date="2023-10-12T15:47:00Z">
              <w:rPr>
                <w:rFonts w:ascii="Times New Roman" w:hAnsi="Times New Roman" w:cs="Times New Roman"/>
              </w:rPr>
            </w:rPrChange>
          </w:rPr>
          <w:t>)</w:t>
        </w:r>
      </w:ins>
      <w:r w:rsidRPr="006A3F35">
        <w:rPr>
          <w:rFonts w:ascii="Times New Roman" w:eastAsia="宋体" w:hAnsi="Times New Roman" w:cs="Times New Roman"/>
          <w:rPrChange w:id="1507" w:author="ZhuMeng" w:date="2023-10-12T15:47:00Z">
            <w:rPr/>
          </w:rPrChange>
        </w:rPr>
        <w:t>，前者强调对社会地位和社会权利的争取，后者</w:t>
      </w:r>
      <w:del w:id="1508" w:author="ZhuMeng" w:date="2023-10-12T13:42:00Z">
        <w:r w:rsidRPr="006A3F35" w:rsidDel="000D641A">
          <w:rPr>
            <w:rFonts w:ascii="Times New Roman" w:eastAsia="宋体" w:hAnsi="Times New Roman" w:cs="Times New Roman"/>
            <w:rPrChange w:id="1509" w:author="ZhuMeng" w:date="2023-10-12T15:47:00Z">
              <w:rPr/>
            </w:rPrChange>
          </w:rPr>
          <w:delText>则</w:delText>
        </w:r>
      </w:del>
      <w:r w:rsidRPr="006A3F35">
        <w:rPr>
          <w:rFonts w:ascii="Times New Roman" w:eastAsia="宋体" w:hAnsi="Times New Roman" w:cs="Times New Roman"/>
          <w:rPrChange w:id="1510" w:author="ZhuMeng" w:date="2023-10-12T15:47:00Z">
            <w:rPr/>
          </w:rPrChange>
        </w:rPr>
        <w:t>侧重于对社会认同和自我实现的追求。</w:t>
      </w:r>
      <w:r w:rsidRPr="006A3F35">
        <w:rPr>
          <w:rFonts w:ascii="Times New Roman" w:eastAsia="宋体" w:hAnsi="Times New Roman" w:cs="Times New Roman"/>
          <w:rPrChange w:id="1511" w:author="ZhuMeng" w:date="2023-10-12T15:47:00Z">
            <w:rPr/>
          </w:rPrChange>
        </w:rPr>
        <w:t xml:space="preserve"> </w:t>
      </w:r>
      <w:r w:rsidRPr="006A3F35">
        <w:rPr>
          <w:rFonts w:ascii="Times New Roman" w:eastAsia="宋体" w:hAnsi="Times New Roman" w:cs="Times New Roman"/>
          <w:rPrChange w:id="1512" w:author="ZhuMeng" w:date="2023-10-12T15:47:00Z">
            <w:rPr/>
          </w:rPrChange>
        </w:rPr>
        <w:t>当前，中国社会结构发生巨大变革，个体的话语表达、经济活动、自我组织和自我管理等空间被逐渐释放出来，个体的自主意识、权利意识以及竞争意识也日益增强。这一改变导致传统社会对个体治理的运作路径面临极大挑战，以个体利益</w:t>
      </w:r>
      <w:ins w:id="1513" w:author="ZhuMeng" w:date="2023-10-12T13:42:00Z">
        <w:r w:rsidRPr="006A3F35">
          <w:rPr>
            <w:rFonts w:ascii="Times New Roman" w:eastAsia="宋体" w:hAnsi="Times New Roman" w:cs="Times New Roman" w:hint="eastAsia"/>
            <w:rPrChange w:id="1514" w:author="ZhuMeng" w:date="2023-10-12T15:47:00Z">
              <w:rPr>
                <w:rFonts w:ascii="Times New Roman" w:hAnsi="Times New Roman" w:cs="Times New Roman" w:hint="eastAsia"/>
              </w:rPr>
            </w:rPrChange>
          </w:rPr>
          <w:t>和</w:t>
        </w:r>
      </w:ins>
      <w:del w:id="1515" w:author="ZhuMeng" w:date="2023-10-12T13:42:00Z">
        <w:r w:rsidRPr="006A3F35" w:rsidDel="000D641A">
          <w:rPr>
            <w:rFonts w:ascii="Times New Roman" w:eastAsia="宋体" w:hAnsi="Times New Roman" w:cs="Times New Roman"/>
            <w:rPrChange w:id="1516" w:author="ZhuMeng" w:date="2023-10-12T15:47:00Z">
              <w:rPr/>
            </w:rPrChange>
          </w:rPr>
          <w:delText>、</w:delText>
        </w:r>
      </w:del>
      <w:r w:rsidRPr="006A3F35">
        <w:rPr>
          <w:rFonts w:ascii="Times New Roman" w:eastAsia="宋体" w:hAnsi="Times New Roman" w:cs="Times New Roman"/>
          <w:rPrChange w:id="1517" w:author="ZhuMeng" w:date="2023-10-12T15:47:00Z">
            <w:rPr/>
          </w:rPrChange>
        </w:rPr>
        <w:t>个体成就为导向的价值追求促使中国传统社会一直以来的集体化治理模式和治理框架逐步瓦解</w:t>
      </w:r>
      <w:r w:rsidRPr="006A3F35">
        <w:rPr>
          <w:rFonts w:ascii="Times New Roman" w:eastAsia="宋体" w:hAnsi="Times New Roman" w:cs="Times New Roman"/>
          <w:rPrChange w:id="1518" w:author="ZhuMeng" w:date="2023-10-12T15:47:00Z">
            <w:rPr/>
          </w:rPrChange>
        </w:rPr>
        <w:t>(</w:t>
      </w:r>
      <w:r w:rsidRPr="006A3F35">
        <w:rPr>
          <w:rFonts w:ascii="Times New Roman" w:eastAsia="宋体" w:hAnsi="Times New Roman" w:cs="Times New Roman"/>
          <w:rPrChange w:id="1519" w:author="ZhuMeng" w:date="2023-10-12T15:47:00Z">
            <w:rPr/>
          </w:rPrChange>
        </w:rPr>
        <w:fldChar w:fldCharType="begin"/>
      </w:r>
      <w:r w:rsidRPr="006A3F35">
        <w:rPr>
          <w:rFonts w:ascii="Times New Roman" w:eastAsia="宋体" w:hAnsi="Times New Roman" w:cs="Times New Roman"/>
          <w:rPrChange w:id="1520" w:author="ZhuMeng" w:date="2023-10-12T15:47:00Z">
            <w:rPr/>
          </w:rPrChange>
        </w:rPr>
        <w:instrText xml:space="preserve"> HYPERLINK \l "ref-HongBo2018" \h </w:instrText>
      </w:r>
      <w:r w:rsidRPr="00595FE8">
        <w:rPr>
          <w:rFonts w:ascii="Times New Roman" w:eastAsia="宋体" w:hAnsi="Times New Roman" w:cs="Times New Roman"/>
        </w:rPr>
      </w:r>
      <w:r w:rsidRPr="006A3F35">
        <w:rPr>
          <w:rFonts w:ascii="Times New Roman" w:eastAsia="宋体" w:hAnsi="Times New Roman" w:cs="Times New Roman"/>
          <w:rPrChange w:id="1521" w:author="ZhuMeng" w:date="2023-10-12T15:47:00Z">
            <w:rPr>
              <w:rStyle w:val="af0"/>
            </w:rPr>
          </w:rPrChange>
        </w:rPr>
        <w:fldChar w:fldCharType="separate"/>
      </w:r>
      <w:r w:rsidRPr="006A3F35">
        <w:rPr>
          <w:rStyle w:val="af0"/>
          <w:rFonts w:ascii="Times New Roman" w:eastAsia="宋体" w:hAnsi="Times New Roman" w:cs="Times New Roman"/>
          <w:rPrChange w:id="1522" w:author="ZhuMeng" w:date="2023-10-12T15:47:00Z">
            <w:rPr>
              <w:rStyle w:val="af0"/>
            </w:rPr>
          </w:rPrChange>
        </w:rPr>
        <w:t>洪波</w:t>
      </w:r>
      <w:r w:rsidRPr="006A3F35">
        <w:rPr>
          <w:rStyle w:val="af0"/>
          <w:rFonts w:ascii="Times New Roman" w:eastAsia="宋体" w:hAnsi="Times New Roman" w:cs="Times New Roman"/>
          <w:rPrChange w:id="1523" w:author="ZhuMeng" w:date="2023-10-12T15:47:00Z">
            <w:rPr>
              <w:rStyle w:val="af0"/>
            </w:rPr>
          </w:rPrChange>
        </w:rPr>
        <w:t>, 2018</w:t>
      </w:r>
      <w:r w:rsidRPr="006A3F35">
        <w:rPr>
          <w:rStyle w:val="af0"/>
          <w:rFonts w:ascii="Times New Roman" w:eastAsia="宋体" w:hAnsi="Times New Roman" w:cs="Times New Roman"/>
          <w:rPrChange w:id="1524" w:author="ZhuMeng" w:date="2023-10-12T15:47:00Z">
            <w:rPr>
              <w:rStyle w:val="af0"/>
            </w:rPr>
          </w:rPrChange>
        </w:rPr>
        <w:fldChar w:fldCharType="end"/>
      </w:r>
      <w:r w:rsidRPr="006A3F35">
        <w:rPr>
          <w:rFonts w:ascii="Times New Roman" w:eastAsia="宋体" w:hAnsi="Times New Roman" w:cs="Times New Roman"/>
          <w:rPrChange w:id="1525" w:author="ZhuMeng" w:date="2023-10-12T15:47:00Z">
            <w:rPr/>
          </w:rPrChange>
        </w:rPr>
        <w:t>)</w:t>
      </w:r>
      <w:r w:rsidRPr="006A3F35">
        <w:rPr>
          <w:rFonts w:ascii="Times New Roman" w:eastAsia="宋体" w:hAnsi="Times New Roman" w:cs="Times New Roman"/>
          <w:rPrChange w:id="1526" w:author="ZhuMeng" w:date="2023-10-12T15:47:00Z">
            <w:rPr/>
          </w:rPrChange>
        </w:rPr>
        <w:t>。</w:t>
      </w:r>
      <w:r w:rsidRPr="006A3F35">
        <w:rPr>
          <w:rFonts w:ascii="Times New Roman" w:eastAsia="宋体" w:hAnsi="Times New Roman" w:cs="Times New Roman"/>
          <w:rPrChange w:id="1527" w:author="ZhuMeng" w:date="2023-10-12T15:47:00Z">
            <w:rPr/>
          </w:rPrChange>
        </w:rPr>
        <w:t xml:space="preserve"> </w:t>
      </w:r>
      <w:del w:id="1528" w:author="ZhuMeng" w:date="2023-10-12T13:42:00Z">
        <w:r w:rsidRPr="006A3F35" w:rsidDel="000D641A">
          <w:rPr>
            <w:rFonts w:ascii="Times New Roman" w:eastAsia="宋体" w:hAnsi="Times New Roman" w:cs="Times New Roman"/>
            <w:rPrChange w:id="1529" w:author="ZhuMeng" w:date="2023-10-12T15:47:00Z">
              <w:rPr/>
            </w:rPrChange>
          </w:rPr>
          <w:delText>然</w:delText>
        </w:r>
      </w:del>
      <w:r w:rsidRPr="006A3F35">
        <w:rPr>
          <w:rFonts w:ascii="Times New Roman" w:eastAsia="宋体" w:hAnsi="Times New Roman" w:cs="Times New Roman"/>
          <w:rPrChange w:id="1530" w:author="ZhuMeng" w:date="2023-10-12T15:47:00Z">
            <w:rPr/>
          </w:rPrChange>
        </w:rPr>
        <w:t>而</w:t>
      </w:r>
      <w:del w:id="1531" w:author="ZhuMeng" w:date="2023-10-12T13:42:00Z">
        <w:r w:rsidRPr="006A3F35" w:rsidDel="000D641A">
          <w:rPr>
            <w:rFonts w:ascii="Times New Roman" w:eastAsia="宋体" w:hAnsi="Times New Roman" w:cs="Times New Roman"/>
            <w:rPrChange w:id="1532" w:author="ZhuMeng" w:date="2023-10-12T15:47:00Z">
              <w:rPr/>
            </w:rPrChange>
          </w:rPr>
          <w:delText>，</w:delText>
        </w:r>
      </w:del>
      <w:r w:rsidRPr="006A3F35">
        <w:rPr>
          <w:rFonts w:ascii="Times New Roman" w:eastAsia="宋体" w:hAnsi="Times New Roman" w:cs="Times New Roman"/>
          <w:rPrChange w:id="1533" w:author="ZhuMeng" w:date="2023-10-12T15:47:00Z">
            <w:rPr/>
          </w:rPrChange>
        </w:rPr>
        <w:t>语言作为重要的资本符号，能够伴随文化资本、经济资本和社会资本参与到资本转换中，</w:t>
      </w:r>
      <w:del w:id="1534" w:author="ZhuMeng" w:date="2023-10-12T13:42:00Z">
        <w:r w:rsidRPr="006A3F35" w:rsidDel="000D641A">
          <w:rPr>
            <w:rFonts w:ascii="Times New Roman" w:eastAsia="宋体" w:hAnsi="Times New Roman" w:cs="Times New Roman"/>
            <w:rPrChange w:id="1535" w:author="ZhuMeng" w:date="2023-10-12T15:47:00Z">
              <w:rPr/>
            </w:rPrChange>
          </w:rPr>
          <w:delText>并进一步</w:delText>
        </w:r>
      </w:del>
      <w:r w:rsidRPr="006A3F35">
        <w:rPr>
          <w:rFonts w:ascii="Times New Roman" w:eastAsia="宋体" w:hAnsi="Times New Roman" w:cs="Times New Roman"/>
          <w:rPrChange w:id="1536" w:author="ZhuMeng" w:date="2023-10-12T15:47:00Z">
            <w:rPr/>
          </w:rPrChange>
        </w:rPr>
        <w:t>对个体能力和个体认知产生重要影响，由此实现</w:t>
      </w:r>
      <w:ins w:id="1537" w:author="ZhuMeng" w:date="2023-10-12T13:43:00Z">
        <w:r w:rsidRPr="006A3F35">
          <w:rPr>
            <w:rFonts w:ascii="Times New Roman" w:eastAsia="宋体" w:hAnsi="Times New Roman" w:cs="Times New Roman" w:hint="eastAsia"/>
            <w:rPrChange w:id="1538" w:author="ZhuMeng" w:date="2023-10-12T15:47:00Z">
              <w:rPr>
                <w:rFonts w:ascii="Times New Roman" w:hAnsi="Times New Roman" w:cs="Times New Roman" w:hint="eastAsia"/>
              </w:rPr>
            </w:rPrChange>
          </w:rPr>
          <w:t>对</w:t>
        </w:r>
      </w:ins>
      <w:r w:rsidRPr="006A3F35">
        <w:rPr>
          <w:rFonts w:ascii="Times New Roman" w:eastAsia="宋体" w:hAnsi="Times New Roman" w:cs="Times New Roman"/>
          <w:rPrChange w:id="1539" w:author="ZhuMeng" w:date="2023-10-12T15:47:00Z">
            <w:rPr/>
          </w:rPrChange>
        </w:rPr>
        <w:t>个体</w:t>
      </w:r>
      <w:ins w:id="1540" w:author="ZhuMeng" w:date="2023-10-12T13:43:00Z">
        <w:r w:rsidRPr="006A3F35">
          <w:rPr>
            <w:rFonts w:ascii="Times New Roman" w:eastAsia="宋体" w:hAnsi="Times New Roman" w:cs="Times New Roman" w:hint="eastAsia"/>
            <w:rPrChange w:id="1541" w:author="ZhuMeng" w:date="2023-10-12T15:47:00Z">
              <w:rPr>
                <w:rFonts w:ascii="Times New Roman" w:hAnsi="Times New Roman" w:cs="Times New Roman" w:hint="eastAsia"/>
              </w:rPr>
            </w:rPrChange>
          </w:rPr>
          <w:t>的</w:t>
        </w:r>
      </w:ins>
      <w:r w:rsidRPr="006A3F35">
        <w:rPr>
          <w:rFonts w:ascii="Times New Roman" w:eastAsia="宋体" w:hAnsi="Times New Roman" w:cs="Times New Roman"/>
          <w:rPrChange w:id="1542" w:author="ZhuMeng" w:date="2023-10-12T15:47:00Z">
            <w:rPr/>
          </w:rPrChange>
        </w:rPr>
        <w:t>治理</w:t>
      </w:r>
      <w:r w:rsidRPr="006A3F35">
        <w:rPr>
          <w:rFonts w:ascii="Times New Roman" w:eastAsia="宋体" w:hAnsi="Times New Roman" w:cs="Times New Roman"/>
          <w:rPrChange w:id="1543" w:author="ZhuMeng" w:date="2023-10-12T15:47:00Z">
            <w:rPr/>
          </w:rPrChange>
        </w:rPr>
        <w:t>(</w:t>
      </w:r>
      <w:r w:rsidRPr="006A3F35">
        <w:rPr>
          <w:rFonts w:ascii="Times New Roman" w:eastAsia="宋体" w:hAnsi="Times New Roman" w:cs="Times New Roman"/>
          <w:rPrChange w:id="1544" w:author="ZhuMeng" w:date="2023-10-12T15:47:00Z">
            <w:rPr/>
          </w:rPrChange>
        </w:rPr>
        <w:fldChar w:fldCharType="begin"/>
      </w:r>
      <w:r w:rsidRPr="006A3F35">
        <w:rPr>
          <w:rFonts w:ascii="Times New Roman" w:eastAsia="宋体" w:hAnsi="Times New Roman" w:cs="Times New Roman"/>
          <w:rPrChange w:id="1545" w:author="ZhuMeng" w:date="2023-10-12T15:47:00Z">
            <w:rPr/>
          </w:rPrChange>
        </w:rPr>
        <w:instrText xml:space="preserve"> HYPERLINK \l "ref-YingJiZhuoMa2018" \h </w:instrText>
      </w:r>
      <w:r w:rsidRPr="00595FE8">
        <w:rPr>
          <w:rFonts w:ascii="Times New Roman" w:eastAsia="宋体" w:hAnsi="Times New Roman" w:cs="Times New Roman"/>
        </w:rPr>
      </w:r>
      <w:r w:rsidRPr="006A3F35">
        <w:rPr>
          <w:rFonts w:ascii="Times New Roman" w:eastAsia="宋体" w:hAnsi="Times New Roman" w:cs="Times New Roman"/>
          <w:rPrChange w:id="1546" w:author="ZhuMeng" w:date="2023-10-12T15:47:00Z">
            <w:rPr>
              <w:rStyle w:val="af0"/>
            </w:rPr>
          </w:rPrChange>
        </w:rPr>
        <w:fldChar w:fldCharType="separate"/>
      </w:r>
      <w:r w:rsidRPr="006A3F35">
        <w:rPr>
          <w:rStyle w:val="af0"/>
          <w:rFonts w:ascii="Times New Roman" w:eastAsia="宋体" w:hAnsi="Times New Roman" w:cs="Times New Roman"/>
          <w:rPrChange w:id="1547" w:author="ZhuMeng" w:date="2023-10-12T15:47:00Z">
            <w:rPr>
              <w:rStyle w:val="af0"/>
            </w:rPr>
          </w:rPrChange>
        </w:rPr>
        <w:t>英吉卓玛</w:t>
      </w:r>
      <w:r w:rsidRPr="006A3F35">
        <w:rPr>
          <w:rStyle w:val="af0"/>
          <w:rFonts w:ascii="Times New Roman" w:eastAsia="宋体" w:hAnsi="Times New Roman" w:cs="Times New Roman"/>
          <w:rPrChange w:id="1548" w:author="ZhuMeng" w:date="2023-10-12T15:47:00Z">
            <w:rPr>
              <w:rStyle w:val="af0"/>
            </w:rPr>
          </w:rPrChange>
        </w:rPr>
        <w:t>, 2018</w:t>
      </w:r>
      <w:r w:rsidRPr="006A3F35">
        <w:rPr>
          <w:rStyle w:val="af0"/>
          <w:rFonts w:ascii="Times New Roman" w:eastAsia="宋体" w:hAnsi="Times New Roman" w:cs="Times New Roman"/>
          <w:rPrChange w:id="1549" w:author="ZhuMeng" w:date="2023-10-12T15:47:00Z">
            <w:rPr>
              <w:rStyle w:val="af0"/>
            </w:rPr>
          </w:rPrChange>
        </w:rPr>
        <w:fldChar w:fldCharType="end"/>
      </w:r>
      <w:r w:rsidRPr="006A3F35">
        <w:rPr>
          <w:rFonts w:ascii="Times New Roman" w:eastAsia="宋体" w:hAnsi="Times New Roman" w:cs="Times New Roman"/>
          <w:rPrChange w:id="1550" w:author="ZhuMeng" w:date="2023-10-12T15:47:00Z">
            <w:rPr/>
          </w:rPrChange>
        </w:rPr>
        <w:t>)</w:t>
      </w:r>
      <w:r w:rsidRPr="006A3F35">
        <w:rPr>
          <w:rFonts w:ascii="Times New Roman" w:eastAsia="宋体" w:hAnsi="Times New Roman" w:cs="Times New Roman"/>
          <w:rPrChange w:id="1551" w:author="ZhuMeng" w:date="2023-10-12T15:47:00Z">
            <w:rPr/>
          </w:rPrChange>
        </w:rPr>
        <w:t>。</w:t>
      </w:r>
    </w:p>
    <w:p w14:paraId="00FD28D9" w14:textId="77777777" w:rsidR="0067268E" w:rsidRPr="006A3F35" w:rsidRDefault="0067268E" w:rsidP="00FD1F70">
      <w:pPr>
        <w:pStyle w:val="a0"/>
        <w:spacing w:line="360" w:lineRule="auto"/>
        <w:jc w:val="both"/>
        <w:rPr>
          <w:rFonts w:ascii="Times New Roman" w:eastAsia="宋体" w:hAnsi="Times New Roman" w:cs="Times New Roman"/>
          <w:rPrChange w:id="1552" w:author="ZhuMeng" w:date="2023-10-12T15:47:00Z">
            <w:rPr/>
          </w:rPrChange>
        </w:rPr>
        <w:pPrChange w:id="1553" w:author="ZhuMeng" w:date="2023-10-13T09:17:00Z">
          <w:pPr>
            <w:pStyle w:val="a0"/>
          </w:pPr>
        </w:pPrChange>
      </w:pPr>
      <w:r w:rsidRPr="006A3F35">
        <w:rPr>
          <w:rFonts w:ascii="Times New Roman" w:eastAsia="宋体" w:hAnsi="Times New Roman" w:cs="Times New Roman"/>
          <w:rPrChange w:id="1554" w:author="ZhuMeng" w:date="2023-10-12T15:47:00Z">
            <w:rPr/>
          </w:rPrChange>
        </w:rPr>
        <w:t>就个体能力而言，语言作为人类经济活动的工具，在信息传递上具有价值、效用、成本和收益等经济特性。</w:t>
      </w:r>
      <w:del w:id="1555" w:author="ZhuMeng" w:date="2023-10-12T14:05:00Z">
        <w:r w:rsidRPr="006A3F35" w:rsidDel="00F2704A">
          <w:rPr>
            <w:rFonts w:ascii="Times New Roman" w:eastAsia="宋体" w:hAnsi="Times New Roman" w:cs="Times New Roman"/>
            <w:rPrChange w:id="1556" w:author="ZhuMeng" w:date="2023-10-12T15:47:00Z">
              <w:rPr/>
            </w:rPrChange>
          </w:rPr>
          <w:delText xml:space="preserve"> </w:delText>
        </w:r>
        <w:r w:rsidRPr="006A3F35" w:rsidDel="00F2704A">
          <w:rPr>
            <w:rFonts w:ascii="Times New Roman" w:eastAsia="宋体" w:hAnsi="Times New Roman" w:cs="Times New Roman"/>
            <w:rPrChange w:id="1557" w:author="ZhuMeng" w:date="2023-10-12T15:47:00Z">
              <w:rPr/>
            </w:rPrChange>
          </w:rPr>
          <w:delText>一种语言掌握越好，信息沟通成本越低，信息收益越大，个体就越容易了解与掌握相关的政治、经济、法律等社会生活中的知识和惯例</w:delText>
        </w:r>
        <w:r w:rsidRPr="006A3F35" w:rsidDel="00F2704A">
          <w:rPr>
            <w:rFonts w:ascii="Times New Roman" w:eastAsia="宋体" w:hAnsi="Times New Roman" w:cs="Times New Roman"/>
            <w:rPrChange w:id="1558" w:author="ZhuMeng" w:date="2023-10-12T15:47:00Z">
              <w:rPr/>
            </w:rPrChange>
          </w:rPr>
          <w:delText>(</w:delText>
        </w:r>
        <w:r w:rsidRPr="006A3F35" w:rsidDel="00F2704A">
          <w:rPr>
            <w:rFonts w:ascii="Times New Roman" w:eastAsia="宋体" w:hAnsi="Times New Roman" w:cs="Times New Roman"/>
            <w:rPrChange w:id="1559" w:author="ZhuMeng" w:date="2023-10-12T15:47:00Z">
              <w:rPr/>
            </w:rPrChange>
          </w:rPr>
          <w:fldChar w:fldCharType="begin"/>
        </w:r>
        <w:r w:rsidRPr="006A3F35" w:rsidDel="00F2704A">
          <w:rPr>
            <w:rFonts w:ascii="Times New Roman" w:eastAsia="宋体" w:hAnsi="Times New Roman" w:cs="Times New Roman"/>
            <w:rPrChange w:id="1560" w:author="ZhuMeng" w:date="2023-10-12T15:47:00Z">
              <w:rPr/>
            </w:rPrChange>
          </w:rPr>
          <w:delInstrText xml:space="preserve"> HYPERLINK \l "ref-ZhangWeiGuo2011" \h </w:delInstrText>
        </w:r>
        <w:r w:rsidRPr="00595FE8" w:rsidDel="00F2704A">
          <w:rPr>
            <w:rFonts w:ascii="Times New Roman" w:eastAsia="宋体" w:hAnsi="Times New Roman" w:cs="Times New Roman"/>
          </w:rPr>
        </w:r>
        <w:r w:rsidRPr="006A3F35" w:rsidDel="00F2704A">
          <w:rPr>
            <w:rFonts w:ascii="Times New Roman" w:eastAsia="宋体" w:hAnsi="Times New Roman" w:cs="Times New Roman"/>
            <w:rPrChange w:id="1561" w:author="ZhuMeng" w:date="2023-10-12T15:47:00Z">
              <w:rPr>
                <w:rStyle w:val="af0"/>
              </w:rPr>
            </w:rPrChange>
          </w:rPr>
          <w:fldChar w:fldCharType="separate"/>
        </w:r>
        <w:r w:rsidRPr="006A3F35" w:rsidDel="00F2704A">
          <w:rPr>
            <w:rStyle w:val="af0"/>
            <w:rFonts w:ascii="Times New Roman" w:eastAsia="宋体" w:hAnsi="Times New Roman" w:cs="Times New Roman"/>
            <w:rPrChange w:id="1562" w:author="ZhuMeng" w:date="2023-10-12T15:47:00Z">
              <w:rPr>
                <w:rStyle w:val="af0"/>
              </w:rPr>
            </w:rPrChange>
          </w:rPr>
          <w:delText>张卫国</w:delText>
        </w:r>
        <w:r w:rsidRPr="006A3F35" w:rsidDel="00F2704A">
          <w:rPr>
            <w:rStyle w:val="af0"/>
            <w:rFonts w:ascii="Times New Roman" w:eastAsia="宋体" w:hAnsi="Times New Roman" w:cs="Times New Roman"/>
            <w:rPrChange w:id="1563" w:author="ZhuMeng" w:date="2023-10-12T15:47:00Z">
              <w:rPr>
                <w:rStyle w:val="af0"/>
              </w:rPr>
            </w:rPrChange>
          </w:rPr>
          <w:delText>, 2011</w:delText>
        </w:r>
        <w:r w:rsidRPr="006A3F35" w:rsidDel="00F2704A">
          <w:rPr>
            <w:rStyle w:val="af0"/>
            <w:rFonts w:ascii="Times New Roman" w:eastAsia="宋体" w:hAnsi="Times New Roman" w:cs="Times New Roman"/>
            <w:rPrChange w:id="1564" w:author="ZhuMeng" w:date="2023-10-12T15:47:00Z">
              <w:rPr>
                <w:rStyle w:val="af0"/>
              </w:rPr>
            </w:rPrChange>
          </w:rPr>
          <w:fldChar w:fldCharType="end"/>
        </w:r>
        <w:r w:rsidRPr="006A3F35" w:rsidDel="00F2704A">
          <w:rPr>
            <w:rFonts w:ascii="Times New Roman" w:eastAsia="宋体" w:hAnsi="Times New Roman" w:cs="Times New Roman"/>
            <w:rPrChange w:id="1565" w:author="ZhuMeng" w:date="2023-10-12T15:47:00Z">
              <w:rPr/>
            </w:rPrChange>
          </w:rPr>
          <w:delText>)</w:delText>
        </w:r>
        <w:r w:rsidRPr="006A3F35" w:rsidDel="00F2704A">
          <w:rPr>
            <w:rFonts w:ascii="Times New Roman" w:eastAsia="宋体" w:hAnsi="Times New Roman" w:cs="Times New Roman"/>
            <w:rPrChange w:id="1566" w:author="ZhuMeng" w:date="2023-10-12T15:47:00Z">
              <w:rPr/>
            </w:rPrChange>
          </w:rPr>
          <w:delText>。</w:delText>
        </w:r>
        <w:r w:rsidRPr="006A3F35" w:rsidDel="00F2704A">
          <w:rPr>
            <w:rFonts w:ascii="Times New Roman" w:eastAsia="宋体" w:hAnsi="Times New Roman" w:cs="Times New Roman"/>
            <w:rPrChange w:id="1567" w:author="ZhuMeng" w:date="2023-10-12T15:47:00Z">
              <w:rPr/>
            </w:rPrChange>
          </w:rPr>
          <w:delText xml:space="preserve"> </w:delText>
        </w:r>
      </w:del>
      <w:r w:rsidRPr="006A3F35">
        <w:rPr>
          <w:rFonts w:ascii="Times New Roman" w:eastAsia="宋体" w:hAnsi="Times New Roman" w:cs="Times New Roman"/>
          <w:rPrChange w:id="1568" w:author="ZhuMeng" w:date="2023-10-12T15:47:00Z">
            <w:rPr/>
          </w:rPrChange>
        </w:rPr>
        <w:t>社会语言学表明，掌握一门语言能够有效提高个体的信息获取能力，进而享有更多的公共资源和发展机会</w:t>
      </w:r>
      <w:ins w:id="1569" w:author="ZhuMeng" w:date="2023-10-12T14:05:00Z">
        <w:r w:rsidRPr="006A3F35">
          <w:rPr>
            <w:rFonts w:ascii="Times New Roman" w:eastAsia="宋体" w:hAnsi="Times New Roman" w:cs="Times New Roman"/>
            <w:rPrChange w:id="1570" w:author="ZhuMeng" w:date="2023-10-12T15:47:00Z">
              <w:rPr>
                <w:rFonts w:ascii="Times New Roman" w:hAnsi="Times New Roman" w:cs="Times New Roman"/>
              </w:rPr>
            </w:rPrChange>
          </w:rPr>
          <w:t>(</w:t>
        </w:r>
        <w:r w:rsidRPr="006A3F35">
          <w:rPr>
            <w:rFonts w:ascii="Times New Roman" w:eastAsia="宋体" w:hAnsi="Times New Roman" w:cs="Times New Roman"/>
            <w:rPrChange w:id="1571" w:author="ZhuMeng" w:date="2023-10-12T15:47:00Z">
              <w:rPr/>
            </w:rPrChange>
          </w:rPr>
          <w:fldChar w:fldCharType="begin"/>
        </w:r>
        <w:r w:rsidRPr="006A3F35">
          <w:rPr>
            <w:rFonts w:ascii="Times New Roman" w:eastAsia="宋体" w:hAnsi="Times New Roman" w:cs="Times New Roman"/>
            <w:rPrChange w:id="1572" w:author="ZhuMeng" w:date="2023-10-12T15:47:00Z">
              <w:rPr>
                <w:rFonts w:ascii="Times New Roman" w:hAnsi="Times New Roman" w:cs="Times New Roman"/>
              </w:rPr>
            </w:rPrChange>
          </w:rPr>
          <w:instrText xml:space="preserve"> HYPERLINK \l "ref-ZhangWeiGuo2011" \h </w:instrText>
        </w:r>
        <w:r w:rsidRPr="00595FE8">
          <w:rPr>
            <w:rFonts w:ascii="Times New Roman" w:eastAsia="宋体" w:hAnsi="Times New Roman" w:cs="Times New Roman"/>
          </w:rPr>
        </w:r>
        <w:r w:rsidRPr="006A3F35">
          <w:rPr>
            <w:rFonts w:eastAsia="宋体"/>
            <w:rPrChange w:id="1573" w:author="ZhuMeng" w:date="2023-10-12T15:47:00Z">
              <w:rPr>
                <w:rStyle w:val="af0"/>
                <w:rFonts w:ascii="Times New Roman" w:hAnsi="Times New Roman" w:cs="Times New Roman"/>
              </w:rPr>
            </w:rPrChange>
          </w:rPr>
          <w:fldChar w:fldCharType="separate"/>
        </w:r>
        <w:r w:rsidRPr="006A3F35">
          <w:rPr>
            <w:rStyle w:val="af0"/>
            <w:rFonts w:ascii="Times New Roman" w:eastAsia="宋体" w:hAnsi="Times New Roman" w:cs="Times New Roman" w:hint="eastAsia"/>
            <w:rPrChange w:id="1574" w:author="ZhuMeng" w:date="2023-10-12T15:47:00Z">
              <w:rPr>
                <w:rStyle w:val="af0"/>
                <w:rFonts w:ascii="Times New Roman" w:hAnsi="Times New Roman" w:cs="Times New Roman" w:hint="eastAsia"/>
              </w:rPr>
            </w:rPrChange>
          </w:rPr>
          <w:t>张卫国</w:t>
        </w:r>
        <w:r w:rsidRPr="006A3F35">
          <w:rPr>
            <w:rStyle w:val="af0"/>
            <w:rFonts w:ascii="Times New Roman" w:eastAsia="宋体" w:hAnsi="Times New Roman" w:cs="Times New Roman"/>
            <w:rPrChange w:id="1575" w:author="ZhuMeng" w:date="2023-10-12T15:47:00Z">
              <w:rPr>
                <w:rStyle w:val="af0"/>
                <w:rFonts w:ascii="Times New Roman" w:hAnsi="Times New Roman" w:cs="Times New Roman"/>
              </w:rPr>
            </w:rPrChange>
          </w:rPr>
          <w:t>, 2011</w:t>
        </w:r>
        <w:r w:rsidRPr="006A3F35">
          <w:rPr>
            <w:rStyle w:val="af0"/>
            <w:rFonts w:ascii="Times New Roman" w:eastAsia="宋体" w:hAnsi="Times New Roman" w:cs="Times New Roman"/>
            <w:rPrChange w:id="1576" w:author="ZhuMeng" w:date="2023-10-12T15:47:00Z">
              <w:rPr>
                <w:rStyle w:val="af0"/>
                <w:rFonts w:ascii="Times New Roman" w:hAnsi="Times New Roman" w:cs="Times New Roman"/>
              </w:rPr>
            </w:rPrChange>
          </w:rPr>
          <w:fldChar w:fldCharType="end"/>
        </w:r>
        <w:r w:rsidRPr="006A3F35">
          <w:rPr>
            <w:rFonts w:ascii="Times New Roman" w:eastAsia="宋体" w:hAnsi="Times New Roman" w:cs="Times New Roman"/>
            <w:rPrChange w:id="1577" w:author="ZhuMeng" w:date="2023-10-12T15:47:00Z">
              <w:rPr>
                <w:rFonts w:ascii="Times New Roman" w:hAnsi="Times New Roman" w:cs="Times New Roman"/>
              </w:rPr>
            </w:rPrChange>
          </w:rPr>
          <w:t>)</w:t>
        </w:r>
        <w:r w:rsidRPr="006A3F35">
          <w:rPr>
            <w:rFonts w:ascii="Times New Roman" w:eastAsia="宋体" w:hAnsi="Times New Roman" w:cs="Times New Roman" w:hint="eastAsia"/>
            <w:rPrChange w:id="1578" w:author="ZhuMeng" w:date="2023-10-12T15:47:00Z">
              <w:rPr>
                <w:rFonts w:ascii="Times New Roman" w:hAnsi="Times New Roman" w:cs="Times New Roman" w:hint="eastAsia"/>
              </w:rPr>
            </w:rPrChange>
          </w:rPr>
          <w:t>。</w:t>
        </w:r>
      </w:ins>
      <w:del w:id="1579" w:author="ZhuMeng" w:date="2023-10-12T14:06:00Z">
        <w:r w:rsidRPr="006A3F35" w:rsidDel="00842D74">
          <w:rPr>
            <w:rFonts w:ascii="Times New Roman" w:eastAsia="宋体" w:hAnsi="Times New Roman" w:cs="Times New Roman"/>
            <w:rPrChange w:id="1580" w:author="ZhuMeng" w:date="2023-10-12T15:47:00Z">
              <w:rPr/>
            </w:rPrChange>
          </w:rPr>
          <w:delText>。</w:delText>
        </w:r>
      </w:del>
      <w:ins w:id="1581" w:author="ZhuMeng" w:date="2023-10-12T14:05:00Z">
        <w:r w:rsidRPr="006A3F35">
          <w:rPr>
            <w:rFonts w:ascii="Times New Roman" w:eastAsia="宋体" w:hAnsi="Times New Roman" w:cs="Times New Roman" w:hint="eastAsia"/>
            <w:rPrChange w:id="1582" w:author="ZhuMeng" w:date="2023-10-12T15:47:00Z">
              <w:rPr>
                <w:rFonts w:ascii="Times New Roman" w:hAnsi="Times New Roman" w:cs="Times New Roman" w:hint="eastAsia"/>
              </w:rPr>
            </w:rPrChange>
          </w:rPr>
          <w:t>一种语言掌握越好，信息沟通成本越低，信息收益越大，个体也就</w:t>
        </w:r>
      </w:ins>
      <w:ins w:id="1583" w:author="ZhuMeng" w:date="2023-10-12T14:06:00Z">
        <w:r w:rsidRPr="006A3F35">
          <w:rPr>
            <w:rFonts w:ascii="Times New Roman" w:eastAsia="宋体" w:hAnsi="Times New Roman" w:cs="Times New Roman" w:hint="eastAsia"/>
            <w:rPrChange w:id="1584" w:author="ZhuMeng" w:date="2023-10-12T15:47:00Z">
              <w:rPr>
                <w:rFonts w:ascii="Times New Roman" w:hAnsi="Times New Roman" w:cs="Times New Roman" w:hint="eastAsia"/>
              </w:rPr>
            </w:rPrChange>
          </w:rPr>
          <w:t>更</w:t>
        </w:r>
      </w:ins>
      <w:ins w:id="1585" w:author="ZhuMeng" w:date="2023-10-12T14:05:00Z">
        <w:r w:rsidRPr="006A3F35">
          <w:rPr>
            <w:rFonts w:ascii="Times New Roman" w:eastAsia="宋体" w:hAnsi="Times New Roman" w:cs="Times New Roman" w:hint="eastAsia"/>
            <w:rPrChange w:id="1586" w:author="ZhuMeng" w:date="2023-10-12T15:47:00Z">
              <w:rPr>
                <w:rFonts w:ascii="Times New Roman" w:hAnsi="Times New Roman" w:cs="Times New Roman" w:hint="eastAsia"/>
              </w:rPr>
            </w:rPrChange>
          </w:rPr>
          <w:t>容易了解与掌握相关的政治、经济、法律等社会生活中的知识和惯例</w:t>
        </w:r>
      </w:ins>
      <w:ins w:id="1587" w:author="ZhuMeng" w:date="2023-10-12T14:06:00Z">
        <w:r w:rsidRPr="006A3F35">
          <w:rPr>
            <w:rFonts w:ascii="Times New Roman" w:eastAsia="宋体" w:hAnsi="Times New Roman" w:cs="Times New Roman" w:hint="eastAsia"/>
            <w:rPrChange w:id="1588" w:author="ZhuMeng" w:date="2023-10-12T15:47:00Z">
              <w:rPr>
                <w:rFonts w:ascii="Times New Roman" w:hAnsi="Times New Roman" w:cs="Times New Roman" w:hint="eastAsia"/>
              </w:rPr>
            </w:rPrChange>
          </w:rPr>
          <w:t>。</w:t>
        </w:r>
      </w:ins>
      <w:del w:id="1589" w:author="ZhuMeng" w:date="2023-10-12T14:05:00Z">
        <w:r w:rsidRPr="006A3F35" w:rsidDel="00842D74">
          <w:rPr>
            <w:rFonts w:ascii="Times New Roman" w:eastAsia="宋体" w:hAnsi="Times New Roman" w:cs="Times New Roman"/>
            <w:rPrChange w:id="1590" w:author="ZhuMeng" w:date="2023-10-12T15:47:00Z">
              <w:rPr/>
            </w:rPrChange>
          </w:rPr>
          <w:delText xml:space="preserve"> </w:delText>
        </w:r>
      </w:del>
      <w:r w:rsidRPr="006A3F35">
        <w:rPr>
          <w:rFonts w:ascii="Times New Roman" w:eastAsia="宋体" w:hAnsi="Times New Roman" w:cs="Times New Roman"/>
          <w:rPrChange w:id="1591" w:author="ZhuMeng" w:date="2023-10-12T15:47:00Z">
            <w:rPr/>
          </w:rPrChange>
        </w:rPr>
        <w:t>实证研究</w:t>
      </w:r>
      <w:del w:id="1592" w:author="ZhuMeng" w:date="2023-10-12T14:06:00Z">
        <w:r w:rsidRPr="006A3F35" w:rsidDel="00842D74">
          <w:rPr>
            <w:rFonts w:ascii="Times New Roman" w:eastAsia="宋体" w:hAnsi="Times New Roman" w:cs="Times New Roman"/>
            <w:rPrChange w:id="1593" w:author="ZhuMeng" w:date="2023-10-12T15:47:00Z">
              <w:rPr/>
            </w:rPrChange>
          </w:rPr>
          <w:delText>也</w:delText>
        </w:r>
      </w:del>
      <w:r w:rsidRPr="006A3F35">
        <w:rPr>
          <w:rFonts w:ascii="Times New Roman" w:eastAsia="宋体" w:hAnsi="Times New Roman" w:cs="Times New Roman"/>
          <w:rPrChange w:id="1594" w:author="ZhuMeng" w:date="2023-10-12T15:47:00Z">
            <w:rPr/>
          </w:rPrChange>
        </w:rPr>
        <w:t>显示，语言水平相对较高的人群由于交流障碍更少，拥有更好表现自身能力的交流工具，因而更受人才市场青睐，也更</w:t>
      </w:r>
      <w:del w:id="1595" w:author="ZhuMeng" w:date="2023-10-12T14:06:00Z">
        <w:r w:rsidRPr="006A3F35" w:rsidDel="00842D74">
          <w:rPr>
            <w:rFonts w:ascii="Times New Roman" w:eastAsia="宋体" w:hAnsi="Times New Roman" w:cs="Times New Roman"/>
            <w:rPrChange w:id="1596" w:author="ZhuMeng" w:date="2023-10-12T15:47:00Z">
              <w:rPr/>
            </w:rPrChange>
          </w:rPr>
          <w:delText>有可</w:delText>
        </w:r>
      </w:del>
      <w:r w:rsidRPr="006A3F35">
        <w:rPr>
          <w:rFonts w:ascii="Times New Roman" w:eastAsia="宋体" w:hAnsi="Times New Roman" w:cs="Times New Roman"/>
          <w:rPrChange w:id="1597" w:author="ZhuMeng" w:date="2023-10-12T15:47:00Z">
            <w:rPr/>
          </w:rPrChange>
        </w:rPr>
        <w:t>能适应现有生活环境，攀升到较高的社会地位，其个人社会定位也更为稳定</w:t>
      </w:r>
      <w:r w:rsidRPr="006A3F35">
        <w:rPr>
          <w:rFonts w:ascii="Times New Roman" w:eastAsia="宋体" w:hAnsi="Times New Roman" w:cs="Times New Roman"/>
          <w:rPrChange w:id="1598" w:author="ZhuMeng" w:date="2023-10-12T15:47:00Z">
            <w:rPr/>
          </w:rPrChange>
        </w:rPr>
        <w:t>(</w:t>
      </w:r>
      <w:r w:rsidRPr="006A3F35">
        <w:rPr>
          <w:rFonts w:ascii="Times New Roman" w:eastAsia="宋体" w:hAnsi="Times New Roman" w:cs="Times New Roman"/>
          <w:rPrChange w:id="1599" w:author="ZhuMeng" w:date="2023-10-12T15:47:00Z">
            <w:rPr/>
          </w:rPrChange>
        </w:rPr>
        <w:fldChar w:fldCharType="begin"/>
      </w:r>
      <w:r w:rsidRPr="006A3F35">
        <w:rPr>
          <w:rFonts w:ascii="Times New Roman" w:eastAsia="宋体" w:hAnsi="Times New Roman" w:cs="Times New Roman"/>
          <w:rPrChange w:id="1600" w:author="ZhuMeng" w:date="2023-10-12T15:47:00Z">
            <w:rPr/>
          </w:rPrChange>
        </w:rPr>
        <w:instrText xml:space="preserve"> HYPERLINK \l "ref-ZhangWeiGuoSunTao2016" \h </w:instrText>
      </w:r>
      <w:r w:rsidRPr="00595FE8">
        <w:rPr>
          <w:rFonts w:ascii="Times New Roman" w:eastAsia="宋体" w:hAnsi="Times New Roman" w:cs="Times New Roman"/>
        </w:rPr>
      </w:r>
      <w:r w:rsidRPr="006A3F35">
        <w:rPr>
          <w:rFonts w:ascii="Times New Roman" w:eastAsia="宋体" w:hAnsi="Times New Roman" w:cs="Times New Roman"/>
          <w:rPrChange w:id="1601" w:author="ZhuMeng" w:date="2023-10-12T15:47:00Z">
            <w:rPr>
              <w:rStyle w:val="af0"/>
            </w:rPr>
          </w:rPrChange>
        </w:rPr>
        <w:fldChar w:fldCharType="separate"/>
      </w:r>
      <w:r w:rsidRPr="006A3F35">
        <w:rPr>
          <w:rStyle w:val="af0"/>
          <w:rFonts w:ascii="Times New Roman" w:eastAsia="宋体" w:hAnsi="Times New Roman" w:cs="Times New Roman"/>
          <w:rPrChange w:id="1602" w:author="ZhuMeng" w:date="2023-10-12T15:47:00Z">
            <w:rPr>
              <w:rStyle w:val="af0"/>
            </w:rPr>
          </w:rPrChange>
        </w:rPr>
        <w:t>张卫国</w:t>
      </w:r>
      <w:r w:rsidRPr="006A3F35">
        <w:rPr>
          <w:rStyle w:val="af0"/>
          <w:rFonts w:ascii="Times New Roman" w:eastAsia="宋体" w:hAnsi="Times New Roman" w:cs="Times New Roman"/>
          <w:rPrChange w:id="1603" w:author="ZhuMeng" w:date="2023-10-12T15:47:00Z">
            <w:rPr>
              <w:rStyle w:val="af0"/>
            </w:rPr>
          </w:rPrChange>
        </w:rPr>
        <w:t xml:space="preserve"> &amp; </w:t>
      </w:r>
      <w:r w:rsidRPr="006A3F35">
        <w:rPr>
          <w:rStyle w:val="af0"/>
          <w:rFonts w:ascii="Times New Roman" w:eastAsia="宋体" w:hAnsi="Times New Roman" w:cs="Times New Roman"/>
          <w:rPrChange w:id="1604" w:author="ZhuMeng" w:date="2023-10-12T15:47:00Z">
            <w:rPr>
              <w:rStyle w:val="af0"/>
            </w:rPr>
          </w:rPrChange>
        </w:rPr>
        <w:t>孙涛</w:t>
      </w:r>
      <w:r w:rsidRPr="006A3F35">
        <w:rPr>
          <w:rStyle w:val="af0"/>
          <w:rFonts w:ascii="Times New Roman" w:eastAsia="宋体" w:hAnsi="Times New Roman" w:cs="Times New Roman"/>
          <w:rPrChange w:id="1605" w:author="ZhuMeng" w:date="2023-10-12T15:47:00Z">
            <w:rPr>
              <w:rStyle w:val="af0"/>
            </w:rPr>
          </w:rPrChange>
        </w:rPr>
        <w:t>, 2016</w:t>
      </w:r>
      <w:r w:rsidRPr="006A3F35">
        <w:rPr>
          <w:rStyle w:val="af0"/>
          <w:rFonts w:ascii="Times New Roman" w:eastAsia="宋体" w:hAnsi="Times New Roman" w:cs="Times New Roman"/>
          <w:rPrChange w:id="1606" w:author="ZhuMeng" w:date="2023-10-12T15:47:00Z">
            <w:rPr>
              <w:rStyle w:val="af0"/>
            </w:rPr>
          </w:rPrChange>
        </w:rPr>
        <w:fldChar w:fldCharType="end"/>
      </w:r>
      <w:r w:rsidRPr="006A3F35">
        <w:rPr>
          <w:rFonts w:ascii="Times New Roman" w:eastAsia="宋体" w:hAnsi="Times New Roman" w:cs="Times New Roman"/>
          <w:rPrChange w:id="1607" w:author="ZhuMeng" w:date="2023-10-12T15:47:00Z">
            <w:rPr/>
          </w:rPrChange>
        </w:rPr>
        <w:t>)</w:t>
      </w:r>
      <w:r w:rsidRPr="006A3F35">
        <w:rPr>
          <w:rFonts w:ascii="Times New Roman" w:eastAsia="宋体" w:hAnsi="Times New Roman" w:cs="Times New Roman"/>
          <w:rPrChange w:id="1608" w:author="ZhuMeng" w:date="2023-10-12T15:47:00Z">
            <w:rPr/>
          </w:rPrChange>
        </w:rPr>
        <w:t>。</w:t>
      </w:r>
    </w:p>
    <w:p w14:paraId="0B14B06D" w14:textId="4669C712" w:rsidR="0067268E" w:rsidRPr="006A3F35" w:rsidRDefault="0067268E" w:rsidP="00FD1F70">
      <w:pPr>
        <w:pStyle w:val="a0"/>
        <w:spacing w:line="360" w:lineRule="auto"/>
        <w:jc w:val="both"/>
        <w:rPr>
          <w:rFonts w:ascii="Times New Roman" w:eastAsia="宋体" w:hAnsi="Times New Roman" w:cs="Times New Roman"/>
          <w:rPrChange w:id="1609" w:author="ZhuMeng" w:date="2023-10-12T15:47:00Z">
            <w:rPr/>
          </w:rPrChange>
        </w:rPr>
        <w:pPrChange w:id="1610" w:author="ZhuMeng" w:date="2023-10-13T09:17:00Z">
          <w:pPr>
            <w:pStyle w:val="a0"/>
          </w:pPr>
        </w:pPrChange>
      </w:pPr>
      <w:r w:rsidRPr="006A3F35">
        <w:rPr>
          <w:rFonts w:ascii="Times New Roman" w:eastAsia="宋体" w:hAnsi="Times New Roman" w:cs="Times New Roman"/>
          <w:rPrChange w:id="1611" w:author="ZhuMeng" w:date="2023-10-12T15:47:00Z">
            <w:rPr/>
          </w:rPrChange>
        </w:rPr>
        <w:t>从个体认知来看，语言</w:t>
      </w:r>
      <w:del w:id="1612" w:author="ZhuMeng" w:date="2023-10-12T14:06:00Z">
        <w:r w:rsidRPr="006A3F35" w:rsidDel="00842D74">
          <w:rPr>
            <w:rFonts w:ascii="Times New Roman" w:eastAsia="宋体" w:hAnsi="Times New Roman" w:cs="Times New Roman"/>
            <w:rPrChange w:id="1613" w:author="ZhuMeng" w:date="2023-10-12T15:47:00Z">
              <w:rPr/>
            </w:rPrChange>
          </w:rPr>
          <w:delText>与</w:delText>
        </w:r>
      </w:del>
      <w:r w:rsidRPr="006A3F35">
        <w:rPr>
          <w:rFonts w:ascii="Times New Roman" w:eastAsia="宋体" w:hAnsi="Times New Roman" w:cs="Times New Roman"/>
          <w:rPrChange w:id="1614" w:author="ZhuMeng" w:date="2023-10-12T15:47:00Z">
            <w:rPr/>
          </w:rPrChange>
        </w:rPr>
        <w:t>塑造自我认知，人们的自我定位很大程度上来源于与他人接触后的内省</w:t>
      </w:r>
      <w:r w:rsidRPr="006A3F35">
        <w:rPr>
          <w:rFonts w:ascii="Times New Roman" w:eastAsia="宋体" w:hAnsi="Times New Roman" w:cs="Times New Roman"/>
          <w:rPrChange w:id="1615" w:author="ZhuMeng" w:date="2023-10-12T15:47:00Z">
            <w:rPr/>
          </w:rPrChange>
        </w:rPr>
        <w:t>(</w:t>
      </w:r>
      <w:r w:rsidRPr="006A3F35">
        <w:rPr>
          <w:rFonts w:ascii="Times New Roman" w:eastAsia="宋体" w:hAnsi="Times New Roman" w:cs="Times New Roman"/>
          <w:rPrChange w:id="1616" w:author="ZhuMeng" w:date="2023-10-12T15:47:00Z">
            <w:rPr/>
          </w:rPrChange>
        </w:rPr>
        <w:fldChar w:fldCharType="begin"/>
      </w:r>
      <w:r w:rsidRPr="006A3F35">
        <w:rPr>
          <w:rFonts w:ascii="Times New Roman" w:eastAsia="宋体" w:hAnsi="Times New Roman" w:cs="Times New Roman"/>
          <w:rPrChange w:id="1617" w:author="ZhuMeng" w:date="2023-10-12T15:47:00Z">
            <w:rPr/>
          </w:rPrChange>
        </w:rPr>
        <w:instrText xml:space="preserve"> HYPERLINK \l "ref-Mead2012" \h </w:instrText>
      </w:r>
      <w:r w:rsidRPr="00595FE8">
        <w:rPr>
          <w:rFonts w:ascii="Times New Roman" w:eastAsia="宋体" w:hAnsi="Times New Roman" w:cs="Times New Roman"/>
        </w:rPr>
      </w:r>
      <w:r w:rsidRPr="006A3F35">
        <w:rPr>
          <w:rFonts w:ascii="Times New Roman" w:eastAsia="宋体" w:hAnsi="Times New Roman" w:cs="Times New Roman"/>
          <w:rPrChange w:id="1618" w:author="ZhuMeng" w:date="2023-10-12T15:47:00Z">
            <w:rPr>
              <w:rStyle w:val="af0"/>
            </w:rPr>
          </w:rPrChange>
        </w:rPr>
        <w:fldChar w:fldCharType="separate"/>
      </w:r>
      <w:r w:rsidRPr="006A3F35">
        <w:rPr>
          <w:rStyle w:val="af0"/>
          <w:rFonts w:ascii="Times New Roman" w:eastAsia="宋体" w:hAnsi="Times New Roman" w:cs="Times New Roman"/>
          <w:rPrChange w:id="1619" w:author="ZhuMeng" w:date="2023-10-12T15:47:00Z">
            <w:rPr>
              <w:rStyle w:val="af0"/>
            </w:rPr>
          </w:rPrChange>
        </w:rPr>
        <w:t>Mead, 2012</w:t>
      </w:r>
      <w:r w:rsidRPr="006A3F35">
        <w:rPr>
          <w:rStyle w:val="af0"/>
          <w:rFonts w:ascii="Times New Roman" w:eastAsia="宋体" w:hAnsi="Times New Roman" w:cs="Times New Roman"/>
          <w:rPrChange w:id="1620" w:author="ZhuMeng" w:date="2023-10-12T15:47:00Z">
            <w:rPr>
              <w:rStyle w:val="af0"/>
            </w:rPr>
          </w:rPrChange>
        </w:rPr>
        <w:fldChar w:fldCharType="end"/>
      </w:r>
      <w:r w:rsidRPr="006A3F35">
        <w:rPr>
          <w:rFonts w:ascii="Times New Roman" w:eastAsia="宋体" w:hAnsi="Times New Roman" w:cs="Times New Roman"/>
          <w:rPrChange w:id="1621" w:author="ZhuMeng" w:date="2023-10-12T15:47:00Z">
            <w:rPr/>
          </w:rPrChange>
        </w:rPr>
        <w:t>)</w:t>
      </w:r>
      <w:r w:rsidRPr="006A3F35">
        <w:rPr>
          <w:rFonts w:ascii="Times New Roman" w:eastAsia="宋体" w:hAnsi="Times New Roman" w:cs="Times New Roman"/>
          <w:rPrChange w:id="1622" w:author="ZhuMeng" w:date="2023-10-12T15:47:00Z">
            <w:rPr/>
          </w:rPrChange>
        </w:rPr>
        <w:t>。</w:t>
      </w:r>
      <w:r w:rsidRPr="006A3F35">
        <w:rPr>
          <w:rFonts w:ascii="Times New Roman" w:eastAsia="宋体" w:hAnsi="Times New Roman" w:cs="Times New Roman"/>
          <w:rPrChange w:id="1623" w:author="ZhuMeng" w:date="2023-10-12T15:47:00Z">
            <w:rPr/>
          </w:rPrChange>
        </w:rPr>
        <w:t xml:space="preserve"> </w:t>
      </w:r>
      <w:r w:rsidRPr="006A3F35">
        <w:rPr>
          <w:rFonts w:ascii="Times New Roman" w:eastAsia="宋体" w:hAnsi="Times New Roman" w:cs="Times New Roman"/>
          <w:rPrChange w:id="1624" w:author="ZhuMeng" w:date="2023-10-12T15:47:00Z">
            <w:rPr/>
          </w:rPrChange>
        </w:rPr>
        <w:t>个体对于主流语种掌握能力越突出，交流成本越低，在拓展人际网络时遭遇的阻碍越少，其社会融入便</w:t>
      </w:r>
      <w:ins w:id="1625" w:author="ZhuMeng" w:date="2023-10-12T14:06:00Z">
        <w:r w:rsidRPr="006A3F35">
          <w:rPr>
            <w:rFonts w:ascii="Times New Roman" w:eastAsia="宋体" w:hAnsi="Times New Roman" w:cs="Times New Roman" w:hint="eastAsia"/>
            <w:rPrChange w:id="1626" w:author="ZhuMeng" w:date="2023-10-12T15:47:00Z">
              <w:rPr>
                <w:rFonts w:ascii="Times New Roman" w:hAnsi="Times New Roman" w:cs="Times New Roman" w:hint="eastAsia"/>
              </w:rPr>
            </w:rPrChange>
          </w:rPr>
          <w:t>会</w:t>
        </w:r>
      </w:ins>
      <w:ins w:id="1627" w:author="ZhuMeng" w:date="2023-10-12T14:07:00Z">
        <w:r w:rsidRPr="006A3F35">
          <w:rPr>
            <w:rFonts w:ascii="Times New Roman" w:eastAsia="宋体" w:hAnsi="Times New Roman" w:cs="Times New Roman" w:hint="eastAsia"/>
            <w:rPrChange w:id="1628" w:author="ZhuMeng" w:date="2023-10-12T15:47:00Z">
              <w:rPr>
                <w:rFonts w:ascii="Times New Roman" w:hAnsi="Times New Roman" w:cs="Times New Roman" w:hint="eastAsia"/>
              </w:rPr>
            </w:rPrChange>
          </w:rPr>
          <w:t>更加</w:t>
        </w:r>
      </w:ins>
      <w:r w:rsidRPr="006A3F35">
        <w:rPr>
          <w:rFonts w:ascii="Times New Roman" w:eastAsia="宋体" w:hAnsi="Times New Roman" w:cs="Times New Roman"/>
          <w:rPrChange w:id="1629" w:author="ZhuMeng" w:date="2023-10-12T15:47:00Z">
            <w:rPr/>
          </w:rPrChange>
        </w:rPr>
        <w:t>顺畅，因而对自身和社会的评价也就越高。</w:t>
      </w:r>
      <w:r w:rsidRPr="006A3F35">
        <w:rPr>
          <w:rFonts w:ascii="Times New Roman" w:eastAsia="宋体" w:hAnsi="Times New Roman" w:cs="Times New Roman"/>
          <w:rPrChange w:id="1630" w:author="ZhuMeng" w:date="2023-10-12T15:47:00Z">
            <w:rPr/>
          </w:rPrChange>
        </w:rPr>
        <w:t xml:space="preserve"> </w:t>
      </w:r>
      <w:r w:rsidRPr="006A3F35">
        <w:rPr>
          <w:rFonts w:ascii="Times New Roman" w:eastAsia="宋体" w:hAnsi="Times New Roman" w:cs="Times New Roman"/>
          <w:rPrChange w:id="1631" w:author="ZhuMeng" w:date="2023-10-12T15:47:00Z">
            <w:rPr/>
          </w:rPrChange>
        </w:rPr>
        <w:t>当一个人擅长并非所有人都掌握但又普遍认同某种语言时（如一种通用语），语言就成为证明其能力的依据；语言掌握程度越高，其自我认同也就越强。</w:t>
      </w:r>
      <w:r w:rsidRPr="006A3F35">
        <w:rPr>
          <w:rFonts w:ascii="Times New Roman" w:eastAsia="宋体" w:hAnsi="Times New Roman" w:cs="Times New Roman"/>
          <w:rPrChange w:id="1632" w:author="ZhuMeng" w:date="2023-10-12T15:47:00Z">
            <w:rPr/>
          </w:rPrChange>
        </w:rPr>
        <w:t xml:space="preserve"> </w:t>
      </w:r>
      <w:r w:rsidRPr="006A3F35">
        <w:rPr>
          <w:rFonts w:ascii="Times New Roman" w:eastAsia="宋体" w:hAnsi="Times New Roman" w:cs="Times New Roman"/>
          <w:rPrChange w:id="1633" w:author="ZhuMeng" w:date="2023-10-12T15:47:00Z">
            <w:rPr/>
          </w:rPrChange>
        </w:rPr>
        <w:t>譬如，祁虹</w:t>
      </w:r>
      <w:r w:rsidRPr="006A3F35">
        <w:rPr>
          <w:rFonts w:ascii="Times New Roman" w:eastAsia="宋体" w:hAnsi="Times New Roman" w:cs="Times New Roman"/>
          <w:rPrChange w:id="1634" w:author="ZhuMeng" w:date="2023-10-12T15:47:00Z">
            <w:rPr/>
          </w:rPrChange>
        </w:rPr>
        <w:t xml:space="preserve"> &amp; </w:t>
      </w:r>
      <w:r w:rsidRPr="006A3F35">
        <w:rPr>
          <w:rFonts w:ascii="Times New Roman" w:eastAsia="宋体" w:hAnsi="Times New Roman" w:cs="Times New Roman"/>
          <w:rPrChange w:id="1635" w:author="ZhuMeng" w:date="2023-10-12T15:47:00Z">
            <w:rPr/>
          </w:rPrChange>
        </w:rPr>
        <w:t>黎宏</w:t>
      </w:r>
      <w:r w:rsidRPr="006A3F35">
        <w:rPr>
          <w:rFonts w:ascii="Times New Roman" w:eastAsia="宋体" w:hAnsi="Times New Roman" w:cs="Times New Roman"/>
          <w:rPrChange w:id="1636" w:author="ZhuMeng" w:date="2023-10-12T15:47:00Z">
            <w:rPr/>
          </w:rPrChange>
        </w:rPr>
        <w:t xml:space="preserve"> (</w:t>
      </w:r>
      <w:r w:rsidRPr="006A3F35">
        <w:rPr>
          <w:rFonts w:ascii="Times New Roman" w:eastAsia="宋体" w:hAnsi="Times New Roman" w:cs="Times New Roman"/>
          <w:rPrChange w:id="1637" w:author="ZhuMeng" w:date="2023-10-12T15:47:00Z">
            <w:rPr/>
          </w:rPrChange>
        </w:rPr>
        <w:fldChar w:fldCharType="begin"/>
      </w:r>
      <w:r w:rsidRPr="006A3F35">
        <w:rPr>
          <w:rFonts w:ascii="Times New Roman" w:eastAsia="宋体" w:hAnsi="Times New Roman" w:cs="Times New Roman"/>
          <w:rPrChange w:id="1638" w:author="ZhuMeng" w:date="2023-10-12T15:47:00Z">
            <w:rPr/>
          </w:rPrChange>
        </w:rPr>
        <w:instrText xml:space="preserve"> HYPERLINK \l "ref-QiHongLiHong2004" \h </w:instrText>
      </w:r>
      <w:r w:rsidRPr="00595FE8">
        <w:rPr>
          <w:rFonts w:ascii="Times New Roman" w:eastAsia="宋体" w:hAnsi="Times New Roman" w:cs="Times New Roman"/>
        </w:rPr>
      </w:r>
      <w:r w:rsidRPr="006A3F35">
        <w:rPr>
          <w:rFonts w:ascii="Times New Roman" w:eastAsia="宋体" w:hAnsi="Times New Roman" w:cs="Times New Roman"/>
          <w:rPrChange w:id="1639" w:author="ZhuMeng" w:date="2023-10-12T15:47:00Z">
            <w:rPr>
              <w:rStyle w:val="af0"/>
            </w:rPr>
          </w:rPrChange>
        </w:rPr>
        <w:fldChar w:fldCharType="separate"/>
      </w:r>
      <w:r w:rsidRPr="006A3F35">
        <w:rPr>
          <w:rStyle w:val="af0"/>
          <w:rFonts w:ascii="Times New Roman" w:eastAsia="宋体" w:hAnsi="Times New Roman" w:cs="Times New Roman"/>
          <w:rPrChange w:id="1640" w:author="ZhuMeng" w:date="2023-10-12T15:47:00Z">
            <w:rPr>
              <w:rStyle w:val="af0"/>
            </w:rPr>
          </w:rPrChange>
        </w:rPr>
        <w:t>2004</w:t>
      </w:r>
      <w:r w:rsidRPr="006A3F35">
        <w:rPr>
          <w:rStyle w:val="af0"/>
          <w:rFonts w:ascii="Times New Roman" w:eastAsia="宋体" w:hAnsi="Times New Roman" w:cs="Times New Roman"/>
          <w:rPrChange w:id="1641" w:author="ZhuMeng" w:date="2023-10-12T15:47:00Z">
            <w:rPr>
              <w:rStyle w:val="af0"/>
            </w:rPr>
          </w:rPrChange>
        </w:rPr>
        <w:fldChar w:fldCharType="end"/>
      </w:r>
      <w:r w:rsidRPr="006A3F35">
        <w:rPr>
          <w:rFonts w:ascii="Times New Roman" w:eastAsia="宋体" w:hAnsi="Times New Roman" w:cs="Times New Roman"/>
          <w:rPrChange w:id="1642" w:author="ZhuMeng" w:date="2023-10-12T15:47:00Z">
            <w:rPr/>
          </w:rPrChange>
        </w:rPr>
        <w:t xml:space="preserve">) </w:t>
      </w:r>
      <w:r w:rsidRPr="006A3F35">
        <w:rPr>
          <w:rFonts w:ascii="Times New Roman" w:eastAsia="宋体" w:hAnsi="Times New Roman" w:cs="Times New Roman"/>
          <w:rPrChange w:id="1643" w:author="ZhuMeng" w:date="2023-10-12T15:47:00Z">
            <w:rPr/>
          </w:rPrChange>
        </w:rPr>
        <w:t>对语言学习者自我认知的研究表明，语言能力的提高对个人自信心具有显著的积极</w:t>
      </w:r>
      <w:r w:rsidRPr="006A3F35">
        <w:rPr>
          <w:rFonts w:ascii="Times New Roman" w:eastAsia="宋体" w:hAnsi="Times New Roman" w:cs="Times New Roman"/>
          <w:rPrChange w:id="1644" w:author="ZhuMeng" w:date="2023-10-12T15:47:00Z">
            <w:rPr/>
          </w:rPrChange>
        </w:rPr>
        <w:lastRenderedPageBreak/>
        <w:t>作用。</w:t>
      </w:r>
      <w:r w:rsidRPr="006A3F35">
        <w:rPr>
          <w:rFonts w:ascii="Times New Roman" w:eastAsia="宋体" w:hAnsi="Times New Roman" w:cs="Times New Roman"/>
          <w:rPrChange w:id="1645" w:author="ZhuMeng" w:date="2023-10-12T15:47:00Z">
            <w:rPr/>
          </w:rPrChange>
        </w:rPr>
        <w:t xml:space="preserve"> </w:t>
      </w:r>
      <w:r w:rsidRPr="006A3F35">
        <w:rPr>
          <w:rFonts w:ascii="Times New Roman" w:eastAsia="宋体" w:hAnsi="Times New Roman" w:cs="Times New Roman"/>
          <w:rPrChange w:id="1646" w:author="ZhuMeng" w:date="2023-10-12T15:47:00Z">
            <w:rPr/>
          </w:rPrChange>
        </w:rPr>
        <w:t>更进一步，在学习语言的过程中，学习者不仅内化了语言能力，还在与目标文化的交互中完成意义建构</w:t>
      </w:r>
      <w:ins w:id="1647" w:author="ZhuMeng" w:date="2023-10-12T14:07:00Z">
        <w:r w:rsidRPr="006A3F35">
          <w:rPr>
            <w:rFonts w:ascii="Times New Roman" w:eastAsia="宋体" w:hAnsi="Times New Roman" w:cs="Times New Roman" w:hint="eastAsia"/>
            <w:rPrChange w:id="1648" w:author="ZhuMeng" w:date="2023-10-12T15:47:00Z">
              <w:rPr>
                <w:rFonts w:ascii="Times New Roman" w:hAnsi="Times New Roman" w:cs="Times New Roman" w:hint="eastAsia"/>
              </w:rPr>
            </w:rPrChange>
          </w:rPr>
          <w:t>和</w:t>
        </w:r>
      </w:ins>
      <w:del w:id="1649" w:author="ZhuMeng" w:date="2023-10-12T14:07:00Z">
        <w:r w:rsidRPr="006A3F35" w:rsidDel="008A3F0D">
          <w:rPr>
            <w:rFonts w:ascii="Times New Roman" w:eastAsia="宋体" w:hAnsi="Times New Roman" w:cs="Times New Roman"/>
            <w:rPrChange w:id="1650" w:author="ZhuMeng" w:date="2023-10-12T15:47:00Z">
              <w:rPr/>
            </w:rPrChange>
          </w:rPr>
          <w:delText>或</w:delText>
        </w:r>
      </w:del>
      <w:r w:rsidRPr="006A3F35">
        <w:rPr>
          <w:rFonts w:ascii="Times New Roman" w:eastAsia="宋体" w:hAnsi="Times New Roman" w:cs="Times New Roman"/>
          <w:rPrChange w:id="1651" w:author="ZhuMeng" w:date="2023-10-12T15:47:00Z">
            <w:rPr/>
          </w:rPrChange>
        </w:rPr>
        <w:t>意义生成，从而实现了自我建构和自我评价的提高</w:t>
      </w:r>
      <w:r w:rsidRPr="006A3F35">
        <w:rPr>
          <w:rFonts w:ascii="Times New Roman" w:eastAsia="宋体" w:hAnsi="Times New Roman" w:cs="Times New Roman"/>
          <w:rPrChange w:id="1652" w:author="ZhuMeng" w:date="2023-10-12T15:47:00Z">
            <w:rPr/>
          </w:rPrChange>
        </w:rPr>
        <w:t>(</w:t>
      </w:r>
      <w:r w:rsidRPr="006A3F35">
        <w:rPr>
          <w:rFonts w:ascii="Times New Roman" w:eastAsia="宋体" w:hAnsi="Times New Roman" w:cs="Times New Roman"/>
          <w:rPrChange w:id="1653" w:author="ZhuMeng" w:date="2023-10-12T15:47:00Z">
            <w:rPr/>
          </w:rPrChange>
        </w:rPr>
        <w:fldChar w:fldCharType="begin"/>
      </w:r>
      <w:r w:rsidRPr="006A3F35">
        <w:rPr>
          <w:rFonts w:ascii="Times New Roman" w:eastAsia="宋体" w:hAnsi="Times New Roman" w:cs="Times New Roman"/>
          <w:rPrChange w:id="1654" w:author="ZhuMeng" w:date="2023-10-12T15:47:00Z">
            <w:rPr/>
          </w:rPrChange>
        </w:rPr>
        <w:instrText xml:space="preserve"> HYPERLINK \l "ref-SuFang2020" \h </w:instrText>
      </w:r>
      <w:r w:rsidRPr="00595FE8">
        <w:rPr>
          <w:rFonts w:ascii="Times New Roman" w:eastAsia="宋体" w:hAnsi="Times New Roman" w:cs="Times New Roman"/>
        </w:rPr>
      </w:r>
      <w:r w:rsidRPr="006A3F35">
        <w:rPr>
          <w:rFonts w:ascii="Times New Roman" w:eastAsia="宋体" w:hAnsi="Times New Roman" w:cs="Times New Roman"/>
          <w:rPrChange w:id="1655" w:author="ZhuMeng" w:date="2023-10-12T15:47:00Z">
            <w:rPr>
              <w:rStyle w:val="af0"/>
            </w:rPr>
          </w:rPrChange>
        </w:rPr>
        <w:fldChar w:fldCharType="separate"/>
      </w:r>
      <w:r w:rsidRPr="006A3F35">
        <w:rPr>
          <w:rStyle w:val="af0"/>
          <w:rFonts w:ascii="Times New Roman" w:eastAsia="宋体" w:hAnsi="Times New Roman" w:cs="Times New Roman"/>
          <w:rPrChange w:id="1656" w:author="ZhuMeng" w:date="2023-10-12T15:47:00Z">
            <w:rPr>
              <w:rStyle w:val="af0"/>
            </w:rPr>
          </w:rPrChange>
        </w:rPr>
        <w:t>苏芳</w:t>
      </w:r>
      <w:r w:rsidRPr="006A3F35">
        <w:rPr>
          <w:rStyle w:val="af0"/>
          <w:rFonts w:ascii="Times New Roman" w:eastAsia="宋体" w:hAnsi="Times New Roman" w:cs="Times New Roman"/>
          <w:rPrChange w:id="1657" w:author="ZhuMeng" w:date="2023-10-12T15:47:00Z">
            <w:rPr>
              <w:rStyle w:val="af0"/>
            </w:rPr>
          </w:rPrChange>
        </w:rPr>
        <w:t>, 2020</w:t>
      </w:r>
      <w:r w:rsidRPr="006A3F35">
        <w:rPr>
          <w:rStyle w:val="af0"/>
          <w:rFonts w:ascii="Times New Roman" w:eastAsia="宋体" w:hAnsi="Times New Roman" w:cs="Times New Roman"/>
          <w:rPrChange w:id="1658" w:author="ZhuMeng" w:date="2023-10-12T15:47:00Z">
            <w:rPr>
              <w:rStyle w:val="af0"/>
            </w:rPr>
          </w:rPrChange>
        </w:rPr>
        <w:fldChar w:fldCharType="end"/>
      </w:r>
      <w:r w:rsidRPr="006A3F35">
        <w:rPr>
          <w:rFonts w:ascii="Times New Roman" w:eastAsia="宋体" w:hAnsi="Times New Roman" w:cs="Times New Roman"/>
          <w:rPrChange w:id="1659" w:author="ZhuMeng" w:date="2023-10-12T15:47:00Z">
            <w:rPr/>
          </w:rPrChange>
        </w:rPr>
        <w:t>)</w:t>
      </w:r>
      <w:r w:rsidRPr="006A3F35">
        <w:rPr>
          <w:rFonts w:ascii="Times New Roman" w:eastAsia="宋体" w:hAnsi="Times New Roman" w:cs="Times New Roman"/>
          <w:rPrChange w:id="1660" w:author="ZhuMeng" w:date="2023-10-12T15:47:00Z">
            <w:rPr/>
          </w:rPrChange>
        </w:rPr>
        <w:t>。</w:t>
      </w:r>
      <w:r w:rsidRPr="006A3F35">
        <w:rPr>
          <w:rFonts w:ascii="Times New Roman" w:eastAsia="宋体" w:hAnsi="Times New Roman" w:cs="Times New Roman"/>
          <w:rPrChange w:id="1661" w:author="ZhuMeng" w:date="2023-10-12T15:47:00Z">
            <w:rPr/>
          </w:rPrChange>
        </w:rPr>
        <w:t xml:space="preserve"> </w:t>
      </w:r>
      <w:del w:id="1662" w:author="ZhuMeng" w:date="2023-10-13T10:16:00Z">
        <w:r w:rsidRPr="006A3F35" w:rsidDel="00483AE8">
          <w:rPr>
            <w:rFonts w:ascii="Times New Roman" w:eastAsia="宋体" w:hAnsi="Times New Roman" w:cs="Times New Roman"/>
            <w:rPrChange w:id="1663" w:author="ZhuMeng" w:date="2023-10-12T15:47:00Z">
              <w:rPr/>
            </w:rPrChange>
          </w:rPr>
          <w:delText>相反，语言掌握程度低</w:delText>
        </w:r>
      </w:del>
      <w:del w:id="1664" w:author="ZhuMeng" w:date="2023-10-12T14:56:00Z">
        <w:r w:rsidRPr="006A3F35" w:rsidDel="00B20C51">
          <w:rPr>
            <w:rFonts w:ascii="Times New Roman" w:eastAsia="宋体" w:hAnsi="Times New Roman" w:cs="Times New Roman"/>
            <w:rPrChange w:id="1665" w:author="ZhuMeng" w:date="2023-10-12T15:47:00Z">
              <w:rPr/>
            </w:rPrChange>
          </w:rPr>
          <w:delText>会导致</w:delText>
        </w:r>
      </w:del>
      <w:del w:id="1666" w:author="ZhuMeng" w:date="2023-10-13T10:16:00Z">
        <w:r w:rsidRPr="006A3F35" w:rsidDel="00483AE8">
          <w:rPr>
            <w:rFonts w:ascii="Times New Roman" w:eastAsia="宋体" w:hAnsi="Times New Roman" w:cs="Times New Roman"/>
            <w:rPrChange w:id="1667" w:author="ZhuMeng" w:date="2023-10-12T15:47:00Z">
              <w:rPr/>
            </w:rPrChange>
          </w:rPr>
          <w:delText>使用者</w:delText>
        </w:r>
      </w:del>
      <w:del w:id="1668" w:author="ZhuMeng" w:date="2023-10-12T14:56:00Z">
        <w:r w:rsidRPr="006A3F35" w:rsidDel="00B20C51">
          <w:rPr>
            <w:rFonts w:ascii="Times New Roman" w:eastAsia="宋体" w:hAnsi="Times New Roman" w:cs="Times New Roman"/>
            <w:rPrChange w:id="1669" w:author="ZhuMeng" w:date="2023-10-12T15:47:00Z">
              <w:rPr/>
            </w:rPrChange>
          </w:rPr>
          <w:delText>的</w:delText>
        </w:r>
      </w:del>
      <w:del w:id="1670" w:author="ZhuMeng" w:date="2023-10-13T10:16:00Z">
        <w:r w:rsidRPr="006A3F35" w:rsidDel="00483AE8">
          <w:rPr>
            <w:rFonts w:ascii="Times New Roman" w:eastAsia="宋体" w:hAnsi="Times New Roman" w:cs="Times New Roman"/>
            <w:rPrChange w:id="1671" w:author="ZhuMeng" w:date="2023-10-12T15:47:00Z">
              <w:rPr/>
            </w:rPrChange>
          </w:rPr>
          <w:delText>自我评价</w:delText>
        </w:r>
      </w:del>
      <w:del w:id="1672" w:author="ZhuMeng" w:date="2023-10-12T14:57:00Z">
        <w:r w:rsidRPr="006A3F35" w:rsidDel="00B2518A">
          <w:rPr>
            <w:rFonts w:ascii="Times New Roman" w:eastAsia="宋体" w:hAnsi="Times New Roman" w:cs="Times New Roman"/>
            <w:rPrChange w:id="1673" w:author="ZhuMeng" w:date="2023-10-12T15:47:00Z">
              <w:rPr/>
            </w:rPrChange>
          </w:rPr>
          <w:delText>随之降低</w:delText>
        </w:r>
      </w:del>
      <w:del w:id="1674" w:author="ZhuMeng" w:date="2023-10-13T10:16:00Z">
        <w:r w:rsidRPr="006A3F35" w:rsidDel="00483AE8">
          <w:rPr>
            <w:rFonts w:ascii="Times New Roman" w:eastAsia="宋体" w:hAnsi="Times New Roman" w:cs="Times New Roman"/>
            <w:rPrChange w:id="1675" w:author="ZhuMeng" w:date="2023-10-12T15:47:00Z">
              <w:rPr/>
            </w:rPrChange>
          </w:rPr>
          <w:delText>。</w:delText>
        </w:r>
        <w:r w:rsidRPr="006A3F35" w:rsidDel="00483AE8">
          <w:rPr>
            <w:rFonts w:ascii="Times New Roman" w:eastAsia="宋体" w:hAnsi="Times New Roman" w:cs="Times New Roman"/>
            <w:rPrChange w:id="1676" w:author="ZhuMeng" w:date="2023-10-12T15:47:00Z">
              <w:rPr/>
            </w:rPrChange>
          </w:rPr>
          <w:delText xml:space="preserve"> Wright &amp; Taylor (</w:delText>
        </w:r>
        <w:r w:rsidRPr="006A3F35" w:rsidDel="00483AE8">
          <w:rPr>
            <w:rFonts w:ascii="Times New Roman" w:eastAsia="宋体" w:hAnsi="Times New Roman" w:cs="Times New Roman"/>
            <w:rPrChange w:id="1677" w:author="ZhuMeng" w:date="2023-10-12T15:47:00Z">
              <w:rPr/>
            </w:rPrChange>
          </w:rPr>
          <w:fldChar w:fldCharType="begin"/>
        </w:r>
        <w:r w:rsidRPr="006A3F35" w:rsidDel="00483AE8">
          <w:rPr>
            <w:rFonts w:ascii="Times New Roman" w:eastAsia="宋体" w:hAnsi="Times New Roman" w:cs="Times New Roman"/>
            <w:rPrChange w:id="1678" w:author="ZhuMeng" w:date="2023-10-12T15:47:00Z">
              <w:rPr/>
            </w:rPrChange>
          </w:rPr>
          <w:delInstrText xml:space="preserve"> HYPERLINK \l "ref-WrightTaylor1995" \h </w:delInstrText>
        </w:r>
        <w:r w:rsidRPr="00595FE8" w:rsidDel="00483AE8">
          <w:rPr>
            <w:rFonts w:ascii="Times New Roman" w:eastAsia="宋体" w:hAnsi="Times New Roman" w:cs="Times New Roman"/>
          </w:rPr>
        </w:r>
        <w:r w:rsidRPr="006A3F35" w:rsidDel="00483AE8">
          <w:rPr>
            <w:rFonts w:ascii="Times New Roman" w:eastAsia="宋体" w:hAnsi="Times New Roman" w:cs="Times New Roman"/>
            <w:rPrChange w:id="1679" w:author="ZhuMeng" w:date="2023-10-12T15:47:00Z">
              <w:rPr>
                <w:rStyle w:val="af0"/>
              </w:rPr>
            </w:rPrChange>
          </w:rPr>
          <w:fldChar w:fldCharType="separate"/>
        </w:r>
        <w:r w:rsidRPr="006A3F35" w:rsidDel="00483AE8">
          <w:rPr>
            <w:rStyle w:val="af0"/>
            <w:rFonts w:ascii="Times New Roman" w:eastAsia="宋体" w:hAnsi="Times New Roman" w:cs="Times New Roman"/>
            <w:rPrChange w:id="1680" w:author="ZhuMeng" w:date="2023-10-12T15:47:00Z">
              <w:rPr>
                <w:rStyle w:val="af0"/>
              </w:rPr>
            </w:rPrChange>
          </w:rPr>
          <w:delText>1995</w:delText>
        </w:r>
        <w:r w:rsidRPr="006A3F35" w:rsidDel="00483AE8">
          <w:rPr>
            <w:rStyle w:val="af0"/>
            <w:rFonts w:ascii="Times New Roman" w:eastAsia="宋体" w:hAnsi="Times New Roman" w:cs="Times New Roman"/>
            <w:rPrChange w:id="1681" w:author="ZhuMeng" w:date="2023-10-12T15:47:00Z">
              <w:rPr>
                <w:rStyle w:val="af0"/>
              </w:rPr>
            </w:rPrChange>
          </w:rPr>
          <w:fldChar w:fldCharType="end"/>
        </w:r>
        <w:r w:rsidRPr="006A3F35" w:rsidDel="00483AE8">
          <w:rPr>
            <w:rFonts w:ascii="Times New Roman" w:eastAsia="宋体" w:hAnsi="Times New Roman" w:cs="Times New Roman"/>
            <w:rPrChange w:id="1682" w:author="ZhuMeng" w:date="2023-10-12T15:47:00Z">
              <w:rPr/>
            </w:rPrChange>
          </w:rPr>
          <w:delText xml:space="preserve">) </w:delText>
        </w:r>
        <w:r w:rsidRPr="006A3F35" w:rsidDel="00483AE8">
          <w:rPr>
            <w:rFonts w:ascii="Times New Roman" w:eastAsia="宋体" w:hAnsi="Times New Roman" w:cs="Times New Roman"/>
            <w:rPrChange w:id="1683" w:author="ZhuMeng" w:date="2023-10-12T15:47:00Z">
              <w:rPr/>
            </w:rPrChange>
          </w:rPr>
          <w:delText>就基于母语教育对少数民族儿童的学业和心理发展的研究得出，少数民族学生在不熟悉教学语言情况下，极易导致自信水平下降，从而</w:delText>
        </w:r>
      </w:del>
      <w:del w:id="1684" w:author="ZhuMeng" w:date="2023-10-12T14:57:00Z">
        <w:r w:rsidRPr="006A3F35" w:rsidDel="003F11D9">
          <w:rPr>
            <w:rFonts w:ascii="Times New Roman" w:eastAsia="宋体" w:hAnsi="Times New Roman" w:cs="Times New Roman"/>
            <w:rPrChange w:id="1685" w:author="ZhuMeng" w:date="2023-10-12T15:47:00Z">
              <w:rPr/>
            </w:rPrChange>
          </w:rPr>
          <w:delText>持有</w:delText>
        </w:r>
      </w:del>
      <w:del w:id="1686" w:author="ZhuMeng" w:date="2023-10-13T10:16:00Z">
        <w:r w:rsidRPr="006A3F35" w:rsidDel="00483AE8">
          <w:rPr>
            <w:rFonts w:ascii="Times New Roman" w:eastAsia="宋体" w:hAnsi="Times New Roman" w:cs="Times New Roman"/>
            <w:rPrChange w:id="1687" w:author="ZhuMeng" w:date="2023-10-12T15:47:00Z">
              <w:rPr/>
            </w:rPrChange>
          </w:rPr>
          <w:delText>更多的消极自我评价。</w:delText>
        </w:r>
      </w:del>
    </w:p>
    <w:p w14:paraId="33C103CA" w14:textId="77777777" w:rsidR="0067268E" w:rsidRPr="006A3F35" w:rsidRDefault="0067268E" w:rsidP="00FD1F70">
      <w:pPr>
        <w:pStyle w:val="1"/>
        <w:spacing w:line="360" w:lineRule="auto"/>
        <w:jc w:val="both"/>
        <w:rPr>
          <w:rFonts w:ascii="Times New Roman" w:eastAsia="宋体" w:hAnsi="Times New Roman" w:cs="Times New Roman"/>
          <w:rPrChange w:id="1688" w:author="ZhuMeng" w:date="2023-10-12T15:47:00Z">
            <w:rPr/>
          </w:rPrChange>
        </w:rPr>
        <w:pPrChange w:id="1689" w:author="ZhuMeng" w:date="2023-10-13T09:17:00Z">
          <w:pPr>
            <w:pStyle w:val="1"/>
          </w:pPr>
        </w:pPrChange>
      </w:pPr>
      <w:bookmarkStart w:id="1690" w:name="语言治理的实现途径"/>
      <w:bookmarkEnd w:id="608"/>
      <w:bookmarkEnd w:id="1473"/>
      <w:r w:rsidRPr="006A3F35">
        <w:rPr>
          <w:rFonts w:ascii="Times New Roman" w:eastAsia="宋体" w:hAnsi="Times New Roman" w:cs="Times New Roman"/>
          <w:rPrChange w:id="1691" w:author="ZhuMeng" w:date="2023-10-12T15:47:00Z">
            <w:rPr/>
          </w:rPrChange>
        </w:rPr>
        <w:t>语言治理的实现途径</w:t>
      </w:r>
    </w:p>
    <w:p w14:paraId="0EBB3896" w14:textId="77777777" w:rsidR="0067268E" w:rsidRPr="006A3F35" w:rsidRDefault="0067268E" w:rsidP="00FD1F70">
      <w:pPr>
        <w:pStyle w:val="FirstParagraph"/>
        <w:spacing w:line="360" w:lineRule="auto"/>
        <w:jc w:val="both"/>
        <w:rPr>
          <w:rFonts w:ascii="Times New Roman" w:eastAsia="宋体" w:hAnsi="Times New Roman" w:cs="Times New Roman"/>
          <w:rPrChange w:id="1692" w:author="ZhuMeng" w:date="2023-10-12T15:47:00Z">
            <w:rPr/>
          </w:rPrChange>
        </w:rPr>
        <w:pPrChange w:id="1693" w:author="ZhuMeng" w:date="2023-10-13T09:17:00Z">
          <w:pPr>
            <w:pStyle w:val="FirstParagraph"/>
          </w:pPr>
        </w:pPrChange>
      </w:pPr>
      <w:r w:rsidRPr="006A3F35">
        <w:rPr>
          <w:rFonts w:ascii="Times New Roman" w:eastAsia="宋体" w:hAnsi="Times New Roman" w:cs="Times New Roman"/>
          <w:rPrChange w:id="1694" w:author="ZhuMeng" w:date="2023-10-12T15:47:00Z">
            <w:rPr/>
          </w:rPrChange>
        </w:rPr>
        <w:t>上文从系统功能类型角度梳理了语言治理从国家到社会</w:t>
      </w:r>
      <w:ins w:id="1695" w:author="ZhuMeng" w:date="2023-10-12T14:58:00Z">
        <w:r w:rsidRPr="006A3F35">
          <w:rPr>
            <w:rFonts w:ascii="Times New Roman" w:eastAsia="宋体" w:hAnsi="Times New Roman" w:cs="Times New Roman" w:hint="eastAsia"/>
            <w:rPrChange w:id="1696" w:author="ZhuMeng" w:date="2023-10-12T15:47:00Z">
              <w:rPr>
                <w:rFonts w:ascii="Times New Roman" w:hAnsi="Times New Roman" w:cs="Times New Roman" w:hint="eastAsia"/>
              </w:rPr>
            </w:rPrChange>
          </w:rPr>
          <w:t>再到</w:t>
        </w:r>
      </w:ins>
      <w:del w:id="1697" w:author="ZhuMeng" w:date="2023-10-12T14:58:00Z">
        <w:r w:rsidRPr="006A3F35" w:rsidDel="009E5EEB">
          <w:rPr>
            <w:rFonts w:ascii="Times New Roman" w:eastAsia="宋体" w:hAnsi="Times New Roman" w:cs="Times New Roman"/>
            <w:rPrChange w:id="1698" w:author="ZhuMeng" w:date="2023-10-12T15:47:00Z">
              <w:rPr/>
            </w:rPrChange>
          </w:rPr>
          <w:delText>、</w:delText>
        </w:r>
      </w:del>
      <w:r w:rsidRPr="006A3F35">
        <w:rPr>
          <w:rFonts w:ascii="Times New Roman" w:eastAsia="宋体" w:hAnsi="Times New Roman" w:cs="Times New Roman"/>
          <w:rPrChange w:id="1699" w:author="ZhuMeng" w:date="2023-10-12T15:47:00Z">
            <w:rPr/>
          </w:rPrChange>
        </w:rPr>
        <w:t>个人的纵贯性、多层次</w:t>
      </w:r>
      <w:del w:id="1700" w:author="ZhuMeng" w:date="2023-10-12T14:58:00Z">
        <w:r w:rsidRPr="006A3F35" w:rsidDel="00E169B5">
          <w:rPr>
            <w:rFonts w:ascii="Times New Roman" w:eastAsia="宋体" w:hAnsi="Times New Roman" w:cs="Times New Roman"/>
            <w:rPrChange w:id="1701" w:author="ZhuMeng" w:date="2023-10-12T15:47:00Z">
              <w:rPr/>
            </w:rPrChange>
          </w:rPr>
          <w:delText>的</w:delText>
        </w:r>
      </w:del>
      <w:r w:rsidRPr="006A3F35">
        <w:rPr>
          <w:rFonts w:ascii="Times New Roman" w:eastAsia="宋体" w:hAnsi="Times New Roman" w:cs="Times New Roman"/>
          <w:rPrChange w:id="1702" w:author="ZhuMeng" w:date="2023-10-12T15:47:00Z">
            <w:rPr/>
          </w:rPrChange>
        </w:rPr>
        <w:t>影响。</w:t>
      </w:r>
      <w:r w:rsidRPr="006A3F35">
        <w:rPr>
          <w:rFonts w:ascii="Times New Roman" w:eastAsia="宋体" w:hAnsi="Times New Roman" w:cs="Times New Roman"/>
          <w:rPrChange w:id="1703" w:author="ZhuMeng" w:date="2023-10-12T15:47:00Z">
            <w:rPr/>
          </w:rPrChange>
        </w:rPr>
        <w:t xml:space="preserve"> </w:t>
      </w:r>
      <w:r w:rsidRPr="006A3F35">
        <w:rPr>
          <w:rFonts w:ascii="Times New Roman" w:eastAsia="宋体" w:hAnsi="Times New Roman" w:cs="Times New Roman"/>
          <w:rPrChange w:id="1704" w:author="ZhuMeng" w:date="2023-10-12T15:47:00Z">
            <w:rPr/>
          </w:rPrChange>
        </w:rPr>
        <w:t>而作为治理决策者和执行者，如何切实实践语言治理，最大化其治理效能呢？</w:t>
      </w:r>
      <w:r w:rsidRPr="006A3F35">
        <w:rPr>
          <w:rFonts w:ascii="Times New Roman" w:eastAsia="宋体" w:hAnsi="Times New Roman" w:cs="Times New Roman"/>
          <w:rPrChange w:id="1705" w:author="ZhuMeng" w:date="2023-10-12T15:47:00Z">
            <w:rPr/>
          </w:rPrChange>
        </w:rPr>
        <w:t xml:space="preserve"> </w:t>
      </w:r>
      <w:r w:rsidRPr="006A3F35">
        <w:rPr>
          <w:rFonts w:ascii="Times New Roman" w:eastAsia="宋体" w:hAnsi="Times New Roman" w:cs="Times New Roman"/>
          <w:rPrChange w:id="1706" w:author="ZhuMeng" w:date="2023-10-12T15:47:00Z">
            <w:rPr/>
          </w:rPrChange>
        </w:rPr>
        <w:t>针对语言治理的三种功能，存在三条实践路径：阐释政策规范、调整群体关系和改善个人发展环境：</w:t>
      </w:r>
    </w:p>
    <w:p w14:paraId="3F76864E" w14:textId="77777777" w:rsidR="0067268E" w:rsidRPr="006A3F35" w:rsidRDefault="0067268E" w:rsidP="00FD1F70">
      <w:pPr>
        <w:pStyle w:val="2"/>
        <w:spacing w:line="360" w:lineRule="auto"/>
        <w:ind w:firstLine="489"/>
        <w:jc w:val="both"/>
        <w:rPr>
          <w:rFonts w:ascii="Times New Roman" w:eastAsia="宋体" w:hAnsi="Times New Roman" w:cs="Times New Roman"/>
          <w:rPrChange w:id="1707" w:author="ZhuMeng" w:date="2023-10-12T15:47:00Z">
            <w:rPr/>
          </w:rPrChange>
        </w:rPr>
        <w:pPrChange w:id="1708" w:author="ZhuMeng" w:date="2023-10-13T09:17:00Z">
          <w:pPr>
            <w:pStyle w:val="2"/>
            <w:ind w:firstLine="489"/>
          </w:pPr>
        </w:pPrChange>
      </w:pPr>
      <w:bookmarkStart w:id="1709" w:name="阐释政策规范"/>
      <w:r w:rsidRPr="006A3F35">
        <w:rPr>
          <w:rFonts w:ascii="Times New Roman" w:eastAsia="宋体" w:hAnsi="Times New Roman" w:cs="Times New Roman"/>
          <w:rPrChange w:id="1710" w:author="ZhuMeng" w:date="2023-10-12T15:47:00Z">
            <w:rPr/>
          </w:rPrChange>
        </w:rPr>
        <w:t>阐释政策规范</w:t>
      </w:r>
    </w:p>
    <w:p w14:paraId="410B3C2F" w14:textId="6852C051" w:rsidR="0067268E" w:rsidRDefault="0067268E" w:rsidP="00FD1F70">
      <w:pPr>
        <w:pStyle w:val="FirstParagraph"/>
        <w:spacing w:line="360" w:lineRule="auto"/>
        <w:jc w:val="both"/>
        <w:rPr>
          <w:ins w:id="1711" w:author="ZhuMeng" w:date="2023-10-12T17:53:00Z"/>
          <w:rFonts w:ascii="Times New Roman" w:eastAsia="宋体" w:hAnsi="Times New Roman" w:cs="Times New Roman"/>
        </w:rPr>
        <w:pPrChange w:id="1712" w:author="ZhuMeng" w:date="2023-10-13T09:17:00Z">
          <w:pPr>
            <w:pStyle w:val="FirstParagraph"/>
            <w:jc w:val="both"/>
          </w:pPr>
        </w:pPrChange>
      </w:pPr>
      <w:r w:rsidRPr="006A3F35">
        <w:rPr>
          <w:rFonts w:ascii="Times New Roman" w:eastAsia="宋体" w:hAnsi="Times New Roman" w:cs="Times New Roman"/>
          <w:rPrChange w:id="1713" w:author="ZhuMeng" w:date="2023-10-12T15:47:00Z">
            <w:rPr/>
          </w:rPrChange>
        </w:rPr>
        <w:t>语言规划体现出语言生活领域的国家意志，是国家在语言生活领域的治理方案。</w:t>
      </w:r>
      <w:r w:rsidRPr="006A3F35">
        <w:rPr>
          <w:rFonts w:ascii="Times New Roman" w:eastAsia="宋体" w:hAnsi="Times New Roman" w:cs="Times New Roman"/>
          <w:rPrChange w:id="1714" w:author="ZhuMeng" w:date="2023-10-12T15:47:00Z">
            <w:rPr/>
          </w:rPrChange>
        </w:rPr>
        <w:t xml:space="preserve"> </w:t>
      </w:r>
      <w:r w:rsidRPr="006A3F35">
        <w:rPr>
          <w:rFonts w:ascii="Times New Roman" w:eastAsia="宋体" w:hAnsi="Times New Roman" w:cs="Times New Roman"/>
          <w:rPrChange w:id="1715" w:author="ZhuMeng" w:date="2023-10-12T15:47:00Z">
            <w:rPr/>
          </w:rPrChange>
        </w:rPr>
        <w:t>语言规划不仅对人们的社会地位认知、社会融入程度</w:t>
      </w:r>
      <w:ins w:id="1716" w:author="ZhuMeng" w:date="2023-10-12T14:59:00Z">
        <w:r w:rsidRPr="006A3F35">
          <w:rPr>
            <w:rFonts w:ascii="Times New Roman" w:eastAsia="宋体" w:hAnsi="Times New Roman" w:cs="Times New Roman" w:hint="eastAsia"/>
            <w:rPrChange w:id="1717" w:author="ZhuMeng" w:date="2023-10-12T15:47:00Z">
              <w:rPr>
                <w:rFonts w:ascii="Times New Roman" w:hAnsi="Times New Roman" w:cs="Times New Roman" w:hint="eastAsia"/>
              </w:rPr>
            </w:rPrChange>
          </w:rPr>
          <w:t>以及</w:t>
        </w:r>
      </w:ins>
      <w:del w:id="1718" w:author="ZhuMeng" w:date="2023-10-12T14:59:00Z">
        <w:r w:rsidRPr="006A3F35" w:rsidDel="00E169B5">
          <w:rPr>
            <w:rFonts w:ascii="Times New Roman" w:eastAsia="宋体" w:hAnsi="Times New Roman" w:cs="Times New Roman"/>
            <w:rPrChange w:id="1719" w:author="ZhuMeng" w:date="2023-10-12T15:47:00Z">
              <w:rPr/>
            </w:rPrChange>
          </w:rPr>
          <w:delText>，</w:delText>
        </w:r>
      </w:del>
      <w:r w:rsidRPr="006A3F35">
        <w:rPr>
          <w:rFonts w:ascii="Times New Roman" w:eastAsia="宋体" w:hAnsi="Times New Roman" w:cs="Times New Roman"/>
          <w:rPrChange w:id="1720" w:author="ZhuMeng" w:date="2023-10-12T15:47:00Z">
            <w:rPr/>
          </w:rPrChange>
        </w:rPr>
        <w:t>社会参与意愿具有导向作用，还</w:t>
      </w:r>
      <w:del w:id="1721" w:author="ZhuMeng" w:date="2023-10-12T14:59:00Z">
        <w:r w:rsidRPr="006A3F35" w:rsidDel="003F6F55">
          <w:rPr>
            <w:rFonts w:ascii="Times New Roman" w:eastAsia="宋体" w:hAnsi="Times New Roman" w:cs="Times New Roman"/>
            <w:rPrChange w:id="1722" w:author="ZhuMeng" w:date="2023-10-12T15:47:00Z">
              <w:rPr/>
            </w:rPrChange>
          </w:rPr>
          <w:delText>会</w:delText>
        </w:r>
      </w:del>
      <w:r w:rsidRPr="006A3F35">
        <w:rPr>
          <w:rFonts w:ascii="Times New Roman" w:eastAsia="宋体" w:hAnsi="Times New Roman" w:cs="Times New Roman"/>
          <w:rPrChange w:id="1723" w:author="ZhuMeng" w:date="2023-10-12T15:47:00Z">
            <w:rPr/>
          </w:rPrChange>
        </w:rPr>
        <w:t>直接影响</w:t>
      </w:r>
      <w:ins w:id="1724" w:author="ZhuMeng" w:date="2023-10-12T14:59:00Z">
        <w:r w:rsidRPr="006A3F35">
          <w:rPr>
            <w:rFonts w:ascii="Times New Roman" w:eastAsia="宋体" w:hAnsi="Times New Roman" w:cs="Times New Roman" w:hint="eastAsia"/>
            <w:rPrChange w:id="1725" w:author="ZhuMeng" w:date="2023-10-12T15:47:00Z">
              <w:rPr>
                <w:rFonts w:ascii="Times New Roman" w:hAnsi="Times New Roman" w:cs="Times New Roman" w:hint="eastAsia"/>
              </w:rPr>
            </w:rPrChange>
          </w:rPr>
          <w:t>着</w:t>
        </w:r>
      </w:ins>
      <w:r w:rsidRPr="006A3F35">
        <w:rPr>
          <w:rFonts w:ascii="Times New Roman" w:eastAsia="宋体" w:hAnsi="Times New Roman" w:cs="Times New Roman"/>
          <w:rPrChange w:id="1726" w:author="ZhuMeng" w:date="2023-10-12T15:47:00Z">
            <w:rPr/>
          </w:rPrChange>
        </w:rPr>
        <w:t>民族关系、社会稳定和经济发展。</w:t>
      </w:r>
      <w:r w:rsidRPr="006A3F35">
        <w:rPr>
          <w:rFonts w:ascii="Times New Roman" w:eastAsia="宋体" w:hAnsi="Times New Roman" w:cs="Times New Roman"/>
          <w:rPrChange w:id="1727" w:author="ZhuMeng" w:date="2023-10-12T15:47:00Z">
            <w:rPr/>
          </w:rPrChange>
        </w:rPr>
        <w:t xml:space="preserve"> </w:t>
      </w:r>
      <w:r w:rsidRPr="006A3F35">
        <w:rPr>
          <w:rFonts w:ascii="Times New Roman" w:eastAsia="宋体" w:hAnsi="Times New Roman" w:cs="Times New Roman"/>
          <w:rPrChange w:id="1728" w:author="ZhuMeng" w:date="2023-10-12T15:47:00Z">
            <w:rPr/>
          </w:rPrChange>
        </w:rPr>
        <w:t>因此，国家</w:t>
      </w:r>
      <w:ins w:id="1729" w:author="ZhuMeng" w:date="2023-10-12T14:59:00Z">
        <w:r w:rsidRPr="006A3F35">
          <w:rPr>
            <w:rFonts w:ascii="Times New Roman" w:eastAsia="宋体" w:hAnsi="Times New Roman" w:cs="Times New Roman" w:hint="eastAsia"/>
            <w:rPrChange w:id="1730" w:author="ZhuMeng" w:date="2023-10-12T15:47:00Z">
              <w:rPr>
                <w:rFonts w:ascii="Times New Roman" w:hAnsi="Times New Roman" w:cs="Times New Roman" w:hint="eastAsia"/>
              </w:rPr>
            </w:rPrChange>
          </w:rPr>
          <w:t>通常会</w:t>
        </w:r>
      </w:ins>
      <w:del w:id="1731" w:author="ZhuMeng" w:date="2023-10-12T14:59:00Z">
        <w:r w:rsidRPr="006A3F35" w:rsidDel="00E86A88">
          <w:rPr>
            <w:rFonts w:ascii="Times New Roman" w:eastAsia="宋体" w:hAnsi="Times New Roman" w:cs="Times New Roman"/>
            <w:rPrChange w:id="1732" w:author="ZhuMeng" w:date="2023-10-12T15:47:00Z">
              <w:rPr/>
            </w:rPrChange>
          </w:rPr>
          <w:delText>会</w:delText>
        </w:r>
      </w:del>
      <w:r w:rsidRPr="006A3F35">
        <w:rPr>
          <w:rFonts w:ascii="Times New Roman" w:eastAsia="宋体" w:hAnsi="Times New Roman" w:cs="Times New Roman"/>
          <w:rPrChange w:id="1733" w:author="ZhuMeng" w:date="2023-10-12T15:47:00Z">
            <w:rPr/>
          </w:rPrChange>
        </w:rPr>
        <w:t>有目的、有计划、有组织地对语言文字及其使用进行干预与管理，通过立法或者政府调节手段，使语言文字更好地为国家服务</w:t>
      </w:r>
      <w:r w:rsidRPr="006A3F35">
        <w:rPr>
          <w:rFonts w:ascii="Times New Roman" w:eastAsia="宋体" w:hAnsi="Times New Roman" w:cs="Times New Roman"/>
          <w:rPrChange w:id="1734" w:author="ZhuMeng" w:date="2023-10-12T15:47:00Z">
            <w:rPr/>
          </w:rPrChange>
        </w:rPr>
        <w:t>(</w:t>
      </w:r>
      <w:r w:rsidRPr="006A3F35">
        <w:rPr>
          <w:rFonts w:ascii="Times New Roman" w:eastAsia="宋体" w:hAnsi="Times New Roman" w:cs="Times New Roman"/>
          <w:rPrChange w:id="1735" w:author="ZhuMeng" w:date="2023-10-12T15:47:00Z">
            <w:rPr/>
          </w:rPrChange>
        </w:rPr>
        <w:fldChar w:fldCharType="begin"/>
      </w:r>
      <w:r w:rsidRPr="006A3F35">
        <w:rPr>
          <w:rFonts w:ascii="Times New Roman" w:eastAsia="宋体" w:hAnsi="Times New Roman" w:cs="Times New Roman"/>
          <w:rPrChange w:id="1736" w:author="ZhuMeng" w:date="2023-10-12T15:47:00Z">
            <w:rPr/>
          </w:rPrChange>
        </w:rPr>
        <w:instrText xml:space="preserve"> HYPERLINK \l "ref-DaiManChunHeZhanRu2010" \h </w:instrText>
      </w:r>
      <w:r w:rsidRPr="00595FE8">
        <w:rPr>
          <w:rFonts w:ascii="Times New Roman" w:eastAsia="宋体" w:hAnsi="Times New Roman" w:cs="Times New Roman"/>
        </w:rPr>
      </w:r>
      <w:r w:rsidRPr="006A3F35">
        <w:rPr>
          <w:rFonts w:ascii="Times New Roman" w:eastAsia="宋体" w:hAnsi="Times New Roman" w:cs="Times New Roman"/>
          <w:rPrChange w:id="1737" w:author="ZhuMeng" w:date="2023-10-12T15:47:00Z">
            <w:rPr>
              <w:rStyle w:val="af0"/>
            </w:rPr>
          </w:rPrChange>
        </w:rPr>
        <w:fldChar w:fldCharType="separate"/>
      </w:r>
      <w:r w:rsidRPr="006A3F35">
        <w:rPr>
          <w:rStyle w:val="af0"/>
          <w:rFonts w:ascii="Times New Roman" w:eastAsia="宋体" w:hAnsi="Times New Roman" w:cs="Times New Roman"/>
          <w:rPrChange w:id="1738" w:author="ZhuMeng" w:date="2023-10-12T15:47:00Z">
            <w:rPr>
              <w:rStyle w:val="af0"/>
            </w:rPr>
          </w:rPrChange>
        </w:rPr>
        <w:t>戴曼纯</w:t>
      </w:r>
      <w:r w:rsidRPr="006A3F35">
        <w:rPr>
          <w:rStyle w:val="af0"/>
          <w:rFonts w:ascii="Times New Roman" w:eastAsia="宋体" w:hAnsi="Times New Roman" w:cs="Times New Roman"/>
          <w:rPrChange w:id="1739" w:author="ZhuMeng" w:date="2023-10-12T15:47:00Z">
            <w:rPr>
              <w:rStyle w:val="af0"/>
            </w:rPr>
          </w:rPrChange>
        </w:rPr>
        <w:t xml:space="preserve"> &amp; </w:t>
      </w:r>
      <w:r w:rsidRPr="006A3F35">
        <w:rPr>
          <w:rStyle w:val="af0"/>
          <w:rFonts w:ascii="Times New Roman" w:eastAsia="宋体" w:hAnsi="Times New Roman" w:cs="Times New Roman"/>
          <w:rPrChange w:id="1740" w:author="ZhuMeng" w:date="2023-10-12T15:47:00Z">
            <w:rPr>
              <w:rStyle w:val="af0"/>
            </w:rPr>
          </w:rPrChange>
        </w:rPr>
        <w:t>贺战茹</w:t>
      </w:r>
      <w:r w:rsidRPr="006A3F35">
        <w:rPr>
          <w:rStyle w:val="af0"/>
          <w:rFonts w:ascii="Times New Roman" w:eastAsia="宋体" w:hAnsi="Times New Roman" w:cs="Times New Roman"/>
          <w:rPrChange w:id="1741" w:author="ZhuMeng" w:date="2023-10-12T15:47:00Z">
            <w:rPr>
              <w:rStyle w:val="af0"/>
            </w:rPr>
          </w:rPrChange>
        </w:rPr>
        <w:t>, 2010</w:t>
      </w:r>
      <w:r w:rsidRPr="006A3F35">
        <w:rPr>
          <w:rStyle w:val="af0"/>
          <w:rFonts w:ascii="Times New Roman" w:eastAsia="宋体" w:hAnsi="Times New Roman" w:cs="Times New Roman"/>
          <w:rPrChange w:id="1742" w:author="ZhuMeng" w:date="2023-10-12T15:47:00Z">
            <w:rPr>
              <w:rStyle w:val="af0"/>
            </w:rPr>
          </w:rPrChange>
        </w:rPr>
        <w:fldChar w:fldCharType="end"/>
      </w:r>
      <w:r w:rsidRPr="006A3F35">
        <w:rPr>
          <w:rFonts w:ascii="Times New Roman" w:eastAsia="宋体" w:hAnsi="Times New Roman" w:cs="Times New Roman"/>
          <w:rPrChange w:id="1743" w:author="ZhuMeng" w:date="2023-10-12T15:47:00Z">
            <w:rPr/>
          </w:rPrChange>
        </w:rPr>
        <w:t>)</w:t>
      </w:r>
      <w:r w:rsidRPr="006A3F35">
        <w:rPr>
          <w:rFonts w:ascii="Times New Roman" w:eastAsia="宋体" w:hAnsi="Times New Roman" w:cs="Times New Roman"/>
          <w:rPrChange w:id="1744" w:author="ZhuMeng" w:date="2023-10-12T15:47:00Z">
            <w:rPr/>
          </w:rPrChange>
        </w:rPr>
        <w:t>。</w:t>
      </w:r>
    </w:p>
    <w:p w14:paraId="6710B123" w14:textId="212B0F7E" w:rsidR="0067268E" w:rsidRPr="00492FAC" w:rsidRDefault="0067268E" w:rsidP="00FD1F70">
      <w:pPr>
        <w:pStyle w:val="a0"/>
        <w:spacing w:line="360" w:lineRule="auto"/>
        <w:rPr>
          <w:ins w:id="1745" w:author="ZhuMeng" w:date="2023-10-12T17:57:00Z"/>
          <w:rPrChange w:id="1746" w:author="ZhuMeng" w:date="2023-10-12T18:09:00Z">
            <w:rPr>
              <w:ins w:id="1747" w:author="ZhuMeng" w:date="2023-10-12T17:57:00Z"/>
              <w:rFonts w:ascii="Times New Roman" w:eastAsia="宋体" w:hAnsi="Times New Roman" w:cs="Times New Roman"/>
              <w:b/>
              <w:bCs/>
            </w:rPr>
          </w:rPrChange>
        </w:rPr>
        <w:pPrChange w:id="1748" w:author="ZhuMeng" w:date="2023-10-13T09:17:00Z">
          <w:pPr>
            <w:pStyle w:val="a0"/>
          </w:pPr>
        </w:pPrChange>
      </w:pPr>
      <w:ins w:id="1749" w:author="ZhuMeng" w:date="2023-10-12T17:53:00Z">
        <w:r w:rsidRPr="00492FAC">
          <w:rPr>
            <w:rFonts w:ascii="Times New Roman" w:eastAsia="宋体" w:hAnsi="Times New Roman" w:cs="Times New Roman" w:hint="eastAsia"/>
            <w:rPrChange w:id="1750" w:author="ZhuMeng" w:date="2023-10-12T18:09:00Z">
              <w:rPr>
                <w:rFonts w:ascii="Times New Roman" w:eastAsia="宋体" w:hAnsi="Times New Roman" w:cs="Times New Roman" w:hint="eastAsia"/>
                <w:b/>
                <w:bCs/>
              </w:rPr>
            </w:rPrChange>
          </w:rPr>
          <w:t>语言是最重要的信息载体，直接影响国家政策的上传下达。在信息化时代，信息成为</w:t>
        </w:r>
      </w:ins>
      <w:ins w:id="1751" w:author="ZhuMeng" w:date="2023-10-12T17:56:00Z">
        <w:r w:rsidRPr="00492FAC">
          <w:rPr>
            <w:rFonts w:ascii="Times New Roman" w:eastAsia="宋体" w:hAnsi="Times New Roman" w:cs="Times New Roman" w:hint="eastAsia"/>
            <w:rPrChange w:id="1752" w:author="ZhuMeng" w:date="2023-10-12T18:09:00Z">
              <w:rPr>
                <w:rFonts w:ascii="Times New Roman" w:eastAsia="宋体" w:hAnsi="Times New Roman" w:cs="Times New Roman" w:hint="eastAsia"/>
                <w:b/>
                <w:bCs/>
              </w:rPr>
            </w:rPrChange>
          </w:rPr>
          <w:t>最宝贵的</w:t>
        </w:r>
      </w:ins>
      <w:ins w:id="1753" w:author="ZhuMeng" w:date="2023-10-12T17:53:00Z">
        <w:r w:rsidRPr="00492FAC">
          <w:rPr>
            <w:rFonts w:ascii="Times New Roman" w:eastAsia="宋体" w:hAnsi="Times New Roman" w:cs="Times New Roman" w:hint="eastAsia"/>
            <w:rPrChange w:id="1754" w:author="ZhuMeng" w:date="2023-10-12T18:09:00Z">
              <w:rPr>
                <w:rFonts w:ascii="Times New Roman" w:eastAsia="宋体" w:hAnsi="Times New Roman" w:cs="Times New Roman" w:hint="eastAsia"/>
                <w:b/>
                <w:bCs/>
              </w:rPr>
            </w:rPrChange>
          </w:rPr>
          <w:t>生产要素</w:t>
        </w:r>
      </w:ins>
      <w:ins w:id="1755" w:author="ZhuMeng" w:date="2023-10-12T17:57:00Z">
        <w:r w:rsidRPr="00492FAC">
          <w:rPr>
            <w:rFonts w:ascii="Times New Roman" w:eastAsia="宋体" w:hAnsi="Times New Roman" w:cs="Times New Roman" w:hint="eastAsia"/>
            <w:rPrChange w:id="1756" w:author="ZhuMeng" w:date="2023-10-12T18:09:00Z">
              <w:rPr>
                <w:rFonts w:ascii="Times New Roman" w:eastAsia="宋体" w:hAnsi="Times New Roman" w:cs="Times New Roman" w:hint="eastAsia"/>
                <w:b/>
                <w:bCs/>
              </w:rPr>
            </w:rPrChange>
          </w:rPr>
          <w:t>，</w:t>
        </w:r>
      </w:ins>
      <w:ins w:id="1757" w:author="ZhuMeng" w:date="2023-10-12T18:00:00Z">
        <w:r w:rsidRPr="00492FAC">
          <w:rPr>
            <w:rFonts w:ascii="Times New Roman" w:eastAsia="宋体" w:hAnsi="Times New Roman" w:cs="Times New Roman" w:hint="eastAsia"/>
            <w:rPrChange w:id="1758" w:author="ZhuMeng" w:date="2023-10-12T18:09:00Z">
              <w:rPr>
                <w:rFonts w:ascii="Times New Roman" w:eastAsia="宋体" w:hAnsi="Times New Roman" w:cs="Times New Roman" w:hint="eastAsia"/>
                <w:b/>
                <w:bCs/>
              </w:rPr>
            </w:rPrChange>
          </w:rPr>
          <w:t>民众</w:t>
        </w:r>
      </w:ins>
      <w:ins w:id="1759" w:author="ZhuMeng" w:date="2023-10-12T17:57:00Z">
        <w:r w:rsidRPr="00492FAC">
          <w:rPr>
            <w:rFonts w:ascii="Times New Roman" w:eastAsia="宋体" w:hAnsi="Times New Roman" w:cs="Times New Roman" w:hint="eastAsia"/>
            <w:rPrChange w:id="1760" w:author="ZhuMeng" w:date="2023-10-12T18:09:00Z">
              <w:rPr>
                <w:rFonts w:ascii="Times New Roman" w:eastAsia="宋体" w:hAnsi="Times New Roman" w:cs="Times New Roman" w:hint="eastAsia"/>
                <w:b/>
                <w:bCs/>
              </w:rPr>
            </w:rPrChange>
          </w:rPr>
          <w:t>既是治理</w:t>
        </w:r>
      </w:ins>
      <w:ins w:id="1761" w:author="ZhuMeng" w:date="2023-10-12T17:58:00Z">
        <w:r w:rsidRPr="00492FAC">
          <w:rPr>
            <w:rFonts w:ascii="Times New Roman" w:eastAsia="宋体" w:hAnsi="Times New Roman" w:cs="Times New Roman" w:hint="eastAsia"/>
            <w:rPrChange w:id="1762" w:author="ZhuMeng" w:date="2023-10-12T18:09:00Z">
              <w:rPr>
                <w:rFonts w:ascii="Times New Roman" w:eastAsia="宋体" w:hAnsi="Times New Roman" w:cs="Times New Roman" w:hint="eastAsia"/>
                <w:b/>
                <w:bCs/>
              </w:rPr>
            </w:rPrChange>
          </w:rPr>
          <w:t>的</w:t>
        </w:r>
      </w:ins>
      <w:ins w:id="1763" w:author="ZhuMeng" w:date="2023-10-12T17:57:00Z">
        <w:r w:rsidRPr="00492FAC">
          <w:rPr>
            <w:rFonts w:ascii="Times New Roman" w:eastAsia="宋体" w:hAnsi="Times New Roman" w:cs="Times New Roman" w:hint="eastAsia"/>
            <w:rPrChange w:id="1764" w:author="ZhuMeng" w:date="2023-10-12T18:09:00Z">
              <w:rPr>
                <w:rFonts w:ascii="Times New Roman" w:eastAsia="宋体" w:hAnsi="Times New Roman" w:cs="Times New Roman" w:hint="eastAsia"/>
                <w:b/>
                <w:bCs/>
              </w:rPr>
            </w:rPrChange>
          </w:rPr>
          <w:t>对象，又是治理</w:t>
        </w:r>
      </w:ins>
      <w:ins w:id="1765" w:author="ZhuMeng" w:date="2023-10-12T17:58:00Z">
        <w:r w:rsidRPr="00492FAC">
          <w:rPr>
            <w:rFonts w:ascii="Times New Roman" w:eastAsia="宋体" w:hAnsi="Times New Roman" w:cs="Times New Roman" w:hint="eastAsia"/>
            <w:rPrChange w:id="1766" w:author="ZhuMeng" w:date="2023-10-12T18:09:00Z">
              <w:rPr>
                <w:rFonts w:ascii="Times New Roman" w:eastAsia="宋体" w:hAnsi="Times New Roman" w:cs="Times New Roman" w:hint="eastAsia"/>
                <w:b/>
                <w:bCs/>
              </w:rPr>
            </w:rPrChange>
          </w:rPr>
          <w:t>的</w:t>
        </w:r>
      </w:ins>
      <w:ins w:id="1767" w:author="ZhuMeng" w:date="2023-10-12T17:57:00Z">
        <w:r w:rsidRPr="00492FAC">
          <w:rPr>
            <w:rFonts w:ascii="Times New Roman" w:eastAsia="宋体" w:hAnsi="Times New Roman" w:cs="Times New Roman" w:hint="eastAsia"/>
            <w:rPrChange w:id="1768" w:author="ZhuMeng" w:date="2023-10-12T18:09:00Z">
              <w:rPr>
                <w:rFonts w:ascii="Times New Roman" w:eastAsia="宋体" w:hAnsi="Times New Roman" w:cs="Times New Roman" w:hint="eastAsia"/>
                <w:b/>
                <w:bCs/>
              </w:rPr>
            </w:rPrChange>
          </w:rPr>
          <w:t>主体；</w:t>
        </w:r>
      </w:ins>
      <w:ins w:id="1769" w:author="ZhuMeng" w:date="2023-10-12T18:02:00Z">
        <w:r w:rsidRPr="00492FAC">
          <w:rPr>
            <w:rFonts w:ascii="Times New Roman" w:eastAsia="宋体" w:hAnsi="Times New Roman" w:cs="Times New Roman" w:hint="eastAsia"/>
            <w:rPrChange w:id="1770" w:author="ZhuMeng" w:date="2023-10-12T18:09:00Z">
              <w:rPr>
                <w:rFonts w:ascii="Times New Roman" w:eastAsia="宋体" w:hAnsi="Times New Roman" w:cs="Times New Roman" w:hint="eastAsia"/>
                <w:b/>
                <w:bCs/>
              </w:rPr>
            </w:rPrChange>
          </w:rPr>
          <w:t>通过互联网等现代通讯技术，</w:t>
        </w:r>
      </w:ins>
      <w:ins w:id="1771" w:author="ZhuMeng" w:date="2023-10-12T17:59:00Z">
        <w:r w:rsidRPr="00492FAC">
          <w:rPr>
            <w:rFonts w:ascii="Times New Roman" w:eastAsia="宋体" w:hAnsi="Times New Roman" w:cs="Times New Roman" w:hint="eastAsia"/>
            <w:rPrChange w:id="1772" w:author="ZhuMeng" w:date="2023-10-12T18:09:00Z">
              <w:rPr>
                <w:rFonts w:ascii="Times New Roman" w:eastAsia="宋体" w:hAnsi="Times New Roman" w:cs="Times New Roman" w:hint="eastAsia"/>
                <w:b/>
                <w:bCs/>
              </w:rPr>
            </w:rPrChange>
          </w:rPr>
          <w:t>政府部门</w:t>
        </w:r>
      </w:ins>
      <w:ins w:id="1773" w:author="ZhuMeng" w:date="2023-10-12T18:02:00Z">
        <w:r w:rsidRPr="00492FAC">
          <w:rPr>
            <w:rFonts w:ascii="Times New Roman" w:eastAsia="宋体" w:hAnsi="Times New Roman" w:cs="Times New Roman" w:hint="eastAsia"/>
            <w:rPrChange w:id="1774" w:author="ZhuMeng" w:date="2023-10-12T18:09:00Z">
              <w:rPr>
                <w:rFonts w:ascii="Times New Roman" w:eastAsia="宋体" w:hAnsi="Times New Roman" w:cs="Times New Roman" w:hint="eastAsia"/>
                <w:b/>
                <w:bCs/>
              </w:rPr>
            </w:rPrChange>
          </w:rPr>
          <w:t>既可以</w:t>
        </w:r>
      </w:ins>
      <w:ins w:id="1775" w:author="ZhuMeng" w:date="2023-10-12T18:00:00Z">
        <w:r w:rsidRPr="00492FAC">
          <w:rPr>
            <w:rFonts w:ascii="Times New Roman" w:eastAsia="宋体" w:hAnsi="Times New Roman" w:cs="Times New Roman" w:hint="eastAsia"/>
            <w:rPrChange w:id="1776" w:author="ZhuMeng" w:date="2023-10-12T18:09:00Z">
              <w:rPr>
                <w:rFonts w:ascii="Times New Roman" w:eastAsia="宋体" w:hAnsi="Times New Roman" w:cs="Times New Roman" w:hint="eastAsia"/>
                <w:b/>
                <w:bCs/>
              </w:rPr>
            </w:rPrChange>
          </w:rPr>
          <w:t>及时</w:t>
        </w:r>
      </w:ins>
      <w:ins w:id="1777" w:author="ZhuMeng" w:date="2023-10-12T18:03:00Z">
        <w:r w:rsidRPr="00492FAC">
          <w:rPr>
            <w:rFonts w:ascii="Times New Roman" w:eastAsia="宋体" w:hAnsi="Times New Roman" w:cs="Times New Roman" w:hint="eastAsia"/>
            <w:rPrChange w:id="1778" w:author="ZhuMeng" w:date="2023-10-12T18:09:00Z">
              <w:rPr>
                <w:rFonts w:ascii="Times New Roman" w:eastAsia="宋体" w:hAnsi="Times New Roman" w:cs="Times New Roman" w:hint="eastAsia"/>
                <w:b/>
                <w:bCs/>
              </w:rPr>
            </w:rPrChange>
          </w:rPr>
          <w:t>传达和阐释相关政策，也可以获取民众对治理的实际需求和满意度，进而增强政府</w:t>
        </w:r>
      </w:ins>
      <w:ins w:id="1779" w:author="ZhuMeng" w:date="2023-10-12T18:04:00Z">
        <w:r w:rsidRPr="00492FAC">
          <w:rPr>
            <w:rFonts w:ascii="Times New Roman" w:eastAsia="宋体" w:hAnsi="Times New Roman" w:cs="Times New Roman" w:hint="eastAsia"/>
            <w:rPrChange w:id="1780" w:author="ZhuMeng" w:date="2023-10-12T18:09:00Z">
              <w:rPr>
                <w:rFonts w:ascii="Times New Roman" w:eastAsia="宋体" w:hAnsi="Times New Roman" w:cs="Times New Roman" w:hint="eastAsia"/>
                <w:b/>
                <w:bCs/>
              </w:rPr>
            </w:rPrChange>
          </w:rPr>
          <w:t>回应性</w:t>
        </w:r>
      </w:ins>
      <w:ins w:id="1781" w:author="ZhuMeng" w:date="2023-10-12T17:57:00Z">
        <w:r w:rsidRPr="00492FAC">
          <w:rPr>
            <w:rFonts w:ascii="Times New Roman" w:eastAsia="宋体" w:hAnsi="Times New Roman" w:cs="Times New Roman" w:hint="eastAsia"/>
            <w:rPrChange w:id="1782" w:author="ZhuMeng" w:date="2023-10-12T18:09:00Z">
              <w:rPr>
                <w:rFonts w:ascii="Times New Roman" w:eastAsia="宋体" w:hAnsi="Times New Roman" w:cs="Times New Roman" w:hint="eastAsia"/>
                <w:b/>
                <w:bCs/>
              </w:rPr>
            </w:rPrChange>
          </w:rPr>
          <w:t>。</w:t>
        </w:r>
      </w:ins>
      <w:ins w:id="1783" w:author="ZhuMeng" w:date="2023-10-12T18:04:00Z">
        <w:r w:rsidRPr="00492FAC">
          <w:rPr>
            <w:rFonts w:ascii="Times New Roman" w:eastAsia="宋体" w:hAnsi="Times New Roman" w:cs="Times New Roman" w:hint="eastAsia"/>
            <w:rPrChange w:id="1784" w:author="ZhuMeng" w:date="2023-10-12T18:09:00Z">
              <w:rPr>
                <w:rFonts w:ascii="Times New Roman" w:eastAsia="宋体" w:hAnsi="Times New Roman" w:cs="Times New Roman" w:hint="eastAsia"/>
                <w:b/>
                <w:bCs/>
              </w:rPr>
            </w:rPrChange>
          </w:rPr>
          <w:t>因此，</w:t>
        </w:r>
      </w:ins>
      <w:ins w:id="1785" w:author="ZhuMeng" w:date="2023-10-12T18:01:00Z">
        <w:r w:rsidRPr="00492FAC">
          <w:rPr>
            <w:rFonts w:ascii="Times New Roman" w:eastAsia="宋体" w:hAnsi="Times New Roman" w:cs="Times New Roman" w:hint="eastAsia"/>
            <w:rPrChange w:id="1786" w:author="ZhuMeng" w:date="2023-10-12T18:09:00Z">
              <w:rPr>
                <w:rFonts w:ascii="Times New Roman" w:eastAsia="宋体" w:hAnsi="Times New Roman" w:cs="Times New Roman" w:hint="eastAsia"/>
                <w:b/>
                <w:bCs/>
              </w:rPr>
            </w:rPrChange>
          </w:rPr>
          <w:t>作为信息载体</w:t>
        </w:r>
      </w:ins>
      <w:ins w:id="1787" w:author="ZhuMeng" w:date="2023-10-12T18:04:00Z">
        <w:r w:rsidRPr="00492FAC">
          <w:rPr>
            <w:rFonts w:ascii="Times New Roman" w:eastAsia="宋体" w:hAnsi="Times New Roman" w:cs="Times New Roman" w:hint="eastAsia"/>
            <w:rPrChange w:id="1788" w:author="ZhuMeng" w:date="2023-10-12T18:09:00Z">
              <w:rPr>
                <w:rFonts w:ascii="Times New Roman" w:eastAsia="宋体" w:hAnsi="Times New Roman" w:cs="Times New Roman" w:hint="eastAsia"/>
                <w:b/>
                <w:bCs/>
              </w:rPr>
            </w:rPrChange>
          </w:rPr>
          <w:t>，</w:t>
        </w:r>
      </w:ins>
      <w:ins w:id="1789" w:author="ZhuMeng" w:date="2023-10-12T18:06:00Z">
        <w:r w:rsidRPr="00492FAC">
          <w:rPr>
            <w:rFonts w:ascii="Times New Roman" w:eastAsia="宋体" w:hAnsi="Times New Roman" w:cs="Times New Roman" w:hint="eastAsia"/>
            <w:rPrChange w:id="1790" w:author="ZhuMeng" w:date="2023-10-12T18:09:00Z">
              <w:rPr>
                <w:rFonts w:ascii="Times New Roman" w:eastAsia="宋体" w:hAnsi="Times New Roman" w:cs="Times New Roman" w:hint="eastAsia"/>
                <w:b/>
                <w:bCs/>
              </w:rPr>
            </w:rPrChange>
          </w:rPr>
          <w:t>语言</w:t>
        </w:r>
      </w:ins>
      <w:ins w:id="1791" w:author="ZhuMeng" w:date="2023-10-12T18:04:00Z">
        <w:r w:rsidRPr="00492FAC">
          <w:rPr>
            <w:rFonts w:ascii="Times New Roman" w:eastAsia="宋体" w:hAnsi="Times New Roman" w:cs="Times New Roman" w:hint="eastAsia"/>
            <w:rPrChange w:id="1792" w:author="ZhuMeng" w:date="2023-10-12T18:09:00Z">
              <w:rPr>
                <w:rFonts w:ascii="Times New Roman" w:eastAsia="宋体" w:hAnsi="Times New Roman" w:cs="Times New Roman" w:hint="eastAsia"/>
                <w:b/>
                <w:bCs/>
              </w:rPr>
            </w:rPrChange>
          </w:rPr>
          <w:t>促进了</w:t>
        </w:r>
      </w:ins>
      <w:ins w:id="1793" w:author="ZhuMeng" w:date="2023-10-12T18:01:00Z">
        <w:r w:rsidRPr="00492FAC">
          <w:rPr>
            <w:rFonts w:ascii="Times New Roman" w:eastAsia="宋体" w:hAnsi="Times New Roman" w:cs="Times New Roman" w:hint="eastAsia"/>
            <w:rPrChange w:id="1794" w:author="ZhuMeng" w:date="2023-10-12T18:09:00Z">
              <w:rPr>
                <w:rFonts w:ascii="Times New Roman" w:eastAsia="宋体" w:hAnsi="Times New Roman" w:cs="Times New Roman" w:hint="eastAsia"/>
                <w:b/>
                <w:bCs/>
              </w:rPr>
            </w:rPrChange>
          </w:rPr>
          <w:t>国家治理</w:t>
        </w:r>
      </w:ins>
      <w:ins w:id="1795" w:author="ZhuMeng" w:date="2023-10-12T18:04:00Z">
        <w:r w:rsidRPr="00492FAC">
          <w:rPr>
            <w:rFonts w:ascii="Times New Roman" w:eastAsia="宋体" w:hAnsi="Times New Roman" w:cs="Times New Roman" w:hint="eastAsia"/>
            <w:rPrChange w:id="1796" w:author="ZhuMeng" w:date="2023-10-12T18:09:00Z">
              <w:rPr>
                <w:rFonts w:ascii="Times New Roman" w:eastAsia="宋体" w:hAnsi="Times New Roman" w:cs="Times New Roman" w:hint="eastAsia"/>
                <w:b/>
                <w:bCs/>
              </w:rPr>
            </w:rPrChange>
          </w:rPr>
          <w:t>的上下沟通，</w:t>
        </w:r>
      </w:ins>
      <w:ins w:id="1797" w:author="ZhuMeng" w:date="2023-10-12T18:01:00Z">
        <w:r w:rsidRPr="00492FAC">
          <w:t>确保</w:t>
        </w:r>
        <w:r w:rsidRPr="00492FAC">
          <w:rPr>
            <w:rFonts w:hint="eastAsia"/>
          </w:rPr>
          <w:t>各级政府</w:t>
        </w:r>
        <w:r w:rsidRPr="00492FAC">
          <w:t>和各类人群所需信息得以顺畅</w:t>
        </w:r>
        <w:r w:rsidRPr="00492FAC">
          <w:rPr>
            <w:rFonts w:hint="eastAsia"/>
          </w:rPr>
          <w:t>、</w:t>
        </w:r>
        <w:r w:rsidRPr="00492FAC">
          <w:t>有效传递</w:t>
        </w:r>
        <w:r w:rsidRPr="00492FAC">
          <w:rPr>
            <w:rFonts w:hint="eastAsia"/>
          </w:rPr>
          <w:t>。</w:t>
        </w:r>
      </w:ins>
    </w:p>
    <w:p w14:paraId="0668724C" w14:textId="77777777" w:rsidR="0067268E" w:rsidRPr="00FF4FEF" w:rsidDel="00992A65" w:rsidRDefault="0067268E" w:rsidP="00FD1F70">
      <w:pPr>
        <w:pStyle w:val="a0"/>
        <w:spacing w:line="360" w:lineRule="auto"/>
        <w:ind w:left="240" w:right="240"/>
        <w:rPr>
          <w:del w:id="1798" w:author="ZhuMeng" w:date="2023-10-12T18:01:00Z"/>
        </w:rPr>
        <w:pPrChange w:id="1799" w:author="ZhuMeng" w:date="2023-10-13T09:17:00Z">
          <w:pPr>
            <w:pStyle w:val="FirstParagraph"/>
          </w:pPr>
        </w:pPrChange>
      </w:pPr>
    </w:p>
    <w:p w14:paraId="6FF57445" w14:textId="41BE407E" w:rsidR="0067268E" w:rsidRPr="00592454" w:rsidRDefault="0067268E" w:rsidP="00FD1F70">
      <w:pPr>
        <w:pStyle w:val="a0"/>
        <w:spacing w:line="360" w:lineRule="auto"/>
        <w:jc w:val="both"/>
        <w:rPr>
          <w:ins w:id="1800" w:author="ZhuMeng" w:date="2023-10-12T18:07:00Z"/>
        </w:rPr>
        <w:pPrChange w:id="1801" w:author="ZhuMeng" w:date="2023-10-13T09:17:00Z">
          <w:pPr>
            <w:pStyle w:val="a0"/>
            <w:jc w:val="both"/>
          </w:pPr>
        </w:pPrChange>
      </w:pPr>
      <w:del w:id="1802" w:author="ZhuMeng" w:date="2023-10-12T15:00:00Z">
        <w:r w:rsidRPr="006A3F35" w:rsidDel="00041E8A">
          <w:rPr>
            <w:rFonts w:ascii="Times New Roman" w:eastAsia="宋体" w:hAnsi="Times New Roman" w:cs="Times New Roman"/>
            <w:rPrChange w:id="1803" w:author="ZhuMeng" w:date="2023-10-12T15:47:00Z">
              <w:rPr/>
            </w:rPrChange>
          </w:rPr>
          <w:delText>同时，</w:delText>
        </w:r>
      </w:del>
      <w:del w:id="1804" w:author="ZhuMeng" w:date="2023-10-12T18:06:00Z">
        <w:r w:rsidRPr="006A3F35" w:rsidDel="007E499C">
          <w:rPr>
            <w:rFonts w:ascii="Times New Roman" w:eastAsia="宋体" w:hAnsi="Times New Roman" w:cs="Times New Roman"/>
            <w:rPrChange w:id="1805" w:author="ZhuMeng" w:date="2023-10-12T15:47:00Z">
              <w:rPr/>
            </w:rPrChange>
          </w:rPr>
          <w:delText>语言规划</w:delText>
        </w:r>
      </w:del>
      <w:del w:id="1806" w:author="ZhuMeng" w:date="2023-10-13T09:00:00Z">
        <w:r w:rsidRPr="006A3F35" w:rsidDel="00AF0E7B">
          <w:rPr>
            <w:rFonts w:ascii="Times New Roman" w:eastAsia="宋体" w:hAnsi="Times New Roman" w:cs="Times New Roman"/>
            <w:rPrChange w:id="1807" w:author="ZhuMeng" w:date="2023-10-12T15:47:00Z">
              <w:rPr/>
            </w:rPrChange>
          </w:rPr>
          <w:delText>作为治理工具，</w:delText>
        </w:r>
      </w:del>
      <w:ins w:id="1808" w:author="ZhuMeng" w:date="2023-10-12T18:06:00Z">
        <w:r w:rsidRPr="00592454">
          <w:rPr>
            <w:rFonts w:ascii="Times New Roman" w:eastAsia="宋体" w:hAnsi="Times New Roman" w:cs="Times New Roman"/>
          </w:rPr>
          <w:t>语言规划</w:t>
        </w:r>
      </w:ins>
      <w:ins w:id="1809" w:author="ZhuMeng" w:date="2023-10-13T09:00:00Z">
        <w:r w:rsidR="00AF0E7B" w:rsidRPr="003437DC">
          <w:rPr>
            <w:rFonts w:ascii="Times New Roman" w:eastAsia="宋体" w:hAnsi="Times New Roman" w:cs="Times New Roman"/>
          </w:rPr>
          <w:t>作为治理工具</w:t>
        </w:r>
      </w:ins>
      <w:r w:rsidRPr="006A3F35">
        <w:rPr>
          <w:rFonts w:ascii="Times New Roman" w:eastAsia="宋体" w:hAnsi="Times New Roman" w:cs="Times New Roman"/>
          <w:rPrChange w:id="1810" w:author="ZhuMeng" w:date="2023-10-12T15:47:00Z">
            <w:rPr/>
          </w:rPrChange>
        </w:rPr>
        <w:t>承载着政府对价值取向和治理模式的贯彻，</w:t>
      </w:r>
      <w:del w:id="1811" w:author="ZhuMeng" w:date="2023-10-12T18:07:00Z">
        <w:r w:rsidRPr="006A3F35" w:rsidDel="001C026B">
          <w:rPr>
            <w:rFonts w:ascii="Times New Roman" w:eastAsia="宋体" w:hAnsi="Times New Roman" w:cs="Times New Roman"/>
            <w:rPrChange w:id="1812" w:author="ZhuMeng" w:date="2023-10-12T15:47:00Z">
              <w:rPr/>
            </w:rPrChange>
          </w:rPr>
          <w:delText>因而</w:delText>
        </w:r>
      </w:del>
      <w:r w:rsidRPr="006A3F35">
        <w:rPr>
          <w:rFonts w:ascii="Times New Roman" w:eastAsia="宋体" w:hAnsi="Times New Roman" w:cs="Times New Roman"/>
          <w:rPrChange w:id="1813" w:author="ZhuMeng" w:date="2023-10-12T15:47:00Z">
            <w:rPr/>
          </w:rPrChange>
        </w:rPr>
        <w:t>治理理念的差异化</w:t>
      </w:r>
      <w:ins w:id="1814" w:author="ZhuMeng" w:date="2023-10-12T15:00:00Z">
        <w:r w:rsidRPr="006A3F35">
          <w:rPr>
            <w:rFonts w:ascii="Times New Roman" w:eastAsia="宋体" w:hAnsi="Times New Roman" w:cs="Times New Roman" w:hint="eastAsia"/>
            <w:rPrChange w:id="1815" w:author="ZhuMeng" w:date="2023-10-12T15:47:00Z">
              <w:rPr>
                <w:rFonts w:ascii="Times New Roman" w:hAnsi="Times New Roman" w:cs="Times New Roman" w:hint="eastAsia"/>
              </w:rPr>
            </w:rPrChange>
          </w:rPr>
          <w:t>产生</w:t>
        </w:r>
      </w:ins>
      <w:del w:id="1816" w:author="ZhuMeng" w:date="2023-10-12T15:00:00Z">
        <w:r w:rsidRPr="006A3F35" w:rsidDel="00044813">
          <w:rPr>
            <w:rFonts w:ascii="Times New Roman" w:eastAsia="宋体" w:hAnsi="Times New Roman" w:cs="Times New Roman"/>
            <w:rPrChange w:id="1817" w:author="ZhuMeng" w:date="2023-10-12T15:47:00Z">
              <w:rPr/>
            </w:rPrChange>
          </w:rPr>
          <w:delText>造就</w:delText>
        </w:r>
      </w:del>
      <w:r w:rsidRPr="006A3F35">
        <w:rPr>
          <w:rFonts w:ascii="Times New Roman" w:eastAsia="宋体" w:hAnsi="Times New Roman" w:cs="Times New Roman"/>
          <w:rPrChange w:id="1818" w:author="ZhuMeng" w:date="2023-10-12T15:47:00Z">
            <w:rPr/>
          </w:rPrChange>
        </w:rPr>
        <w:t>了</w:t>
      </w:r>
      <w:del w:id="1819" w:author="ZhuMeng" w:date="2023-10-12T15:00:00Z">
        <w:r w:rsidRPr="006A3F35" w:rsidDel="00044813">
          <w:rPr>
            <w:rFonts w:ascii="Times New Roman" w:eastAsia="宋体" w:hAnsi="Times New Roman" w:cs="Times New Roman"/>
            <w:rPrChange w:id="1820" w:author="ZhuMeng" w:date="2023-10-12T15:47:00Z">
              <w:rPr/>
            </w:rPrChange>
          </w:rPr>
          <w:delText>多样化的</w:delText>
        </w:r>
      </w:del>
      <w:r w:rsidRPr="006A3F35">
        <w:rPr>
          <w:rFonts w:ascii="Times New Roman" w:eastAsia="宋体" w:hAnsi="Times New Roman" w:cs="Times New Roman"/>
          <w:rPrChange w:id="1821" w:author="ZhuMeng" w:date="2023-10-12T15:47:00Z">
            <w:rPr/>
          </w:rPrChange>
        </w:rPr>
        <w:t>语言规划</w:t>
      </w:r>
      <w:ins w:id="1822" w:author="ZhuMeng" w:date="2023-10-12T15:00:00Z">
        <w:r w:rsidRPr="006A3F35">
          <w:rPr>
            <w:rFonts w:ascii="Times New Roman" w:eastAsia="宋体" w:hAnsi="Times New Roman" w:cs="Times New Roman" w:hint="eastAsia"/>
            <w:rPrChange w:id="1823" w:author="ZhuMeng" w:date="2023-10-12T15:47:00Z">
              <w:rPr>
                <w:rFonts w:ascii="Times New Roman" w:hAnsi="Times New Roman" w:cs="Times New Roman" w:hint="eastAsia"/>
              </w:rPr>
            </w:rPrChange>
          </w:rPr>
          <w:t>的多样化</w:t>
        </w:r>
      </w:ins>
      <w:ins w:id="1824" w:author="ZhuMeng" w:date="2023-10-12T18:08:00Z">
        <w:r w:rsidRPr="00592454">
          <w:rPr>
            <w:rFonts w:ascii="Times New Roman" w:eastAsia="宋体" w:hAnsi="Times New Roman" w:cs="Times New Roman"/>
          </w:rPr>
          <w:t>(</w:t>
        </w:r>
        <w:r w:rsidRPr="00592454">
          <w:fldChar w:fldCharType="begin"/>
        </w:r>
        <w:r w:rsidRPr="00592454">
          <w:rPr>
            <w:rFonts w:ascii="Times New Roman" w:eastAsia="宋体" w:hAnsi="Times New Roman" w:cs="Times New Roman"/>
          </w:rPr>
          <w:instrText xml:space="preserve"> HYPERLINK \l "ref-MaRong2004a" \h </w:instrText>
        </w:r>
        <w:r w:rsidRPr="00592454">
          <w:fldChar w:fldCharType="separate"/>
        </w:r>
        <w:r w:rsidRPr="00592454">
          <w:rPr>
            <w:rStyle w:val="af0"/>
            <w:rFonts w:ascii="Times New Roman" w:eastAsia="宋体" w:hAnsi="Times New Roman" w:cs="Times New Roman"/>
          </w:rPr>
          <w:t>马戎</w:t>
        </w:r>
        <w:r w:rsidRPr="00592454">
          <w:rPr>
            <w:rStyle w:val="af0"/>
            <w:rFonts w:ascii="Times New Roman" w:eastAsia="宋体" w:hAnsi="Times New Roman" w:cs="Times New Roman"/>
          </w:rPr>
          <w:t>, 2004</w:t>
        </w:r>
        <w:r w:rsidRPr="00592454">
          <w:rPr>
            <w:rStyle w:val="af0"/>
            <w:rFonts w:ascii="Times New Roman" w:eastAsia="宋体" w:hAnsi="Times New Roman" w:cs="Times New Roman"/>
          </w:rPr>
          <w:fldChar w:fldCharType="end"/>
        </w:r>
        <w:r w:rsidRPr="00592454">
          <w:rPr>
            <w:rFonts w:ascii="Times New Roman" w:eastAsia="宋体" w:hAnsi="Times New Roman" w:cs="Times New Roman"/>
          </w:rPr>
          <w:t>)</w:t>
        </w:r>
      </w:ins>
      <w:r w:rsidRPr="006A3F35">
        <w:rPr>
          <w:rFonts w:ascii="Times New Roman" w:eastAsia="宋体" w:hAnsi="Times New Roman" w:cs="Times New Roman"/>
          <w:rPrChange w:id="1825" w:author="ZhuMeng" w:date="2023-10-12T15:47:00Z">
            <w:rPr/>
          </w:rPrChange>
        </w:rPr>
        <w:t>。</w:t>
      </w:r>
      <w:ins w:id="1826" w:author="ZhuMeng" w:date="2023-10-12T18:07:00Z">
        <w:r>
          <w:rPr>
            <w:rFonts w:ascii="Times New Roman" w:eastAsia="宋体" w:hAnsi="Times New Roman" w:cs="Times New Roman" w:hint="eastAsia"/>
          </w:rPr>
          <w:t>比如，</w:t>
        </w:r>
        <w:r w:rsidRPr="00592454">
          <w:rPr>
            <w:rFonts w:ascii="Times New Roman" w:eastAsia="宋体" w:hAnsi="Times New Roman" w:cs="Times New Roman"/>
          </w:rPr>
          <w:t>非洲新兴独立国家领导人在构建国家认同和民族意识过程中，</w:t>
        </w:r>
        <w:r>
          <w:rPr>
            <w:rFonts w:ascii="Times New Roman" w:eastAsia="宋体" w:hAnsi="Times New Roman" w:cs="Times New Roman" w:hint="eastAsia"/>
          </w:rPr>
          <w:t>就</w:t>
        </w:r>
        <w:r w:rsidRPr="00592454">
          <w:rPr>
            <w:rFonts w:ascii="Times New Roman" w:eastAsia="宋体" w:hAnsi="Times New Roman" w:cs="Times New Roman"/>
          </w:rPr>
          <w:t>十分注重语言规划在族群意识、国家身份</w:t>
        </w:r>
        <w:r w:rsidRPr="00592454">
          <w:rPr>
            <w:rFonts w:ascii="Times New Roman" w:eastAsia="宋体" w:hAnsi="Times New Roman" w:cs="Times New Roman" w:hint="eastAsia"/>
          </w:rPr>
          <w:t>和</w:t>
        </w:r>
        <w:r w:rsidRPr="00592454">
          <w:rPr>
            <w:rFonts w:ascii="Times New Roman" w:eastAsia="宋体" w:hAnsi="Times New Roman" w:cs="Times New Roman"/>
          </w:rPr>
          <w:t>经济发展等多个层面对社会成员政治参与的影响</w:t>
        </w:r>
        <w:r w:rsidRPr="00592454">
          <w:rPr>
            <w:rFonts w:ascii="Times New Roman" w:eastAsia="宋体" w:hAnsi="Times New Roman" w:cs="Times New Roman"/>
          </w:rPr>
          <w:t>(</w:t>
        </w:r>
        <w:r w:rsidRPr="00592454">
          <w:fldChar w:fldCharType="begin"/>
        </w:r>
        <w:r w:rsidRPr="00592454">
          <w:rPr>
            <w:rFonts w:ascii="Times New Roman" w:eastAsia="宋体" w:hAnsi="Times New Roman" w:cs="Times New Roman"/>
          </w:rPr>
          <w:instrText xml:space="preserve"> HYPERLINK \l "ref-Laitin1977" \h </w:instrText>
        </w:r>
        <w:r w:rsidRPr="00592454">
          <w:fldChar w:fldCharType="separate"/>
        </w:r>
        <w:r w:rsidRPr="00592454">
          <w:rPr>
            <w:rStyle w:val="af0"/>
            <w:rFonts w:ascii="Times New Roman" w:eastAsia="宋体" w:hAnsi="Times New Roman" w:cs="Times New Roman"/>
          </w:rPr>
          <w:t>Laitin, 1977</w:t>
        </w:r>
        <w:r w:rsidRPr="00592454">
          <w:rPr>
            <w:rStyle w:val="af0"/>
            <w:rFonts w:ascii="Times New Roman" w:eastAsia="宋体" w:hAnsi="Times New Roman" w:cs="Times New Roman"/>
          </w:rPr>
          <w:fldChar w:fldCharType="end"/>
        </w:r>
        <w:r w:rsidRPr="00592454">
          <w:rPr>
            <w:rFonts w:ascii="Times New Roman" w:eastAsia="宋体" w:hAnsi="Times New Roman" w:cs="Times New Roman"/>
          </w:rPr>
          <w:t>)</w:t>
        </w:r>
        <w:r w:rsidRPr="00592454">
          <w:rPr>
            <w:rFonts w:ascii="Times New Roman" w:eastAsia="宋体" w:hAnsi="Times New Roman" w:cs="Times New Roman"/>
          </w:rPr>
          <w:t>。</w:t>
        </w:r>
      </w:ins>
      <w:ins w:id="1827" w:author="ZhuMeng" w:date="2023-10-12T18:09:00Z">
        <w:r>
          <w:rPr>
            <w:rFonts w:ascii="Times New Roman" w:eastAsia="宋体" w:hAnsi="Times New Roman" w:cs="Times New Roman" w:hint="eastAsia"/>
          </w:rPr>
          <w:t>因而</w:t>
        </w:r>
      </w:ins>
      <w:ins w:id="1828" w:author="ZhuMeng" w:date="2023-10-12T18:07:00Z">
        <w:r w:rsidRPr="00592454">
          <w:rPr>
            <w:rFonts w:ascii="Times New Roman" w:eastAsia="宋体" w:hAnsi="Times New Roman" w:cs="Times New Roman"/>
          </w:rPr>
          <w:t>，各国政府</w:t>
        </w:r>
      </w:ins>
      <w:ins w:id="1829" w:author="ZhuMeng" w:date="2023-10-12T18:09:00Z">
        <w:r>
          <w:rPr>
            <w:rFonts w:ascii="Times New Roman" w:eastAsia="宋体" w:hAnsi="Times New Roman" w:cs="Times New Roman" w:hint="eastAsia"/>
          </w:rPr>
          <w:t>都</w:t>
        </w:r>
      </w:ins>
      <w:ins w:id="1830" w:author="ZhuMeng" w:date="2023-10-12T18:07:00Z">
        <w:r w:rsidRPr="00592454">
          <w:rPr>
            <w:rFonts w:ascii="Times New Roman" w:eastAsia="宋体" w:hAnsi="Times New Roman" w:cs="Times New Roman"/>
          </w:rPr>
          <w:t>努力促进语言规划的本土性转化，在立足具体国情的基础上对语言结构及其使用进行总体规划，</w:t>
        </w:r>
      </w:ins>
      <w:ins w:id="1831" w:author="ZhuMeng" w:date="2023-10-12T18:08:00Z">
        <w:r>
          <w:rPr>
            <w:rFonts w:ascii="Times New Roman" w:eastAsia="宋体" w:hAnsi="Times New Roman" w:cs="Times New Roman" w:hint="eastAsia"/>
          </w:rPr>
          <w:t>充分发挥</w:t>
        </w:r>
        <w:r w:rsidRPr="0020601A">
          <w:t>不同语言在不同场域的功能</w:t>
        </w:r>
        <w:r>
          <w:rPr>
            <w:rFonts w:hint="eastAsia"/>
          </w:rPr>
          <w:t>，</w:t>
        </w:r>
      </w:ins>
      <w:ins w:id="1832" w:author="ZhuMeng" w:date="2023-10-12T18:07:00Z">
        <w:r w:rsidRPr="00592454">
          <w:rPr>
            <w:rFonts w:ascii="Times New Roman" w:eastAsia="宋体" w:hAnsi="Times New Roman" w:cs="Times New Roman"/>
          </w:rPr>
          <w:t>以便推动本国民族融合、加强国家认同。</w:t>
        </w:r>
      </w:ins>
    </w:p>
    <w:p w14:paraId="367A70C8" w14:textId="77777777" w:rsidR="0067268E" w:rsidRPr="006A3F35" w:rsidDel="001C4934" w:rsidRDefault="0067268E" w:rsidP="00FD1F70">
      <w:pPr>
        <w:pStyle w:val="a0"/>
        <w:spacing w:line="360" w:lineRule="auto"/>
        <w:ind w:left="240" w:right="240"/>
        <w:jc w:val="both"/>
        <w:rPr>
          <w:del w:id="1833" w:author="ZhuMeng" w:date="2023-10-12T18:05:00Z"/>
          <w:rFonts w:ascii="Times New Roman" w:eastAsia="宋体" w:hAnsi="Times New Roman" w:cs="Times New Roman"/>
          <w:rPrChange w:id="1834" w:author="ZhuMeng" w:date="2023-10-12T15:47:00Z">
            <w:rPr>
              <w:del w:id="1835" w:author="ZhuMeng" w:date="2023-10-12T18:05:00Z"/>
            </w:rPr>
          </w:rPrChange>
        </w:rPr>
        <w:pPrChange w:id="1836" w:author="ZhuMeng" w:date="2023-10-13T09:17:00Z">
          <w:pPr>
            <w:pStyle w:val="a0"/>
          </w:pPr>
        </w:pPrChange>
      </w:pPr>
      <w:del w:id="1837" w:author="ZhuMeng" w:date="2023-10-12T18:08:00Z">
        <w:r w:rsidRPr="006A3F35" w:rsidDel="000E7EB5">
          <w:rPr>
            <w:rFonts w:ascii="Times New Roman" w:eastAsia="宋体" w:hAnsi="Times New Roman" w:cs="Times New Roman"/>
            <w:rPrChange w:id="1838" w:author="ZhuMeng" w:date="2023-10-12T15:47:00Z">
              <w:rPr/>
            </w:rPrChange>
          </w:rPr>
          <w:lastRenderedPageBreak/>
          <w:delText xml:space="preserve"> </w:delText>
        </w:r>
      </w:del>
      <w:del w:id="1839" w:author="ZhuMeng" w:date="2023-10-12T15:02:00Z">
        <w:r w:rsidRPr="006A3F35" w:rsidDel="00E24740">
          <w:rPr>
            <w:rFonts w:ascii="Times New Roman" w:eastAsia="宋体" w:hAnsi="Times New Roman" w:cs="Times New Roman"/>
            <w:rPrChange w:id="1840" w:author="ZhuMeng" w:date="2023-10-12T15:47:00Z">
              <w:rPr/>
            </w:rPrChange>
          </w:rPr>
          <w:delText>如，十月革命后，</w:delText>
        </w:r>
      </w:del>
      <w:del w:id="1841" w:author="ZhuMeng" w:date="2023-10-12T18:08:00Z">
        <w:r w:rsidRPr="006A3F35" w:rsidDel="000E7EB5">
          <w:rPr>
            <w:rFonts w:ascii="Times New Roman" w:eastAsia="宋体" w:hAnsi="Times New Roman" w:cs="Times New Roman"/>
            <w:rPrChange w:id="1842" w:author="ZhuMeng" w:date="2023-10-12T15:47:00Z">
              <w:rPr/>
            </w:rPrChange>
          </w:rPr>
          <w:delText>苏联将大多数语言文字系统改换成拉丁字母文字，包括为少数民族创制拉丁化新文字；越南民主共和国成立后，</w:delText>
        </w:r>
      </w:del>
      <w:del w:id="1843" w:author="ZhuMeng" w:date="2023-10-12T15:02:00Z">
        <w:r w:rsidRPr="006A3F35" w:rsidDel="00A31315">
          <w:rPr>
            <w:rFonts w:ascii="Times New Roman" w:eastAsia="宋体" w:hAnsi="Times New Roman" w:cs="Times New Roman"/>
            <w:rPrChange w:id="1844" w:author="ZhuMeng" w:date="2023-10-12T15:47:00Z">
              <w:rPr/>
            </w:rPrChange>
          </w:rPr>
          <w:delText>即</w:delText>
        </w:r>
      </w:del>
      <w:del w:id="1845" w:author="ZhuMeng" w:date="2023-10-12T18:08:00Z">
        <w:r w:rsidRPr="006A3F35" w:rsidDel="000E7EB5">
          <w:rPr>
            <w:rFonts w:ascii="Times New Roman" w:eastAsia="宋体" w:hAnsi="Times New Roman" w:cs="Times New Roman"/>
            <w:rPrChange w:id="1846" w:author="ZhuMeng" w:date="2023-10-12T15:47:00Z">
              <w:rPr/>
            </w:rPrChange>
          </w:rPr>
          <w:delText>宣布拉丁字母的越南文为</w:delText>
        </w:r>
        <w:r w:rsidRPr="006A3F35" w:rsidDel="000E7EB5">
          <w:rPr>
            <w:rFonts w:ascii="Times New Roman" w:eastAsia="宋体" w:hAnsi="Times New Roman" w:cs="Times New Roman"/>
            <w:rPrChange w:id="1847" w:author="ZhuMeng" w:date="2023-10-12T15:47:00Z">
              <w:rPr/>
            </w:rPrChange>
          </w:rPr>
          <w:delText>“</w:delText>
        </w:r>
        <w:r w:rsidRPr="006A3F35" w:rsidDel="000E7EB5">
          <w:rPr>
            <w:rFonts w:ascii="Times New Roman" w:eastAsia="宋体" w:hAnsi="Times New Roman" w:cs="Times New Roman"/>
            <w:rPrChange w:id="1848" w:author="ZhuMeng" w:date="2023-10-12T15:47:00Z">
              <w:rPr/>
            </w:rPrChange>
          </w:rPr>
          <w:delText>国文</w:delText>
        </w:r>
        <w:r w:rsidRPr="006A3F35" w:rsidDel="000E7EB5">
          <w:rPr>
            <w:rFonts w:ascii="Times New Roman" w:eastAsia="宋体" w:hAnsi="Times New Roman" w:cs="Times New Roman"/>
            <w:rPrChange w:id="1849" w:author="ZhuMeng" w:date="2023-10-12T15:47:00Z">
              <w:rPr/>
            </w:rPrChange>
          </w:rPr>
          <w:delText>”</w:delText>
        </w:r>
        <w:r w:rsidRPr="006A3F35" w:rsidDel="000E7EB5">
          <w:rPr>
            <w:rFonts w:ascii="Times New Roman" w:eastAsia="宋体" w:hAnsi="Times New Roman" w:cs="Times New Roman"/>
            <w:rPrChange w:id="1850" w:author="ZhuMeng" w:date="2023-10-12T15:47:00Z">
              <w:rPr/>
            </w:rPrChange>
          </w:rPr>
          <w:delText>，彻底废除了传统社会长期使用的汉文和喃字；北朝鲜独立后，也完全放弃了传统社会长期使用的汉文而改用谚文（即现今的朝鲜文）</w:delText>
        </w:r>
        <w:r w:rsidRPr="006A3F35" w:rsidDel="000E7EB5">
          <w:rPr>
            <w:rFonts w:ascii="Times New Roman" w:eastAsia="宋体" w:hAnsi="Times New Roman" w:cs="Times New Roman"/>
            <w:rPrChange w:id="1851" w:author="ZhuMeng" w:date="2023-10-12T15:47:00Z">
              <w:rPr/>
            </w:rPrChange>
          </w:rPr>
          <w:delText>(</w:delText>
        </w:r>
        <w:r w:rsidRPr="006A3F35" w:rsidDel="000E7EB5">
          <w:rPr>
            <w:rFonts w:ascii="Times New Roman" w:eastAsia="宋体" w:hAnsi="Times New Roman" w:cs="Times New Roman"/>
            <w:rPrChange w:id="1852" w:author="ZhuMeng" w:date="2023-10-12T15:47:00Z">
              <w:rPr/>
            </w:rPrChange>
          </w:rPr>
          <w:fldChar w:fldCharType="begin"/>
        </w:r>
        <w:r w:rsidRPr="006A3F35" w:rsidDel="000E7EB5">
          <w:rPr>
            <w:rFonts w:ascii="Times New Roman" w:eastAsia="宋体" w:hAnsi="Times New Roman" w:cs="Times New Roman"/>
            <w:rPrChange w:id="1853" w:author="ZhuMeng" w:date="2023-10-12T15:47:00Z">
              <w:rPr/>
            </w:rPrChange>
          </w:rPr>
          <w:delInstrText xml:space="preserve"> HYPERLINK \l "ref-MaRong2004a" \h </w:delInstrText>
        </w:r>
        <w:r w:rsidRPr="00595FE8" w:rsidDel="000E7EB5">
          <w:rPr>
            <w:rFonts w:ascii="Times New Roman" w:eastAsia="宋体" w:hAnsi="Times New Roman" w:cs="Times New Roman"/>
          </w:rPr>
        </w:r>
        <w:r w:rsidRPr="006A3F35" w:rsidDel="000E7EB5">
          <w:rPr>
            <w:rFonts w:ascii="Times New Roman" w:eastAsia="宋体" w:hAnsi="Times New Roman" w:cs="Times New Roman"/>
            <w:rPrChange w:id="1854" w:author="ZhuMeng" w:date="2023-10-12T15:47:00Z">
              <w:rPr>
                <w:rStyle w:val="af0"/>
              </w:rPr>
            </w:rPrChange>
          </w:rPr>
          <w:fldChar w:fldCharType="separate"/>
        </w:r>
        <w:r w:rsidRPr="006A3F35" w:rsidDel="000E7EB5">
          <w:rPr>
            <w:rStyle w:val="af0"/>
            <w:rFonts w:ascii="Times New Roman" w:eastAsia="宋体" w:hAnsi="Times New Roman" w:cs="Times New Roman"/>
            <w:rPrChange w:id="1855" w:author="ZhuMeng" w:date="2023-10-12T15:47:00Z">
              <w:rPr>
                <w:rStyle w:val="af0"/>
              </w:rPr>
            </w:rPrChange>
          </w:rPr>
          <w:delText>马戎</w:delText>
        </w:r>
        <w:r w:rsidRPr="006A3F35" w:rsidDel="000E7EB5">
          <w:rPr>
            <w:rStyle w:val="af0"/>
            <w:rFonts w:ascii="Times New Roman" w:eastAsia="宋体" w:hAnsi="Times New Roman" w:cs="Times New Roman"/>
            <w:rPrChange w:id="1856" w:author="ZhuMeng" w:date="2023-10-12T15:47:00Z">
              <w:rPr>
                <w:rStyle w:val="af0"/>
              </w:rPr>
            </w:rPrChange>
          </w:rPr>
          <w:delText>, 2004</w:delText>
        </w:r>
        <w:r w:rsidRPr="006A3F35" w:rsidDel="000E7EB5">
          <w:rPr>
            <w:rStyle w:val="af0"/>
            <w:rFonts w:ascii="Times New Roman" w:eastAsia="宋体" w:hAnsi="Times New Roman" w:cs="Times New Roman"/>
            <w:rPrChange w:id="1857" w:author="ZhuMeng" w:date="2023-10-12T15:47:00Z">
              <w:rPr>
                <w:rStyle w:val="af0"/>
              </w:rPr>
            </w:rPrChange>
          </w:rPr>
          <w:fldChar w:fldCharType="end"/>
        </w:r>
        <w:r w:rsidRPr="006A3F35" w:rsidDel="000E7EB5">
          <w:rPr>
            <w:rFonts w:ascii="Times New Roman" w:eastAsia="宋体" w:hAnsi="Times New Roman" w:cs="Times New Roman"/>
            <w:rPrChange w:id="1858" w:author="ZhuMeng" w:date="2023-10-12T15:47:00Z">
              <w:rPr/>
            </w:rPrChange>
          </w:rPr>
          <w:delText>)</w:delText>
        </w:r>
        <w:r w:rsidRPr="006A3F35" w:rsidDel="000E7EB5">
          <w:rPr>
            <w:rFonts w:ascii="Times New Roman" w:eastAsia="宋体" w:hAnsi="Times New Roman" w:cs="Times New Roman"/>
            <w:rPrChange w:id="1859" w:author="ZhuMeng" w:date="2023-10-12T15:47:00Z">
              <w:rPr/>
            </w:rPrChange>
          </w:rPr>
          <w:delText>。</w:delText>
        </w:r>
      </w:del>
      <w:del w:id="1860" w:author="ZhuMeng" w:date="2023-10-12T18:07:00Z">
        <w:r w:rsidRPr="006A3F35" w:rsidDel="00381E64">
          <w:rPr>
            <w:rFonts w:ascii="Times New Roman" w:eastAsia="宋体" w:hAnsi="Times New Roman" w:cs="Times New Roman"/>
            <w:rPrChange w:id="1861" w:author="ZhuMeng" w:date="2023-10-12T15:47:00Z">
              <w:rPr/>
            </w:rPrChange>
          </w:rPr>
          <w:delText xml:space="preserve"> </w:delText>
        </w:r>
        <w:r w:rsidRPr="006A3F35" w:rsidDel="00381E64">
          <w:rPr>
            <w:rFonts w:ascii="Times New Roman" w:eastAsia="宋体" w:hAnsi="Times New Roman" w:cs="Times New Roman"/>
            <w:rPrChange w:id="1862" w:author="ZhuMeng" w:date="2023-10-12T15:47:00Z">
              <w:rPr/>
            </w:rPrChange>
          </w:rPr>
          <w:delText>可见，各国政府努力促进语言规划的本土性转化，在立足具体国情的基础上对语言结构及其使用进行总体规划，以便</w:delText>
        </w:r>
      </w:del>
      <w:del w:id="1863" w:author="ZhuMeng" w:date="2023-10-12T15:03:00Z">
        <w:r w:rsidRPr="006A3F35" w:rsidDel="00A31315">
          <w:rPr>
            <w:rFonts w:ascii="Times New Roman" w:eastAsia="宋体" w:hAnsi="Times New Roman" w:cs="Times New Roman"/>
            <w:rPrChange w:id="1864" w:author="ZhuMeng" w:date="2023-10-12T15:47:00Z">
              <w:rPr/>
            </w:rPrChange>
          </w:rPr>
          <w:delText>促进</w:delText>
        </w:r>
      </w:del>
      <w:del w:id="1865" w:author="ZhuMeng" w:date="2023-10-12T18:07:00Z">
        <w:r w:rsidRPr="006A3F35" w:rsidDel="00381E64">
          <w:rPr>
            <w:rFonts w:ascii="Times New Roman" w:eastAsia="宋体" w:hAnsi="Times New Roman" w:cs="Times New Roman"/>
            <w:rPrChange w:id="1866" w:author="ZhuMeng" w:date="2023-10-12T15:47:00Z">
              <w:rPr/>
            </w:rPrChange>
          </w:rPr>
          <w:delText>推动本国民族融合、加强国家认同。</w:delText>
        </w:r>
      </w:del>
    </w:p>
    <w:p w14:paraId="124569EC" w14:textId="77777777" w:rsidR="0067268E" w:rsidRPr="006A3F35" w:rsidDel="0073112B" w:rsidRDefault="0067268E" w:rsidP="00FD1F70">
      <w:pPr>
        <w:pStyle w:val="a0"/>
        <w:spacing w:line="360" w:lineRule="auto"/>
        <w:ind w:left="240" w:right="240"/>
        <w:jc w:val="both"/>
        <w:rPr>
          <w:del w:id="1867" w:author="ZhuMeng" w:date="2023-10-12T18:08:00Z"/>
          <w:rFonts w:ascii="Times New Roman" w:eastAsia="宋体" w:hAnsi="Times New Roman" w:cs="Times New Roman"/>
          <w:rPrChange w:id="1868" w:author="ZhuMeng" w:date="2023-10-12T15:47:00Z">
            <w:rPr>
              <w:del w:id="1869" w:author="ZhuMeng" w:date="2023-10-12T18:08:00Z"/>
            </w:rPr>
          </w:rPrChange>
        </w:rPr>
        <w:pPrChange w:id="1870" w:author="ZhuMeng" w:date="2023-10-13T09:17:00Z">
          <w:pPr>
            <w:pStyle w:val="a0"/>
          </w:pPr>
        </w:pPrChange>
      </w:pPr>
      <w:del w:id="1871" w:author="ZhuMeng" w:date="2023-10-12T15:04:00Z">
        <w:r w:rsidRPr="006A3F35" w:rsidDel="00A31315">
          <w:rPr>
            <w:rFonts w:ascii="Times New Roman" w:eastAsia="宋体" w:hAnsi="Times New Roman" w:cs="Times New Roman"/>
            <w:rPrChange w:id="1872" w:author="ZhuMeng" w:date="2023-10-12T15:47:00Z">
              <w:rPr/>
            </w:rPrChange>
          </w:rPr>
          <w:delText>不仅如此，</w:delText>
        </w:r>
      </w:del>
      <w:del w:id="1873" w:author="ZhuMeng" w:date="2023-10-12T18:08:00Z">
        <w:r w:rsidRPr="006A3F35" w:rsidDel="0073112B">
          <w:rPr>
            <w:rFonts w:ascii="Times New Roman" w:eastAsia="宋体" w:hAnsi="Times New Roman" w:cs="Times New Roman"/>
            <w:rPrChange w:id="1874" w:author="ZhuMeng" w:date="2023-10-12T15:47:00Z">
              <w:rPr/>
            </w:rPrChange>
          </w:rPr>
          <w:delText>传统的政治经济学和族群政治也从政策成本、族群权力、迁移风险等诸多方面探讨过语言规划对族群稳定、经济发展和政策制定的影响，强调语言规划在跨族群社会和国际交往中的作用</w:delText>
        </w:r>
        <w:r w:rsidRPr="006A3F35" w:rsidDel="0073112B">
          <w:rPr>
            <w:rFonts w:ascii="Times New Roman" w:eastAsia="宋体" w:hAnsi="Times New Roman" w:cs="Times New Roman"/>
            <w:rPrChange w:id="1875" w:author="ZhuMeng" w:date="2023-10-12T15:47:00Z">
              <w:rPr/>
            </w:rPrChange>
          </w:rPr>
          <w:delText>(</w:delText>
        </w:r>
        <w:r w:rsidRPr="006A3F35" w:rsidDel="0073112B">
          <w:rPr>
            <w:rFonts w:ascii="Times New Roman" w:eastAsia="宋体" w:hAnsi="Times New Roman" w:cs="Times New Roman"/>
            <w:rPrChange w:id="1876" w:author="ZhuMeng" w:date="2023-10-12T15:47:00Z">
              <w:rPr/>
            </w:rPrChange>
          </w:rPr>
          <w:fldChar w:fldCharType="begin"/>
        </w:r>
        <w:r w:rsidRPr="006A3F35" w:rsidDel="0073112B">
          <w:rPr>
            <w:rFonts w:ascii="Times New Roman" w:eastAsia="宋体" w:hAnsi="Times New Roman" w:cs="Times New Roman"/>
            <w:rPrChange w:id="1877" w:author="ZhuMeng" w:date="2023-10-12T15:47:00Z">
              <w:rPr/>
            </w:rPrChange>
          </w:rPr>
          <w:delInstrText xml:space="preserve"> HYPERLINK \l "ref-CookLiu2016" \h </w:delInstrText>
        </w:r>
        <w:r w:rsidRPr="00595FE8" w:rsidDel="0073112B">
          <w:rPr>
            <w:rFonts w:ascii="Times New Roman" w:eastAsia="宋体" w:hAnsi="Times New Roman" w:cs="Times New Roman"/>
          </w:rPr>
        </w:r>
        <w:r w:rsidRPr="006A3F35" w:rsidDel="0073112B">
          <w:rPr>
            <w:rFonts w:ascii="Times New Roman" w:eastAsia="宋体" w:hAnsi="Times New Roman" w:cs="Times New Roman"/>
            <w:rPrChange w:id="1878" w:author="ZhuMeng" w:date="2023-10-12T15:47:00Z">
              <w:rPr>
                <w:rStyle w:val="af0"/>
              </w:rPr>
            </w:rPrChange>
          </w:rPr>
          <w:fldChar w:fldCharType="separate"/>
        </w:r>
        <w:r w:rsidRPr="006A3F35" w:rsidDel="0073112B">
          <w:rPr>
            <w:rStyle w:val="af0"/>
            <w:rFonts w:ascii="Times New Roman" w:eastAsia="宋体" w:hAnsi="Times New Roman" w:cs="Times New Roman"/>
            <w:rPrChange w:id="1879" w:author="ZhuMeng" w:date="2023-10-12T15:47:00Z">
              <w:rPr>
                <w:rStyle w:val="af0"/>
              </w:rPr>
            </w:rPrChange>
          </w:rPr>
          <w:delText>Cook &amp; Liu, 2016</w:delText>
        </w:r>
        <w:r w:rsidRPr="006A3F35" w:rsidDel="0073112B">
          <w:rPr>
            <w:rStyle w:val="af0"/>
            <w:rFonts w:ascii="Times New Roman" w:eastAsia="宋体" w:hAnsi="Times New Roman" w:cs="Times New Roman"/>
            <w:rPrChange w:id="1880" w:author="ZhuMeng" w:date="2023-10-12T15:47:00Z">
              <w:rPr>
                <w:rStyle w:val="af0"/>
              </w:rPr>
            </w:rPrChange>
          </w:rPr>
          <w:fldChar w:fldCharType="end"/>
        </w:r>
        <w:r w:rsidRPr="006A3F35" w:rsidDel="0073112B">
          <w:rPr>
            <w:rFonts w:ascii="Times New Roman" w:eastAsia="宋体" w:hAnsi="Times New Roman" w:cs="Times New Roman"/>
            <w:rPrChange w:id="1881" w:author="ZhuMeng" w:date="2023-10-12T15:47:00Z">
              <w:rPr/>
            </w:rPrChange>
          </w:rPr>
          <w:delText xml:space="preserve">; </w:delText>
        </w:r>
        <w:r w:rsidRPr="006A3F35" w:rsidDel="0073112B">
          <w:rPr>
            <w:rFonts w:ascii="Times New Roman" w:eastAsia="宋体" w:hAnsi="Times New Roman" w:cs="Times New Roman"/>
            <w:rPrChange w:id="1882" w:author="ZhuMeng" w:date="2023-10-12T15:47:00Z">
              <w:rPr/>
            </w:rPrChange>
          </w:rPr>
          <w:fldChar w:fldCharType="begin"/>
        </w:r>
        <w:r w:rsidRPr="006A3F35" w:rsidDel="0073112B">
          <w:rPr>
            <w:rFonts w:ascii="Times New Roman" w:eastAsia="宋体" w:hAnsi="Times New Roman" w:cs="Times New Roman"/>
            <w:rPrChange w:id="1883" w:author="ZhuMeng" w:date="2023-10-12T15:47:00Z">
              <w:rPr/>
            </w:rPrChange>
          </w:rPr>
          <w:delInstrText xml:space="preserve"> HYPERLINK \l "ref-LiuPizzi2018" \h </w:delInstrText>
        </w:r>
        <w:r w:rsidRPr="00595FE8" w:rsidDel="0073112B">
          <w:rPr>
            <w:rFonts w:ascii="Times New Roman" w:eastAsia="宋体" w:hAnsi="Times New Roman" w:cs="Times New Roman"/>
          </w:rPr>
        </w:r>
        <w:r w:rsidRPr="006A3F35" w:rsidDel="0073112B">
          <w:rPr>
            <w:rFonts w:ascii="Times New Roman" w:eastAsia="宋体" w:hAnsi="Times New Roman" w:cs="Times New Roman"/>
            <w:rPrChange w:id="1884" w:author="ZhuMeng" w:date="2023-10-12T15:47:00Z">
              <w:rPr>
                <w:rStyle w:val="af0"/>
              </w:rPr>
            </w:rPrChange>
          </w:rPr>
          <w:fldChar w:fldCharType="separate"/>
        </w:r>
        <w:r w:rsidRPr="006A3F35" w:rsidDel="0073112B">
          <w:rPr>
            <w:rStyle w:val="af0"/>
            <w:rFonts w:ascii="Times New Roman" w:eastAsia="宋体" w:hAnsi="Times New Roman" w:cs="Times New Roman"/>
            <w:rPrChange w:id="1885" w:author="ZhuMeng" w:date="2023-10-12T15:47:00Z">
              <w:rPr>
                <w:rStyle w:val="af0"/>
              </w:rPr>
            </w:rPrChange>
          </w:rPr>
          <w:delText>Liu &amp; Pizzi, 2018</w:delText>
        </w:r>
        <w:r w:rsidRPr="006A3F35" w:rsidDel="0073112B">
          <w:rPr>
            <w:rStyle w:val="af0"/>
            <w:rFonts w:ascii="Times New Roman" w:eastAsia="宋体" w:hAnsi="Times New Roman" w:cs="Times New Roman"/>
            <w:rPrChange w:id="1886" w:author="ZhuMeng" w:date="2023-10-12T15:47:00Z">
              <w:rPr>
                <w:rStyle w:val="af0"/>
              </w:rPr>
            </w:rPrChange>
          </w:rPr>
          <w:fldChar w:fldCharType="end"/>
        </w:r>
        <w:r w:rsidRPr="006A3F35" w:rsidDel="0073112B">
          <w:rPr>
            <w:rFonts w:ascii="Times New Roman" w:eastAsia="宋体" w:hAnsi="Times New Roman" w:cs="Times New Roman"/>
            <w:rPrChange w:id="1887" w:author="ZhuMeng" w:date="2023-10-12T15:47:00Z">
              <w:rPr/>
            </w:rPrChange>
          </w:rPr>
          <w:delText>)</w:delText>
        </w:r>
        <w:r w:rsidRPr="006A3F35" w:rsidDel="0073112B">
          <w:rPr>
            <w:rFonts w:ascii="Times New Roman" w:eastAsia="宋体" w:hAnsi="Times New Roman" w:cs="Times New Roman"/>
            <w:rPrChange w:id="1888" w:author="ZhuMeng" w:date="2023-10-12T15:47:00Z">
              <w:rPr/>
            </w:rPrChange>
          </w:rPr>
          <w:delText>。</w:delText>
        </w:r>
        <w:r w:rsidRPr="006A3F35" w:rsidDel="0073112B">
          <w:rPr>
            <w:rFonts w:ascii="Times New Roman" w:eastAsia="宋体" w:hAnsi="Times New Roman" w:cs="Times New Roman"/>
            <w:rPrChange w:id="1889" w:author="ZhuMeng" w:date="2023-10-12T15:47:00Z">
              <w:rPr/>
            </w:rPrChange>
          </w:rPr>
          <w:delText xml:space="preserve"> </w:delText>
        </w:r>
        <w:r w:rsidRPr="006A3F35" w:rsidDel="0073112B">
          <w:rPr>
            <w:rFonts w:ascii="Times New Roman" w:eastAsia="宋体" w:hAnsi="Times New Roman" w:cs="Times New Roman"/>
            <w:rPrChange w:id="1890" w:author="ZhuMeng" w:date="2023-10-12T15:47:00Z">
              <w:rPr/>
            </w:rPrChange>
          </w:rPr>
          <w:delText>例如，</w:delText>
        </w:r>
        <w:r w:rsidRPr="006A3F35" w:rsidDel="0073112B">
          <w:rPr>
            <w:rFonts w:ascii="Times New Roman" w:eastAsia="宋体" w:hAnsi="Times New Roman" w:cs="Times New Roman"/>
            <w:rPrChange w:id="1891" w:author="ZhuMeng" w:date="2023-10-12T15:47:00Z">
              <w:rPr/>
            </w:rPrChange>
          </w:rPr>
          <w:delText>Liu (</w:delText>
        </w:r>
        <w:r w:rsidRPr="006A3F35" w:rsidDel="0073112B">
          <w:rPr>
            <w:rFonts w:ascii="Times New Roman" w:eastAsia="宋体" w:hAnsi="Times New Roman" w:cs="Times New Roman"/>
            <w:rPrChange w:id="1892" w:author="ZhuMeng" w:date="2023-10-12T15:47:00Z">
              <w:rPr/>
            </w:rPrChange>
          </w:rPr>
          <w:fldChar w:fldCharType="begin"/>
        </w:r>
        <w:r w:rsidRPr="006A3F35" w:rsidDel="0073112B">
          <w:rPr>
            <w:rFonts w:ascii="Times New Roman" w:eastAsia="宋体" w:hAnsi="Times New Roman" w:cs="Times New Roman"/>
            <w:rPrChange w:id="1893" w:author="ZhuMeng" w:date="2023-10-12T15:47:00Z">
              <w:rPr/>
            </w:rPrChange>
          </w:rPr>
          <w:delInstrText xml:space="preserve"> HYPERLINK \l "ref-Liu2015" \h </w:delInstrText>
        </w:r>
        <w:r w:rsidRPr="00595FE8" w:rsidDel="0073112B">
          <w:rPr>
            <w:rFonts w:ascii="Times New Roman" w:eastAsia="宋体" w:hAnsi="Times New Roman" w:cs="Times New Roman"/>
          </w:rPr>
        </w:r>
        <w:r w:rsidRPr="006A3F35" w:rsidDel="0073112B">
          <w:rPr>
            <w:rFonts w:ascii="Times New Roman" w:eastAsia="宋体" w:hAnsi="Times New Roman" w:cs="Times New Roman"/>
            <w:rPrChange w:id="1894" w:author="ZhuMeng" w:date="2023-10-12T15:47:00Z">
              <w:rPr>
                <w:rStyle w:val="af0"/>
              </w:rPr>
            </w:rPrChange>
          </w:rPr>
          <w:fldChar w:fldCharType="separate"/>
        </w:r>
        <w:r w:rsidRPr="006A3F35" w:rsidDel="0073112B">
          <w:rPr>
            <w:rStyle w:val="af0"/>
            <w:rFonts w:ascii="Times New Roman" w:eastAsia="宋体" w:hAnsi="Times New Roman" w:cs="Times New Roman"/>
            <w:rPrChange w:id="1895" w:author="ZhuMeng" w:date="2023-10-12T15:47:00Z">
              <w:rPr>
                <w:rStyle w:val="af0"/>
              </w:rPr>
            </w:rPrChange>
          </w:rPr>
          <w:delText>2015</w:delText>
        </w:r>
        <w:r w:rsidRPr="006A3F35" w:rsidDel="0073112B">
          <w:rPr>
            <w:rStyle w:val="af0"/>
            <w:rFonts w:ascii="Times New Roman" w:eastAsia="宋体" w:hAnsi="Times New Roman" w:cs="Times New Roman"/>
            <w:rPrChange w:id="1896" w:author="ZhuMeng" w:date="2023-10-12T15:47:00Z">
              <w:rPr>
                <w:rStyle w:val="af0"/>
              </w:rPr>
            </w:rPrChange>
          </w:rPr>
          <w:fldChar w:fldCharType="end"/>
        </w:r>
        <w:r w:rsidRPr="006A3F35" w:rsidDel="0073112B">
          <w:rPr>
            <w:rFonts w:ascii="Times New Roman" w:eastAsia="宋体" w:hAnsi="Times New Roman" w:cs="Times New Roman"/>
            <w:rPrChange w:id="1897" w:author="ZhuMeng" w:date="2023-10-12T15:47:00Z">
              <w:rPr/>
            </w:rPrChange>
          </w:rPr>
          <w:delText xml:space="preserve">) </w:delText>
        </w:r>
        <w:r w:rsidRPr="006A3F35" w:rsidDel="0073112B">
          <w:rPr>
            <w:rFonts w:ascii="Times New Roman" w:eastAsia="宋体" w:hAnsi="Times New Roman" w:cs="Times New Roman"/>
            <w:rPrChange w:id="1898" w:author="ZhuMeng" w:date="2023-10-12T15:47:00Z">
              <w:rPr/>
            </w:rPrChange>
          </w:rPr>
          <w:delText>根据是否为主体民族语言和是否存在多官方语言两个维度，将语言规划分为四类，发现四种语言政策对国内族群互动、国家对外交往、吸引外资均有重要影响。</w:delText>
        </w:r>
        <w:r w:rsidRPr="006A3F35" w:rsidDel="0073112B">
          <w:rPr>
            <w:rFonts w:ascii="Times New Roman" w:eastAsia="宋体" w:hAnsi="Times New Roman" w:cs="Times New Roman"/>
            <w:rPrChange w:id="1899" w:author="ZhuMeng" w:date="2023-10-12T15:47:00Z">
              <w:rPr/>
            </w:rPrChange>
          </w:rPr>
          <w:delText xml:space="preserve"> </w:delText>
        </w:r>
        <w:r w:rsidRPr="006A3F35" w:rsidDel="0073112B">
          <w:rPr>
            <w:rFonts w:ascii="Times New Roman" w:eastAsia="宋体" w:hAnsi="Times New Roman" w:cs="Times New Roman"/>
            <w:rPrChange w:id="1900" w:author="ZhuMeng" w:date="2023-10-12T15:47:00Z">
              <w:rPr/>
            </w:rPrChange>
          </w:rPr>
          <w:delText>这类研究也在实践中得到了证实。</w:delText>
        </w:r>
        <w:r w:rsidRPr="006A3F35" w:rsidDel="0073112B">
          <w:rPr>
            <w:rFonts w:ascii="Times New Roman" w:eastAsia="宋体" w:hAnsi="Times New Roman" w:cs="Times New Roman"/>
            <w:rPrChange w:id="1901" w:author="ZhuMeng" w:date="2023-10-12T15:47:00Z">
              <w:rPr/>
            </w:rPrChange>
          </w:rPr>
          <w:delText xml:space="preserve"> </w:delText>
        </w:r>
      </w:del>
      <w:del w:id="1902" w:author="ZhuMeng" w:date="2023-10-12T18:07:00Z">
        <w:r w:rsidRPr="006A3F35" w:rsidDel="00A06F61">
          <w:rPr>
            <w:rFonts w:ascii="Times New Roman" w:eastAsia="宋体" w:hAnsi="Times New Roman" w:cs="Times New Roman"/>
            <w:rPrChange w:id="1903" w:author="ZhuMeng" w:date="2023-10-12T15:47:00Z">
              <w:rPr/>
            </w:rPrChange>
          </w:rPr>
          <w:delText>非洲新兴独立国家领导人在构建国家认同和民族意识过程中，十分注重语言规划在族群意识、国家身份</w:delText>
        </w:r>
      </w:del>
      <w:del w:id="1904" w:author="ZhuMeng" w:date="2023-10-12T15:06:00Z">
        <w:r w:rsidRPr="006A3F35" w:rsidDel="004B121C">
          <w:rPr>
            <w:rFonts w:ascii="Times New Roman" w:eastAsia="宋体" w:hAnsi="Times New Roman" w:cs="Times New Roman"/>
            <w:rPrChange w:id="1905" w:author="ZhuMeng" w:date="2023-10-12T15:47:00Z">
              <w:rPr/>
            </w:rPrChange>
          </w:rPr>
          <w:delText>、</w:delText>
        </w:r>
      </w:del>
      <w:del w:id="1906" w:author="ZhuMeng" w:date="2023-10-12T18:07:00Z">
        <w:r w:rsidRPr="006A3F35" w:rsidDel="00A06F61">
          <w:rPr>
            <w:rFonts w:ascii="Times New Roman" w:eastAsia="宋体" w:hAnsi="Times New Roman" w:cs="Times New Roman"/>
            <w:rPrChange w:id="1907" w:author="ZhuMeng" w:date="2023-10-12T15:47:00Z">
              <w:rPr/>
            </w:rPrChange>
          </w:rPr>
          <w:delText>经济发展等多个层面对社会成员政治参与的影响</w:delText>
        </w:r>
        <w:r w:rsidRPr="006A3F35" w:rsidDel="00A06F61">
          <w:rPr>
            <w:rFonts w:ascii="Times New Roman" w:eastAsia="宋体" w:hAnsi="Times New Roman" w:cs="Times New Roman"/>
            <w:rPrChange w:id="1908" w:author="ZhuMeng" w:date="2023-10-12T15:47:00Z">
              <w:rPr/>
            </w:rPrChange>
          </w:rPr>
          <w:delText>(</w:delText>
        </w:r>
        <w:r w:rsidRPr="006A3F35" w:rsidDel="00A06F61">
          <w:rPr>
            <w:rFonts w:ascii="Times New Roman" w:eastAsia="宋体" w:hAnsi="Times New Roman" w:cs="Times New Roman"/>
            <w:rPrChange w:id="1909" w:author="ZhuMeng" w:date="2023-10-12T15:47:00Z">
              <w:rPr/>
            </w:rPrChange>
          </w:rPr>
          <w:fldChar w:fldCharType="begin"/>
        </w:r>
        <w:r w:rsidRPr="006A3F35" w:rsidDel="00A06F61">
          <w:rPr>
            <w:rFonts w:ascii="Times New Roman" w:eastAsia="宋体" w:hAnsi="Times New Roman" w:cs="Times New Roman"/>
            <w:rPrChange w:id="1910" w:author="ZhuMeng" w:date="2023-10-12T15:47:00Z">
              <w:rPr/>
            </w:rPrChange>
          </w:rPr>
          <w:delInstrText xml:space="preserve"> HYPERLINK \l "ref-Laitin1977" \h </w:delInstrText>
        </w:r>
        <w:r w:rsidRPr="00595FE8" w:rsidDel="00A06F61">
          <w:rPr>
            <w:rFonts w:ascii="Times New Roman" w:eastAsia="宋体" w:hAnsi="Times New Roman" w:cs="Times New Roman"/>
          </w:rPr>
        </w:r>
        <w:r w:rsidRPr="006A3F35" w:rsidDel="00A06F61">
          <w:rPr>
            <w:rFonts w:ascii="Times New Roman" w:eastAsia="宋体" w:hAnsi="Times New Roman" w:cs="Times New Roman"/>
            <w:rPrChange w:id="1911" w:author="ZhuMeng" w:date="2023-10-12T15:47:00Z">
              <w:rPr>
                <w:rStyle w:val="af0"/>
              </w:rPr>
            </w:rPrChange>
          </w:rPr>
          <w:fldChar w:fldCharType="separate"/>
        </w:r>
        <w:r w:rsidRPr="006A3F35" w:rsidDel="00A06F61">
          <w:rPr>
            <w:rStyle w:val="af0"/>
            <w:rFonts w:ascii="Times New Roman" w:eastAsia="宋体" w:hAnsi="Times New Roman" w:cs="Times New Roman"/>
            <w:rPrChange w:id="1912" w:author="ZhuMeng" w:date="2023-10-12T15:47:00Z">
              <w:rPr>
                <w:rStyle w:val="af0"/>
              </w:rPr>
            </w:rPrChange>
          </w:rPr>
          <w:delText>Laitin, 1977</w:delText>
        </w:r>
        <w:r w:rsidRPr="006A3F35" w:rsidDel="00A06F61">
          <w:rPr>
            <w:rStyle w:val="af0"/>
            <w:rFonts w:ascii="Times New Roman" w:eastAsia="宋体" w:hAnsi="Times New Roman" w:cs="Times New Roman"/>
            <w:rPrChange w:id="1913" w:author="ZhuMeng" w:date="2023-10-12T15:47:00Z">
              <w:rPr>
                <w:rStyle w:val="af0"/>
              </w:rPr>
            </w:rPrChange>
          </w:rPr>
          <w:fldChar w:fldCharType="end"/>
        </w:r>
        <w:r w:rsidRPr="006A3F35" w:rsidDel="00A06F61">
          <w:rPr>
            <w:rFonts w:ascii="Times New Roman" w:eastAsia="宋体" w:hAnsi="Times New Roman" w:cs="Times New Roman"/>
            <w:rPrChange w:id="1914" w:author="ZhuMeng" w:date="2023-10-12T15:47:00Z">
              <w:rPr/>
            </w:rPrChange>
          </w:rPr>
          <w:delText>)</w:delText>
        </w:r>
        <w:r w:rsidRPr="006A3F35" w:rsidDel="00A06F61">
          <w:rPr>
            <w:rFonts w:ascii="Times New Roman" w:eastAsia="宋体" w:hAnsi="Times New Roman" w:cs="Times New Roman"/>
            <w:rPrChange w:id="1915" w:author="ZhuMeng" w:date="2023-10-12T15:47:00Z">
              <w:rPr/>
            </w:rPrChange>
          </w:rPr>
          <w:delText>。</w:delText>
        </w:r>
        <w:r w:rsidRPr="006A3F35" w:rsidDel="00A06F61">
          <w:rPr>
            <w:rFonts w:ascii="Times New Roman" w:eastAsia="宋体" w:hAnsi="Times New Roman" w:cs="Times New Roman"/>
            <w:rPrChange w:id="1916" w:author="ZhuMeng" w:date="2023-10-12T15:47:00Z">
              <w:rPr/>
            </w:rPrChange>
          </w:rPr>
          <w:delText xml:space="preserve"> </w:delText>
        </w:r>
        <w:r w:rsidRPr="006A3F35" w:rsidDel="00A06F61">
          <w:rPr>
            <w:rFonts w:ascii="Times New Roman" w:eastAsia="宋体" w:hAnsi="Times New Roman" w:cs="Times New Roman"/>
            <w:rPrChange w:id="1917" w:author="ZhuMeng" w:date="2023-10-12T15:47:00Z">
              <w:rPr/>
            </w:rPrChange>
          </w:rPr>
          <w:delText>法国历代政府相继成立诸如法兰西学院、法语和方言总署等有关机构，对法语进行语言规划并大力推广，强硬推行法语，为国家统一性的加强、国族认同度的提高发挥了重要作用</w:delText>
        </w:r>
        <w:r w:rsidRPr="006A3F35" w:rsidDel="00A06F61">
          <w:rPr>
            <w:rFonts w:ascii="Times New Roman" w:eastAsia="宋体" w:hAnsi="Times New Roman" w:cs="Times New Roman"/>
            <w:rPrChange w:id="1918" w:author="ZhuMeng" w:date="2023-10-12T15:47:00Z">
              <w:rPr/>
            </w:rPrChange>
          </w:rPr>
          <w:delText>(</w:delText>
        </w:r>
        <w:r w:rsidRPr="006A3F35" w:rsidDel="00A06F61">
          <w:rPr>
            <w:rFonts w:ascii="Times New Roman" w:eastAsia="宋体" w:hAnsi="Times New Roman" w:cs="Times New Roman"/>
            <w:rPrChange w:id="1919" w:author="ZhuMeng" w:date="2023-10-12T15:47:00Z">
              <w:rPr/>
            </w:rPrChange>
          </w:rPr>
          <w:fldChar w:fldCharType="begin"/>
        </w:r>
        <w:r w:rsidRPr="006A3F35" w:rsidDel="00A06F61">
          <w:rPr>
            <w:rFonts w:ascii="Times New Roman" w:eastAsia="宋体" w:hAnsi="Times New Roman" w:cs="Times New Roman"/>
            <w:rPrChange w:id="1920" w:author="ZhuMeng" w:date="2023-10-12T15:47:00Z">
              <w:rPr/>
            </w:rPrChange>
          </w:rPr>
          <w:delInstrText xml:space="preserve"> HYPERLINK \l "ref-DaiManChunHeZhanRu2010" \h </w:delInstrText>
        </w:r>
        <w:r w:rsidRPr="00595FE8" w:rsidDel="00A06F61">
          <w:rPr>
            <w:rFonts w:ascii="Times New Roman" w:eastAsia="宋体" w:hAnsi="Times New Roman" w:cs="Times New Roman"/>
          </w:rPr>
        </w:r>
        <w:r w:rsidRPr="006A3F35" w:rsidDel="00A06F61">
          <w:rPr>
            <w:rFonts w:ascii="Times New Roman" w:eastAsia="宋体" w:hAnsi="Times New Roman" w:cs="Times New Roman"/>
            <w:rPrChange w:id="1921" w:author="ZhuMeng" w:date="2023-10-12T15:47:00Z">
              <w:rPr>
                <w:rStyle w:val="af0"/>
              </w:rPr>
            </w:rPrChange>
          </w:rPr>
          <w:fldChar w:fldCharType="separate"/>
        </w:r>
        <w:r w:rsidRPr="006A3F35" w:rsidDel="00A06F61">
          <w:rPr>
            <w:rStyle w:val="af0"/>
            <w:rFonts w:ascii="Times New Roman" w:eastAsia="宋体" w:hAnsi="Times New Roman" w:cs="Times New Roman"/>
            <w:rPrChange w:id="1922" w:author="ZhuMeng" w:date="2023-10-12T15:47:00Z">
              <w:rPr>
                <w:rStyle w:val="af0"/>
              </w:rPr>
            </w:rPrChange>
          </w:rPr>
          <w:delText>戴曼纯</w:delText>
        </w:r>
        <w:r w:rsidRPr="006A3F35" w:rsidDel="00A06F61">
          <w:rPr>
            <w:rStyle w:val="af0"/>
            <w:rFonts w:ascii="Times New Roman" w:eastAsia="宋体" w:hAnsi="Times New Roman" w:cs="Times New Roman"/>
            <w:rPrChange w:id="1923" w:author="ZhuMeng" w:date="2023-10-12T15:47:00Z">
              <w:rPr>
                <w:rStyle w:val="af0"/>
              </w:rPr>
            </w:rPrChange>
          </w:rPr>
          <w:delText xml:space="preserve"> &amp; </w:delText>
        </w:r>
        <w:r w:rsidRPr="006A3F35" w:rsidDel="00A06F61">
          <w:rPr>
            <w:rStyle w:val="af0"/>
            <w:rFonts w:ascii="Times New Roman" w:eastAsia="宋体" w:hAnsi="Times New Roman" w:cs="Times New Roman"/>
            <w:rPrChange w:id="1924" w:author="ZhuMeng" w:date="2023-10-12T15:47:00Z">
              <w:rPr>
                <w:rStyle w:val="af0"/>
              </w:rPr>
            </w:rPrChange>
          </w:rPr>
          <w:delText>贺战茹</w:delText>
        </w:r>
        <w:r w:rsidRPr="006A3F35" w:rsidDel="00A06F61">
          <w:rPr>
            <w:rStyle w:val="af0"/>
            <w:rFonts w:ascii="Times New Roman" w:eastAsia="宋体" w:hAnsi="Times New Roman" w:cs="Times New Roman"/>
            <w:rPrChange w:id="1925" w:author="ZhuMeng" w:date="2023-10-12T15:47:00Z">
              <w:rPr>
                <w:rStyle w:val="af0"/>
              </w:rPr>
            </w:rPrChange>
          </w:rPr>
          <w:delText>, 2010</w:delText>
        </w:r>
        <w:r w:rsidRPr="006A3F35" w:rsidDel="00A06F61">
          <w:rPr>
            <w:rStyle w:val="af0"/>
            <w:rFonts w:ascii="Times New Roman" w:eastAsia="宋体" w:hAnsi="Times New Roman" w:cs="Times New Roman"/>
            <w:rPrChange w:id="1926" w:author="ZhuMeng" w:date="2023-10-12T15:47:00Z">
              <w:rPr>
                <w:rStyle w:val="af0"/>
              </w:rPr>
            </w:rPrChange>
          </w:rPr>
          <w:fldChar w:fldCharType="end"/>
        </w:r>
        <w:r w:rsidRPr="006A3F35" w:rsidDel="00A06F61">
          <w:rPr>
            <w:rFonts w:ascii="Times New Roman" w:eastAsia="宋体" w:hAnsi="Times New Roman" w:cs="Times New Roman"/>
            <w:rPrChange w:id="1927" w:author="ZhuMeng" w:date="2023-10-12T15:47:00Z">
              <w:rPr/>
            </w:rPrChange>
          </w:rPr>
          <w:delText>)</w:delText>
        </w:r>
        <w:r w:rsidRPr="006A3F35" w:rsidDel="00A06F61">
          <w:rPr>
            <w:rFonts w:ascii="Times New Roman" w:eastAsia="宋体" w:hAnsi="Times New Roman" w:cs="Times New Roman"/>
            <w:rPrChange w:id="1928" w:author="ZhuMeng" w:date="2023-10-12T15:47:00Z">
              <w:rPr/>
            </w:rPrChange>
          </w:rPr>
          <w:delText>。</w:delText>
        </w:r>
      </w:del>
    </w:p>
    <w:p w14:paraId="0BFD3E3B" w14:textId="77777777" w:rsidR="0067268E" w:rsidRPr="006A3F35" w:rsidRDefault="0067268E" w:rsidP="00FD1F70">
      <w:pPr>
        <w:pStyle w:val="2"/>
        <w:spacing w:line="360" w:lineRule="auto"/>
        <w:ind w:firstLine="489"/>
        <w:jc w:val="both"/>
        <w:rPr>
          <w:rFonts w:ascii="Times New Roman" w:eastAsia="宋体" w:hAnsi="Times New Roman" w:cs="Times New Roman"/>
          <w:rPrChange w:id="1929" w:author="ZhuMeng" w:date="2023-10-12T15:47:00Z">
            <w:rPr/>
          </w:rPrChange>
        </w:rPr>
        <w:pPrChange w:id="1930" w:author="ZhuMeng" w:date="2023-10-13T09:17:00Z">
          <w:pPr>
            <w:pStyle w:val="2"/>
            <w:ind w:firstLine="489"/>
          </w:pPr>
        </w:pPrChange>
      </w:pPr>
      <w:bookmarkStart w:id="1931" w:name="调整群体关系"/>
      <w:bookmarkEnd w:id="1709"/>
      <w:r w:rsidRPr="006A3F35">
        <w:rPr>
          <w:rFonts w:ascii="Times New Roman" w:eastAsia="宋体" w:hAnsi="Times New Roman" w:cs="Times New Roman"/>
          <w:rPrChange w:id="1932" w:author="ZhuMeng" w:date="2023-10-12T15:47:00Z">
            <w:rPr/>
          </w:rPrChange>
        </w:rPr>
        <w:t>调整群体关系</w:t>
      </w:r>
    </w:p>
    <w:p w14:paraId="0D491974" w14:textId="4D1B6DD8" w:rsidR="0067268E" w:rsidRPr="006A3F35" w:rsidDel="00811A62" w:rsidRDefault="0067268E" w:rsidP="00211A98">
      <w:pPr>
        <w:pStyle w:val="FirstParagraph"/>
        <w:spacing w:before="0" w:after="0" w:line="360" w:lineRule="auto"/>
        <w:ind w:left="240" w:right="240" w:firstLineChars="200" w:firstLine="480"/>
        <w:jc w:val="both"/>
        <w:rPr>
          <w:del w:id="1933" w:author="ZhuMeng" w:date="2023-10-12T15:16:00Z"/>
          <w:rFonts w:ascii="Times New Roman" w:eastAsia="宋体" w:hAnsi="Times New Roman" w:cs="Times New Roman"/>
          <w:rPrChange w:id="1934" w:author="ZhuMeng" w:date="2023-10-12T15:47:00Z">
            <w:rPr>
              <w:del w:id="1935" w:author="ZhuMeng" w:date="2023-10-12T15:16:00Z"/>
              <w:rFonts w:ascii="Times New Roman" w:hAnsi="Times New Roman" w:cs="Times New Roman"/>
            </w:rPr>
          </w:rPrChange>
        </w:rPr>
        <w:pPrChange w:id="1936" w:author="ZhuMeng" w:date="2023-10-13T10:32:00Z">
          <w:pPr>
            <w:pStyle w:val="FirstParagraph"/>
            <w:jc w:val="both"/>
          </w:pPr>
        </w:pPrChange>
      </w:pPr>
      <w:r w:rsidRPr="006A3F35">
        <w:rPr>
          <w:rFonts w:ascii="Times New Roman" w:eastAsia="宋体" w:hAnsi="Times New Roman" w:cs="Times New Roman"/>
          <w:rPrChange w:id="1937" w:author="ZhuMeng" w:date="2023-10-12T15:47:00Z">
            <w:rPr/>
          </w:rPrChange>
        </w:rPr>
        <w:t>语言平等是族群平等的重要内容和重要标志之一，国家通过规定各族群使用的词汇和语言，借此改变不同族群的交际行为，以便加强各族群在政治经济和文化情感方面的联系</w:t>
      </w:r>
      <w:r w:rsidRPr="006A3F35">
        <w:rPr>
          <w:rFonts w:ascii="Times New Roman" w:eastAsia="宋体" w:hAnsi="Times New Roman" w:cs="Times New Roman"/>
          <w:rPrChange w:id="1938" w:author="ZhuMeng" w:date="2023-10-12T15:47:00Z">
            <w:rPr/>
          </w:rPrChange>
        </w:rPr>
        <w:t>(</w:t>
      </w:r>
      <w:r w:rsidRPr="006A3F35">
        <w:rPr>
          <w:rFonts w:ascii="Times New Roman" w:eastAsia="宋体" w:hAnsi="Times New Roman" w:cs="Times New Roman"/>
          <w:rPrChange w:id="1939" w:author="ZhuMeng" w:date="2023-10-12T15:47:00Z">
            <w:rPr/>
          </w:rPrChange>
        </w:rPr>
        <w:fldChar w:fldCharType="begin"/>
      </w:r>
      <w:r w:rsidRPr="006A3F35">
        <w:rPr>
          <w:rFonts w:ascii="Times New Roman" w:eastAsia="宋体" w:hAnsi="Times New Roman" w:cs="Times New Roman"/>
          <w:rPrChange w:id="1940" w:author="ZhuMeng" w:date="2023-10-12T15:47:00Z">
            <w:rPr/>
          </w:rPrChange>
        </w:rPr>
        <w:instrText xml:space="preserve"> HYPERLINK \l "ref-KathrynKendall2017" \h </w:instrText>
      </w:r>
      <w:r w:rsidRPr="00595FE8">
        <w:rPr>
          <w:rFonts w:ascii="Times New Roman" w:eastAsia="宋体" w:hAnsi="Times New Roman" w:cs="Times New Roman"/>
        </w:rPr>
      </w:r>
      <w:r w:rsidRPr="006A3F35">
        <w:rPr>
          <w:rFonts w:ascii="Times New Roman" w:eastAsia="宋体" w:hAnsi="Times New Roman" w:cs="Times New Roman"/>
          <w:rPrChange w:id="1941" w:author="ZhuMeng" w:date="2023-10-12T15:47:00Z">
            <w:rPr>
              <w:rStyle w:val="af0"/>
            </w:rPr>
          </w:rPrChange>
        </w:rPr>
        <w:fldChar w:fldCharType="separate"/>
      </w:r>
      <w:r w:rsidRPr="006A3F35">
        <w:rPr>
          <w:rStyle w:val="af0"/>
          <w:rFonts w:ascii="Times New Roman" w:eastAsia="宋体" w:hAnsi="Times New Roman" w:cs="Times New Roman"/>
          <w:rPrChange w:id="1942" w:author="ZhuMeng" w:date="2023-10-12T15:47:00Z">
            <w:rPr>
              <w:rStyle w:val="af0"/>
            </w:rPr>
          </w:rPrChange>
        </w:rPr>
        <w:t>Kathryn &amp; Kendall, 2017</w:t>
      </w:r>
      <w:r w:rsidRPr="006A3F35">
        <w:rPr>
          <w:rStyle w:val="af0"/>
          <w:rFonts w:ascii="Times New Roman" w:eastAsia="宋体" w:hAnsi="Times New Roman" w:cs="Times New Roman"/>
          <w:rPrChange w:id="1943" w:author="ZhuMeng" w:date="2023-10-12T15:47:00Z">
            <w:rPr>
              <w:rStyle w:val="af0"/>
            </w:rPr>
          </w:rPrChange>
        </w:rPr>
        <w:fldChar w:fldCharType="end"/>
      </w:r>
      <w:r w:rsidRPr="006A3F35">
        <w:rPr>
          <w:rFonts w:ascii="Times New Roman" w:eastAsia="宋体" w:hAnsi="Times New Roman" w:cs="Times New Roman"/>
          <w:rPrChange w:id="1944" w:author="ZhuMeng" w:date="2023-10-12T15:47:00Z">
            <w:rPr/>
          </w:rPrChange>
        </w:rPr>
        <w:t>)</w:t>
      </w:r>
      <w:r w:rsidRPr="006A3F35">
        <w:rPr>
          <w:rFonts w:ascii="Times New Roman" w:eastAsia="宋体" w:hAnsi="Times New Roman" w:cs="Times New Roman"/>
          <w:rPrChange w:id="1945" w:author="ZhuMeng" w:date="2023-10-12T15:47:00Z">
            <w:rPr/>
          </w:rPrChange>
        </w:rPr>
        <w:t>。</w:t>
      </w:r>
      <w:r w:rsidRPr="006A3F35">
        <w:rPr>
          <w:rFonts w:ascii="Times New Roman" w:eastAsia="宋体" w:hAnsi="Times New Roman" w:cs="Times New Roman"/>
          <w:rPrChange w:id="1946" w:author="ZhuMeng" w:date="2023-10-12T15:47:00Z">
            <w:rPr/>
          </w:rPrChange>
        </w:rPr>
        <w:t xml:space="preserve"> </w:t>
      </w:r>
      <w:r w:rsidRPr="006A3F35">
        <w:rPr>
          <w:rFonts w:ascii="Times New Roman" w:eastAsia="宋体" w:hAnsi="Times New Roman" w:cs="Times New Roman"/>
          <w:rPrChange w:id="1947" w:author="ZhuMeng" w:date="2023-10-12T15:47:00Z">
            <w:rPr/>
          </w:rPrChange>
        </w:rPr>
        <w:t>一直以来，语言政策作为国家民族政策的重要组成部分，各国政府不断强调语言政策要体现出少数族群的</w:t>
      </w:r>
      <w:r w:rsidRPr="006A3F35">
        <w:rPr>
          <w:rFonts w:ascii="Times New Roman" w:eastAsia="宋体" w:hAnsi="Times New Roman" w:cs="Times New Roman"/>
          <w:rPrChange w:id="1948" w:author="ZhuMeng" w:date="2023-10-12T15:47:00Z">
            <w:rPr/>
          </w:rPrChange>
        </w:rPr>
        <w:t>“</w:t>
      </w:r>
      <w:r w:rsidRPr="006A3F35">
        <w:rPr>
          <w:rFonts w:ascii="Times New Roman" w:eastAsia="宋体" w:hAnsi="Times New Roman" w:cs="Times New Roman"/>
          <w:rPrChange w:id="1949" w:author="ZhuMeng" w:date="2023-10-12T15:47:00Z">
            <w:rPr/>
          </w:rPrChange>
        </w:rPr>
        <w:t>心理状态</w:t>
      </w:r>
      <w:r w:rsidRPr="006A3F35">
        <w:rPr>
          <w:rFonts w:ascii="Times New Roman" w:eastAsia="宋体" w:hAnsi="Times New Roman" w:cs="Times New Roman"/>
          <w:rPrChange w:id="1950" w:author="ZhuMeng" w:date="2023-10-12T15:47:00Z">
            <w:rPr/>
          </w:rPrChange>
        </w:rPr>
        <w:t>”</w:t>
      </w:r>
      <w:r w:rsidRPr="006A3F35">
        <w:rPr>
          <w:rFonts w:ascii="Times New Roman" w:eastAsia="宋体" w:hAnsi="Times New Roman" w:cs="Times New Roman"/>
          <w:rPrChange w:id="1951" w:author="ZhuMeng" w:date="2023-10-12T15:47:00Z">
            <w:rPr/>
          </w:rPrChange>
        </w:rPr>
        <w:t>，达到维系民族团结的目的。</w:t>
      </w:r>
      <w:r w:rsidRPr="006A3F35">
        <w:rPr>
          <w:rFonts w:ascii="Times New Roman" w:eastAsia="宋体" w:hAnsi="Times New Roman" w:cs="Times New Roman"/>
          <w:rPrChange w:id="1952" w:author="ZhuMeng" w:date="2023-10-12T15:47:00Z">
            <w:rPr/>
          </w:rPrChange>
        </w:rPr>
        <w:t xml:space="preserve"> </w:t>
      </w:r>
      <w:r w:rsidRPr="006A3F35">
        <w:rPr>
          <w:rFonts w:ascii="Times New Roman" w:eastAsia="宋体" w:hAnsi="Times New Roman" w:cs="Times New Roman"/>
          <w:rPrChange w:id="1953" w:author="ZhuMeng" w:date="2023-10-12T15:47:00Z">
            <w:rPr/>
          </w:rPrChange>
        </w:rPr>
        <w:t>如，</w:t>
      </w:r>
      <w:r w:rsidRPr="006A3F35">
        <w:rPr>
          <w:rFonts w:ascii="Times New Roman" w:eastAsia="宋体" w:hAnsi="Times New Roman" w:cs="Times New Roman"/>
          <w:rPrChange w:id="1954" w:author="ZhuMeng" w:date="2023-10-12T15:47:00Z">
            <w:rPr/>
          </w:rPrChange>
        </w:rPr>
        <w:t>1968</w:t>
      </w:r>
      <w:r w:rsidRPr="006A3F35">
        <w:rPr>
          <w:rFonts w:ascii="Times New Roman" w:eastAsia="宋体" w:hAnsi="Times New Roman" w:cs="Times New Roman"/>
          <w:rPrChange w:id="1955" w:author="ZhuMeng" w:date="2023-10-12T15:47:00Z">
            <w:rPr/>
          </w:rPrChange>
        </w:rPr>
        <w:t>年美国《双语教育法》的通过便是承认美国语言多元化的事实，承认存在一些母语不是英语的学生（或成人），这一法律的颁布部分地解决了多族群间的语言矛盾和语言冲突，维护了国家和社会的稳定。</w:t>
      </w:r>
      <w:r w:rsidRPr="006A3F35">
        <w:rPr>
          <w:rFonts w:ascii="Times New Roman" w:eastAsia="宋体" w:hAnsi="Times New Roman" w:cs="Times New Roman"/>
          <w:rPrChange w:id="1956" w:author="ZhuMeng" w:date="2023-10-12T15:47:00Z">
            <w:rPr/>
          </w:rPrChange>
        </w:rPr>
        <w:t xml:space="preserve"> </w:t>
      </w:r>
      <w:r w:rsidRPr="006A3F35">
        <w:rPr>
          <w:rFonts w:ascii="Times New Roman" w:eastAsia="宋体" w:hAnsi="Times New Roman" w:cs="Times New Roman"/>
          <w:rPrChange w:id="1957" w:author="ZhuMeng" w:date="2023-10-12T15:47:00Z">
            <w:rPr/>
          </w:rPrChange>
        </w:rPr>
        <w:t>另一个典型例子是瑞士，该国规定国内所有的族群语言都具有平等的法律地位，高中生均要学习三种官方语言（德语、法语、意大利语）</w:t>
      </w:r>
      <w:r w:rsidRPr="006A3F35">
        <w:rPr>
          <w:rFonts w:ascii="Times New Roman" w:eastAsia="宋体" w:hAnsi="Times New Roman" w:cs="Times New Roman"/>
          <w:rPrChange w:id="1958" w:author="ZhuMeng" w:date="2023-10-12T15:47:00Z">
            <w:rPr/>
          </w:rPrChange>
        </w:rPr>
        <w:t>(</w:t>
      </w:r>
      <w:r w:rsidRPr="006A3F35">
        <w:rPr>
          <w:rFonts w:ascii="Times New Roman" w:eastAsia="宋体" w:hAnsi="Times New Roman" w:cs="Times New Roman"/>
          <w:rPrChange w:id="1959" w:author="ZhuMeng" w:date="2023-10-12T15:47:00Z">
            <w:rPr/>
          </w:rPrChange>
        </w:rPr>
        <w:fldChar w:fldCharType="begin"/>
      </w:r>
      <w:r w:rsidRPr="006A3F35">
        <w:rPr>
          <w:rFonts w:ascii="Times New Roman" w:eastAsia="宋体" w:hAnsi="Times New Roman" w:cs="Times New Roman"/>
          <w:rPrChange w:id="1960" w:author="ZhuMeng" w:date="2023-10-12T15:47:00Z">
            <w:rPr/>
          </w:rPrChange>
        </w:rPr>
        <w:instrText xml:space="preserve"> HYPERLINK \l "ref-MengHongLi2010" \h </w:instrText>
      </w:r>
      <w:r w:rsidRPr="00595FE8">
        <w:rPr>
          <w:rFonts w:ascii="Times New Roman" w:eastAsia="宋体" w:hAnsi="Times New Roman" w:cs="Times New Roman"/>
        </w:rPr>
      </w:r>
      <w:r w:rsidRPr="006A3F35">
        <w:rPr>
          <w:rFonts w:ascii="Times New Roman" w:eastAsia="宋体" w:hAnsi="Times New Roman" w:cs="Times New Roman"/>
          <w:rPrChange w:id="1961" w:author="ZhuMeng" w:date="2023-10-12T15:47:00Z">
            <w:rPr>
              <w:rStyle w:val="af0"/>
            </w:rPr>
          </w:rPrChange>
        </w:rPr>
        <w:fldChar w:fldCharType="separate"/>
      </w:r>
      <w:r w:rsidRPr="006A3F35">
        <w:rPr>
          <w:rStyle w:val="af0"/>
          <w:rFonts w:ascii="Times New Roman" w:eastAsia="宋体" w:hAnsi="Times New Roman" w:cs="Times New Roman"/>
          <w:rPrChange w:id="1962" w:author="ZhuMeng" w:date="2023-10-12T15:47:00Z">
            <w:rPr>
              <w:rStyle w:val="af0"/>
            </w:rPr>
          </w:rPrChange>
        </w:rPr>
        <w:t>孟红莉</w:t>
      </w:r>
      <w:r w:rsidRPr="006A3F35">
        <w:rPr>
          <w:rStyle w:val="af0"/>
          <w:rFonts w:ascii="Times New Roman" w:eastAsia="宋体" w:hAnsi="Times New Roman" w:cs="Times New Roman"/>
          <w:rPrChange w:id="1963" w:author="ZhuMeng" w:date="2023-10-12T15:47:00Z">
            <w:rPr>
              <w:rStyle w:val="af0"/>
            </w:rPr>
          </w:rPrChange>
        </w:rPr>
        <w:t>, 2010</w:t>
      </w:r>
      <w:r w:rsidRPr="006A3F35">
        <w:rPr>
          <w:rStyle w:val="af0"/>
          <w:rFonts w:ascii="Times New Roman" w:eastAsia="宋体" w:hAnsi="Times New Roman" w:cs="Times New Roman"/>
          <w:rPrChange w:id="1964" w:author="ZhuMeng" w:date="2023-10-12T15:47:00Z">
            <w:rPr>
              <w:rStyle w:val="af0"/>
            </w:rPr>
          </w:rPrChange>
        </w:rPr>
        <w:fldChar w:fldCharType="end"/>
      </w:r>
      <w:r w:rsidRPr="006A3F35">
        <w:rPr>
          <w:rFonts w:ascii="Times New Roman" w:eastAsia="宋体" w:hAnsi="Times New Roman" w:cs="Times New Roman"/>
          <w:rPrChange w:id="1965" w:author="ZhuMeng" w:date="2023-10-12T15:47:00Z">
            <w:rPr/>
          </w:rPrChange>
        </w:rPr>
        <w:t>)</w:t>
      </w:r>
      <w:r w:rsidRPr="006A3F35">
        <w:rPr>
          <w:rFonts w:ascii="Times New Roman" w:eastAsia="宋体" w:hAnsi="Times New Roman" w:cs="Times New Roman"/>
          <w:rPrChange w:id="1966" w:author="ZhuMeng" w:date="2023-10-12T15:47:00Z">
            <w:rPr/>
          </w:rPrChange>
        </w:rPr>
        <w:t>，这一政策的实施使得瑞士</w:t>
      </w:r>
      <w:del w:id="1967" w:author="ZhuMeng" w:date="2023-10-12T15:08:00Z">
        <w:r w:rsidRPr="006A3F35" w:rsidDel="004B121C">
          <w:rPr>
            <w:rFonts w:ascii="Times New Roman" w:eastAsia="宋体" w:hAnsi="Times New Roman" w:cs="Times New Roman"/>
            <w:rPrChange w:id="1968" w:author="ZhuMeng" w:date="2023-10-12T15:47:00Z">
              <w:rPr/>
            </w:rPrChange>
          </w:rPr>
          <w:delText>因而</w:delText>
        </w:r>
      </w:del>
      <w:r w:rsidRPr="006A3F35">
        <w:rPr>
          <w:rFonts w:ascii="Times New Roman" w:eastAsia="宋体" w:hAnsi="Times New Roman" w:cs="Times New Roman"/>
          <w:rPrChange w:id="1969" w:author="ZhuMeng" w:date="2023-10-12T15:47:00Z">
            <w:rPr/>
          </w:rPrChange>
        </w:rPr>
        <w:t>被认为只是一个</w:t>
      </w:r>
      <w:ins w:id="1970" w:author="ZhuMeng" w:date="2023-10-12T15:08:00Z">
        <w:r w:rsidRPr="006A3F35">
          <w:rPr>
            <w:rFonts w:ascii="Times New Roman" w:eastAsia="宋体" w:hAnsi="Times New Roman" w:cs="Times New Roman" w:hint="eastAsia"/>
            <w:rPrChange w:id="1971" w:author="ZhuMeng" w:date="2023-10-12T15:47:00Z">
              <w:rPr>
                <w:rFonts w:ascii="Times New Roman" w:hAnsi="Times New Roman" w:cs="Times New Roman" w:hint="eastAsia"/>
              </w:rPr>
            </w:rPrChange>
          </w:rPr>
          <w:t>“</w:t>
        </w:r>
      </w:ins>
      <w:del w:id="1972" w:author="ZhuMeng" w:date="2023-10-12T15:08:00Z">
        <w:r w:rsidRPr="006A3F35" w:rsidDel="004B121C">
          <w:rPr>
            <w:rFonts w:ascii="Times New Roman" w:eastAsia="宋体" w:hAnsi="Times New Roman" w:cs="Times New Roman"/>
            <w:rPrChange w:id="1973" w:author="ZhuMeng" w:date="2023-10-12T15:47:00Z">
              <w:rPr/>
            </w:rPrChange>
          </w:rPr>
          <w:delText>“</w:delText>
        </w:r>
      </w:del>
      <w:r w:rsidRPr="006A3F35">
        <w:rPr>
          <w:rFonts w:ascii="Times New Roman" w:eastAsia="宋体" w:hAnsi="Times New Roman" w:cs="Times New Roman"/>
          <w:rPrChange w:id="1974" w:author="ZhuMeng" w:date="2023-10-12T15:47:00Z">
            <w:rPr/>
          </w:rPrChange>
        </w:rPr>
        <w:t>具有文化差别性</w:t>
      </w:r>
      <w:ins w:id="1975" w:author="ZhuMeng" w:date="2023-10-12T15:08:00Z">
        <w:r w:rsidRPr="006A3F35">
          <w:rPr>
            <w:rFonts w:ascii="Times New Roman" w:eastAsia="宋体" w:hAnsi="Times New Roman" w:cs="Times New Roman" w:hint="eastAsia"/>
            <w:rPrChange w:id="1976" w:author="ZhuMeng" w:date="2023-10-12T15:47:00Z">
              <w:rPr>
                <w:rFonts w:ascii="Times New Roman" w:hAnsi="Times New Roman" w:cs="Times New Roman" w:hint="eastAsia"/>
              </w:rPr>
            </w:rPrChange>
          </w:rPr>
          <w:t>”</w:t>
        </w:r>
      </w:ins>
      <w:r w:rsidRPr="006A3F35">
        <w:rPr>
          <w:rFonts w:ascii="Times New Roman" w:eastAsia="宋体" w:hAnsi="Times New Roman" w:cs="Times New Roman"/>
          <w:rPrChange w:id="1977" w:author="ZhuMeng" w:date="2023-10-12T15:47:00Z">
            <w:rPr/>
          </w:rPrChange>
        </w:rPr>
        <w:t>的社会</w:t>
      </w:r>
      <w:del w:id="1978" w:author="ZhuMeng" w:date="2023-10-12T15:08:00Z">
        <w:r w:rsidRPr="006A3F35" w:rsidDel="004B121C">
          <w:rPr>
            <w:rFonts w:ascii="Times New Roman" w:eastAsia="宋体" w:hAnsi="Times New Roman" w:cs="Times New Roman"/>
            <w:rPrChange w:id="1979" w:author="ZhuMeng" w:date="2023-10-12T15:47:00Z">
              <w:rPr/>
            </w:rPrChange>
          </w:rPr>
          <w:delText>”</w:delText>
        </w:r>
      </w:del>
      <w:r w:rsidRPr="006A3F35">
        <w:rPr>
          <w:rFonts w:ascii="Times New Roman" w:eastAsia="宋体" w:hAnsi="Times New Roman" w:cs="Times New Roman"/>
          <w:rPrChange w:id="1980" w:author="ZhuMeng" w:date="2023-10-12T15:47:00Z">
            <w:rPr/>
          </w:rPrChange>
        </w:rPr>
        <w:t>，而非</w:t>
      </w:r>
      <w:del w:id="1981" w:author="ZhuMeng" w:date="2023-10-12T15:08:00Z">
        <w:r w:rsidRPr="006A3F35" w:rsidDel="004B121C">
          <w:rPr>
            <w:rFonts w:ascii="Times New Roman" w:eastAsia="宋体" w:hAnsi="Times New Roman" w:cs="Times New Roman"/>
            <w:rPrChange w:id="1982" w:author="ZhuMeng" w:date="2023-10-12T15:47:00Z">
              <w:rPr/>
            </w:rPrChange>
          </w:rPr>
          <w:delText>是</w:delText>
        </w:r>
      </w:del>
      <w:r w:rsidRPr="006A3F35">
        <w:rPr>
          <w:rFonts w:ascii="Times New Roman" w:eastAsia="宋体" w:hAnsi="Times New Roman" w:cs="Times New Roman"/>
          <w:rPrChange w:id="1983" w:author="ZhuMeng" w:date="2023-10-12T15:47:00Z">
            <w:rPr/>
          </w:rPrChange>
        </w:rPr>
        <w:t>一个</w:t>
      </w:r>
      <w:ins w:id="1984" w:author="ZhuMeng" w:date="2023-10-12T15:09:00Z">
        <w:r w:rsidRPr="006A3F35">
          <w:rPr>
            <w:rFonts w:ascii="Times New Roman" w:eastAsia="宋体" w:hAnsi="Times New Roman" w:cs="Times New Roman" w:hint="eastAsia"/>
            <w:rPrChange w:id="1985" w:author="ZhuMeng" w:date="2023-10-12T15:47:00Z">
              <w:rPr>
                <w:rFonts w:ascii="Times New Roman" w:hAnsi="Times New Roman" w:cs="Times New Roman" w:hint="eastAsia"/>
              </w:rPr>
            </w:rPrChange>
          </w:rPr>
          <w:t>“</w:t>
        </w:r>
      </w:ins>
      <w:del w:id="1986" w:author="ZhuMeng" w:date="2023-10-12T15:08:00Z">
        <w:r w:rsidRPr="006A3F35" w:rsidDel="004B121C">
          <w:rPr>
            <w:rFonts w:ascii="Times New Roman" w:eastAsia="宋体" w:hAnsi="Times New Roman" w:cs="Times New Roman"/>
            <w:rPrChange w:id="1987" w:author="ZhuMeng" w:date="2023-10-12T15:47:00Z">
              <w:rPr/>
            </w:rPrChange>
          </w:rPr>
          <w:delText>“</w:delText>
        </w:r>
      </w:del>
      <w:r w:rsidRPr="006A3F35">
        <w:rPr>
          <w:rFonts w:ascii="Times New Roman" w:eastAsia="宋体" w:hAnsi="Times New Roman" w:cs="Times New Roman"/>
          <w:rPrChange w:id="1988" w:author="ZhuMeng" w:date="2023-10-12T15:47:00Z">
            <w:rPr/>
          </w:rPrChange>
        </w:rPr>
        <w:t>多数族群－少数族群共存</w:t>
      </w:r>
      <w:ins w:id="1989" w:author="ZhuMeng" w:date="2023-10-12T15:08:00Z">
        <w:r w:rsidRPr="006A3F35">
          <w:rPr>
            <w:rFonts w:ascii="Times New Roman" w:eastAsia="宋体" w:hAnsi="Times New Roman" w:cs="Times New Roman" w:hint="eastAsia"/>
            <w:rPrChange w:id="1990" w:author="ZhuMeng" w:date="2023-10-12T15:47:00Z">
              <w:rPr>
                <w:rFonts w:ascii="Times New Roman" w:hAnsi="Times New Roman" w:cs="Times New Roman" w:hint="eastAsia"/>
              </w:rPr>
            </w:rPrChange>
          </w:rPr>
          <w:t>”</w:t>
        </w:r>
      </w:ins>
      <w:r w:rsidRPr="006A3F35">
        <w:rPr>
          <w:rFonts w:ascii="Times New Roman" w:eastAsia="宋体" w:hAnsi="Times New Roman" w:cs="Times New Roman"/>
          <w:rPrChange w:id="1991" w:author="ZhuMeng" w:date="2023-10-12T15:47:00Z">
            <w:rPr/>
          </w:rPrChange>
        </w:rPr>
        <w:t>的社会</w:t>
      </w:r>
      <w:del w:id="1992" w:author="ZhuMeng" w:date="2023-10-12T15:08:00Z">
        <w:r w:rsidRPr="006A3F35" w:rsidDel="004B121C">
          <w:rPr>
            <w:rFonts w:ascii="Times New Roman" w:eastAsia="宋体" w:hAnsi="Times New Roman" w:cs="Times New Roman"/>
            <w:rPrChange w:id="1993" w:author="ZhuMeng" w:date="2023-10-12T15:47:00Z">
              <w:rPr/>
            </w:rPrChange>
          </w:rPr>
          <w:delText>”</w:delText>
        </w:r>
      </w:del>
      <w:r w:rsidRPr="006A3F35">
        <w:rPr>
          <w:rFonts w:ascii="Times New Roman" w:eastAsia="宋体" w:hAnsi="Times New Roman" w:cs="Times New Roman"/>
          <w:rPrChange w:id="1994" w:author="ZhuMeng" w:date="2023-10-12T15:47:00Z">
            <w:rPr/>
          </w:rPrChange>
        </w:rPr>
        <w:t>，从而避免</w:t>
      </w:r>
      <w:ins w:id="1995" w:author="ZhuMeng" w:date="2023-10-12T15:09:00Z">
        <w:r w:rsidRPr="006A3F35">
          <w:rPr>
            <w:rFonts w:ascii="Times New Roman" w:eastAsia="宋体" w:hAnsi="Times New Roman" w:cs="Times New Roman" w:hint="eastAsia"/>
            <w:rPrChange w:id="1996" w:author="ZhuMeng" w:date="2023-10-12T15:47:00Z">
              <w:rPr>
                <w:rFonts w:ascii="Times New Roman" w:hAnsi="Times New Roman" w:cs="Times New Roman" w:hint="eastAsia"/>
              </w:rPr>
            </w:rPrChange>
          </w:rPr>
          <w:t>了</w:t>
        </w:r>
      </w:ins>
      <w:r w:rsidRPr="006A3F35">
        <w:rPr>
          <w:rFonts w:ascii="Times New Roman" w:eastAsia="宋体" w:hAnsi="Times New Roman" w:cs="Times New Roman"/>
          <w:rPrChange w:id="1997" w:author="ZhuMeng" w:date="2023-10-12T15:47:00Z">
            <w:rPr/>
          </w:rPrChange>
        </w:rPr>
        <w:t>族群差异以</w:t>
      </w:r>
      <w:del w:id="1998" w:author="ZhuMeng" w:date="2023-10-12T15:09:00Z">
        <w:r w:rsidRPr="006A3F35" w:rsidDel="00DC59BF">
          <w:rPr>
            <w:rFonts w:ascii="Times New Roman" w:eastAsia="宋体" w:hAnsi="Times New Roman" w:cs="Times New Roman"/>
            <w:rPrChange w:id="1999" w:author="ZhuMeng" w:date="2023-10-12T15:47:00Z">
              <w:rPr/>
            </w:rPrChange>
          </w:rPr>
          <w:delText>任何其他的</w:delText>
        </w:r>
      </w:del>
      <w:r w:rsidRPr="006A3F35">
        <w:rPr>
          <w:rFonts w:ascii="Times New Roman" w:eastAsia="宋体" w:hAnsi="Times New Roman" w:cs="Times New Roman"/>
          <w:rPrChange w:id="2000" w:author="ZhuMeng" w:date="2023-10-12T15:47:00Z">
            <w:rPr/>
          </w:rPrChange>
        </w:rPr>
        <w:t>政治或意识形态</w:t>
      </w:r>
      <w:ins w:id="2001" w:author="ZhuMeng" w:date="2023-10-12T15:09:00Z">
        <w:r w:rsidRPr="006A3F35">
          <w:rPr>
            <w:rFonts w:ascii="Times New Roman" w:eastAsia="宋体" w:hAnsi="Times New Roman" w:cs="Times New Roman" w:hint="eastAsia"/>
            <w:rPrChange w:id="2002" w:author="ZhuMeng" w:date="2023-10-12T15:47:00Z">
              <w:rPr>
                <w:rFonts w:ascii="Times New Roman" w:hAnsi="Times New Roman" w:cs="Times New Roman" w:hint="eastAsia"/>
              </w:rPr>
            </w:rPrChange>
          </w:rPr>
          <w:t>的形式</w:t>
        </w:r>
      </w:ins>
      <w:r w:rsidRPr="006A3F35">
        <w:rPr>
          <w:rFonts w:ascii="Times New Roman" w:eastAsia="宋体" w:hAnsi="Times New Roman" w:cs="Times New Roman"/>
          <w:rPrChange w:id="2003" w:author="ZhuMeng" w:date="2023-10-12T15:47:00Z">
            <w:rPr/>
          </w:rPrChange>
        </w:rPr>
        <w:t>出现，实现了多民族社会的稳定团结。</w:t>
      </w:r>
    </w:p>
    <w:p w14:paraId="5CBA2FB2" w14:textId="77777777" w:rsidR="00211A98" w:rsidRDefault="00211A98" w:rsidP="00211A98">
      <w:pPr>
        <w:pStyle w:val="a0"/>
        <w:spacing w:before="0" w:after="0" w:line="360" w:lineRule="auto"/>
        <w:ind w:firstLineChars="200" w:firstLine="480"/>
        <w:jc w:val="both"/>
        <w:rPr>
          <w:ins w:id="2004" w:author="ZhuMeng" w:date="2023-10-13T10:32:00Z"/>
        </w:rPr>
        <w:pPrChange w:id="2005" w:author="ZhuMeng" w:date="2023-10-13T10:32:00Z">
          <w:pPr>
            <w:pStyle w:val="a0"/>
            <w:spacing w:line="360" w:lineRule="auto"/>
            <w:ind w:firstLine="0"/>
          </w:pPr>
        </w:pPrChange>
      </w:pPr>
    </w:p>
    <w:p w14:paraId="01D74F45" w14:textId="31DBEA59" w:rsidR="0067268E" w:rsidRPr="00211A98" w:rsidDel="0020601A" w:rsidRDefault="0067268E" w:rsidP="00211A98">
      <w:pPr>
        <w:pStyle w:val="a0"/>
        <w:spacing w:before="0" w:after="0" w:line="360" w:lineRule="auto"/>
        <w:ind w:firstLineChars="200" w:firstLine="480"/>
        <w:jc w:val="both"/>
        <w:rPr>
          <w:del w:id="2006" w:author="ZhuMeng" w:date="2023-10-12T15:13:00Z"/>
          <w:rFonts w:ascii="Times New Roman" w:eastAsia="宋体" w:hAnsi="Times New Roman" w:cs="Times New Roman"/>
        </w:rPr>
        <w:pPrChange w:id="2007" w:author="ZhuMeng" w:date="2023-10-13T10:32:00Z">
          <w:pPr>
            <w:pStyle w:val="FirstParagraph"/>
            <w:ind w:left="240" w:right="240" w:firstLineChars="200" w:firstLine="480"/>
            <w:jc w:val="both"/>
          </w:pPr>
        </w:pPrChange>
      </w:pPr>
      <w:ins w:id="2008" w:author="ZhuMeng" w:date="2023-10-12T18:11:00Z">
        <w:r w:rsidRPr="0020601A">
          <w:t>构</w:t>
        </w:r>
        <w:r w:rsidRPr="00211A98">
          <w:rPr>
            <w:rFonts w:ascii="Times New Roman" w:eastAsia="宋体" w:hAnsi="Times New Roman" w:cs="Times New Roman"/>
            <w:rPrChange w:id="2009" w:author="ZhuMeng" w:date="2023-10-13T10:32:00Z">
              <w:rPr/>
            </w:rPrChange>
          </w:rPr>
          <w:t>建和谐</w:t>
        </w:r>
        <w:r w:rsidRPr="00211A98">
          <w:rPr>
            <w:rFonts w:ascii="Times New Roman" w:eastAsia="宋体" w:hAnsi="Times New Roman" w:cs="Times New Roman" w:hint="eastAsia"/>
            <w:rPrChange w:id="2010" w:author="ZhuMeng" w:date="2023-10-13T10:32:00Z">
              <w:rPr>
                <w:rFonts w:hint="eastAsia"/>
              </w:rPr>
            </w:rPrChange>
          </w:rPr>
          <w:t>的</w:t>
        </w:r>
        <w:r w:rsidRPr="00211A98">
          <w:rPr>
            <w:rFonts w:ascii="Times New Roman" w:eastAsia="宋体" w:hAnsi="Times New Roman" w:cs="Times New Roman"/>
            <w:rPrChange w:id="2011" w:author="ZhuMeng" w:date="2023-10-13T10:32:00Z">
              <w:rPr/>
            </w:rPrChange>
          </w:rPr>
          <w:t>语言生态</w:t>
        </w:r>
        <w:r w:rsidRPr="00211A98">
          <w:rPr>
            <w:rFonts w:ascii="Times New Roman" w:eastAsia="宋体" w:hAnsi="Times New Roman" w:cs="Times New Roman" w:hint="eastAsia"/>
            <w:rPrChange w:id="2012" w:author="ZhuMeng" w:date="2023-10-13T10:32:00Z">
              <w:rPr>
                <w:rFonts w:hint="eastAsia"/>
              </w:rPr>
            </w:rPrChange>
          </w:rPr>
          <w:t>是实现群体平等的重要途径。</w:t>
        </w:r>
        <w:r>
          <w:rPr>
            <w:rFonts w:ascii="Times New Roman" w:eastAsia="宋体" w:hAnsi="Times New Roman" w:cs="Times New Roman" w:hint="eastAsia"/>
          </w:rPr>
          <w:t>语言</w:t>
        </w:r>
      </w:ins>
      <w:ins w:id="2013" w:author="ZhuMeng" w:date="2023-10-12T15:16:00Z">
        <w:r w:rsidRPr="006A3F35">
          <w:rPr>
            <w:rFonts w:ascii="Times New Roman" w:eastAsia="宋体" w:hAnsi="Times New Roman" w:cs="Times New Roman" w:hint="eastAsia"/>
            <w:rPrChange w:id="2014" w:author="ZhuMeng" w:date="2023-10-12T15:47:00Z">
              <w:rPr>
                <w:rFonts w:ascii="Times New Roman" w:hAnsi="Times New Roman" w:cs="Times New Roman" w:hint="eastAsia"/>
              </w:rPr>
            </w:rPrChange>
          </w:rPr>
          <w:t>具有文化象征和交流沟通的双重属性。前者带有深厚的历史感与情感色彩，后者则强调语言作为交流与学习的工具性手段。</w:t>
        </w:r>
      </w:ins>
      <w:ins w:id="2015" w:author="ZhuMeng" w:date="2023-10-12T18:12:00Z">
        <w:r>
          <w:rPr>
            <w:rFonts w:ascii="Times New Roman" w:eastAsia="宋体" w:hAnsi="Times New Roman" w:cs="Times New Roman" w:hint="eastAsia"/>
          </w:rPr>
          <w:t>部分</w:t>
        </w:r>
      </w:ins>
      <w:ins w:id="2016" w:author="ZhuMeng" w:date="2023-10-12T15:17:00Z">
        <w:r w:rsidRPr="006A3F35">
          <w:rPr>
            <w:rFonts w:ascii="Times New Roman" w:eastAsia="宋体" w:hAnsi="Times New Roman" w:cs="Times New Roman" w:hint="eastAsia"/>
            <w:rPrChange w:id="2017" w:author="ZhuMeng" w:date="2023-10-12T15:47:00Z">
              <w:rPr>
                <w:rFonts w:hint="eastAsia"/>
              </w:rPr>
            </w:rPrChange>
          </w:rPr>
          <w:t>群体</w:t>
        </w:r>
        <w:r w:rsidRPr="006A3F35">
          <w:rPr>
            <w:rFonts w:ascii="Times New Roman" w:eastAsia="宋体" w:hAnsi="Times New Roman" w:cs="Times New Roman"/>
            <w:rPrChange w:id="2018" w:author="ZhuMeng" w:date="2023-10-12T15:47:00Z">
              <w:rPr/>
            </w:rPrChange>
          </w:rPr>
          <w:t>过分强调民族语言在国家社会和公共事务中的地位</w:t>
        </w:r>
      </w:ins>
      <w:ins w:id="2019" w:author="ZhuMeng" w:date="2023-10-12T15:18:00Z">
        <w:r w:rsidRPr="006A3F35">
          <w:rPr>
            <w:rFonts w:ascii="Times New Roman" w:eastAsia="宋体" w:hAnsi="Times New Roman" w:cs="Times New Roman" w:hint="eastAsia"/>
            <w:rPrChange w:id="2020" w:author="ZhuMeng" w:date="2023-10-12T15:47:00Z">
              <w:rPr>
                <w:rFonts w:hint="eastAsia"/>
              </w:rPr>
            </w:rPrChange>
          </w:rPr>
          <w:t>和</w:t>
        </w:r>
      </w:ins>
      <w:ins w:id="2021" w:author="ZhuMeng" w:date="2023-10-12T15:17:00Z">
        <w:r w:rsidRPr="006A3F35">
          <w:rPr>
            <w:rFonts w:ascii="Times New Roman" w:eastAsia="宋体" w:hAnsi="Times New Roman" w:cs="Times New Roman"/>
            <w:rPrChange w:id="2022" w:author="ZhuMeng" w:date="2023-10-12T15:47:00Z">
              <w:rPr/>
            </w:rPrChange>
          </w:rPr>
          <w:t>作用</w:t>
        </w:r>
        <w:r w:rsidRPr="006A3F35">
          <w:rPr>
            <w:rFonts w:ascii="Times New Roman" w:eastAsia="宋体" w:hAnsi="Times New Roman" w:cs="Times New Roman" w:hint="eastAsia"/>
            <w:rPrChange w:id="2023" w:author="ZhuMeng" w:date="2023-10-12T15:47:00Z">
              <w:rPr>
                <w:rFonts w:hint="eastAsia"/>
              </w:rPr>
            </w:rPrChange>
          </w:rPr>
          <w:t>，导致</w:t>
        </w:r>
        <w:r w:rsidRPr="006A3F35">
          <w:rPr>
            <w:rFonts w:ascii="Times New Roman" w:eastAsia="宋体" w:hAnsi="Times New Roman" w:cs="Times New Roman"/>
            <w:rPrChange w:id="2024" w:author="ZhuMeng" w:date="2023-10-12T15:47:00Z">
              <w:rPr/>
            </w:rPrChange>
          </w:rPr>
          <w:t>语言成为某种特殊的族群象征，演变成具有特殊实用意义的工具</w:t>
        </w:r>
        <w:r w:rsidRPr="006A3F35">
          <w:rPr>
            <w:rFonts w:ascii="Times New Roman" w:eastAsia="宋体" w:hAnsi="Times New Roman" w:cs="Times New Roman" w:hint="eastAsia"/>
            <w:rPrChange w:id="2025" w:author="ZhuMeng" w:date="2023-10-12T15:47:00Z">
              <w:rPr>
                <w:rFonts w:hint="eastAsia"/>
              </w:rPr>
            </w:rPrChange>
          </w:rPr>
          <w:t>，最终造成</w:t>
        </w:r>
        <w:r w:rsidRPr="006A3F35">
          <w:rPr>
            <w:rFonts w:ascii="Times New Roman" w:eastAsia="宋体" w:hAnsi="Times New Roman" w:cs="Times New Roman"/>
            <w:rPrChange w:id="2026" w:author="ZhuMeng" w:date="2023-10-12T15:47:00Z">
              <w:rPr/>
            </w:rPrChange>
          </w:rPr>
          <w:t>民族隔绝的非意图后果</w:t>
        </w:r>
        <w:r w:rsidRPr="006A3F35">
          <w:rPr>
            <w:rFonts w:ascii="Times New Roman" w:eastAsia="宋体" w:hAnsi="Times New Roman" w:cs="Times New Roman"/>
            <w:rPrChange w:id="2027" w:author="ZhuMeng" w:date="2023-10-12T15:47:00Z">
              <w:rPr/>
            </w:rPrChange>
          </w:rPr>
          <w:t>(</w:t>
        </w:r>
        <w:r w:rsidRPr="006A3F35">
          <w:rPr>
            <w:rFonts w:ascii="Times New Roman" w:eastAsia="宋体" w:hAnsi="Times New Roman" w:cs="Times New Roman"/>
            <w:rPrChange w:id="2028" w:author="ZhuMeng" w:date="2023-10-12T15:47:00Z">
              <w:rPr/>
            </w:rPrChange>
          </w:rPr>
          <w:fldChar w:fldCharType="begin"/>
        </w:r>
        <w:r w:rsidRPr="006A3F35">
          <w:rPr>
            <w:rFonts w:ascii="Times New Roman" w:eastAsia="宋体" w:hAnsi="Times New Roman" w:cs="Times New Roman"/>
            <w:rPrChange w:id="2029" w:author="ZhuMeng" w:date="2023-10-12T15:47:00Z">
              <w:rPr/>
            </w:rPrChange>
          </w:rPr>
          <w:instrText xml:space="preserve"> HYPERLINK \l "ref-MaRong2017" \h </w:instrText>
        </w:r>
        <w:r w:rsidRPr="00595FE8">
          <w:rPr>
            <w:rFonts w:ascii="Times New Roman" w:eastAsia="宋体" w:hAnsi="Times New Roman" w:cs="Times New Roman"/>
          </w:rPr>
        </w:r>
        <w:r w:rsidRPr="00211A98">
          <w:rPr>
            <w:rFonts w:ascii="Times New Roman" w:eastAsia="宋体" w:hAnsi="Times New Roman" w:cs="Times New Roman"/>
            <w:rPrChange w:id="2030" w:author="ZhuMeng" w:date="2023-10-13T10:32:00Z">
              <w:rPr>
                <w:rStyle w:val="af0"/>
                <w:rFonts w:ascii="Times New Roman" w:hAnsi="Times New Roman" w:cs="Times New Roman"/>
              </w:rPr>
            </w:rPrChange>
          </w:rPr>
          <w:fldChar w:fldCharType="separate"/>
        </w:r>
        <w:r w:rsidRPr="00211A98">
          <w:rPr>
            <w:rFonts w:hint="eastAsia"/>
            <w:rPrChange w:id="2031" w:author="ZhuMeng" w:date="2023-10-13T10:32:00Z">
              <w:rPr>
                <w:rStyle w:val="af0"/>
                <w:rFonts w:ascii="Times New Roman" w:hAnsi="Times New Roman" w:cs="Times New Roman" w:hint="eastAsia"/>
              </w:rPr>
            </w:rPrChange>
          </w:rPr>
          <w:t>马戎</w:t>
        </w:r>
        <w:r w:rsidRPr="00211A98">
          <w:rPr>
            <w:rPrChange w:id="2032" w:author="ZhuMeng" w:date="2023-10-13T10:32:00Z">
              <w:rPr>
                <w:rStyle w:val="af0"/>
                <w:rFonts w:ascii="Times New Roman" w:hAnsi="Times New Roman" w:cs="Times New Roman"/>
              </w:rPr>
            </w:rPrChange>
          </w:rPr>
          <w:t>, 2017</w:t>
        </w:r>
        <w:r w:rsidRPr="00211A98">
          <w:rPr>
            <w:rPrChange w:id="2033" w:author="ZhuMeng" w:date="2023-10-13T10:32:00Z">
              <w:rPr>
                <w:rStyle w:val="af0"/>
                <w:rFonts w:ascii="Times New Roman" w:hAnsi="Times New Roman" w:cs="Times New Roman"/>
              </w:rPr>
            </w:rPrChange>
          </w:rPr>
          <w:fldChar w:fldCharType="end"/>
        </w:r>
        <w:r w:rsidRPr="006A3F35">
          <w:rPr>
            <w:rFonts w:ascii="Times New Roman" w:eastAsia="宋体" w:hAnsi="Times New Roman" w:cs="Times New Roman"/>
            <w:rPrChange w:id="2034" w:author="ZhuMeng" w:date="2023-10-12T15:47:00Z">
              <w:rPr/>
            </w:rPrChange>
          </w:rPr>
          <w:t>)</w:t>
        </w:r>
        <w:r w:rsidRPr="006A3F35">
          <w:rPr>
            <w:rFonts w:ascii="Times New Roman" w:eastAsia="宋体" w:hAnsi="Times New Roman" w:cs="Times New Roman"/>
            <w:rPrChange w:id="2035" w:author="ZhuMeng" w:date="2023-10-12T15:47:00Z">
              <w:rPr/>
            </w:rPrChange>
          </w:rPr>
          <w:t>。</w:t>
        </w:r>
        <w:r w:rsidRPr="006A3F35">
          <w:rPr>
            <w:rFonts w:ascii="Times New Roman" w:eastAsia="宋体" w:hAnsi="Times New Roman" w:cs="Times New Roman"/>
            <w:rPrChange w:id="2036" w:author="ZhuMeng" w:date="2023-10-12T15:47:00Z">
              <w:rPr/>
            </w:rPrChange>
          </w:rPr>
          <w:t xml:space="preserve"> </w:t>
        </w:r>
      </w:ins>
      <w:ins w:id="2037" w:author="ZhuMeng" w:date="2023-10-12T15:16:00Z">
        <w:r w:rsidRPr="006A3F35">
          <w:rPr>
            <w:rFonts w:ascii="Times New Roman" w:eastAsia="宋体" w:hAnsi="Times New Roman" w:cs="Times New Roman" w:hint="eastAsia"/>
            <w:rPrChange w:id="2038" w:author="ZhuMeng" w:date="2023-10-12T15:47:00Z">
              <w:rPr>
                <w:rFonts w:ascii="Times New Roman" w:hAnsi="Times New Roman" w:cs="Times New Roman" w:hint="eastAsia"/>
              </w:rPr>
            </w:rPrChange>
          </w:rPr>
          <w:t>因此，在政治平等的意义上解决了各族群语言问题的合法性后，国家必须从应用性角度出发，</w:t>
        </w:r>
      </w:ins>
      <w:ins w:id="2039" w:author="ZhuMeng" w:date="2023-10-12T18:12:00Z">
        <w:r w:rsidRPr="00211A98">
          <w:rPr>
            <w:rFonts w:ascii="Times New Roman" w:eastAsia="宋体" w:hAnsi="Times New Roman" w:cs="Times New Roman"/>
            <w:rPrChange w:id="2040" w:author="ZhuMeng" w:date="2023-10-13T10:32:00Z">
              <w:rPr/>
            </w:rPrChange>
          </w:rPr>
          <w:t>注意构建以普通话为主、以方言</w:t>
        </w:r>
        <w:r w:rsidRPr="00211A98">
          <w:rPr>
            <w:rFonts w:ascii="Times New Roman" w:eastAsia="宋体" w:hAnsi="Times New Roman" w:cs="Times New Roman" w:hint="eastAsia"/>
            <w:rPrChange w:id="2041" w:author="ZhuMeng" w:date="2023-10-13T10:32:00Z">
              <w:rPr>
                <w:rFonts w:hint="eastAsia"/>
              </w:rPr>
            </w:rPrChange>
          </w:rPr>
          <w:t>或</w:t>
        </w:r>
      </w:ins>
      <w:ins w:id="2042" w:author="ZhuMeng" w:date="2023-10-12T18:13:00Z">
        <w:r w:rsidRPr="00211A98">
          <w:rPr>
            <w:rFonts w:ascii="Times New Roman" w:eastAsia="宋体" w:hAnsi="Times New Roman" w:cs="Times New Roman" w:hint="eastAsia"/>
            <w:rPrChange w:id="2043" w:author="ZhuMeng" w:date="2023-10-13T10:32:00Z">
              <w:rPr>
                <w:rFonts w:hint="eastAsia"/>
              </w:rPr>
            </w:rPrChange>
          </w:rPr>
          <w:t>族群语言</w:t>
        </w:r>
      </w:ins>
      <w:ins w:id="2044" w:author="ZhuMeng" w:date="2023-10-12T18:12:00Z">
        <w:r w:rsidRPr="00211A98">
          <w:rPr>
            <w:rFonts w:ascii="Times New Roman" w:eastAsia="宋体" w:hAnsi="Times New Roman" w:cs="Times New Roman"/>
            <w:rPrChange w:id="2045" w:author="ZhuMeng" w:date="2023-10-13T10:32:00Z">
              <w:rPr/>
            </w:rPrChange>
          </w:rPr>
          <w:t>为辅的和谐语言生态（王春辉</w:t>
        </w:r>
        <w:r w:rsidRPr="00211A98">
          <w:rPr>
            <w:rFonts w:ascii="Times New Roman" w:eastAsia="宋体" w:hAnsi="Times New Roman" w:cs="Times New Roman"/>
            <w:rPrChange w:id="2046" w:author="ZhuMeng" w:date="2023-10-13T10:32:00Z">
              <w:rPr/>
            </w:rPrChange>
          </w:rPr>
          <w:t xml:space="preserve"> 2021</w:t>
        </w:r>
        <w:r w:rsidRPr="00211A98">
          <w:rPr>
            <w:rFonts w:ascii="Times New Roman" w:eastAsia="宋体" w:hAnsi="Times New Roman" w:cs="Times New Roman"/>
            <w:rPrChange w:id="2047" w:author="ZhuMeng" w:date="2023-10-13T10:32:00Z">
              <w:rPr/>
            </w:rPrChange>
          </w:rPr>
          <w:t>），</w:t>
        </w:r>
      </w:ins>
      <w:ins w:id="2048" w:author="ZhuMeng" w:date="2023-10-12T15:16:00Z">
        <w:r w:rsidRPr="006A3F35">
          <w:rPr>
            <w:rFonts w:ascii="Times New Roman" w:eastAsia="宋体" w:hAnsi="Times New Roman" w:cs="Times New Roman" w:hint="eastAsia"/>
            <w:rPrChange w:id="2049" w:author="ZhuMeng" w:date="2023-10-12T15:47:00Z">
              <w:rPr>
                <w:rFonts w:ascii="Times New Roman" w:hAnsi="Times New Roman" w:cs="Times New Roman" w:hint="eastAsia"/>
              </w:rPr>
            </w:rPrChange>
          </w:rPr>
          <w:t>利用市场经济逐步推动共同语言作为交流工具，打造在经济层面上降低成本、加强合作的政治地理区域。</w:t>
        </w:r>
      </w:ins>
      <w:del w:id="2050" w:author="ZhuMeng" w:date="2023-10-12T18:13:00Z">
        <w:r w:rsidRPr="006A3F35" w:rsidDel="007F699D">
          <w:rPr>
            <w:rFonts w:ascii="Times New Roman" w:eastAsia="宋体" w:hAnsi="Times New Roman" w:cs="Times New Roman"/>
            <w:rPrChange w:id="2051" w:author="ZhuMeng" w:date="2023-10-12T15:47:00Z">
              <w:rPr/>
            </w:rPrChange>
          </w:rPr>
          <w:delText>中国的语言制度与民族政策一直面临着西方国家提出的</w:delText>
        </w:r>
      </w:del>
      <w:del w:id="2052" w:author="ZhuMeng" w:date="2023-10-12T15:09:00Z">
        <w:r w:rsidRPr="006A3F35" w:rsidDel="008E1784">
          <w:rPr>
            <w:rFonts w:ascii="Times New Roman" w:eastAsia="宋体" w:hAnsi="Times New Roman" w:cs="Times New Roman"/>
            <w:rPrChange w:id="2053" w:author="ZhuMeng" w:date="2023-10-12T15:47:00Z">
              <w:rPr/>
            </w:rPrChange>
          </w:rPr>
          <w:delText>“</w:delText>
        </w:r>
      </w:del>
      <w:del w:id="2054" w:author="ZhuMeng" w:date="2023-10-12T18:13:00Z">
        <w:r w:rsidRPr="006A3F35" w:rsidDel="007F699D">
          <w:rPr>
            <w:rFonts w:ascii="Times New Roman" w:eastAsia="宋体" w:hAnsi="Times New Roman" w:cs="Times New Roman"/>
            <w:rPrChange w:id="2055" w:author="ZhuMeng" w:date="2023-10-12T15:47:00Z">
              <w:rPr/>
            </w:rPrChange>
          </w:rPr>
          <w:delText>对少数族群实行同化政策</w:delText>
        </w:r>
      </w:del>
      <w:del w:id="2056" w:author="ZhuMeng" w:date="2023-10-12T15:09:00Z">
        <w:r w:rsidRPr="006A3F35" w:rsidDel="008E1784">
          <w:rPr>
            <w:rFonts w:ascii="Times New Roman" w:eastAsia="宋体" w:hAnsi="Times New Roman" w:cs="Times New Roman"/>
            <w:rPrChange w:id="2057" w:author="ZhuMeng" w:date="2023-10-12T15:47:00Z">
              <w:rPr/>
            </w:rPrChange>
          </w:rPr>
          <w:delText>”</w:delText>
        </w:r>
      </w:del>
      <w:del w:id="2058" w:author="ZhuMeng" w:date="2023-10-12T18:13:00Z">
        <w:r w:rsidRPr="006A3F35" w:rsidDel="007F699D">
          <w:rPr>
            <w:rFonts w:ascii="Times New Roman" w:eastAsia="宋体" w:hAnsi="Times New Roman" w:cs="Times New Roman"/>
            <w:rPrChange w:id="2059" w:author="ZhuMeng" w:date="2023-10-12T15:47:00Z">
              <w:rPr/>
            </w:rPrChange>
          </w:rPr>
          <w:delText>的舆论批评和外交压力</w:delText>
        </w:r>
      </w:del>
      <w:del w:id="2060" w:author="ZhuMeng" w:date="2023-10-12T15:17:00Z">
        <w:r w:rsidRPr="006A3F35" w:rsidDel="00811A62">
          <w:rPr>
            <w:rFonts w:ascii="Times New Roman" w:eastAsia="宋体" w:hAnsi="Times New Roman" w:cs="Times New Roman"/>
            <w:rPrChange w:id="2061" w:author="ZhuMeng" w:date="2023-10-12T15:47:00Z">
              <w:rPr/>
            </w:rPrChange>
          </w:rPr>
          <w:delText>，但</w:delText>
        </w:r>
      </w:del>
      <w:del w:id="2062" w:author="ZhuMeng" w:date="2023-10-12T18:13:00Z">
        <w:r w:rsidRPr="006A3F35" w:rsidDel="007F699D">
          <w:rPr>
            <w:rFonts w:ascii="Times New Roman" w:eastAsia="宋体" w:hAnsi="Times New Roman" w:cs="Times New Roman"/>
            <w:rPrChange w:id="2063" w:author="ZhuMeng" w:date="2023-10-12T15:47:00Z">
              <w:rPr/>
            </w:rPrChange>
          </w:rPr>
          <w:delText>中国宪法和相关法令实际上明确规定</w:delText>
        </w:r>
      </w:del>
      <w:del w:id="2064" w:author="ZhuMeng" w:date="2023-10-12T15:10:00Z">
        <w:r w:rsidRPr="006A3F35" w:rsidDel="008E1784">
          <w:rPr>
            <w:rFonts w:ascii="Times New Roman" w:eastAsia="宋体" w:hAnsi="Times New Roman" w:cs="Times New Roman"/>
            <w:rPrChange w:id="2065" w:author="ZhuMeng" w:date="2023-10-12T15:47:00Z">
              <w:rPr/>
            </w:rPrChange>
          </w:rPr>
          <w:delText>了</w:delText>
        </w:r>
      </w:del>
      <w:del w:id="2066" w:author="ZhuMeng" w:date="2023-10-12T18:13:00Z">
        <w:r w:rsidRPr="006A3F35" w:rsidDel="007F699D">
          <w:rPr>
            <w:rFonts w:ascii="Times New Roman" w:eastAsia="宋体" w:hAnsi="Times New Roman" w:cs="Times New Roman"/>
            <w:rPrChange w:id="2067" w:author="ZhuMeng" w:date="2023-10-12T15:47:00Z">
              <w:rPr/>
            </w:rPrChange>
          </w:rPr>
          <w:delText>各少数族群都有使用和发展其语言文字的自由，中国的语言使用情况也因此呈现出</w:delText>
        </w:r>
        <w:r w:rsidRPr="006A3F35" w:rsidDel="007F699D">
          <w:rPr>
            <w:rFonts w:ascii="Times New Roman" w:eastAsia="宋体" w:hAnsi="Times New Roman" w:cs="Times New Roman"/>
            <w:rPrChange w:id="2068" w:author="ZhuMeng" w:date="2023-10-12T15:47:00Z">
              <w:rPr/>
            </w:rPrChange>
          </w:rPr>
          <w:delText>“</w:delText>
        </w:r>
        <w:r w:rsidRPr="006A3F35" w:rsidDel="007F699D">
          <w:rPr>
            <w:rFonts w:ascii="Times New Roman" w:eastAsia="宋体" w:hAnsi="Times New Roman" w:cs="Times New Roman"/>
            <w:rPrChange w:id="2069" w:author="ZhuMeng" w:date="2023-10-12T15:47:00Z">
              <w:rPr/>
            </w:rPrChange>
          </w:rPr>
          <w:delText>多元一体</w:delText>
        </w:r>
        <w:r w:rsidRPr="006A3F35" w:rsidDel="007F699D">
          <w:rPr>
            <w:rFonts w:ascii="Times New Roman" w:eastAsia="宋体" w:hAnsi="Times New Roman" w:cs="Times New Roman"/>
            <w:rPrChange w:id="2070" w:author="ZhuMeng" w:date="2023-10-12T15:47:00Z">
              <w:rPr/>
            </w:rPrChange>
          </w:rPr>
          <w:delText>”</w:delText>
        </w:r>
        <w:r w:rsidRPr="006A3F35" w:rsidDel="007F699D">
          <w:rPr>
            <w:rFonts w:ascii="Times New Roman" w:eastAsia="宋体" w:hAnsi="Times New Roman" w:cs="Times New Roman"/>
            <w:rPrChange w:id="2071" w:author="ZhuMeng" w:date="2023-10-12T15:47:00Z">
              <w:rPr/>
            </w:rPrChange>
          </w:rPr>
          <w:delText>格局。换言之，各个族群</w:delText>
        </w:r>
      </w:del>
      <w:del w:id="2072" w:author="ZhuMeng" w:date="2023-10-12T15:11:00Z">
        <w:r w:rsidRPr="006A3F35" w:rsidDel="00375630">
          <w:rPr>
            <w:rFonts w:ascii="Times New Roman" w:eastAsia="宋体" w:hAnsi="Times New Roman" w:cs="Times New Roman"/>
            <w:rPrChange w:id="2073" w:author="ZhuMeng" w:date="2023-10-12T15:47:00Z">
              <w:rPr/>
            </w:rPrChange>
          </w:rPr>
          <w:delText>都享有保存并发展自己的语言，以维护本民族文化的权利</w:delText>
        </w:r>
        <w:r w:rsidRPr="006A3F35" w:rsidDel="00D140F7">
          <w:rPr>
            <w:rFonts w:ascii="Times New Roman" w:eastAsia="宋体" w:hAnsi="Times New Roman" w:cs="Times New Roman"/>
            <w:rPrChange w:id="2074" w:author="ZhuMeng" w:date="2023-10-12T15:47:00Z">
              <w:rPr/>
            </w:rPrChange>
          </w:rPr>
          <w:delText>；同时又</w:delText>
        </w:r>
      </w:del>
      <w:del w:id="2075" w:author="ZhuMeng" w:date="2023-10-12T15:10:00Z">
        <w:r w:rsidRPr="006A3F35" w:rsidDel="00B92E97">
          <w:rPr>
            <w:rFonts w:ascii="Times New Roman" w:eastAsia="宋体" w:hAnsi="Times New Roman" w:cs="Times New Roman"/>
            <w:rPrChange w:id="2076" w:author="ZhuMeng" w:date="2023-10-12T15:47:00Z">
              <w:rPr/>
            </w:rPrChange>
          </w:rPr>
          <w:delText>将汉语作为全国通用的</w:delText>
        </w:r>
        <w:r w:rsidRPr="006A3F35" w:rsidDel="00B92E97">
          <w:rPr>
            <w:rFonts w:ascii="Times New Roman" w:eastAsia="宋体" w:hAnsi="Times New Roman" w:cs="Times New Roman"/>
            <w:rPrChange w:id="2077" w:author="ZhuMeng" w:date="2023-10-12T15:47:00Z">
              <w:rPr/>
            </w:rPrChange>
          </w:rPr>
          <w:delText>“</w:delText>
        </w:r>
        <w:r w:rsidRPr="006A3F35" w:rsidDel="00B92E97">
          <w:rPr>
            <w:rFonts w:ascii="Times New Roman" w:eastAsia="宋体" w:hAnsi="Times New Roman" w:cs="Times New Roman"/>
            <w:rPrChange w:id="2078" w:author="ZhuMeng" w:date="2023-10-12T15:47:00Z">
              <w:rPr/>
            </w:rPrChange>
          </w:rPr>
          <w:delText>族际共同语</w:delText>
        </w:r>
        <w:r w:rsidRPr="006A3F35" w:rsidDel="00B92E97">
          <w:rPr>
            <w:rFonts w:ascii="Times New Roman" w:eastAsia="宋体" w:hAnsi="Times New Roman" w:cs="Times New Roman"/>
            <w:rPrChange w:id="2079" w:author="ZhuMeng" w:date="2023-10-12T15:47:00Z">
              <w:rPr/>
            </w:rPrChange>
          </w:rPr>
          <w:delText>”</w:delText>
        </w:r>
        <w:r w:rsidRPr="006A3F35" w:rsidDel="00B92E97">
          <w:rPr>
            <w:rFonts w:ascii="Times New Roman" w:eastAsia="宋体" w:hAnsi="Times New Roman" w:cs="Times New Roman"/>
            <w:rPrChange w:id="2080" w:author="ZhuMeng" w:date="2023-10-12T15:47:00Z">
              <w:rPr/>
            </w:rPrChange>
          </w:rPr>
          <w:delText>，以促进各族群间的交流沟通和全国范围内经济、文化等各方面事业的发展。</w:delText>
        </w:r>
      </w:del>
    </w:p>
    <w:p w14:paraId="3C08C3FD" w14:textId="77777777" w:rsidR="0067268E" w:rsidRPr="006A3F35" w:rsidRDefault="0067268E" w:rsidP="00211A98">
      <w:pPr>
        <w:pStyle w:val="a0"/>
        <w:spacing w:before="0" w:after="0" w:line="360" w:lineRule="auto"/>
        <w:ind w:firstLineChars="200" w:firstLine="480"/>
        <w:jc w:val="both"/>
        <w:rPr>
          <w:rFonts w:ascii="Times New Roman" w:eastAsia="宋体" w:hAnsi="Times New Roman" w:cs="Times New Roman"/>
          <w:rPrChange w:id="2081" w:author="ZhuMeng" w:date="2023-10-12T15:47:00Z">
            <w:rPr/>
          </w:rPrChange>
        </w:rPr>
        <w:pPrChange w:id="2082" w:author="ZhuMeng" w:date="2023-10-13T10:32:00Z">
          <w:pPr>
            <w:pStyle w:val="a0"/>
          </w:pPr>
        </w:pPrChange>
      </w:pPr>
      <w:del w:id="2083" w:author="ZhuMeng" w:date="2023-10-12T15:17:00Z">
        <w:r w:rsidRPr="006A3F35" w:rsidDel="004A1E48">
          <w:rPr>
            <w:rFonts w:ascii="Times New Roman" w:eastAsia="宋体" w:hAnsi="Times New Roman" w:cs="Times New Roman"/>
            <w:rPrChange w:id="2084" w:author="ZhuMeng" w:date="2023-10-12T15:47:00Z">
              <w:rPr/>
            </w:rPrChange>
          </w:rPr>
          <w:delText>值得注意的是，过分强调民族语言在国家社会和公共事务中的地位及作用也会在客观</w:delText>
        </w:r>
      </w:del>
      <w:del w:id="2085" w:author="ZhuMeng" w:date="2023-10-12T15:12:00Z">
        <w:r w:rsidRPr="006A3F35" w:rsidDel="0004274E">
          <w:rPr>
            <w:rFonts w:ascii="Times New Roman" w:eastAsia="宋体" w:hAnsi="Times New Roman" w:cs="Times New Roman"/>
            <w:rPrChange w:id="2086" w:author="ZhuMeng" w:date="2023-10-12T15:47:00Z">
              <w:rPr/>
            </w:rPrChange>
          </w:rPr>
          <w:delText>导致民族隔绝的非意图后果，</w:delText>
        </w:r>
        <w:r w:rsidRPr="006A3F35" w:rsidDel="009561D9">
          <w:rPr>
            <w:rFonts w:ascii="Times New Roman" w:eastAsia="宋体" w:hAnsi="Times New Roman" w:cs="Times New Roman"/>
            <w:rPrChange w:id="2087" w:author="ZhuMeng" w:date="2023-10-12T15:47:00Z">
              <w:rPr/>
            </w:rPrChange>
          </w:rPr>
          <w:delText>致使</w:delText>
        </w:r>
      </w:del>
      <w:del w:id="2088" w:author="ZhuMeng" w:date="2023-10-12T15:17:00Z">
        <w:r w:rsidRPr="006A3F35" w:rsidDel="004A1E48">
          <w:rPr>
            <w:rFonts w:ascii="Times New Roman" w:eastAsia="宋体" w:hAnsi="Times New Roman" w:cs="Times New Roman"/>
            <w:rPrChange w:id="2089" w:author="ZhuMeng" w:date="2023-10-12T15:47:00Z">
              <w:rPr/>
            </w:rPrChange>
          </w:rPr>
          <w:delText>语言成为某种特殊的族群象征，演变成具有特殊实用意义的工具</w:delText>
        </w:r>
        <w:r w:rsidRPr="006A3F35" w:rsidDel="004A1E48">
          <w:rPr>
            <w:rFonts w:ascii="Times New Roman" w:eastAsia="宋体" w:hAnsi="Times New Roman" w:cs="Times New Roman"/>
            <w:rPrChange w:id="2090" w:author="ZhuMeng" w:date="2023-10-12T15:47:00Z">
              <w:rPr/>
            </w:rPrChange>
          </w:rPr>
          <w:delText>(</w:delText>
        </w:r>
        <w:r w:rsidRPr="006A3F35" w:rsidDel="004A1E48">
          <w:rPr>
            <w:rFonts w:ascii="Times New Roman" w:eastAsia="宋体" w:hAnsi="Times New Roman" w:cs="Times New Roman"/>
            <w:rPrChange w:id="2091" w:author="ZhuMeng" w:date="2023-10-12T15:47:00Z">
              <w:rPr/>
            </w:rPrChange>
          </w:rPr>
          <w:fldChar w:fldCharType="begin"/>
        </w:r>
        <w:r w:rsidRPr="006A3F35" w:rsidDel="004A1E48">
          <w:rPr>
            <w:rFonts w:ascii="Times New Roman" w:eastAsia="宋体" w:hAnsi="Times New Roman" w:cs="Times New Roman"/>
            <w:rPrChange w:id="2092" w:author="ZhuMeng" w:date="2023-10-12T15:47:00Z">
              <w:rPr/>
            </w:rPrChange>
          </w:rPr>
          <w:delInstrText xml:space="preserve"> HYPERLINK \l "ref-MaRong2017" \h </w:delInstrText>
        </w:r>
        <w:r w:rsidRPr="00595FE8" w:rsidDel="004A1E48">
          <w:rPr>
            <w:rFonts w:ascii="Times New Roman" w:eastAsia="宋体" w:hAnsi="Times New Roman" w:cs="Times New Roman"/>
          </w:rPr>
        </w:r>
        <w:r w:rsidRPr="006A3F35" w:rsidDel="004A1E48">
          <w:rPr>
            <w:rFonts w:ascii="Times New Roman" w:eastAsia="宋体" w:hAnsi="Times New Roman" w:cs="Times New Roman"/>
            <w:rPrChange w:id="2093" w:author="ZhuMeng" w:date="2023-10-12T15:47:00Z">
              <w:rPr>
                <w:rStyle w:val="af0"/>
              </w:rPr>
            </w:rPrChange>
          </w:rPr>
          <w:fldChar w:fldCharType="separate"/>
        </w:r>
        <w:r w:rsidRPr="00211A98" w:rsidDel="004A1E48">
          <w:rPr>
            <w:rPrChange w:id="2094" w:author="ZhuMeng" w:date="2023-10-13T10:32:00Z">
              <w:rPr>
                <w:rStyle w:val="af0"/>
              </w:rPr>
            </w:rPrChange>
          </w:rPr>
          <w:delText>马戎, 2017</w:delText>
        </w:r>
        <w:r w:rsidRPr="00211A98" w:rsidDel="004A1E48">
          <w:rPr>
            <w:rPrChange w:id="2095" w:author="ZhuMeng" w:date="2023-10-13T10:32:00Z">
              <w:rPr>
                <w:rStyle w:val="af0"/>
              </w:rPr>
            </w:rPrChange>
          </w:rPr>
          <w:fldChar w:fldCharType="end"/>
        </w:r>
        <w:r w:rsidRPr="006A3F35" w:rsidDel="004A1E48">
          <w:rPr>
            <w:rFonts w:ascii="Times New Roman" w:eastAsia="宋体" w:hAnsi="Times New Roman" w:cs="Times New Roman"/>
            <w:rPrChange w:id="2096" w:author="ZhuMeng" w:date="2023-10-12T15:47:00Z">
              <w:rPr/>
            </w:rPrChange>
          </w:rPr>
          <w:delText>)</w:delText>
        </w:r>
        <w:r w:rsidRPr="006A3F35" w:rsidDel="004A1E48">
          <w:rPr>
            <w:rFonts w:ascii="Times New Roman" w:eastAsia="宋体" w:hAnsi="Times New Roman" w:cs="Times New Roman"/>
            <w:rPrChange w:id="2097" w:author="ZhuMeng" w:date="2023-10-12T15:47:00Z">
              <w:rPr/>
            </w:rPrChange>
          </w:rPr>
          <w:delText>。</w:delText>
        </w:r>
        <w:r w:rsidRPr="006A3F35" w:rsidDel="004A1E48">
          <w:rPr>
            <w:rFonts w:ascii="Times New Roman" w:eastAsia="宋体" w:hAnsi="Times New Roman" w:cs="Times New Roman"/>
            <w:rPrChange w:id="2098" w:author="ZhuMeng" w:date="2023-10-12T15:47:00Z">
              <w:rPr/>
            </w:rPrChange>
          </w:rPr>
          <w:delText xml:space="preserve"> </w:delText>
        </w:r>
        <w:r w:rsidRPr="006A3F35" w:rsidDel="004A1E48">
          <w:rPr>
            <w:rFonts w:ascii="Times New Roman" w:eastAsia="宋体" w:hAnsi="Times New Roman" w:cs="Times New Roman"/>
            <w:rPrChange w:id="2099" w:author="ZhuMeng" w:date="2023-10-12T15:47:00Z">
              <w:rPr/>
            </w:rPrChange>
          </w:rPr>
          <w:delText>实际上，</w:delText>
        </w:r>
      </w:del>
      <w:del w:id="2100" w:author="ZhuMeng" w:date="2023-10-12T15:16:00Z">
        <w:r w:rsidRPr="006A3F35" w:rsidDel="000E1E92">
          <w:rPr>
            <w:rFonts w:ascii="Times New Roman" w:eastAsia="宋体" w:hAnsi="Times New Roman" w:cs="Times New Roman"/>
            <w:rPrChange w:id="2101" w:author="ZhuMeng" w:date="2023-10-12T15:47:00Z">
              <w:rPr/>
            </w:rPrChange>
          </w:rPr>
          <w:delText>语言具有文化象征和交流沟通的双重属性。前者带有深厚的历史感与情感色彩，后者则强调语言作为交流与学习的工具性手段。</w:delText>
        </w:r>
      </w:del>
      <w:del w:id="2102" w:author="ZhuMeng" w:date="2023-10-12T15:17:00Z">
        <w:r w:rsidRPr="006A3F35" w:rsidDel="004A1E48">
          <w:rPr>
            <w:rFonts w:ascii="Times New Roman" w:eastAsia="宋体" w:hAnsi="Times New Roman" w:cs="Times New Roman"/>
            <w:rPrChange w:id="2103" w:author="ZhuMeng" w:date="2023-10-12T15:47:00Z">
              <w:rPr/>
            </w:rPrChange>
          </w:rPr>
          <w:delText xml:space="preserve"> </w:delText>
        </w:r>
        <w:r w:rsidRPr="006A3F35" w:rsidDel="004A1E48">
          <w:rPr>
            <w:rFonts w:ascii="Times New Roman" w:eastAsia="宋体" w:hAnsi="Times New Roman" w:cs="Times New Roman"/>
            <w:rPrChange w:id="2104" w:author="ZhuMeng" w:date="2023-10-12T15:47:00Z">
              <w:rPr/>
            </w:rPrChange>
          </w:rPr>
          <w:delText>所以，</w:delText>
        </w:r>
      </w:del>
      <w:del w:id="2105" w:author="ZhuMeng" w:date="2023-10-12T15:16:00Z">
        <w:r w:rsidRPr="006A3F35" w:rsidDel="009073E0">
          <w:rPr>
            <w:rFonts w:ascii="Times New Roman" w:eastAsia="宋体" w:hAnsi="Times New Roman" w:cs="Times New Roman"/>
            <w:rPrChange w:id="2106" w:author="ZhuMeng" w:date="2023-10-12T15:47:00Z">
              <w:rPr/>
            </w:rPrChange>
          </w:rPr>
          <w:delText>在政治平等的意义上解决了各族群语言问题的合法性后，必须从应用性角度出发，利用市场经济逐步推动共同语言作为交流工具，打造在经济层面上降低成本、加强合作的政治地理区域。</w:delText>
        </w:r>
      </w:del>
    </w:p>
    <w:p w14:paraId="3753840D" w14:textId="77777777" w:rsidR="0067268E" w:rsidRPr="006A3F35" w:rsidRDefault="0067268E" w:rsidP="00FD1F70">
      <w:pPr>
        <w:pStyle w:val="2"/>
        <w:spacing w:line="360" w:lineRule="auto"/>
        <w:ind w:firstLine="489"/>
        <w:jc w:val="both"/>
        <w:rPr>
          <w:rFonts w:ascii="Times New Roman" w:eastAsia="宋体" w:hAnsi="Times New Roman" w:cs="Times New Roman"/>
          <w:rPrChange w:id="2107" w:author="ZhuMeng" w:date="2023-10-12T15:47:00Z">
            <w:rPr/>
          </w:rPrChange>
        </w:rPr>
        <w:pPrChange w:id="2108" w:author="ZhuMeng" w:date="2023-10-13T09:17:00Z">
          <w:pPr>
            <w:pStyle w:val="2"/>
            <w:ind w:firstLine="489"/>
          </w:pPr>
        </w:pPrChange>
      </w:pPr>
      <w:bookmarkStart w:id="2109" w:name="加强个体治理"/>
      <w:bookmarkEnd w:id="1931"/>
      <w:r w:rsidRPr="006A3F35">
        <w:rPr>
          <w:rFonts w:ascii="Times New Roman" w:eastAsia="宋体" w:hAnsi="Times New Roman" w:cs="Times New Roman"/>
          <w:rPrChange w:id="2110" w:author="ZhuMeng" w:date="2023-10-12T15:47:00Z">
            <w:rPr/>
          </w:rPrChange>
        </w:rPr>
        <w:t>加强个体治理</w:t>
      </w:r>
    </w:p>
    <w:p w14:paraId="19FDA79D" w14:textId="17643D83" w:rsidR="0067268E" w:rsidRPr="006A3F35" w:rsidRDefault="0067268E" w:rsidP="00FD1F70">
      <w:pPr>
        <w:pStyle w:val="FirstParagraph"/>
        <w:spacing w:line="360" w:lineRule="auto"/>
        <w:jc w:val="both"/>
        <w:rPr>
          <w:rFonts w:ascii="Times New Roman" w:eastAsia="宋体" w:hAnsi="Times New Roman" w:cs="Times New Roman"/>
          <w:rPrChange w:id="2111" w:author="ZhuMeng" w:date="2023-10-12T15:47:00Z">
            <w:rPr/>
          </w:rPrChange>
        </w:rPr>
        <w:pPrChange w:id="2112" w:author="ZhuMeng" w:date="2023-10-13T09:17:00Z">
          <w:pPr>
            <w:pStyle w:val="FirstParagraph"/>
          </w:pPr>
        </w:pPrChange>
      </w:pPr>
      <w:r w:rsidRPr="006A3F35">
        <w:rPr>
          <w:rFonts w:ascii="Times New Roman" w:eastAsia="宋体" w:hAnsi="Times New Roman" w:cs="Times New Roman"/>
          <w:rPrChange w:id="2113" w:author="ZhuMeng" w:date="2023-10-12T15:47:00Z">
            <w:rPr/>
          </w:rPrChange>
        </w:rPr>
        <w:t>话语是构建民众世界观和概念化政治问题的一种重要手段。人们的思维依赖于框架、隐喻、意象等语言和认知手段</w:t>
      </w:r>
      <w:r w:rsidRPr="006A3F35">
        <w:rPr>
          <w:rFonts w:ascii="Times New Roman" w:eastAsia="宋体" w:hAnsi="Times New Roman" w:cs="Times New Roman"/>
          <w:rPrChange w:id="2114" w:author="ZhuMeng" w:date="2023-10-12T15:47:00Z">
            <w:rPr/>
          </w:rPrChange>
        </w:rPr>
        <w:t>(</w:t>
      </w:r>
      <w:r w:rsidRPr="006A3F35">
        <w:rPr>
          <w:rFonts w:ascii="Times New Roman" w:eastAsia="宋体" w:hAnsi="Times New Roman" w:cs="Times New Roman"/>
          <w:rPrChange w:id="2115" w:author="ZhuMeng" w:date="2023-10-12T15:47:00Z">
            <w:rPr/>
          </w:rPrChange>
        </w:rPr>
        <w:fldChar w:fldCharType="begin"/>
      </w:r>
      <w:r w:rsidRPr="006A3F35">
        <w:rPr>
          <w:rFonts w:ascii="Times New Roman" w:eastAsia="宋体" w:hAnsi="Times New Roman" w:cs="Times New Roman"/>
          <w:rPrChange w:id="2116" w:author="ZhuMeng" w:date="2023-10-12T15:47:00Z">
            <w:rPr/>
          </w:rPrChange>
        </w:rPr>
        <w:instrText xml:space="preserve"> HYPERLINK \l "ref-Mead2012" \h </w:instrText>
      </w:r>
      <w:r w:rsidRPr="00595FE8">
        <w:rPr>
          <w:rFonts w:ascii="Times New Roman" w:eastAsia="宋体" w:hAnsi="Times New Roman" w:cs="Times New Roman"/>
        </w:rPr>
      </w:r>
      <w:r w:rsidRPr="006A3F35">
        <w:rPr>
          <w:rFonts w:ascii="Times New Roman" w:eastAsia="宋体" w:hAnsi="Times New Roman" w:cs="Times New Roman"/>
          <w:rPrChange w:id="2117" w:author="ZhuMeng" w:date="2023-10-12T15:47:00Z">
            <w:rPr>
              <w:rStyle w:val="af0"/>
            </w:rPr>
          </w:rPrChange>
        </w:rPr>
        <w:fldChar w:fldCharType="separate"/>
      </w:r>
      <w:r w:rsidRPr="006A3F35">
        <w:rPr>
          <w:rStyle w:val="af0"/>
          <w:rFonts w:ascii="Times New Roman" w:eastAsia="宋体" w:hAnsi="Times New Roman" w:cs="Times New Roman"/>
          <w:rPrChange w:id="2118" w:author="ZhuMeng" w:date="2023-10-12T15:47:00Z">
            <w:rPr>
              <w:rStyle w:val="af0"/>
            </w:rPr>
          </w:rPrChange>
        </w:rPr>
        <w:t>Mead, 2012</w:t>
      </w:r>
      <w:r w:rsidRPr="006A3F35">
        <w:rPr>
          <w:rStyle w:val="af0"/>
          <w:rFonts w:ascii="Times New Roman" w:eastAsia="宋体" w:hAnsi="Times New Roman" w:cs="Times New Roman"/>
          <w:rPrChange w:id="2119" w:author="ZhuMeng" w:date="2023-10-12T15:47:00Z">
            <w:rPr>
              <w:rStyle w:val="af0"/>
            </w:rPr>
          </w:rPrChange>
        </w:rPr>
        <w:fldChar w:fldCharType="end"/>
      </w:r>
      <w:r w:rsidRPr="006A3F35">
        <w:rPr>
          <w:rFonts w:ascii="Times New Roman" w:eastAsia="宋体" w:hAnsi="Times New Roman" w:cs="Times New Roman"/>
          <w:rPrChange w:id="2120" w:author="ZhuMeng" w:date="2023-10-12T15:47:00Z">
            <w:rPr/>
          </w:rPrChange>
        </w:rPr>
        <w:t>)</w:t>
      </w:r>
      <w:r w:rsidRPr="006A3F35">
        <w:rPr>
          <w:rFonts w:ascii="Times New Roman" w:eastAsia="宋体" w:hAnsi="Times New Roman" w:cs="Times New Roman"/>
          <w:rPrChange w:id="2121" w:author="ZhuMeng" w:date="2023-10-12T15:47:00Z">
            <w:rPr/>
          </w:rPrChange>
        </w:rPr>
        <w:t>，对于同一客观事物，不同的语言表达会产生不同的效果，从而演绎出不同的游戏规则和行事逻辑。因此，国家可以通过控制、筛选、组织和分配话语的生产，借用语言符号来把握微观个体的具体话语行为，潜移默化地加强语言与个体身份的良性构建，从而实现对个体心理的有效引导。</w:t>
      </w:r>
      <w:r w:rsidRPr="006A3F35">
        <w:rPr>
          <w:rFonts w:ascii="Times New Roman" w:eastAsia="宋体" w:hAnsi="Times New Roman" w:cs="Times New Roman"/>
          <w:rPrChange w:id="2122" w:author="ZhuMeng" w:date="2023-10-12T15:47:00Z">
            <w:rPr/>
          </w:rPrChange>
        </w:rPr>
        <w:t xml:space="preserve"> </w:t>
      </w:r>
      <w:r w:rsidRPr="006A3F35">
        <w:rPr>
          <w:rFonts w:ascii="Times New Roman" w:eastAsia="宋体" w:hAnsi="Times New Roman" w:cs="Times New Roman"/>
          <w:rPrChange w:id="2123" w:author="ZhuMeng" w:date="2023-10-12T15:47:00Z">
            <w:rPr/>
          </w:rPrChange>
        </w:rPr>
        <w:t>当前，随着新信息技术</w:t>
      </w:r>
      <w:r w:rsidRPr="006A3F35">
        <w:rPr>
          <w:rFonts w:ascii="Times New Roman" w:eastAsia="宋体" w:hAnsi="Times New Roman" w:cs="Times New Roman"/>
          <w:rPrChange w:id="2124" w:author="ZhuMeng" w:date="2023-10-12T15:47:00Z">
            <w:rPr/>
          </w:rPrChange>
        </w:rPr>
        <w:lastRenderedPageBreak/>
        <w:t>和电子媒介的出现，政府通常将媒体作为实现言语交际和经验表征的工具，根据政治需要或意识形态的准则来选择、建构和处理新闻话语和图像，以便合法化政府行为。</w:t>
      </w:r>
    </w:p>
    <w:p w14:paraId="36F99955" w14:textId="7BEAEABA" w:rsidR="009A74D4" w:rsidRDefault="0067268E" w:rsidP="00FD1F70">
      <w:pPr>
        <w:pStyle w:val="a0"/>
        <w:spacing w:line="360" w:lineRule="auto"/>
        <w:jc w:val="both"/>
        <w:rPr>
          <w:ins w:id="2125" w:author="ZhuMeng" w:date="2023-10-13T09:12:00Z"/>
          <w:rFonts w:ascii="Times New Roman" w:eastAsia="宋体" w:hAnsi="Times New Roman" w:cs="Times New Roman"/>
        </w:rPr>
        <w:pPrChange w:id="2126" w:author="ZhuMeng" w:date="2023-10-13T09:17:00Z">
          <w:pPr>
            <w:pStyle w:val="a0"/>
            <w:jc w:val="both"/>
          </w:pPr>
        </w:pPrChange>
      </w:pPr>
      <w:del w:id="2127" w:author="ZhuMeng" w:date="2023-10-12T15:15:00Z">
        <w:r w:rsidRPr="006A3F35" w:rsidDel="008A1424">
          <w:rPr>
            <w:rFonts w:ascii="Times New Roman" w:eastAsia="宋体" w:hAnsi="Times New Roman" w:cs="Times New Roman"/>
            <w:rPrChange w:id="2128" w:author="ZhuMeng" w:date="2023-10-12T15:47:00Z">
              <w:rPr/>
            </w:rPrChange>
          </w:rPr>
          <w:delText>具体而言</w:delText>
        </w:r>
      </w:del>
      <w:ins w:id="2129" w:author="ZhuMeng" w:date="2023-10-13T08:59:00Z">
        <w:r w:rsidR="00380951">
          <w:rPr>
            <w:rFonts w:ascii="Times New Roman" w:eastAsia="宋体" w:hAnsi="Times New Roman" w:cs="Times New Roman" w:hint="eastAsia"/>
          </w:rPr>
          <w:t>语</w:t>
        </w:r>
        <w:r w:rsidR="006B235F">
          <w:rPr>
            <w:rFonts w:ascii="Times New Roman" w:eastAsia="宋体" w:hAnsi="Times New Roman" w:cs="Times New Roman" w:hint="eastAsia"/>
          </w:rPr>
          <w:t>言</w:t>
        </w:r>
        <w:r w:rsidR="006B235F" w:rsidRPr="001A1C75">
          <w:rPr>
            <w:rFonts w:ascii="Times New Roman" w:eastAsia="宋体" w:hAnsi="Times New Roman" w:cs="Times New Roman" w:hint="eastAsia"/>
          </w:rPr>
          <w:t>不仅是信息交流的媒介，更是价值与立场等意识形态的重要载体</w:t>
        </w:r>
        <w:r w:rsidR="005F397D">
          <w:rPr>
            <w:rFonts w:ascii="Times New Roman" w:eastAsia="宋体" w:hAnsi="Times New Roman" w:cs="Times New Roman" w:hint="eastAsia"/>
          </w:rPr>
          <w:t>。</w:t>
        </w:r>
      </w:ins>
      <w:del w:id="2130" w:author="ZhuMeng" w:date="2023-10-12T15:15:00Z">
        <w:r w:rsidRPr="006A3F35" w:rsidDel="008A1424">
          <w:rPr>
            <w:rFonts w:ascii="Times New Roman" w:eastAsia="宋体" w:hAnsi="Times New Roman" w:cs="Times New Roman"/>
            <w:rPrChange w:id="2131" w:author="ZhuMeng" w:date="2023-10-12T15:47:00Z">
              <w:rPr/>
            </w:rPrChange>
          </w:rPr>
          <w:delText>，</w:delText>
        </w:r>
      </w:del>
      <w:r w:rsidRPr="006A3F35">
        <w:rPr>
          <w:rFonts w:ascii="Times New Roman" w:eastAsia="宋体" w:hAnsi="Times New Roman" w:cs="Times New Roman"/>
          <w:rPrChange w:id="2132" w:author="ZhuMeng" w:date="2023-10-12T15:47:00Z">
            <w:rPr/>
          </w:rPrChange>
        </w:rPr>
        <w:t>国家通过多模态话语，即语言文字</w:t>
      </w:r>
      <w:ins w:id="2133" w:author="ZhuMeng" w:date="2023-10-13T08:47:00Z">
        <w:r w:rsidR="00271695">
          <w:rPr>
            <w:rFonts w:ascii="Times New Roman" w:eastAsia="宋体" w:hAnsi="Times New Roman" w:cs="Times New Roman" w:hint="eastAsia"/>
          </w:rPr>
          <w:t>和</w:t>
        </w:r>
      </w:ins>
      <w:del w:id="2134" w:author="ZhuMeng" w:date="2023-10-13T08:47:00Z">
        <w:r w:rsidRPr="006A3F35" w:rsidDel="00271695">
          <w:rPr>
            <w:rFonts w:ascii="Times New Roman" w:eastAsia="宋体" w:hAnsi="Times New Roman" w:cs="Times New Roman"/>
            <w:rPrChange w:id="2135" w:author="ZhuMeng" w:date="2023-10-12T15:47:00Z">
              <w:rPr/>
            </w:rPrChange>
          </w:rPr>
          <w:delText>、</w:delText>
        </w:r>
      </w:del>
      <w:r w:rsidRPr="006A3F35">
        <w:rPr>
          <w:rFonts w:ascii="Times New Roman" w:eastAsia="宋体" w:hAnsi="Times New Roman" w:cs="Times New Roman"/>
          <w:rPrChange w:id="2136" w:author="ZhuMeng" w:date="2023-10-12T15:47:00Z">
            <w:rPr/>
          </w:rPrChange>
        </w:rPr>
        <w:t>图像</w:t>
      </w:r>
      <w:ins w:id="2137" w:author="ZhuMeng" w:date="2023-10-13T08:47:00Z">
        <w:r w:rsidR="00D71D01">
          <w:rPr>
            <w:rFonts w:ascii="Times New Roman" w:eastAsia="宋体" w:hAnsi="Times New Roman" w:cs="Times New Roman" w:hint="eastAsia"/>
          </w:rPr>
          <w:t>的</w:t>
        </w:r>
      </w:ins>
      <w:del w:id="2138" w:author="ZhuMeng" w:date="2023-10-13T08:47:00Z">
        <w:r w:rsidRPr="006A3F35" w:rsidDel="00D71D01">
          <w:rPr>
            <w:rFonts w:ascii="Times New Roman" w:eastAsia="宋体" w:hAnsi="Times New Roman" w:cs="Times New Roman"/>
            <w:rPrChange w:id="2139" w:author="ZhuMeng" w:date="2023-10-12T15:47:00Z">
              <w:rPr/>
            </w:rPrChange>
          </w:rPr>
          <w:delText>和图表的</w:delText>
        </w:r>
      </w:del>
      <w:r w:rsidRPr="006A3F35">
        <w:rPr>
          <w:rFonts w:ascii="Times New Roman" w:eastAsia="宋体" w:hAnsi="Times New Roman" w:cs="Times New Roman"/>
          <w:rPrChange w:id="2140" w:author="ZhuMeng" w:date="2023-10-12T15:47:00Z">
            <w:rPr/>
          </w:rPrChange>
        </w:rPr>
        <w:t>复合话语来构建社会中的人际互动，利用各种符号模态协同</w:t>
      </w:r>
      <w:del w:id="2141" w:author="ZhuMeng" w:date="2023-10-13T08:48:00Z">
        <w:r w:rsidRPr="006A3F35" w:rsidDel="00426CB4">
          <w:rPr>
            <w:rFonts w:ascii="Times New Roman" w:eastAsia="宋体" w:hAnsi="Times New Roman" w:cs="Times New Roman"/>
            <w:rPrChange w:id="2142" w:author="ZhuMeng" w:date="2023-10-12T15:47:00Z">
              <w:rPr/>
            </w:rPrChange>
          </w:rPr>
          <w:delText>作用</w:delText>
        </w:r>
      </w:del>
      <w:r w:rsidRPr="006A3F35">
        <w:rPr>
          <w:rFonts w:ascii="Times New Roman" w:eastAsia="宋体" w:hAnsi="Times New Roman" w:cs="Times New Roman"/>
          <w:rPrChange w:id="2143" w:author="ZhuMeng" w:date="2023-10-12T15:47:00Z">
            <w:rPr/>
          </w:rPrChange>
        </w:rPr>
        <w:t>共同引导民众心理。</w:t>
      </w:r>
      <w:ins w:id="2144" w:author="ZhuMeng" w:date="2023-10-13T08:55:00Z">
        <w:r w:rsidR="0044268A">
          <w:rPr>
            <w:rFonts w:ascii="Times New Roman" w:eastAsia="宋体" w:hAnsi="Times New Roman" w:cs="Times New Roman" w:hint="eastAsia"/>
          </w:rPr>
          <w:t>新媒体技术的飞速发展使得人们越来越依赖多元化的感官渠道来获取信息和建构话语，出现信息交流的“多模态转向”</w:t>
        </w:r>
      </w:ins>
      <w:ins w:id="2145" w:author="ZhuMeng" w:date="2023-10-13T08:56:00Z">
        <w:r w:rsidR="001F17F7">
          <w:rPr>
            <w:rFonts w:ascii="Times New Roman" w:eastAsia="宋体" w:hAnsi="Times New Roman" w:cs="Times New Roman" w:hint="eastAsia"/>
          </w:rPr>
          <w:t>，</w:t>
        </w:r>
        <w:r w:rsidR="00B22CF4">
          <w:rPr>
            <w:rFonts w:ascii="Times New Roman" w:eastAsia="宋体" w:hAnsi="Times New Roman" w:cs="Times New Roman" w:hint="eastAsia"/>
          </w:rPr>
          <w:t>既包括</w:t>
        </w:r>
      </w:ins>
      <w:ins w:id="2146" w:author="ZhuMeng" w:date="2023-10-13T08:57:00Z">
        <w:r w:rsidR="00A769E7">
          <w:rPr>
            <w:rFonts w:ascii="Times New Roman" w:eastAsia="宋体" w:hAnsi="Times New Roman" w:cs="Times New Roman" w:hint="eastAsia"/>
          </w:rPr>
          <w:t>直观的</w:t>
        </w:r>
      </w:ins>
      <w:ins w:id="2147" w:author="ZhuMeng" w:date="2023-10-13T08:56:00Z">
        <w:r w:rsidR="00B22CF4" w:rsidRPr="00895D1A">
          <w:rPr>
            <w:rFonts w:ascii="Times New Roman" w:eastAsia="宋体" w:hAnsi="Times New Roman" w:cs="Times New Roman" w:hint="eastAsia"/>
          </w:rPr>
          <w:t>语言符号</w:t>
        </w:r>
        <w:r w:rsidR="00741279">
          <w:rPr>
            <w:rFonts w:ascii="Times New Roman" w:eastAsia="宋体" w:hAnsi="Times New Roman" w:cs="Times New Roman" w:hint="eastAsia"/>
          </w:rPr>
          <w:t>，也包括</w:t>
        </w:r>
      </w:ins>
      <w:ins w:id="2148" w:author="ZhuMeng" w:date="2023-10-13T08:57:00Z">
        <w:r w:rsidR="008A2D14">
          <w:rPr>
            <w:rFonts w:ascii="Times New Roman" w:eastAsia="宋体" w:hAnsi="Times New Roman" w:cs="Times New Roman" w:hint="eastAsia"/>
          </w:rPr>
          <w:t>影视图像等</w:t>
        </w:r>
      </w:ins>
      <w:ins w:id="2149" w:author="ZhuMeng" w:date="2023-10-13T08:56:00Z">
        <w:r w:rsidR="00741279" w:rsidRPr="00895D1A">
          <w:rPr>
            <w:rFonts w:ascii="Times New Roman" w:eastAsia="宋体" w:hAnsi="Times New Roman" w:cs="Times New Roman" w:hint="eastAsia"/>
          </w:rPr>
          <w:t>非语言符号</w:t>
        </w:r>
      </w:ins>
      <w:ins w:id="2150" w:author="ZhuMeng" w:date="2023-10-13T09:01:00Z">
        <w:r w:rsidR="00F60B67">
          <w:rPr>
            <w:rFonts w:ascii="Times New Roman" w:eastAsia="宋体" w:hAnsi="Times New Roman" w:cs="Times New Roman" w:hint="eastAsia"/>
          </w:rPr>
          <w:t>。</w:t>
        </w:r>
      </w:ins>
      <w:ins w:id="2151" w:author="ZhuMeng" w:date="2023-10-13T08:58:00Z">
        <w:r w:rsidR="00301FC9">
          <w:rPr>
            <w:rFonts w:ascii="Times New Roman" w:eastAsia="宋体" w:hAnsi="Times New Roman" w:cs="Times New Roman" w:hint="eastAsia"/>
          </w:rPr>
          <w:t>然而，</w:t>
        </w:r>
        <w:r w:rsidR="00B032EB">
          <w:rPr>
            <w:rFonts w:ascii="Times New Roman" w:eastAsia="宋体" w:hAnsi="Times New Roman" w:cs="Times New Roman" w:hint="eastAsia"/>
          </w:rPr>
          <w:t>任何符号</w:t>
        </w:r>
        <w:r w:rsidR="00B032EB" w:rsidRPr="001135D0">
          <w:rPr>
            <w:rFonts w:ascii="Times New Roman" w:eastAsia="宋体" w:hAnsi="Times New Roman" w:cs="Times New Roman" w:hint="eastAsia"/>
          </w:rPr>
          <w:t>资源都必须</w:t>
        </w:r>
      </w:ins>
      <w:ins w:id="2152" w:author="ZhuMeng" w:date="2023-10-13T09:10:00Z">
        <w:r w:rsidR="00524F80">
          <w:rPr>
            <w:rFonts w:ascii="Times New Roman" w:eastAsia="宋体" w:hAnsi="Times New Roman" w:cs="Times New Roman" w:hint="eastAsia"/>
          </w:rPr>
          <w:t>根据</w:t>
        </w:r>
      </w:ins>
      <w:ins w:id="2153" w:author="ZhuMeng" w:date="2023-10-13T09:03:00Z">
        <w:r w:rsidR="00DA1479">
          <w:rPr>
            <w:rFonts w:ascii="Times New Roman" w:eastAsia="宋体" w:hAnsi="Times New Roman" w:cs="Times New Roman" w:hint="eastAsia"/>
          </w:rPr>
          <w:t>特定的</w:t>
        </w:r>
      </w:ins>
      <w:ins w:id="2154" w:author="ZhuMeng" w:date="2023-10-13T09:01:00Z">
        <w:r w:rsidR="007403F3">
          <w:rPr>
            <w:rFonts w:ascii="Times New Roman" w:eastAsia="宋体" w:hAnsi="Times New Roman" w:cs="Times New Roman" w:hint="eastAsia"/>
          </w:rPr>
          <w:t>国家治理目标</w:t>
        </w:r>
        <w:r w:rsidR="00BD6BB8">
          <w:rPr>
            <w:rFonts w:ascii="Times New Roman" w:eastAsia="宋体" w:hAnsi="Times New Roman" w:cs="Times New Roman" w:hint="eastAsia"/>
          </w:rPr>
          <w:t>进行</w:t>
        </w:r>
      </w:ins>
      <w:ins w:id="2155" w:author="ZhuMeng" w:date="2023-10-13T09:03:00Z">
        <w:r w:rsidR="00DA1479">
          <w:rPr>
            <w:rFonts w:ascii="Times New Roman" w:eastAsia="宋体" w:hAnsi="Times New Roman" w:cs="Times New Roman" w:hint="eastAsia"/>
          </w:rPr>
          <w:t>生产、</w:t>
        </w:r>
      </w:ins>
      <w:ins w:id="2156" w:author="ZhuMeng" w:date="2023-10-13T09:01:00Z">
        <w:r w:rsidR="00BD6BB8">
          <w:rPr>
            <w:rFonts w:ascii="Times New Roman" w:eastAsia="宋体" w:hAnsi="Times New Roman" w:cs="Times New Roman" w:hint="eastAsia"/>
          </w:rPr>
          <w:t>调试</w:t>
        </w:r>
        <w:r w:rsidR="004359E6">
          <w:rPr>
            <w:rFonts w:ascii="Times New Roman" w:eastAsia="宋体" w:hAnsi="Times New Roman" w:cs="Times New Roman" w:hint="eastAsia"/>
          </w:rPr>
          <w:t>、重塑与再建构</w:t>
        </w:r>
      </w:ins>
      <w:ins w:id="2157" w:author="ZhuMeng" w:date="2023-10-13T08:59:00Z">
        <w:r w:rsidR="00404F65">
          <w:rPr>
            <w:rFonts w:ascii="Times New Roman" w:eastAsia="宋体" w:hAnsi="Times New Roman" w:cs="Times New Roman" w:hint="eastAsia"/>
          </w:rPr>
          <w:t>，</w:t>
        </w:r>
      </w:ins>
      <w:ins w:id="2158" w:author="ZhuMeng" w:date="2023-10-13T08:58:00Z">
        <w:r w:rsidR="00B032EB" w:rsidRPr="001135D0">
          <w:rPr>
            <w:rFonts w:ascii="Times New Roman" w:eastAsia="宋体" w:hAnsi="Times New Roman" w:cs="Times New Roman" w:hint="eastAsia"/>
          </w:rPr>
          <w:t>使其符合</w:t>
        </w:r>
      </w:ins>
      <w:ins w:id="2159" w:author="ZhuMeng" w:date="2023-10-13T09:02:00Z">
        <w:r w:rsidR="00F407D1">
          <w:rPr>
            <w:rFonts w:ascii="Times New Roman" w:eastAsia="宋体" w:hAnsi="Times New Roman" w:cs="Times New Roman" w:hint="eastAsia"/>
          </w:rPr>
          <w:t>话语</w:t>
        </w:r>
      </w:ins>
      <w:ins w:id="2160" w:author="ZhuMeng" w:date="2023-10-13T08:58:00Z">
        <w:r w:rsidR="00B032EB" w:rsidRPr="001135D0">
          <w:rPr>
            <w:rFonts w:ascii="Times New Roman" w:eastAsia="宋体" w:hAnsi="Times New Roman" w:cs="Times New Roman" w:hint="eastAsia"/>
          </w:rPr>
          <w:t>制造者的利益并与</w:t>
        </w:r>
      </w:ins>
      <w:ins w:id="2161" w:author="ZhuMeng" w:date="2023-10-13T09:03:00Z">
        <w:r w:rsidR="009428EB">
          <w:rPr>
            <w:rFonts w:ascii="Times New Roman" w:eastAsia="宋体" w:hAnsi="Times New Roman" w:cs="Times New Roman" w:hint="eastAsia"/>
          </w:rPr>
          <w:t>整体</w:t>
        </w:r>
        <w:r w:rsidR="0099293E">
          <w:rPr>
            <w:rFonts w:ascii="Times New Roman" w:eastAsia="宋体" w:hAnsi="Times New Roman" w:cs="Times New Roman" w:hint="eastAsia"/>
          </w:rPr>
          <w:t>国家治理体系</w:t>
        </w:r>
      </w:ins>
      <w:ins w:id="2162" w:author="ZhuMeng" w:date="2023-10-13T08:58:00Z">
        <w:r w:rsidR="00B032EB" w:rsidRPr="001135D0">
          <w:rPr>
            <w:rFonts w:ascii="Times New Roman" w:eastAsia="宋体" w:hAnsi="Times New Roman" w:cs="Times New Roman" w:hint="eastAsia"/>
          </w:rPr>
          <w:t>兼容。</w:t>
        </w:r>
      </w:ins>
      <w:ins w:id="2163" w:author="ZhuMeng" w:date="2023-10-13T09:11:00Z">
        <w:r w:rsidR="00DB13CB">
          <w:rPr>
            <w:rFonts w:ascii="Times New Roman" w:eastAsia="宋体" w:hAnsi="Times New Roman" w:cs="Times New Roman" w:hint="eastAsia"/>
          </w:rPr>
          <w:t>作为</w:t>
        </w:r>
        <w:r w:rsidR="00276491">
          <w:rPr>
            <w:rFonts w:ascii="Times New Roman" w:eastAsia="宋体" w:hAnsi="Times New Roman" w:cs="Times New Roman" w:hint="eastAsia"/>
          </w:rPr>
          <w:t>重要的话语意义资源，多模态话语</w:t>
        </w:r>
      </w:ins>
      <w:ins w:id="2164" w:author="ZhuMeng" w:date="2023-10-13T09:12:00Z">
        <w:r w:rsidR="009A74D4">
          <w:rPr>
            <w:rFonts w:ascii="Times New Roman" w:eastAsia="宋体" w:hAnsi="Times New Roman" w:cs="Times New Roman" w:hint="eastAsia"/>
          </w:rPr>
          <w:t>通过</w:t>
        </w:r>
        <w:r w:rsidR="009A74D4" w:rsidRPr="003437DC">
          <w:rPr>
            <w:rFonts w:ascii="Times New Roman" w:eastAsia="宋体" w:hAnsi="Times New Roman" w:cs="Times New Roman" w:hint="eastAsia"/>
          </w:rPr>
          <w:t>诉诸</w:t>
        </w:r>
      </w:ins>
      <w:ins w:id="2165" w:author="ZhuMeng" w:date="2023-10-13T09:14:00Z">
        <w:r w:rsidR="00731FF1">
          <w:rPr>
            <w:rFonts w:ascii="Times New Roman" w:eastAsia="宋体" w:hAnsi="Times New Roman" w:cs="Times New Roman" w:hint="eastAsia"/>
          </w:rPr>
          <w:t>个体</w:t>
        </w:r>
      </w:ins>
      <w:ins w:id="2166" w:author="ZhuMeng" w:date="2023-10-13T09:12:00Z">
        <w:r w:rsidR="009A74D4" w:rsidRPr="003437DC">
          <w:rPr>
            <w:rFonts w:ascii="Times New Roman" w:eastAsia="宋体" w:hAnsi="Times New Roman" w:cs="Times New Roman" w:hint="eastAsia"/>
          </w:rPr>
          <w:t>不同</w:t>
        </w:r>
      </w:ins>
      <w:ins w:id="2167" w:author="ZhuMeng" w:date="2023-10-13T09:14:00Z">
        <w:r w:rsidR="00005026">
          <w:rPr>
            <w:rFonts w:ascii="Times New Roman" w:eastAsia="宋体" w:hAnsi="Times New Roman" w:cs="Times New Roman" w:hint="eastAsia"/>
          </w:rPr>
          <w:t>的</w:t>
        </w:r>
      </w:ins>
      <w:ins w:id="2168" w:author="ZhuMeng" w:date="2023-10-13T09:12:00Z">
        <w:r w:rsidR="009A74D4" w:rsidRPr="003437DC">
          <w:rPr>
            <w:rFonts w:ascii="Times New Roman" w:eastAsia="宋体" w:hAnsi="Times New Roman" w:cs="Times New Roman" w:hint="eastAsia"/>
          </w:rPr>
          <w:t>感官渠道</w:t>
        </w:r>
      </w:ins>
      <w:ins w:id="2169" w:author="ZhuMeng" w:date="2023-10-13T09:13:00Z">
        <w:r w:rsidR="008E1878">
          <w:rPr>
            <w:rFonts w:ascii="Times New Roman" w:eastAsia="宋体" w:hAnsi="Times New Roman" w:cs="Times New Roman" w:hint="eastAsia"/>
          </w:rPr>
          <w:t>增强</w:t>
        </w:r>
      </w:ins>
      <w:ins w:id="2170" w:author="ZhuMeng" w:date="2023-10-13T09:14:00Z">
        <w:r w:rsidR="009D4867">
          <w:rPr>
            <w:rFonts w:ascii="Times New Roman" w:eastAsia="宋体" w:hAnsi="Times New Roman" w:cs="Times New Roman" w:hint="eastAsia"/>
          </w:rPr>
          <w:t>了</w:t>
        </w:r>
      </w:ins>
      <w:ins w:id="2171" w:author="ZhuMeng" w:date="2023-10-13T09:12:00Z">
        <w:r w:rsidR="00B674AD">
          <w:rPr>
            <w:rFonts w:ascii="Times New Roman" w:eastAsia="宋体" w:hAnsi="Times New Roman" w:cs="Times New Roman" w:hint="eastAsia"/>
          </w:rPr>
          <w:t>国家</w:t>
        </w:r>
      </w:ins>
      <w:ins w:id="2172" w:author="ZhuMeng" w:date="2023-10-13T09:14:00Z">
        <w:r w:rsidR="00731F07">
          <w:rPr>
            <w:rFonts w:ascii="Times New Roman" w:eastAsia="宋体" w:hAnsi="Times New Roman" w:cs="Times New Roman" w:hint="eastAsia"/>
          </w:rPr>
          <w:t>话语建构</w:t>
        </w:r>
        <w:r w:rsidR="001C5972">
          <w:rPr>
            <w:rFonts w:ascii="Times New Roman" w:eastAsia="宋体" w:hAnsi="Times New Roman" w:cs="Times New Roman" w:hint="eastAsia"/>
          </w:rPr>
          <w:t>的</w:t>
        </w:r>
      </w:ins>
      <w:ins w:id="2173" w:author="ZhuMeng" w:date="2023-10-13T09:12:00Z">
        <w:r w:rsidR="00D370A6" w:rsidRPr="003437DC">
          <w:rPr>
            <w:rFonts w:ascii="Times New Roman" w:eastAsia="宋体" w:hAnsi="Times New Roman" w:cs="Times New Roman" w:hint="eastAsia"/>
          </w:rPr>
          <w:t>的动态性与情境性</w:t>
        </w:r>
      </w:ins>
      <w:r w:rsidR="00D34715">
        <w:rPr>
          <w:rFonts w:ascii="Times New Roman" w:eastAsia="宋体" w:hAnsi="Times New Roman" w:cs="Times New Roman"/>
        </w:rPr>
        <w:fldChar w:fldCharType="begin"/>
      </w:r>
      <w:r w:rsidR="00D34715">
        <w:rPr>
          <w:rFonts w:ascii="Times New Roman" w:eastAsia="宋体" w:hAnsi="Times New Roman" w:cs="Times New Roman" w:hint="eastAsia"/>
        </w:rPr>
        <w:instrText xml:space="preserve"> ADDIN ZOTERO_ITEM CSL_CITATION {"citationID":"bIPJzFQl","properties":{"formattedCitation":"(\\uc0\\u29579{}\\uc0\\u23567{}\\uc0\\u24179{} &amp; \\uc0\\u29579{}\\uc0\\u20891{}, 2019)","plainCitation":"(</w:instrText>
      </w:r>
      <w:r w:rsidR="00D34715">
        <w:rPr>
          <w:rFonts w:ascii="Times New Roman" w:eastAsia="宋体" w:hAnsi="Times New Roman" w:cs="Times New Roman" w:hint="eastAsia"/>
        </w:rPr>
        <w:instrText>王小平</w:instrText>
      </w:r>
      <w:r w:rsidR="00D34715">
        <w:rPr>
          <w:rFonts w:ascii="Times New Roman" w:eastAsia="宋体" w:hAnsi="Times New Roman" w:cs="Times New Roman" w:hint="eastAsia"/>
        </w:rPr>
        <w:instrText xml:space="preserve"> &amp; </w:instrText>
      </w:r>
      <w:r w:rsidR="00D34715">
        <w:rPr>
          <w:rFonts w:ascii="Times New Roman" w:eastAsia="宋体" w:hAnsi="Times New Roman" w:cs="Times New Roman" w:hint="eastAsia"/>
        </w:rPr>
        <w:instrText>王军</w:instrText>
      </w:r>
      <w:r w:rsidR="00D34715">
        <w:rPr>
          <w:rFonts w:ascii="Times New Roman" w:eastAsia="宋体" w:hAnsi="Times New Roman" w:cs="Times New Roman" w:hint="eastAsia"/>
        </w:rPr>
        <w:instrText>, 2019)","noteIndex":0},"citationItems":[{"id":33165,"uris":["http://zotero.org/users/7401469/items/2RVZSCFV"],"itemData":{"id":33165,"type":"article-journal","abstract":"</w:instrText>
      </w:r>
      <w:r w:rsidR="00D34715">
        <w:rPr>
          <w:rFonts w:ascii="Times New Roman" w:eastAsia="宋体" w:hAnsi="Times New Roman" w:cs="Times New Roman" w:hint="eastAsia"/>
        </w:rPr>
        <w:instrText>具身认知本质上是大脑对多模态信息的加工过程</w:instrText>
      </w:r>
      <w:r w:rsidR="00D34715">
        <w:rPr>
          <w:rFonts w:ascii="Times New Roman" w:eastAsia="宋体" w:hAnsi="Times New Roman" w:cs="Times New Roman" w:hint="eastAsia"/>
        </w:rPr>
        <w:instrText>,</w:instrText>
      </w:r>
      <w:r w:rsidR="00D34715">
        <w:rPr>
          <w:rFonts w:ascii="Times New Roman" w:eastAsia="宋体" w:hAnsi="Times New Roman" w:cs="Times New Roman" w:hint="eastAsia"/>
        </w:rPr>
        <w:instrText>因而图像等异质模态与语言一样</w:instrText>
      </w:r>
      <w:r w:rsidR="00D34715">
        <w:rPr>
          <w:rFonts w:ascii="Times New Roman" w:eastAsia="宋体" w:hAnsi="Times New Roman" w:cs="Times New Roman" w:hint="eastAsia"/>
        </w:rPr>
        <w:instrText>,</w:instrText>
      </w:r>
      <w:r w:rsidR="00D34715">
        <w:rPr>
          <w:rFonts w:ascii="Times New Roman" w:eastAsia="宋体" w:hAnsi="Times New Roman" w:cs="Times New Roman" w:hint="eastAsia"/>
        </w:rPr>
        <w:instrText>可直接参与隐喻的认知表征。重新检视隐喻的表征过程</w:instrText>
      </w:r>
      <w:r w:rsidR="00D34715">
        <w:rPr>
          <w:rFonts w:ascii="Times New Roman" w:eastAsia="宋体" w:hAnsi="Times New Roman" w:cs="Times New Roman" w:hint="eastAsia"/>
        </w:rPr>
        <w:instrText>,</w:instrText>
      </w:r>
      <w:r w:rsidR="00D34715">
        <w:rPr>
          <w:rFonts w:ascii="Times New Roman" w:eastAsia="宋体" w:hAnsi="Times New Roman" w:cs="Times New Roman" w:hint="eastAsia"/>
        </w:rPr>
        <w:instrText>发现多模态隐喻的具身表征涉及形式表达、概念及认知情境三个不同的维度</w:instrText>
      </w:r>
      <w:r w:rsidR="00D34715">
        <w:rPr>
          <w:rFonts w:ascii="Times New Roman" w:eastAsia="宋体" w:hAnsi="Times New Roman" w:cs="Times New Roman" w:hint="eastAsia"/>
        </w:rPr>
        <w:instrText>,</w:instrText>
      </w:r>
      <w:r w:rsidR="00D34715">
        <w:rPr>
          <w:rFonts w:ascii="Times New Roman" w:eastAsia="宋体" w:hAnsi="Times New Roman" w:cs="Times New Roman" w:hint="eastAsia"/>
        </w:rPr>
        <w:instrText>因此</w:instrText>
      </w:r>
      <w:r w:rsidR="00D34715">
        <w:rPr>
          <w:rFonts w:ascii="Times New Roman" w:eastAsia="宋体" w:hAnsi="Times New Roman" w:cs="Times New Roman" w:hint="eastAsia"/>
        </w:rPr>
        <w:instrText>\"</w:instrText>
      </w:r>
      <w:r w:rsidR="00D34715">
        <w:rPr>
          <w:rFonts w:ascii="Times New Roman" w:eastAsia="宋体" w:hAnsi="Times New Roman" w:cs="Times New Roman" w:hint="eastAsia"/>
        </w:rPr>
        <w:instrText>身体</w:instrText>
      </w:r>
      <w:r w:rsidR="00D34715">
        <w:rPr>
          <w:rFonts w:ascii="Times New Roman" w:eastAsia="宋体" w:hAnsi="Times New Roman" w:cs="Times New Roman" w:hint="eastAsia"/>
        </w:rPr>
        <w:instrText>\"</w:instrText>
      </w:r>
      <w:r w:rsidR="00D34715">
        <w:rPr>
          <w:rFonts w:ascii="Times New Roman" w:eastAsia="宋体" w:hAnsi="Times New Roman" w:cs="Times New Roman" w:hint="eastAsia"/>
        </w:rPr>
        <w:instrText>在认知中的作用不能简单地一概而论</w:instrText>
      </w:r>
      <w:r w:rsidR="00D34715">
        <w:rPr>
          <w:rFonts w:ascii="Times New Roman" w:eastAsia="宋体" w:hAnsi="Times New Roman" w:cs="Times New Roman" w:hint="eastAsia"/>
        </w:rPr>
        <w:instrText>:\"</w:instrText>
      </w:r>
      <w:r w:rsidR="00D34715">
        <w:rPr>
          <w:rFonts w:ascii="Times New Roman" w:eastAsia="宋体" w:hAnsi="Times New Roman" w:cs="Times New Roman" w:hint="eastAsia"/>
        </w:rPr>
        <w:instrText>感官</w:instrText>
      </w:r>
      <w:r w:rsidR="00D34715">
        <w:rPr>
          <w:rFonts w:ascii="Times New Roman" w:eastAsia="宋体" w:hAnsi="Times New Roman" w:cs="Times New Roman" w:hint="eastAsia"/>
        </w:rPr>
        <w:instrText>\"</w:instrText>
      </w:r>
      <w:r w:rsidR="00D34715">
        <w:rPr>
          <w:rFonts w:ascii="Times New Roman" w:eastAsia="宋体" w:hAnsi="Times New Roman" w:cs="Times New Roman" w:hint="eastAsia"/>
        </w:rPr>
        <w:instrText>体验可在形式表达层产生知觉仿拟效果</w:instrText>
      </w:r>
      <w:r w:rsidR="00D34715">
        <w:rPr>
          <w:rFonts w:ascii="Times New Roman" w:eastAsia="宋体" w:hAnsi="Times New Roman" w:cs="Times New Roman" w:hint="eastAsia"/>
        </w:rPr>
        <w:instrText>,</w:instrText>
      </w:r>
      <w:r w:rsidR="00D34715">
        <w:rPr>
          <w:rFonts w:ascii="Times New Roman" w:eastAsia="宋体" w:hAnsi="Times New Roman" w:cs="Times New Roman" w:hint="eastAsia"/>
        </w:rPr>
        <w:instrText>影响多模态隐喻的识解方向</w:instrText>
      </w:r>
      <w:r w:rsidR="00D34715">
        <w:rPr>
          <w:rFonts w:ascii="Times New Roman" w:eastAsia="宋体" w:hAnsi="Times New Roman" w:cs="Times New Roman" w:hint="eastAsia"/>
        </w:rPr>
        <w:instrText>;</w:instrText>
      </w:r>
      <w:r w:rsidR="00D34715">
        <w:rPr>
          <w:rFonts w:ascii="Times New Roman" w:eastAsia="宋体" w:hAnsi="Times New Roman" w:cs="Times New Roman" w:hint="eastAsia"/>
        </w:rPr>
        <w:instrText>依托多样化的形式表达</w:instrText>
      </w:r>
      <w:r w:rsidR="00D34715">
        <w:rPr>
          <w:rFonts w:ascii="Times New Roman" w:eastAsia="宋体" w:hAnsi="Times New Roman" w:cs="Times New Roman" w:hint="eastAsia"/>
        </w:rPr>
        <w:instrText>,\"</w:instrText>
      </w:r>
      <w:r w:rsidR="00D34715">
        <w:rPr>
          <w:rFonts w:ascii="Times New Roman" w:eastAsia="宋体" w:hAnsi="Times New Roman" w:cs="Times New Roman" w:hint="eastAsia"/>
        </w:rPr>
        <w:instrText>身体结构</w:instrText>
      </w:r>
      <w:r w:rsidR="00D34715">
        <w:rPr>
          <w:rFonts w:ascii="Times New Roman" w:eastAsia="宋体" w:hAnsi="Times New Roman" w:cs="Times New Roman" w:hint="eastAsia"/>
        </w:rPr>
        <w:instrText>\"</w:instrText>
      </w:r>
      <w:r w:rsidR="00D34715">
        <w:rPr>
          <w:rFonts w:ascii="Times New Roman" w:eastAsia="宋体" w:hAnsi="Times New Roman" w:cs="Times New Roman" w:hint="eastAsia"/>
        </w:rPr>
        <w:instrText>通过</w:instrText>
      </w:r>
      <w:r w:rsidR="00D34715">
        <w:rPr>
          <w:rFonts w:ascii="Times New Roman" w:eastAsia="宋体" w:hAnsi="Times New Roman" w:cs="Times New Roman" w:hint="eastAsia"/>
        </w:rPr>
        <w:instrText>\"</w:instrText>
      </w:r>
      <w:r w:rsidR="00D34715">
        <w:rPr>
          <w:rFonts w:ascii="Times New Roman" w:eastAsia="宋体" w:hAnsi="Times New Roman" w:cs="Times New Roman" w:hint="eastAsia"/>
        </w:rPr>
        <w:instrText>取象赋形</w:instrText>
      </w:r>
      <w:r w:rsidR="00D34715">
        <w:rPr>
          <w:rFonts w:ascii="Times New Roman" w:eastAsia="宋体" w:hAnsi="Times New Roman" w:cs="Times New Roman" w:hint="eastAsia"/>
        </w:rPr>
        <w:instrText>\"</w:instrText>
      </w:r>
      <w:r w:rsidR="00D34715">
        <w:rPr>
          <w:rFonts w:ascii="Times New Roman" w:eastAsia="宋体" w:hAnsi="Times New Roman" w:cs="Times New Roman" w:hint="eastAsia"/>
        </w:rPr>
        <w:instrText>的认知操作偏离其原有意义而成为另有所指的表征符号</w:instrText>
      </w:r>
      <w:r w:rsidR="00D34715">
        <w:rPr>
          <w:rFonts w:ascii="Times New Roman" w:eastAsia="宋体" w:hAnsi="Times New Roman" w:cs="Times New Roman" w:hint="eastAsia"/>
        </w:rPr>
        <w:instrText>;\"</w:instrText>
      </w:r>
      <w:r w:rsidR="00D34715">
        <w:rPr>
          <w:rFonts w:ascii="Times New Roman" w:eastAsia="宋体" w:hAnsi="Times New Roman" w:cs="Times New Roman" w:hint="eastAsia"/>
        </w:rPr>
        <w:instrText>场景</w:instrText>
      </w:r>
      <w:r w:rsidR="00D34715">
        <w:rPr>
          <w:rFonts w:ascii="Times New Roman" w:eastAsia="宋体" w:hAnsi="Times New Roman" w:cs="Times New Roman" w:hint="eastAsia"/>
        </w:rPr>
        <w:instrText>\"</w:instrText>
      </w:r>
      <w:r w:rsidR="00D34715">
        <w:rPr>
          <w:rFonts w:ascii="Times New Roman" w:eastAsia="宋体" w:hAnsi="Times New Roman" w:cs="Times New Roman" w:hint="eastAsia"/>
        </w:rPr>
        <w:instrText>则在与身体的互动中形成认知语境</w:instrText>
      </w:r>
      <w:r w:rsidR="00D34715">
        <w:rPr>
          <w:rFonts w:ascii="Times New Roman" w:eastAsia="宋体" w:hAnsi="Times New Roman" w:cs="Times New Roman" w:hint="eastAsia"/>
        </w:rPr>
        <w:instrText>,</w:instrText>
      </w:r>
      <w:r w:rsidR="00D34715">
        <w:rPr>
          <w:rFonts w:ascii="Times New Roman" w:eastAsia="宋体" w:hAnsi="Times New Roman" w:cs="Times New Roman" w:hint="eastAsia"/>
        </w:rPr>
        <w:instrText>进而赋予符号新的所指内涵。</w:instrText>
      </w:r>
      <w:r w:rsidR="00D34715">
        <w:rPr>
          <w:rFonts w:ascii="Times New Roman" w:eastAsia="宋体" w:hAnsi="Times New Roman" w:cs="Times New Roman" w:hint="eastAsia"/>
        </w:rPr>
        <w:instrText>","container-title":"</w:instrText>
      </w:r>
      <w:r w:rsidR="00D34715">
        <w:rPr>
          <w:rFonts w:ascii="Times New Roman" w:eastAsia="宋体" w:hAnsi="Times New Roman" w:cs="Times New Roman" w:hint="eastAsia"/>
        </w:rPr>
        <w:instrText>西北民族大学学报</w:instrText>
      </w:r>
      <w:r w:rsidR="00D34715">
        <w:rPr>
          <w:rFonts w:ascii="Times New Roman" w:eastAsia="宋体" w:hAnsi="Times New Roman" w:cs="Times New Roman" w:hint="eastAsia"/>
        </w:rPr>
        <w:instrText>(</w:instrText>
      </w:r>
      <w:r w:rsidR="00D34715">
        <w:rPr>
          <w:rFonts w:ascii="Times New Roman" w:eastAsia="宋体" w:hAnsi="Times New Roman" w:cs="Times New Roman" w:hint="eastAsia"/>
        </w:rPr>
        <w:instrText>哲学社会科学版</w:instrText>
      </w:r>
      <w:r w:rsidR="00D34715">
        <w:rPr>
          <w:rFonts w:ascii="Times New Roman" w:eastAsia="宋体" w:hAnsi="Times New Roman" w:cs="Times New Roman" w:hint="eastAsia"/>
        </w:rPr>
        <w:instrText>)","DOI":"10.14084/j.cnki.cn62-1185/c.2019.01.016","ISSN":"1001-5140","issue":"1","language":"zh-CN","note":"Core: CSSCI","page":"122-128","source":"CNKI","title":"</w:instrText>
      </w:r>
      <w:r w:rsidR="00D34715">
        <w:rPr>
          <w:rFonts w:ascii="Times New Roman" w:eastAsia="宋体" w:hAnsi="Times New Roman" w:cs="Times New Roman" w:hint="eastAsia"/>
        </w:rPr>
        <w:instrText>形式、编码与赋意</w:instrText>
      </w:r>
      <w:r w:rsidR="00D34715">
        <w:rPr>
          <w:rFonts w:ascii="Times New Roman" w:eastAsia="宋体" w:hAnsi="Times New Roman" w:cs="Times New Roman" w:hint="eastAsia"/>
        </w:rPr>
        <w:instrText>:</w:instrText>
      </w:r>
      <w:r w:rsidR="00D34715">
        <w:rPr>
          <w:rFonts w:ascii="Times New Roman" w:eastAsia="宋体" w:hAnsi="Times New Roman" w:cs="Times New Roman" w:hint="eastAsia"/>
        </w:rPr>
        <w:instrText>论多模态隐喻的具身表征</w:instrText>
      </w:r>
      <w:r w:rsidR="00D34715">
        <w:rPr>
          <w:rFonts w:ascii="Times New Roman" w:eastAsia="宋体" w:hAnsi="Times New Roman" w:cs="Times New Roman" w:hint="eastAsia"/>
        </w:rPr>
        <w:instrText>","title-short":"</w:instrText>
      </w:r>
      <w:r w:rsidR="00D34715">
        <w:rPr>
          <w:rFonts w:ascii="Times New Roman" w:eastAsia="宋体" w:hAnsi="Times New Roman" w:cs="Times New Roman" w:hint="eastAsia"/>
        </w:rPr>
        <w:instrText>形式、编码与赋意</w:instrText>
      </w:r>
      <w:r w:rsidR="00D34715">
        <w:rPr>
          <w:rFonts w:ascii="Times New Roman" w:eastAsia="宋体" w:hAnsi="Times New Roman" w:cs="Times New Roman" w:hint="eastAsia"/>
        </w:rPr>
        <w:instrText>","author":[{"literal":"</w:instrText>
      </w:r>
      <w:r w:rsidR="00D34715">
        <w:rPr>
          <w:rFonts w:ascii="Times New Roman" w:eastAsia="宋体" w:hAnsi="Times New Roman" w:cs="Times New Roman" w:hint="eastAsia"/>
        </w:rPr>
        <w:instrText>王小平</w:instrText>
      </w:r>
      <w:r w:rsidR="00D34715">
        <w:rPr>
          <w:rFonts w:ascii="Times New Roman" w:eastAsia="宋体" w:hAnsi="Times New Roman" w:cs="Times New Roman" w:hint="eastAsia"/>
        </w:rPr>
        <w:instrText>"},{"literal":"</w:instrText>
      </w:r>
      <w:r w:rsidR="00D34715">
        <w:rPr>
          <w:rFonts w:ascii="Times New Roman" w:eastAsia="宋体" w:hAnsi="Times New Roman" w:cs="Times New Roman" w:hint="eastAsia"/>
        </w:rPr>
        <w:instrText>王军</w:instrText>
      </w:r>
      <w:r w:rsidR="00D34715">
        <w:rPr>
          <w:rFonts w:ascii="Times New Roman" w:eastAsia="宋体" w:hAnsi="Times New Roman" w:cs="Times New Roman" w:hint="eastAsia"/>
        </w:rPr>
        <w:instrText>"}],"issued":{"date-parts":[["2019"]]},"citation-key":"WangXiaoPingWangJun2019"}}],"schema":"https://githu</w:instrText>
      </w:r>
      <w:r w:rsidR="00D34715">
        <w:rPr>
          <w:rFonts w:ascii="Times New Roman" w:eastAsia="宋体" w:hAnsi="Times New Roman" w:cs="Times New Roman"/>
        </w:rPr>
        <w:instrText xml:space="preserve">b.com/citation-style-language/schema/raw/master/csl-citation.json"} </w:instrText>
      </w:r>
      <w:r w:rsidR="00D34715">
        <w:rPr>
          <w:rFonts w:ascii="Times New Roman" w:eastAsia="宋体" w:hAnsi="Times New Roman" w:cs="Times New Roman"/>
        </w:rPr>
        <w:fldChar w:fldCharType="separate"/>
      </w:r>
      <w:r w:rsidR="00D34715" w:rsidRPr="00D34715">
        <w:rPr>
          <w:rFonts w:ascii="Times New Roman" w:hAnsi="Times New Roman" w:cs="Times New Roman"/>
        </w:rPr>
        <w:t>(</w:t>
      </w:r>
      <w:r w:rsidR="00D34715" w:rsidRPr="00D34715">
        <w:rPr>
          <w:rFonts w:ascii="Times New Roman" w:hAnsi="Times New Roman" w:cs="Times New Roman"/>
        </w:rPr>
        <w:t>王小平</w:t>
      </w:r>
      <w:r w:rsidR="00D34715" w:rsidRPr="00D34715">
        <w:rPr>
          <w:rFonts w:ascii="Times New Roman" w:hAnsi="Times New Roman" w:cs="Times New Roman"/>
        </w:rPr>
        <w:t xml:space="preserve"> &amp; </w:t>
      </w:r>
      <w:r w:rsidR="00D34715" w:rsidRPr="00D34715">
        <w:rPr>
          <w:rFonts w:ascii="Times New Roman" w:hAnsi="Times New Roman" w:cs="Times New Roman"/>
        </w:rPr>
        <w:t>王军</w:t>
      </w:r>
      <w:r w:rsidR="00D34715" w:rsidRPr="00D34715">
        <w:rPr>
          <w:rFonts w:ascii="Times New Roman" w:hAnsi="Times New Roman" w:cs="Times New Roman"/>
        </w:rPr>
        <w:t>, 2019)</w:t>
      </w:r>
      <w:r w:rsidR="00D34715">
        <w:rPr>
          <w:rFonts w:ascii="Times New Roman" w:eastAsia="宋体" w:hAnsi="Times New Roman" w:cs="Times New Roman"/>
        </w:rPr>
        <w:fldChar w:fldCharType="end"/>
      </w:r>
      <w:ins w:id="2174" w:author="ZhuMeng" w:date="2023-10-13T09:12:00Z">
        <w:r w:rsidR="00D370A6" w:rsidRPr="003437DC">
          <w:rPr>
            <w:rFonts w:ascii="Times New Roman" w:eastAsia="宋体" w:hAnsi="Times New Roman" w:cs="Times New Roman" w:hint="eastAsia"/>
          </w:rPr>
          <w:t>，</w:t>
        </w:r>
      </w:ins>
    </w:p>
    <w:p w14:paraId="3313F10D" w14:textId="4F95FE33" w:rsidR="0067268E" w:rsidRPr="006A3F35" w:rsidDel="0076795A" w:rsidRDefault="00B95A27" w:rsidP="00FD1F70">
      <w:pPr>
        <w:pStyle w:val="a0"/>
        <w:spacing w:line="360" w:lineRule="auto"/>
        <w:jc w:val="both"/>
        <w:rPr>
          <w:del w:id="2175" w:author="ZhuMeng" w:date="2023-10-13T08:45:00Z"/>
          <w:rFonts w:ascii="Times New Roman" w:eastAsia="宋体" w:hAnsi="Times New Roman" w:cs="Times New Roman"/>
          <w:rPrChange w:id="2176" w:author="ZhuMeng" w:date="2023-10-12T15:47:00Z">
            <w:rPr>
              <w:del w:id="2177" w:author="ZhuMeng" w:date="2023-10-13T08:45:00Z"/>
            </w:rPr>
          </w:rPrChange>
        </w:rPr>
        <w:pPrChange w:id="2178" w:author="ZhuMeng" w:date="2023-10-13T09:17:00Z">
          <w:pPr>
            <w:pStyle w:val="a0"/>
          </w:pPr>
        </w:pPrChange>
      </w:pPr>
      <w:ins w:id="2179" w:author="ZhuMeng" w:date="2023-10-13T10:47:00Z">
        <w:r>
          <w:rPr>
            <w:rFonts w:ascii="Times New Roman" w:eastAsia="宋体" w:hAnsi="Times New Roman" w:cs="Times New Roman" w:hint="eastAsia"/>
          </w:rPr>
          <w:t>语言治理通过</w:t>
        </w:r>
        <w:r w:rsidR="0063580A">
          <w:rPr>
            <w:rFonts w:ascii="Times New Roman" w:eastAsia="宋体" w:hAnsi="Times New Roman" w:cs="Times New Roman" w:hint="eastAsia"/>
          </w:rPr>
          <w:t>阐释政策规范</w:t>
        </w:r>
        <w:r w:rsidR="00823EB0">
          <w:rPr>
            <w:rFonts w:ascii="Times New Roman" w:eastAsia="宋体" w:hAnsi="Times New Roman" w:cs="Times New Roman" w:hint="eastAsia"/>
          </w:rPr>
          <w:t>、</w:t>
        </w:r>
        <w:r w:rsidR="001B7611">
          <w:rPr>
            <w:rFonts w:ascii="Times New Roman" w:eastAsia="宋体" w:hAnsi="Times New Roman" w:cs="Times New Roman" w:hint="eastAsia"/>
          </w:rPr>
          <w:t>调整群体关系</w:t>
        </w:r>
      </w:ins>
      <w:ins w:id="2180" w:author="ZhuMeng" w:date="2023-10-13T10:48:00Z">
        <w:r w:rsidR="00131F01">
          <w:rPr>
            <w:rFonts w:ascii="Times New Roman" w:eastAsia="宋体" w:hAnsi="Times New Roman" w:cs="Times New Roman" w:hint="eastAsia"/>
          </w:rPr>
          <w:t>、</w:t>
        </w:r>
      </w:ins>
      <w:ins w:id="2181" w:author="ZhuMeng" w:date="2023-10-13T10:47:00Z">
        <w:r w:rsidR="00823EB0">
          <w:rPr>
            <w:rFonts w:ascii="Times New Roman" w:eastAsia="宋体" w:hAnsi="Times New Roman" w:cs="Times New Roman" w:hint="eastAsia"/>
          </w:rPr>
          <w:t>加强个体治理</w:t>
        </w:r>
      </w:ins>
      <w:del w:id="2182" w:author="ZhuMeng" w:date="2023-10-13T08:48:00Z">
        <w:r w:rsidR="0067268E" w:rsidRPr="006A3F35" w:rsidDel="00426CB4">
          <w:rPr>
            <w:rFonts w:ascii="Times New Roman" w:eastAsia="宋体" w:hAnsi="Times New Roman" w:cs="Times New Roman"/>
            <w:rPrChange w:id="2183" w:author="ZhuMeng" w:date="2023-10-12T15:47:00Z">
              <w:rPr/>
            </w:rPrChange>
          </w:rPr>
          <w:delText xml:space="preserve"> </w:delText>
        </w:r>
      </w:del>
      <w:commentRangeStart w:id="2184"/>
      <w:del w:id="2185" w:author="ZhuMeng" w:date="2023-10-13T08:45:00Z">
        <w:r w:rsidR="0067268E" w:rsidRPr="006A3F35" w:rsidDel="0076795A">
          <w:rPr>
            <w:rFonts w:ascii="Times New Roman" w:eastAsia="宋体" w:hAnsi="Times New Roman" w:cs="Times New Roman"/>
            <w:rPrChange w:id="2186" w:author="ZhuMeng" w:date="2023-10-12T15:47:00Z">
              <w:rPr/>
            </w:rPrChange>
          </w:rPr>
          <w:delText>如，丁建新</w:delText>
        </w:r>
        <w:r w:rsidR="0067268E" w:rsidRPr="006A3F35" w:rsidDel="0076795A">
          <w:rPr>
            <w:rFonts w:ascii="Times New Roman" w:eastAsia="宋体" w:hAnsi="Times New Roman" w:cs="Times New Roman"/>
            <w:rPrChange w:id="2187" w:author="ZhuMeng" w:date="2023-10-12T15:47:00Z">
              <w:rPr/>
            </w:rPrChange>
          </w:rPr>
          <w:delText xml:space="preserve"> &amp; </w:delText>
        </w:r>
        <w:r w:rsidR="0067268E" w:rsidRPr="006A3F35" w:rsidDel="0076795A">
          <w:rPr>
            <w:rFonts w:ascii="Times New Roman" w:eastAsia="宋体" w:hAnsi="Times New Roman" w:cs="Times New Roman"/>
            <w:rPrChange w:id="2188" w:author="ZhuMeng" w:date="2023-10-12T15:47:00Z">
              <w:rPr/>
            </w:rPrChange>
          </w:rPr>
          <w:delText>杨荟</w:delText>
        </w:r>
        <w:r w:rsidR="0067268E" w:rsidRPr="006A3F35" w:rsidDel="0076795A">
          <w:rPr>
            <w:rFonts w:ascii="Times New Roman" w:eastAsia="宋体" w:hAnsi="Times New Roman" w:cs="Times New Roman"/>
            <w:rPrChange w:id="2189" w:author="ZhuMeng" w:date="2023-10-12T15:47:00Z">
              <w:rPr/>
            </w:rPrChange>
          </w:rPr>
          <w:delText xml:space="preserve"> (</w:delText>
        </w:r>
        <w:r w:rsidR="0067268E" w:rsidRPr="006A3F35" w:rsidDel="0076795A">
          <w:rPr>
            <w:rFonts w:ascii="Times New Roman" w:eastAsia="宋体" w:hAnsi="Times New Roman" w:cs="Times New Roman"/>
            <w:rPrChange w:id="2190" w:author="ZhuMeng" w:date="2023-10-12T15:47:00Z">
              <w:rPr/>
            </w:rPrChange>
          </w:rPr>
          <w:fldChar w:fldCharType="begin"/>
        </w:r>
        <w:r w:rsidR="0067268E" w:rsidRPr="006A3F35" w:rsidDel="0076795A">
          <w:rPr>
            <w:rFonts w:ascii="Times New Roman" w:eastAsia="宋体" w:hAnsi="Times New Roman" w:cs="Times New Roman"/>
            <w:rPrChange w:id="2191" w:author="ZhuMeng" w:date="2023-10-12T15:47:00Z">
              <w:rPr/>
            </w:rPrChange>
          </w:rPr>
          <w:delInstrText xml:space="preserve"> HYPERLINK \l "ref-DingJianXinYangHui2020" \h </w:delInstrText>
        </w:r>
        <w:r w:rsidR="0067268E" w:rsidRPr="00595FE8" w:rsidDel="0076795A">
          <w:rPr>
            <w:rFonts w:ascii="Times New Roman" w:eastAsia="宋体" w:hAnsi="Times New Roman" w:cs="Times New Roman"/>
          </w:rPr>
        </w:r>
        <w:r w:rsidR="0067268E" w:rsidRPr="006A3F35" w:rsidDel="0076795A">
          <w:rPr>
            <w:rFonts w:ascii="Times New Roman" w:eastAsia="宋体" w:hAnsi="Times New Roman" w:cs="Times New Roman"/>
            <w:rPrChange w:id="2192" w:author="ZhuMeng" w:date="2023-10-12T15:47:00Z">
              <w:rPr>
                <w:rStyle w:val="af0"/>
              </w:rPr>
            </w:rPrChange>
          </w:rPr>
          <w:fldChar w:fldCharType="separate"/>
        </w:r>
        <w:r w:rsidR="0067268E" w:rsidRPr="006A3F35" w:rsidDel="0076795A">
          <w:rPr>
            <w:rStyle w:val="af0"/>
            <w:rFonts w:ascii="Times New Roman" w:eastAsia="宋体" w:hAnsi="Times New Roman" w:cs="Times New Roman"/>
            <w:rPrChange w:id="2193" w:author="ZhuMeng" w:date="2023-10-12T15:47:00Z">
              <w:rPr>
                <w:rStyle w:val="af0"/>
              </w:rPr>
            </w:rPrChange>
          </w:rPr>
          <w:delText>2020</w:delText>
        </w:r>
        <w:r w:rsidR="0067268E" w:rsidRPr="006A3F35" w:rsidDel="0076795A">
          <w:rPr>
            <w:rStyle w:val="af0"/>
            <w:rFonts w:ascii="Times New Roman" w:eastAsia="宋体" w:hAnsi="Times New Roman" w:cs="Times New Roman"/>
            <w:rPrChange w:id="2194" w:author="ZhuMeng" w:date="2023-10-12T15:47:00Z">
              <w:rPr>
                <w:rStyle w:val="af0"/>
              </w:rPr>
            </w:rPrChange>
          </w:rPr>
          <w:fldChar w:fldCharType="end"/>
        </w:r>
        <w:r w:rsidR="0067268E" w:rsidRPr="006A3F35" w:rsidDel="0076795A">
          <w:rPr>
            <w:rFonts w:ascii="Times New Roman" w:eastAsia="宋体" w:hAnsi="Times New Roman" w:cs="Times New Roman"/>
            <w:rPrChange w:id="2195" w:author="ZhuMeng" w:date="2023-10-12T15:47:00Z">
              <w:rPr/>
            </w:rPrChange>
          </w:rPr>
          <w:delText xml:space="preserve">) </w:delText>
        </w:r>
        <w:r w:rsidR="0067268E" w:rsidRPr="006A3F35" w:rsidDel="0076795A">
          <w:rPr>
            <w:rFonts w:ascii="Times New Roman" w:eastAsia="宋体" w:hAnsi="Times New Roman" w:cs="Times New Roman"/>
            <w:rPrChange w:id="2196" w:author="ZhuMeng" w:date="2023-10-12T15:47:00Z">
              <w:rPr/>
            </w:rPrChange>
          </w:rPr>
          <w:delText>分析了新冠肺炎爆发时美国媒体如何借用图像、语言来比喻政治，通过在大量新闻标题和政治评论中以</w:delText>
        </w:r>
        <w:r w:rsidR="0067268E" w:rsidRPr="006A3F35" w:rsidDel="0076795A">
          <w:rPr>
            <w:rFonts w:ascii="Times New Roman" w:eastAsia="宋体" w:hAnsi="Times New Roman" w:cs="Times New Roman"/>
            <w:rPrChange w:id="2197" w:author="ZhuMeng" w:date="2023-10-12T15:47:00Z">
              <w:rPr/>
            </w:rPrChange>
          </w:rPr>
          <w:delText>“Wuhan Coronavirus”</w:delText>
        </w:r>
        <w:r w:rsidR="0067268E" w:rsidRPr="006A3F35" w:rsidDel="0076795A">
          <w:rPr>
            <w:rFonts w:ascii="Times New Roman" w:eastAsia="宋体" w:hAnsi="Times New Roman" w:cs="Times New Roman"/>
            <w:rPrChange w:id="2198" w:author="ZhuMeng" w:date="2023-10-12T15:47:00Z">
              <w:rPr/>
            </w:rPrChange>
          </w:rPr>
          <w:delText>或者</w:delText>
        </w:r>
        <w:r w:rsidR="0067268E" w:rsidRPr="006A3F35" w:rsidDel="0076795A">
          <w:rPr>
            <w:rFonts w:ascii="Times New Roman" w:eastAsia="宋体" w:hAnsi="Times New Roman" w:cs="Times New Roman"/>
            <w:rPrChange w:id="2199" w:author="ZhuMeng" w:date="2023-10-12T15:47:00Z">
              <w:rPr/>
            </w:rPrChange>
          </w:rPr>
          <w:delText>“Wuhan Virus”</w:delText>
        </w:r>
        <w:r w:rsidR="0067268E" w:rsidRPr="006A3F35" w:rsidDel="0076795A">
          <w:rPr>
            <w:rFonts w:ascii="Times New Roman" w:eastAsia="宋体" w:hAnsi="Times New Roman" w:cs="Times New Roman"/>
            <w:rPrChange w:id="2200" w:author="ZhuMeng" w:date="2023-10-12T15:47:00Z">
              <w:rPr/>
            </w:rPrChange>
          </w:rPr>
          <w:delText>来称呼新冠病毒，甚至出现</w:delText>
        </w:r>
        <w:r w:rsidR="0067268E" w:rsidRPr="006A3F35" w:rsidDel="0076795A">
          <w:rPr>
            <w:rFonts w:ascii="Times New Roman" w:eastAsia="宋体" w:hAnsi="Times New Roman" w:cs="Times New Roman"/>
            <w:rPrChange w:id="2201" w:author="ZhuMeng" w:date="2023-10-12T15:47:00Z">
              <w:rPr/>
            </w:rPrChange>
          </w:rPr>
          <w:delText>“</w:delText>
        </w:r>
        <w:r w:rsidR="0067268E" w:rsidRPr="006A3F35" w:rsidDel="0076795A">
          <w:rPr>
            <w:rFonts w:ascii="Times New Roman" w:eastAsia="宋体" w:hAnsi="Times New Roman" w:cs="Times New Roman"/>
            <w:rPrChange w:id="2202" w:author="ZhuMeng" w:date="2023-10-12T15:47:00Z">
              <w:rPr/>
            </w:rPrChange>
          </w:rPr>
          <w:delText>黄祸</w:delText>
        </w:r>
        <w:r w:rsidR="0067268E" w:rsidRPr="006A3F35" w:rsidDel="0076795A">
          <w:rPr>
            <w:rFonts w:ascii="Times New Roman" w:eastAsia="宋体" w:hAnsi="Times New Roman" w:cs="Times New Roman"/>
            <w:rPrChange w:id="2203" w:author="ZhuMeng" w:date="2023-10-12T15:47:00Z">
              <w:rPr/>
            </w:rPrChange>
          </w:rPr>
          <w:delText>”</w:delText>
        </w:r>
        <w:r w:rsidR="0067268E" w:rsidRPr="006A3F35" w:rsidDel="0076795A">
          <w:rPr>
            <w:rFonts w:ascii="Times New Roman" w:eastAsia="宋体" w:hAnsi="Times New Roman" w:cs="Times New Roman"/>
            <w:rPrChange w:id="2204" w:author="ZhuMeng" w:date="2023-10-12T15:47:00Z">
              <w:rPr/>
            </w:rPrChange>
          </w:rPr>
          <w:delText>、</w:delText>
        </w:r>
        <w:r w:rsidR="0067268E" w:rsidRPr="006A3F35" w:rsidDel="0076795A">
          <w:rPr>
            <w:rFonts w:ascii="Times New Roman" w:eastAsia="宋体" w:hAnsi="Times New Roman" w:cs="Times New Roman"/>
            <w:rPrChange w:id="2205" w:author="ZhuMeng" w:date="2023-10-12T15:47:00Z">
              <w:rPr/>
            </w:rPrChange>
          </w:rPr>
          <w:delText>“</w:delText>
        </w:r>
        <w:r w:rsidR="0067268E" w:rsidRPr="006A3F35" w:rsidDel="0076795A">
          <w:rPr>
            <w:rFonts w:ascii="Times New Roman" w:eastAsia="宋体" w:hAnsi="Times New Roman" w:cs="Times New Roman"/>
            <w:rPrChange w:id="2206" w:author="ZhuMeng" w:date="2023-10-12T15:47:00Z">
              <w:rPr/>
            </w:rPrChange>
          </w:rPr>
          <w:delText>中国病毒</w:delText>
        </w:r>
        <w:r w:rsidR="0067268E" w:rsidRPr="006A3F35" w:rsidDel="0076795A">
          <w:rPr>
            <w:rFonts w:ascii="Times New Roman" w:eastAsia="宋体" w:hAnsi="Times New Roman" w:cs="Times New Roman"/>
            <w:rPrChange w:id="2207" w:author="ZhuMeng" w:date="2023-10-12T15:47:00Z">
              <w:rPr/>
            </w:rPrChange>
          </w:rPr>
          <w:delText>”</w:delText>
        </w:r>
        <w:r w:rsidR="0067268E" w:rsidRPr="006A3F35" w:rsidDel="0076795A">
          <w:rPr>
            <w:rFonts w:ascii="Times New Roman" w:eastAsia="宋体" w:hAnsi="Times New Roman" w:cs="Times New Roman"/>
            <w:rPrChange w:id="2208" w:author="ZhuMeng" w:date="2023-10-12T15:47:00Z">
              <w:rPr/>
            </w:rPrChange>
          </w:rPr>
          <w:delText>等词，将单纯的医学名词赋予道德批判意义和政治化立场，引导美国民众寻找、建构另一个</w:delText>
        </w:r>
        <w:r w:rsidR="0067268E" w:rsidRPr="006A3F35" w:rsidDel="0076795A">
          <w:rPr>
            <w:rFonts w:ascii="Times New Roman" w:eastAsia="宋体" w:hAnsi="Times New Roman" w:cs="Times New Roman"/>
            <w:rPrChange w:id="2209" w:author="ZhuMeng" w:date="2023-10-12T15:47:00Z">
              <w:rPr/>
            </w:rPrChange>
          </w:rPr>
          <w:delText>“</w:delText>
        </w:r>
        <w:r w:rsidR="0067268E" w:rsidRPr="006A3F35" w:rsidDel="0076795A">
          <w:rPr>
            <w:rFonts w:ascii="Times New Roman" w:eastAsia="宋体" w:hAnsi="Times New Roman" w:cs="Times New Roman"/>
            <w:rPrChange w:id="2210" w:author="ZhuMeng" w:date="2023-10-12T15:47:00Z">
              <w:rPr/>
            </w:rPrChange>
          </w:rPr>
          <w:delText>他者</w:delText>
        </w:r>
        <w:r w:rsidR="0067268E" w:rsidRPr="006A3F35" w:rsidDel="0076795A">
          <w:rPr>
            <w:rFonts w:ascii="Times New Roman" w:eastAsia="宋体" w:hAnsi="Times New Roman" w:cs="Times New Roman"/>
            <w:rPrChange w:id="2211" w:author="ZhuMeng" w:date="2023-10-12T15:47:00Z">
              <w:rPr/>
            </w:rPrChange>
          </w:rPr>
          <w:delText>”</w:delText>
        </w:r>
        <w:r w:rsidR="0067268E" w:rsidRPr="006A3F35" w:rsidDel="0076795A">
          <w:rPr>
            <w:rFonts w:ascii="Times New Roman" w:eastAsia="宋体" w:hAnsi="Times New Roman" w:cs="Times New Roman"/>
            <w:rPrChange w:id="2212" w:author="ZhuMeng" w:date="2023-10-12T15:47:00Z">
              <w:rPr/>
            </w:rPrChange>
          </w:rPr>
          <w:delText>，并将罪责归于</w:delText>
        </w:r>
        <w:r w:rsidR="0067268E" w:rsidRPr="006A3F35" w:rsidDel="0076795A">
          <w:rPr>
            <w:rFonts w:ascii="Times New Roman" w:eastAsia="宋体" w:hAnsi="Times New Roman" w:cs="Times New Roman"/>
            <w:rPrChange w:id="2213" w:author="ZhuMeng" w:date="2023-10-12T15:47:00Z">
              <w:rPr/>
            </w:rPrChange>
          </w:rPr>
          <w:delText>“</w:delText>
        </w:r>
        <w:r w:rsidR="0067268E" w:rsidRPr="006A3F35" w:rsidDel="0076795A">
          <w:rPr>
            <w:rFonts w:ascii="Times New Roman" w:eastAsia="宋体" w:hAnsi="Times New Roman" w:cs="Times New Roman"/>
            <w:rPrChange w:id="2214" w:author="ZhuMeng" w:date="2023-10-12T15:47:00Z">
              <w:rPr/>
            </w:rPrChange>
          </w:rPr>
          <w:delText>他者</w:delText>
        </w:r>
        <w:r w:rsidR="0067268E" w:rsidRPr="006A3F35" w:rsidDel="0076795A">
          <w:rPr>
            <w:rFonts w:ascii="Times New Roman" w:eastAsia="宋体" w:hAnsi="Times New Roman" w:cs="Times New Roman"/>
            <w:rPrChange w:id="2215" w:author="ZhuMeng" w:date="2023-10-12T15:47:00Z">
              <w:rPr/>
            </w:rPrChange>
          </w:rPr>
          <w:delText>”</w:delText>
        </w:r>
        <w:r w:rsidR="0067268E" w:rsidRPr="006A3F35" w:rsidDel="0076795A">
          <w:rPr>
            <w:rFonts w:ascii="Times New Roman" w:eastAsia="宋体" w:hAnsi="Times New Roman" w:cs="Times New Roman"/>
            <w:rPrChange w:id="2216" w:author="ZhuMeng" w:date="2023-10-12T15:47:00Z">
              <w:rPr/>
            </w:rPrChange>
          </w:rPr>
          <w:delText>，从而加深了美国民众对中国的敌意。</w:delText>
        </w:r>
        <w:commentRangeEnd w:id="2184"/>
        <w:r w:rsidR="0067268E" w:rsidRPr="006A3F35" w:rsidDel="0076795A">
          <w:rPr>
            <w:rStyle w:val="af4"/>
            <w:rFonts w:ascii="Times New Roman" w:eastAsia="宋体" w:hAnsi="Times New Roman" w:cs="Times New Roman"/>
            <w:rPrChange w:id="2217" w:author="ZhuMeng" w:date="2023-10-12T15:47:00Z">
              <w:rPr>
                <w:rStyle w:val="af4"/>
              </w:rPr>
            </w:rPrChange>
          </w:rPr>
          <w:commentReference w:id="2184"/>
        </w:r>
      </w:del>
    </w:p>
    <w:p w14:paraId="1F135059" w14:textId="2CCAB1B1" w:rsidR="0067268E" w:rsidRPr="006A3F35" w:rsidRDefault="0067268E" w:rsidP="00FD1F70">
      <w:pPr>
        <w:pStyle w:val="a0"/>
        <w:spacing w:line="360" w:lineRule="auto"/>
        <w:jc w:val="both"/>
        <w:rPr>
          <w:rFonts w:ascii="Times New Roman" w:eastAsia="宋体" w:hAnsi="Times New Roman" w:cs="Times New Roman"/>
          <w:rPrChange w:id="2218" w:author="ZhuMeng" w:date="2023-10-12T15:47:00Z">
            <w:rPr/>
          </w:rPrChange>
        </w:rPr>
        <w:pPrChange w:id="2219" w:author="ZhuMeng" w:date="2023-10-13T09:17:00Z">
          <w:pPr>
            <w:pStyle w:val="a0"/>
          </w:pPr>
        </w:pPrChange>
      </w:pPr>
      <w:del w:id="2220" w:author="ZhuMeng" w:date="2023-10-13T10:47:00Z">
        <w:r w:rsidRPr="006A3F35" w:rsidDel="003E58B2">
          <w:rPr>
            <w:rFonts w:ascii="Times New Roman" w:eastAsia="宋体" w:hAnsi="Times New Roman" w:cs="Times New Roman"/>
            <w:rPrChange w:id="2221" w:author="ZhuMeng" w:date="2023-10-12T15:47:00Z">
              <w:rPr/>
            </w:rPrChange>
          </w:rPr>
          <w:delText>以上</w:delText>
        </w:r>
      </w:del>
      <w:r w:rsidRPr="006A3F35">
        <w:rPr>
          <w:rFonts w:ascii="Times New Roman" w:eastAsia="宋体" w:hAnsi="Times New Roman" w:cs="Times New Roman"/>
          <w:rPrChange w:id="2222" w:author="ZhuMeng" w:date="2023-10-12T15:47:00Z">
            <w:rPr/>
          </w:rPrChange>
        </w:rPr>
        <w:t>三种实现途径构成</w:t>
      </w:r>
      <w:ins w:id="2223" w:author="ZhuMeng" w:date="2023-10-13T10:47:00Z">
        <w:r w:rsidR="00C716B6">
          <w:rPr>
            <w:rFonts w:ascii="Times New Roman" w:eastAsia="宋体" w:hAnsi="Times New Roman" w:cs="Times New Roman" w:hint="eastAsia"/>
          </w:rPr>
          <w:t>了</w:t>
        </w:r>
      </w:ins>
      <w:r w:rsidRPr="006A3F35">
        <w:rPr>
          <w:rFonts w:ascii="Times New Roman" w:eastAsia="宋体" w:hAnsi="Times New Roman" w:cs="Times New Roman"/>
          <w:rPrChange w:id="2224" w:author="ZhuMeng" w:date="2023-10-12T15:47:00Z">
            <w:rPr/>
          </w:rPrChange>
        </w:rPr>
        <w:t>相互关联、相互影响、有机统一的语言治理体系，</w:t>
      </w:r>
      <w:ins w:id="2225" w:author="ZhuMeng" w:date="2023-10-13T10:48:00Z">
        <w:r w:rsidR="00A204A8">
          <w:rPr>
            <w:rFonts w:ascii="Times New Roman" w:eastAsia="宋体" w:hAnsi="Times New Roman" w:cs="Times New Roman" w:hint="eastAsia"/>
          </w:rPr>
          <w:t>不仅</w:t>
        </w:r>
        <w:r w:rsidR="00D23B00">
          <w:rPr>
            <w:rFonts w:ascii="Times New Roman" w:eastAsia="宋体" w:hAnsi="Times New Roman" w:cs="Times New Roman" w:hint="eastAsia"/>
          </w:rPr>
          <w:t>维护了</w:t>
        </w:r>
      </w:ins>
      <w:del w:id="2226" w:author="ZhuMeng" w:date="2023-10-13T10:48:00Z">
        <w:r w:rsidRPr="006A3F35" w:rsidDel="0050738F">
          <w:rPr>
            <w:rFonts w:ascii="Times New Roman" w:eastAsia="宋体" w:hAnsi="Times New Roman" w:cs="Times New Roman"/>
            <w:rPrChange w:id="2227" w:author="ZhuMeng" w:date="2023-10-12T15:47:00Z">
              <w:rPr/>
            </w:rPrChange>
          </w:rPr>
          <w:delText>对</w:delText>
        </w:r>
      </w:del>
      <w:r w:rsidRPr="006A3F35">
        <w:rPr>
          <w:rFonts w:ascii="Times New Roman" w:eastAsia="宋体" w:hAnsi="Times New Roman" w:cs="Times New Roman"/>
          <w:rPrChange w:id="2228" w:author="ZhuMeng" w:date="2023-10-12T15:47:00Z">
            <w:rPr/>
          </w:rPrChange>
        </w:rPr>
        <w:t>国家稳定</w:t>
      </w:r>
      <w:ins w:id="2229" w:author="ZhuMeng" w:date="2023-10-13T10:48:00Z">
        <w:r w:rsidR="003F7BB3">
          <w:rPr>
            <w:rFonts w:ascii="Times New Roman" w:eastAsia="宋体" w:hAnsi="Times New Roman" w:cs="Times New Roman" w:hint="eastAsia"/>
          </w:rPr>
          <w:t>、</w:t>
        </w:r>
        <w:r w:rsidR="007925A9">
          <w:rPr>
            <w:rFonts w:ascii="Times New Roman" w:eastAsia="宋体" w:hAnsi="Times New Roman" w:cs="Times New Roman" w:hint="eastAsia"/>
          </w:rPr>
          <w:t>加强了</w:t>
        </w:r>
        <w:r w:rsidR="003F7BB3">
          <w:rPr>
            <w:rFonts w:ascii="Times New Roman" w:eastAsia="宋体" w:hAnsi="Times New Roman" w:cs="Times New Roman" w:hint="eastAsia"/>
          </w:rPr>
          <w:t>群体</w:t>
        </w:r>
      </w:ins>
      <w:del w:id="2230" w:author="ZhuMeng" w:date="2023-10-13T10:48:00Z">
        <w:r w:rsidRPr="006A3F35" w:rsidDel="00BB765D">
          <w:rPr>
            <w:rFonts w:ascii="Times New Roman" w:eastAsia="宋体" w:hAnsi="Times New Roman" w:cs="Times New Roman"/>
            <w:rPrChange w:id="2231" w:author="ZhuMeng" w:date="2023-10-12T15:47:00Z">
              <w:rPr/>
            </w:rPrChange>
          </w:rPr>
          <w:delText>、</w:delText>
        </w:r>
        <w:r w:rsidRPr="006A3F35" w:rsidDel="00A97E03">
          <w:rPr>
            <w:rFonts w:ascii="Times New Roman" w:eastAsia="宋体" w:hAnsi="Times New Roman" w:cs="Times New Roman"/>
            <w:rPrChange w:id="2232" w:author="ZhuMeng" w:date="2023-10-12T15:47:00Z">
              <w:rPr/>
            </w:rPrChange>
          </w:rPr>
          <w:delText>民族</w:delText>
        </w:r>
      </w:del>
      <w:r w:rsidRPr="006A3F35">
        <w:rPr>
          <w:rFonts w:ascii="Times New Roman" w:eastAsia="宋体" w:hAnsi="Times New Roman" w:cs="Times New Roman"/>
          <w:rPrChange w:id="2233" w:author="ZhuMeng" w:date="2023-10-12T15:47:00Z">
            <w:rPr/>
          </w:rPrChange>
        </w:rPr>
        <w:t>团结、</w:t>
      </w:r>
      <w:ins w:id="2234" w:author="ZhuMeng" w:date="2023-10-13T10:48:00Z">
        <w:r w:rsidR="004201EC">
          <w:rPr>
            <w:rFonts w:ascii="Times New Roman" w:eastAsia="宋体" w:hAnsi="Times New Roman" w:cs="Times New Roman" w:hint="eastAsia"/>
          </w:rPr>
          <w:t>促进</w:t>
        </w:r>
      </w:ins>
      <w:r w:rsidRPr="006A3F35">
        <w:rPr>
          <w:rFonts w:ascii="Times New Roman" w:eastAsia="宋体" w:hAnsi="Times New Roman" w:cs="Times New Roman"/>
          <w:rPrChange w:id="2235" w:author="ZhuMeng" w:date="2023-10-12T15:47:00Z">
            <w:rPr/>
          </w:rPrChange>
        </w:rPr>
        <w:t>个体发展</w:t>
      </w:r>
      <w:ins w:id="2236" w:author="ZhuMeng" w:date="2023-10-13T10:48:00Z">
        <w:r w:rsidR="00DC2D58">
          <w:rPr>
            <w:rFonts w:ascii="Times New Roman" w:eastAsia="宋体" w:hAnsi="Times New Roman" w:cs="Times New Roman" w:hint="eastAsia"/>
          </w:rPr>
          <w:t>，还</w:t>
        </w:r>
      </w:ins>
      <w:ins w:id="2237" w:author="ZhuMeng" w:date="2023-10-13T10:49:00Z">
        <w:r w:rsidR="009752B7">
          <w:rPr>
            <w:rFonts w:ascii="Times New Roman" w:eastAsia="宋体" w:hAnsi="Times New Roman" w:cs="Times New Roman" w:hint="eastAsia"/>
          </w:rPr>
          <w:t>从不同方向</w:t>
        </w:r>
      </w:ins>
      <w:del w:id="2238" w:author="ZhuMeng" w:date="2023-10-13T10:48:00Z">
        <w:r w:rsidRPr="006A3F35" w:rsidDel="00DC2D58">
          <w:rPr>
            <w:rFonts w:ascii="Times New Roman" w:eastAsia="宋体" w:hAnsi="Times New Roman" w:cs="Times New Roman"/>
            <w:rPrChange w:id="2239" w:author="ZhuMeng" w:date="2023-10-12T15:47:00Z">
              <w:rPr/>
            </w:rPrChange>
          </w:rPr>
          <w:delText>、</w:delText>
        </w:r>
      </w:del>
      <w:del w:id="2240" w:author="ZhuMeng" w:date="2023-10-13T10:49:00Z">
        <w:r w:rsidRPr="006A3F35" w:rsidDel="009752B7">
          <w:rPr>
            <w:rFonts w:ascii="Times New Roman" w:eastAsia="宋体" w:hAnsi="Times New Roman" w:cs="Times New Roman"/>
            <w:rPrChange w:id="2241" w:author="ZhuMeng" w:date="2023-10-12T15:47:00Z">
              <w:rPr/>
            </w:rPrChange>
          </w:rPr>
          <w:delText>良好政治秩序的建立和延续，</w:delText>
        </w:r>
      </w:del>
      <w:ins w:id="2242" w:author="ZhuMeng" w:date="2023-10-13T10:49:00Z">
        <w:r w:rsidR="00C85D62">
          <w:rPr>
            <w:rFonts w:ascii="Times New Roman" w:eastAsia="宋体" w:hAnsi="Times New Roman" w:cs="Times New Roman" w:hint="eastAsia"/>
          </w:rPr>
          <w:t>推进</w:t>
        </w:r>
        <w:r w:rsidR="00FA3888">
          <w:rPr>
            <w:rFonts w:ascii="Times New Roman" w:eastAsia="宋体" w:hAnsi="Times New Roman" w:cs="Times New Roman" w:hint="eastAsia"/>
          </w:rPr>
          <w:t>了</w:t>
        </w:r>
        <w:r w:rsidR="00C85D62">
          <w:rPr>
            <w:rFonts w:ascii="Times New Roman" w:eastAsia="宋体" w:hAnsi="Times New Roman" w:cs="Times New Roman" w:hint="eastAsia"/>
          </w:rPr>
          <w:t>国家治理体系现代化，</w:t>
        </w:r>
        <w:r w:rsidR="00924E83">
          <w:rPr>
            <w:rFonts w:ascii="Times New Roman" w:eastAsia="宋体" w:hAnsi="Times New Roman" w:cs="Times New Roman" w:hint="eastAsia"/>
          </w:rPr>
          <w:t>推动</w:t>
        </w:r>
        <w:r w:rsidR="0018187A">
          <w:rPr>
            <w:rFonts w:ascii="Times New Roman" w:eastAsia="宋体" w:hAnsi="Times New Roman" w:cs="Times New Roman" w:hint="eastAsia"/>
          </w:rPr>
          <w:t>了</w:t>
        </w:r>
        <w:r w:rsidR="00883BC0" w:rsidRPr="003437DC">
          <w:rPr>
            <w:rFonts w:ascii="Times New Roman" w:eastAsia="宋体" w:hAnsi="Times New Roman" w:cs="Times New Roman"/>
          </w:rPr>
          <w:t>良好政治秩序的建立和延续，</w:t>
        </w:r>
      </w:ins>
      <w:r w:rsidRPr="006A3F35">
        <w:rPr>
          <w:rFonts w:ascii="Times New Roman" w:eastAsia="宋体" w:hAnsi="Times New Roman" w:cs="Times New Roman"/>
          <w:rPrChange w:id="2243" w:author="ZhuMeng" w:date="2023-10-12T15:47:00Z">
            <w:rPr/>
          </w:rPrChange>
        </w:rPr>
        <w:t>具有长期且深远的影响。</w:t>
      </w:r>
    </w:p>
    <w:p w14:paraId="42FE2AE4" w14:textId="77777777" w:rsidR="0067268E" w:rsidRPr="006A3F35" w:rsidRDefault="0067268E" w:rsidP="00FD1F70">
      <w:pPr>
        <w:pStyle w:val="1"/>
        <w:spacing w:line="360" w:lineRule="auto"/>
        <w:jc w:val="both"/>
        <w:rPr>
          <w:rFonts w:ascii="Times New Roman" w:eastAsia="宋体" w:hAnsi="Times New Roman" w:cs="Times New Roman"/>
          <w:rPrChange w:id="2244" w:author="ZhuMeng" w:date="2023-10-12T15:47:00Z">
            <w:rPr/>
          </w:rPrChange>
        </w:rPr>
        <w:pPrChange w:id="2245" w:author="ZhuMeng" w:date="2023-10-13T09:17:00Z">
          <w:pPr>
            <w:pStyle w:val="1"/>
          </w:pPr>
        </w:pPrChange>
      </w:pPr>
      <w:bookmarkStart w:id="2246" w:name="语言治理与新时期中国政治发展"/>
      <w:bookmarkEnd w:id="1690"/>
      <w:bookmarkEnd w:id="2109"/>
      <w:r w:rsidRPr="006A3F35">
        <w:rPr>
          <w:rFonts w:ascii="Times New Roman" w:eastAsia="宋体" w:hAnsi="Times New Roman" w:cs="Times New Roman"/>
          <w:rPrChange w:id="2247" w:author="ZhuMeng" w:date="2023-10-12T15:47:00Z">
            <w:rPr/>
          </w:rPrChange>
        </w:rPr>
        <w:t>语言治理</w:t>
      </w:r>
      <w:ins w:id="2248" w:author="ZhuMeng" w:date="2023-10-12T15:20:00Z">
        <w:r w:rsidRPr="006A3F35">
          <w:rPr>
            <w:rFonts w:ascii="Times New Roman" w:eastAsia="宋体" w:hAnsi="Times New Roman" w:cs="Times New Roman" w:hint="eastAsia"/>
            <w:rPrChange w:id="2249" w:author="ZhuMeng" w:date="2023-10-12T15:47:00Z">
              <w:rPr>
                <w:rFonts w:ascii="Times New Roman" w:hAnsi="Times New Roman" w:cs="Times New Roman" w:hint="eastAsia"/>
              </w:rPr>
            </w:rPrChange>
          </w:rPr>
          <w:t>在</w:t>
        </w:r>
      </w:ins>
      <w:del w:id="2250" w:author="ZhuMeng" w:date="2023-10-12T15:20:00Z">
        <w:r w:rsidRPr="006A3F35" w:rsidDel="00681EA5">
          <w:rPr>
            <w:rFonts w:ascii="Times New Roman" w:eastAsia="宋体" w:hAnsi="Times New Roman" w:cs="Times New Roman"/>
            <w:rPrChange w:id="2251" w:author="ZhuMeng" w:date="2023-10-12T15:47:00Z">
              <w:rPr/>
            </w:rPrChange>
          </w:rPr>
          <w:delText>与</w:delText>
        </w:r>
      </w:del>
      <w:r w:rsidRPr="006A3F35">
        <w:rPr>
          <w:rFonts w:ascii="Times New Roman" w:eastAsia="宋体" w:hAnsi="Times New Roman" w:cs="Times New Roman"/>
          <w:rPrChange w:id="2252" w:author="ZhuMeng" w:date="2023-10-12T15:47:00Z">
            <w:rPr/>
          </w:rPrChange>
        </w:rPr>
        <w:t>新时期</w:t>
      </w:r>
      <w:del w:id="2253" w:author="ZhuMeng" w:date="2023-10-12T15:20:00Z">
        <w:r w:rsidRPr="006A3F35" w:rsidDel="00114B74">
          <w:rPr>
            <w:rFonts w:ascii="Times New Roman" w:eastAsia="宋体" w:hAnsi="Times New Roman" w:cs="Times New Roman"/>
            <w:rPrChange w:id="2254" w:author="ZhuMeng" w:date="2023-10-12T15:47:00Z">
              <w:rPr/>
            </w:rPrChange>
          </w:rPr>
          <w:delText>中国政治发展</w:delText>
        </w:r>
      </w:del>
      <w:ins w:id="2255" w:author="ZhuMeng" w:date="2023-10-12T15:20:00Z">
        <w:r w:rsidRPr="006A3F35">
          <w:rPr>
            <w:rFonts w:ascii="Times New Roman" w:eastAsia="宋体" w:hAnsi="Times New Roman" w:cs="Times New Roman" w:hint="eastAsia"/>
            <w:rPrChange w:id="2256" w:author="ZhuMeng" w:date="2023-10-12T15:47:00Z">
              <w:rPr>
                <w:rFonts w:ascii="Times New Roman" w:hAnsi="Times New Roman" w:cs="Times New Roman" w:hint="eastAsia"/>
              </w:rPr>
            </w:rPrChange>
          </w:rPr>
          <w:t>国家治理体系</w:t>
        </w:r>
      </w:ins>
      <w:ins w:id="2257" w:author="ZhuMeng" w:date="2023-10-12T15:21:00Z">
        <w:r w:rsidRPr="006A3F35">
          <w:rPr>
            <w:rFonts w:ascii="Times New Roman" w:eastAsia="宋体" w:hAnsi="Times New Roman" w:cs="Times New Roman" w:hint="eastAsia"/>
            <w:rPrChange w:id="2258" w:author="ZhuMeng" w:date="2023-10-12T15:47:00Z">
              <w:rPr>
                <w:rFonts w:ascii="Times New Roman" w:hAnsi="Times New Roman" w:cs="Times New Roman" w:hint="eastAsia"/>
              </w:rPr>
            </w:rPrChange>
          </w:rPr>
          <w:t>中的应用场景</w:t>
        </w:r>
      </w:ins>
    </w:p>
    <w:p w14:paraId="2BC04E63" w14:textId="77777777" w:rsidR="0067268E" w:rsidRPr="006A3F35" w:rsidRDefault="0067268E" w:rsidP="00FD1F70">
      <w:pPr>
        <w:pStyle w:val="FirstParagraph"/>
        <w:spacing w:line="360" w:lineRule="auto"/>
        <w:jc w:val="both"/>
        <w:rPr>
          <w:rFonts w:ascii="Times New Roman" w:eastAsia="宋体" w:hAnsi="Times New Roman" w:cs="Times New Roman"/>
          <w:rPrChange w:id="2259" w:author="ZhuMeng" w:date="2023-10-12T15:47:00Z">
            <w:rPr/>
          </w:rPrChange>
        </w:rPr>
        <w:pPrChange w:id="2260" w:author="ZhuMeng" w:date="2023-10-13T09:17:00Z">
          <w:pPr>
            <w:pStyle w:val="FirstParagraph"/>
          </w:pPr>
        </w:pPrChange>
      </w:pPr>
      <w:r w:rsidRPr="006A3F35">
        <w:rPr>
          <w:rFonts w:ascii="Times New Roman" w:eastAsia="宋体" w:hAnsi="Times New Roman" w:cs="Times New Roman"/>
          <w:rPrChange w:id="2261" w:author="ZhuMeng" w:date="2023-10-12T15:47:00Z">
            <w:rPr/>
          </w:rPrChange>
        </w:rPr>
        <w:t>当前，我国正处于经济发展方式和社会治理模式的双重变革时期，对国民政治社会心理产生巨大影响，相应一系列问题也随之凸显。</w:t>
      </w:r>
      <w:r w:rsidRPr="006A3F35">
        <w:rPr>
          <w:rFonts w:ascii="Times New Roman" w:eastAsia="宋体" w:hAnsi="Times New Roman" w:cs="Times New Roman"/>
          <w:rPrChange w:id="2262" w:author="ZhuMeng" w:date="2023-10-12T15:47:00Z">
            <w:rPr/>
          </w:rPrChange>
        </w:rPr>
        <w:t xml:space="preserve"> </w:t>
      </w:r>
      <w:r w:rsidRPr="006A3F35">
        <w:rPr>
          <w:rFonts w:ascii="Times New Roman" w:eastAsia="宋体" w:hAnsi="Times New Roman" w:cs="Times New Roman"/>
          <w:rPrChange w:id="2263" w:author="ZhuMeng" w:date="2023-10-12T15:47:00Z">
            <w:rPr/>
          </w:rPrChange>
        </w:rPr>
        <w:t>如，由于经济结构剧烈变化而导致的国民自我定位错位</w:t>
      </w:r>
      <w:r w:rsidRPr="006A3F35">
        <w:rPr>
          <w:rFonts w:ascii="Times New Roman" w:eastAsia="宋体" w:hAnsi="Times New Roman" w:cs="Times New Roman"/>
          <w:rPrChange w:id="2264" w:author="ZhuMeng" w:date="2023-10-12T15:47:00Z">
            <w:rPr/>
          </w:rPrChange>
        </w:rPr>
        <w:t>(</w:t>
      </w:r>
      <w:r w:rsidRPr="006A3F35">
        <w:rPr>
          <w:rFonts w:ascii="Times New Roman" w:eastAsia="宋体" w:hAnsi="Times New Roman" w:cs="Times New Roman"/>
          <w:rPrChange w:id="2265" w:author="ZhuMeng" w:date="2023-10-12T15:47:00Z">
            <w:rPr/>
          </w:rPrChange>
        </w:rPr>
        <w:fldChar w:fldCharType="begin"/>
      </w:r>
      <w:r w:rsidRPr="006A3F35">
        <w:rPr>
          <w:rFonts w:ascii="Times New Roman" w:eastAsia="宋体" w:hAnsi="Times New Roman" w:cs="Times New Roman"/>
          <w:rPrChange w:id="2266" w:author="ZhuMeng" w:date="2023-10-12T15:47:00Z">
            <w:rPr/>
          </w:rPrChange>
        </w:rPr>
        <w:instrText xml:space="preserve"> HYPERLINK \l "ref-JingHuaiBinEtAl2017" \h </w:instrText>
      </w:r>
      <w:r w:rsidRPr="00595FE8">
        <w:rPr>
          <w:rFonts w:ascii="Times New Roman" w:eastAsia="宋体" w:hAnsi="Times New Roman" w:cs="Times New Roman"/>
        </w:rPr>
      </w:r>
      <w:r w:rsidRPr="006A3F35">
        <w:rPr>
          <w:rFonts w:ascii="Times New Roman" w:eastAsia="宋体" w:hAnsi="Times New Roman" w:cs="Times New Roman"/>
          <w:rPrChange w:id="2267" w:author="ZhuMeng" w:date="2023-10-12T15:47:00Z">
            <w:rPr>
              <w:rStyle w:val="af0"/>
            </w:rPr>
          </w:rPrChange>
        </w:rPr>
        <w:fldChar w:fldCharType="separate"/>
      </w:r>
      <w:r w:rsidRPr="006A3F35">
        <w:rPr>
          <w:rStyle w:val="af0"/>
          <w:rFonts w:ascii="Times New Roman" w:eastAsia="宋体" w:hAnsi="Times New Roman" w:cs="Times New Roman"/>
          <w:rPrChange w:id="2268" w:author="ZhuMeng" w:date="2023-10-12T15:47:00Z">
            <w:rPr>
              <w:rStyle w:val="af0"/>
            </w:rPr>
          </w:rPrChange>
        </w:rPr>
        <w:t>景怀斌</w:t>
      </w:r>
      <w:r w:rsidRPr="006A3F35">
        <w:rPr>
          <w:rStyle w:val="af0"/>
          <w:rFonts w:ascii="Times New Roman" w:eastAsia="宋体" w:hAnsi="Times New Roman" w:cs="Times New Roman"/>
          <w:rPrChange w:id="2269" w:author="ZhuMeng" w:date="2023-10-12T15:47:00Z">
            <w:rPr>
              <w:rStyle w:val="af0"/>
            </w:rPr>
          </w:rPrChange>
        </w:rPr>
        <w:t xml:space="preserve"> et al., 2017</w:t>
      </w:r>
      <w:r w:rsidRPr="006A3F35">
        <w:rPr>
          <w:rStyle w:val="af0"/>
          <w:rFonts w:ascii="Times New Roman" w:eastAsia="宋体" w:hAnsi="Times New Roman" w:cs="Times New Roman"/>
          <w:rPrChange w:id="2270" w:author="ZhuMeng" w:date="2023-10-12T15:47:00Z">
            <w:rPr>
              <w:rStyle w:val="af0"/>
            </w:rPr>
          </w:rPrChange>
        </w:rPr>
        <w:fldChar w:fldCharType="end"/>
      </w:r>
      <w:r w:rsidRPr="006A3F35">
        <w:rPr>
          <w:rFonts w:ascii="Times New Roman" w:eastAsia="宋体" w:hAnsi="Times New Roman" w:cs="Times New Roman"/>
          <w:rPrChange w:id="2271" w:author="ZhuMeng" w:date="2023-10-12T15:47:00Z">
            <w:rPr/>
          </w:rPrChange>
        </w:rPr>
        <w:t>)</w:t>
      </w:r>
      <w:r w:rsidRPr="006A3F35">
        <w:rPr>
          <w:rFonts w:ascii="Times New Roman" w:eastAsia="宋体" w:hAnsi="Times New Roman" w:cs="Times New Roman"/>
          <w:rPrChange w:id="2272" w:author="ZhuMeng" w:date="2023-10-12T15:47:00Z">
            <w:rPr/>
          </w:rPrChange>
        </w:rPr>
        <w:t>，由于人口结构变化和加速城镇化带来的人际信任缺失和新老市民身份认同矛盾</w:t>
      </w:r>
      <w:r w:rsidRPr="006A3F35">
        <w:rPr>
          <w:rFonts w:ascii="Times New Roman" w:eastAsia="宋体" w:hAnsi="Times New Roman" w:cs="Times New Roman"/>
          <w:rPrChange w:id="2273" w:author="ZhuMeng" w:date="2023-10-12T15:47:00Z">
            <w:rPr/>
          </w:rPrChange>
        </w:rPr>
        <w:t>(</w:t>
      </w:r>
      <w:r w:rsidRPr="006A3F35">
        <w:rPr>
          <w:rFonts w:ascii="Times New Roman" w:eastAsia="宋体" w:hAnsi="Times New Roman" w:cs="Times New Roman"/>
          <w:rPrChange w:id="2274" w:author="ZhuMeng" w:date="2023-10-12T15:47:00Z">
            <w:rPr/>
          </w:rPrChange>
        </w:rPr>
        <w:fldChar w:fldCharType="begin"/>
      </w:r>
      <w:r w:rsidRPr="006A3F35">
        <w:rPr>
          <w:rFonts w:ascii="Times New Roman" w:eastAsia="宋体" w:hAnsi="Times New Roman" w:cs="Times New Roman"/>
          <w:rPrChange w:id="2275" w:author="ZhuMeng" w:date="2023-10-12T15:47:00Z">
            <w:rPr/>
          </w:rPrChange>
        </w:rPr>
        <w:instrText xml:space="preserve"> HYPERLINK \l "ref-LuHuiLinPanYi2014" \h </w:instrText>
      </w:r>
      <w:r w:rsidRPr="00595FE8">
        <w:rPr>
          <w:rFonts w:ascii="Times New Roman" w:eastAsia="宋体" w:hAnsi="Times New Roman" w:cs="Times New Roman"/>
        </w:rPr>
      </w:r>
      <w:r w:rsidRPr="006A3F35">
        <w:rPr>
          <w:rFonts w:ascii="Times New Roman" w:eastAsia="宋体" w:hAnsi="Times New Roman" w:cs="Times New Roman"/>
          <w:rPrChange w:id="2276" w:author="ZhuMeng" w:date="2023-10-12T15:47:00Z">
            <w:rPr>
              <w:rStyle w:val="af0"/>
            </w:rPr>
          </w:rPrChange>
        </w:rPr>
        <w:fldChar w:fldCharType="separate"/>
      </w:r>
      <w:r w:rsidRPr="006A3F35">
        <w:rPr>
          <w:rStyle w:val="af0"/>
          <w:rFonts w:ascii="Times New Roman" w:eastAsia="宋体" w:hAnsi="Times New Roman" w:cs="Times New Roman"/>
          <w:rPrChange w:id="2277" w:author="ZhuMeng" w:date="2023-10-12T15:47:00Z">
            <w:rPr>
              <w:rStyle w:val="af0"/>
            </w:rPr>
          </w:rPrChange>
        </w:rPr>
        <w:t>卢晖临</w:t>
      </w:r>
      <w:r w:rsidRPr="006A3F35">
        <w:rPr>
          <w:rStyle w:val="af0"/>
          <w:rFonts w:ascii="Times New Roman" w:eastAsia="宋体" w:hAnsi="Times New Roman" w:cs="Times New Roman"/>
          <w:rPrChange w:id="2278" w:author="ZhuMeng" w:date="2023-10-12T15:47:00Z">
            <w:rPr>
              <w:rStyle w:val="af0"/>
            </w:rPr>
          </w:rPrChange>
        </w:rPr>
        <w:t xml:space="preserve"> &amp; </w:t>
      </w:r>
      <w:r w:rsidRPr="006A3F35">
        <w:rPr>
          <w:rStyle w:val="af0"/>
          <w:rFonts w:ascii="Times New Roman" w:eastAsia="宋体" w:hAnsi="Times New Roman" w:cs="Times New Roman"/>
          <w:rPrChange w:id="2279" w:author="ZhuMeng" w:date="2023-10-12T15:47:00Z">
            <w:rPr>
              <w:rStyle w:val="af0"/>
            </w:rPr>
          </w:rPrChange>
        </w:rPr>
        <w:t>潘毅</w:t>
      </w:r>
      <w:r w:rsidRPr="006A3F35">
        <w:rPr>
          <w:rStyle w:val="af0"/>
          <w:rFonts w:ascii="Times New Roman" w:eastAsia="宋体" w:hAnsi="Times New Roman" w:cs="Times New Roman"/>
          <w:rPrChange w:id="2280" w:author="ZhuMeng" w:date="2023-10-12T15:47:00Z">
            <w:rPr>
              <w:rStyle w:val="af0"/>
            </w:rPr>
          </w:rPrChange>
        </w:rPr>
        <w:t>, 2014</w:t>
      </w:r>
      <w:r w:rsidRPr="006A3F35">
        <w:rPr>
          <w:rStyle w:val="af0"/>
          <w:rFonts w:ascii="Times New Roman" w:eastAsia="宋体" w:hAnsi="Times New Roman" w:cs="Times New Roman"/>
          <w:rPrChange w:id="2281" w:author="ZhuMeng" w:date="2023-10-12T15:47:00Z">
            <w:rPr>
              <w:rStyle w:val="af0"/>
            </w:rPr>
          </w:rPrChange>
        </w:rPr>
        <w:fldChar w:fldCharType="end"/>
      </w:r>
      <w:r w:rsidRPr="006A3F35">
        <w:rPr>
          <w:rFonts w:ascii="Times New Roman" w:eastAsia="宋体" w:hAnsi="Times New Roman" w:cs="Times New Roman"/>
          <w:rPrChange w:id="2282" w:author="ZhuMeng" w:date="2023-10-12T15:47:00Z">
            <w:rPr/>
          </w:rPrChange>
        </w:rPr>
        <w:t>)</w:t>
      </w:r>
      <w:r w:rsidRPr="006A3F35">
        <w:rPr>
          <w:rFonts w:ascii="Times New Roman" w:eastAsia="宋体" w:hAnsi="Times New Roman" w:cs="Times New Roman"/>
          <w:rPrChange w:id="2283" w:author="ZhuMeng" w:date="2023-10-12T15:47:00Z">
            <w:rPr/>
          </w:rPrChange>
        </w:rPr>
        <w:t>，</w:t>
      </w:r>
      <w:ins w:id="2284" w:author="ZhuMeng" w:date="2023-10-12T15:22:00Z">
        <w:r w:rsidRPr="006A3F35">
          <w:rPr>
            <w:rFonts w:ascii="Times New Roman" w:eastAsia="宋体" w:hAnsi="Times New Roman" w:cs="Times New Roman" w:hint="eastAsia"/>
            <w:rPrChange w:id="2285" w:author="ZhuMeng" w:date="2023-10-12T15:47:00Z">
              <w:rPr>
                <w:rFonts w:ascii="Times New Roman" w:hAnsi="Times New Roman" w:cs="Times New Roman" w:hint="eastAsia"/>
              </w:rPr>
            </w:rPrChange>
          </w:rPr>
          <w:t>由于</w:t>
        </w:r>
      </w:ins>
      <w:del w:id="2286" w:author="ZhuMeng" w:date="2023-10-12T15:22:00Z">
        <w:r w:rsidRPr="006A3F35" w:rsidDel="006858EF">
          <w:rPr>
            <w:rFonts w:ascii="Times New Roman" w:eastAsia="宋体" w:hAnsi="Times New Roman" w:cs="Times New Roman"/>
            <w:rPrChange w:id="2287" w:author="ZhuMeng" w:date="2023-10-12T15:47:00Z">
              <w:rPr/>
            </w:rPrChange>
          </w:rPr>
          <w:delText>以及</w:delText>
        </w:r>
      </w:del>
      <w:r w:rsidRPr="006A3F35">
        <w:rPr>
          <w:rFonts w:ascii="Times New Roman" w:eastAsia="宋体" w:hAnsi="Times New Roman" w:cs="Times New Roman"/>
          <w:rPrChange w:id="2288" w:author="ZhuMeng" w:date="2023-10-12T15:47:00Z">
            <w:rPr/>
          </w:rPrChange>
        </w:rPr>
        <w:t>人民日益增长的政治参与需求与政府治理方式不匹配</w:t>
      </w:r>
      <w:ins w:id="2289" w:author="ZhuMeng" w:date="2023-10-12T15:22:00Z">
        <w:r w:rsidRPr="006A3F35">
          <w:rPr>
            <w:rFonts w:ascii="Times New Roman" w:eastAsia="宋体" w:hAnsi="Times New Roman" w:cs="Times New Roman" w:hint="eastAsia"/>
            <w:rPrChange w:id="2290" w:author="ZhuMeng" w:date="2023-10-12T15:47:00Z">
              <w:rPr>
                <w:rFonts w:ascii="Times New Roman" w:hAnsi="Times New Roman" w:cs="Times New Roman" w:hint="eastAsia"/>
              </w:rPr>
            </w:rPrChange>
          </w:rPr>
          <w:t>所导致的参与爆炸</w:t>
        </w:r>
      </w:ins>
      <w:del w:id="2291" w:author="ZhuMeng" w:date="2023-10-12T15:22:00Z">
        <w:r w:rsidRPr="006A3F35" w:rsidDel="00274FB5">
          <w:rPr>
            <w:rFonts w:ascii="Times New Roman" w:eastAsia="宋体" w:hAnsi="Times New Roman" w:cs="Times New Roman"/>
            <w:rPrChange w:id="2292" w:author="ZhuMeng" w:date="2023-10-12T15:47:00Z">
              <w:rPr/>
            </w:rPrChange>
          </w:rPr>
          <w:delText>等问题</w:delText>
        </w:r>
      </w:del>
      <w:r w:rsidRPr="006A3F35">
        <w:rPr>
          <w:rFonts w:ascii="Times New Roman" w:eastAsia="宋体" w:hAnsi="Times New Roman" w:cs="Times New Roman"/>
          <w:rPrChange w:id="2293" w:author="ZhuMeng" w:date="2023-10-12T15:47:00Z">
            <w:rPr/>
          </w:rPrChange>
        </w:rPr>
        <w:t>(</w:t>
      </w:r>
      <w:r w:rsidRPr="006A3F35">
        <w:rPr>
          <w:rFonts w:ascii="Times New Roman" w:eastAsia="宋体" w:hAnsi="Times New Roman" w:cs="Times New Roman"/>
          <w:rPrChange w:id="2294" w:author="ZhuMeng" w:date="2023-10-12T15:47:00Z">
            <w:rPr/>
          </w:rPrChange>
        </w:rPr>
        <w:fldChar w:fldCharType="begin"/>
      </w:r>
      <w:r w:rsidRPr="006A3F35">
        <w:rPr>
          <w:rFonts w:ascii="Times New Roman" w:eastAsia="宋体" w:hAnsi="Times New Roman" w:cs="Times New Roman"/>
          <w:rPrChange w:id="2295" w:author="ZhuMeng" w:date="2023-10-12T15:47:00Z">
            <w:rPr/>
          </w:rPrChange>
        </w:rPr>
        <w:instrText xml:space="preserve"> HYPERLINK \l "ref-HaoYuQingCheYue2011" \h </w:instrText>
      </w:r>
      <w:r w:rsidRPr="00595FE8">
        <w:rPr>
          <w:rFonts w:ascii="Times New Roman" w:eastAsia="宋体" w:hAnsi="Times New Roman" w:cs="Times New Roman"/>
        </w:rPr>
      </w:r>
      <w:r w:rsidRPr="006A3F35">
        <w:rPr>
          <w:rFonts w:ascii="Times New Roman" w:eastAsia="宋体" w:hAnsi="Times New Roman" w:cs="Times New Roman"/>
          <w:rPrChange w:id="2296" w:author="ZhuMeng" w:date="2023-10-12T15:47:00Z">
            <w:rPr>
              <w:rStyle w:val="af0"/>
            </w:rPr>
          </w:rPrChange>
        </w:rPr>
        <w:fldChar w:fldCharType="separate"/>
      </w:r>
      <w:r w:rsidRPr="006A3F35">
        <w:rPr>
          <w:rStyle w:val="af0"/>
          <w:rFonts w:ascii="Times New Roman" w:eastAsia="宋体" w:hAnsi="Times New Roman" w:cs="Times New Roman"/>
          <w:rPrChange w:id="2297" w:author="ZhuMeng" w:date="2023-10-12T15:47:00Z">
            <w:rPr>
              <w:rStyle w:val="af0"/>
            </w:rPr>
          </w:rPrChange>
        </w:rPr>
        <w:t>郝宇青</w:t>
      </w:r>
      <w:r w:rsidRPr="006A3F35">
        <w:rPr>
          <w:rStyle w:val="af0"/>
          <w:rFonts w:ascii="Times New Roman" w:eastAsia="宋体" w:hAnsi="Times New Roman" w:cs="Times New Roman"/>
          <w:rPrChange w:id="2298" w:author="ZhuMeng" w:date="2023-10-12T15:47:00Z">
            <w:rPr>
              <w:rStyle w:val="af0"/>
            </w:rPr>
          </w:rPrChange>
        </w:rPr>
        <w:t xml:space="preserve"> &amp; </w:t>
      </w:r>
      <w:r w:rsidRPr="006A3F35">
        <w:rPr>
          <w:rStyle w:val="af0"/>
          <w:rFonts w:ascii="Times New Roman" w:eastAsia="宋体" w:hAnsi="Times New Roman" w:cs="Times New Roman"/>
          <w:rPrChange w:id="2299" w:author="ZhuMeng" w:date="2023-10-12T15:47:00Z">
            <w:rPr>
              <w:rStyle w:val="af0"/>
            </w:rPr>
          </w:rPrChange>
        </w:rPr>
        <w:t>车跃</w:t>
      </w:r>
      <w:r w:rsidRPr="006A3F35">
        <w:rPr>
          <w:rStyle w:val="af0"/>
          <w:rFonts w:ascii="Times New Roman" w:eastAsia="宋体" w:hAnsi="Times New Roman" w:cs="Times New Roman"/>
          <w:rPrChange w:id="2300" w:author="ZhuMeng" w:date="2023-10-12T15:47:00Z">
            <w:rPr>
              <w:rStyle w:val="af0"/>
            </w:rPr>
          </w:rPrChange>
        </w:rPr>
        <w:t>, 2011</w:t>
      </w:r>
      <w:r w:rsidRPr="006A3F35">
        <w:rPr>
          <w:rStyle w:val="af0"/>
          <w:rFonts w:ascii="Times New Roman" w:eastAsia="宋体" w:hAnsi="Times New Roman" w:cs="Times New Roman"/>
          <w:rPrChange w:id="2301" w:author="ZhuMeng" w:date="2023-10-12T15:47:00Z">
            <w:rPr>
              <w:rStyle w:val="af0"/>
            </w:rPr>
          </w:rPrChange>
        </w:rPr>
        <w:fldChar w:fldCharType="end"/>
      </w:r>
      <w:r w:rsidRPr="006A3F35">
        <w:rPr>
          <w:rFonts w:ascii="Times New Roman" w:eastAsia="宋体" w:hAnsi="Times New Roman" w:cs="Times New Roman"/>
          <w:rPrChange w:id="2302" w:author="ZhuMeng" w:date="2023-10-12T15:47:00Z">
            <w:rPr/>
          </w:rPrChange>
        </w:rPr>
        <w:t>)</w:t>
      </w:r>
      <w:r w:rsidRPr="006A3F35">
        <w:rPr>
          <w:rFonts w:ascii="Times New Roman" w:eastAsia="宋体" w:hAnsi="Times New Roman" w:cs="Times New Roman"/>
          <w:rPrChange w:id="2303" w:author="ZhuMeng" w:date="2023-10-12T15:47:00Z">
            <w:rPr/>
          </w:rPrChange>
        </w:rPr>
        <w:t>，</w:t>
      </w:r>
      <w:ins w:id="2304" w:author="ZhuMeng" w:date="2023-10-12T15:22:00Z">
        <w:r w:rsidRPr="006A3F35">
          <w:rPr>
            <w:rFonts w:ascii="Times New Roman" w:eastAsia="宋体" w:hAnsi="Times New Roman" w:cs="Times New Roman" w:hint="eastAsia"/>
            <w:rPrChange w:id="2305" w:author="ZhuMeng" w:date="2023-10-12T15:47:00Z">
              <w:rPr>
                <w:rFonts w:ascii="Times New Roman" w:hAnsi="Times New Roman" w:cs="Times New Roman" w:hint="eastAsia"/>
              </w:rPr>
            </w:rPrChange>
          </w:rPr>
          <w:t>这些</w:t>
        </w:r>
      </w:ins>
      <w:r w:rsidRPr="006A3F35">
        <w:rPr>
          <w:rFonts w:ascii="Times New Roman" w:eastAsia="宋体" w:hAnsi="Times New Roman" w:cs="Times New Roman"/>
          <w:rPrChange w:id="2306" w:author="ZhuMeng" w:date="2023-10-12T15:47:00Z">
            <w:rPr/>
          </w:rPrChange>
        </w:rPr>
        <w:t>都成为当代中国社会急需</w:t>
      </w:r>
      <w:ins w:id="2307" w:author="ZhuMeng" w:date="2023-10-12T15:22:00Z">
        <w:r w:rsidRPr="006A3F35">
          <w:rPr>
            <w:rFonts w:ascii="Times New Roman" w:eastAsia="宋体" w:hAnsi="Times New Roman" w:cs="Times New Roman" w:hint="eastAsia"/>
            <w:rPrChange w:id="2308" w:author="ZhuMeng" w:date="2023-10-12T15:47:00Z">
              <w:rPr>
                <w:rFonts w:ascii="Times New Roman" w:hAnsi="Times New Roman" w:cs="Times New Roman" w:hint="eastAsia"/>
              </w:rPr>
            </w:rPrChange>
          </w:rPr>
          <w:t>解决</w:t>
        </w:r>
      </w:ins>
      <w:del w:id="2309" w:author="ZhuMeng" w:date="2023-10-12T15:22:00Z">
        <w:r w:rsidRPr="006A3F35" w:rsidDel="00274FB5">
          <w:rPr>
            <w:rFonts w:ascii="Times New Roman" w:eastAsia="宋体" w:hAnsi="Times New Roman" w:cs="Times New Roman"/>
            <w:rPrChange w:id="2310" w:author="ZhuMeng" w:date="2023-10-12T15:47:00Z">
              <w:rPr/>
            </w:rPrChange>
          </w:rPr>
          <w:delText>关注</w:delText>
        </w:r>
      </w:del>
      <w:r w:rsidRPr="006A3F35">
        <w:rPr>
          <w:rFonts w:ascii="Times New Roman" w:eastAsia="宋体" w:hAnsi="Times New Roman" w:cs="Times New Roman"/>
          <w:rPrChange w:id="2311" w:author="ZhuMeng" w:date="2023-10-12T15:47:00Z">
            <w:rPr/>
          </w:rPrChange>
        </w:rPr>
        <w:t>的问题。</w:t>
      </w:r>
      <w:r w:rsidRPr="006A3F35">
        <w:rPr>
          <w:rFonts w:ascii="Times New Roman" w:eastAsia="宋体" w:hAnsi="Times New Roman" w:cs="Times New Roman"/>
          <w:rPrChange w:id="2312" w:author="ZhuMeng" w:date="2023-10-12T15:47:00Z">
            <w:rPr/>
          </w:rPrChange>
        </w:rPr>
        <w:t xml:space="preserve"> </w:t>
      </w:r>
      <w:r w:rsidRPr="006A3F35">
        <w:rPr>
          <w:rFonts w:ascii="Times New Roman" w:eastAsia="宋体" w:hAnsi="Times New Roman" w:cs="Times New Roman"/>
          <w:rPrChange w:id="2313" w:author="ZhuMeng" w:date="2023-10-12T15:47:00Z">
            <w:rPr/>
          </w:rPrChange>
        </w:rPr>
        <w:t>如处理不当，极易造成民众情绪激化，甚至演变成恶性群体事件，损害社会稳定，威胁正常</w:t>
      </w:r>
      <w:ins w:id="2314" w:author="ZhuMeng" w:date="2023-10-12T15:22:00Z">
        <w:r w:rsidRPr="006A3F35">
          <w:rPr>
            <w:rFonts w:ascii="Times New Roman" w:eastAsia="宋体" w:hAnsi="Times New Roman" w:cs="Times New Roman" w:hint="eastAsia"/>
            <w:rPrChange w:id="2315" w:author="ZhuMeng" w:date="2023-10-12T15:47:00Z">
              <w:rPr>
                <w:rFonts w:ascii="Times New Roman" w:hAnsi="Times New Roman" w:cs="Times New Roman" w:hint="eastAsia"/>
              </w:rPr>
            </w:rPrChange>
          </w:rPr>
          <w:t>的</w:t>
        </w:r>
      </w:ins>
      <w:r w:rsidRPr="006A3F35">
        <w:rPr>
          <w:rFonts w:ascii="Times New Roman" w:eastAsia="宋体" w:hAnsi="Times New Roman" w:cs="Times New Roman"/>
          <w:rPrChange w:id="2316" w:author="ZhuMeng" w:date="2023-10-12T15:47:00Z">
            <w:rPr/>
          </w:rPrChange>
        </w:rPr>
        <w:t>政治经济秩序。</w:t>
      </w:r>
    </w:p>
    <w:p w14:paraId="0B8BF27A" w14:textId="77777777" w:rsidR="0067268E" w:rsidRPr="006A3F35" w:rsidRDefault="0067268E" w:rsidP="00FD1F70">
      <w:pPr>
        <w:pStyle w:val="a0"/>
        <w:spacing w:line="360" w:lineRule="auto"/>
        <w:jc w:val="both"/>
        <w:rPr>
          <w:rFonts w:ascii="Times New Roman" w:eastAsia="宋体" w:hAnsi="Times New Roman" w:cs="Times New Roman"/>
          <w:rPrChange w:id="2317" w:author="ZhuMeng" w:date="2023-10-12T15:47:00Z">
            <w:rPr/>
          </w:rPrChange>
        </w:rPr>
        <w:pPrChange w:id="2318" w:author="ZhuMeng" w:date="2023-10-13T09:17:00Z">
          <w:pPr>
            <w:pStyle w:val="a0"/>
          </w:pPr>
        </w:pPrChange>
      </w:pPr>
      <w:r w:rsidRPr="006A3F35">
        <w:rPr>
          <w:rFonts w:ascii="Times New Roman" w:eastAsia="宋体" w:hAnsi="Times New Roman" w:cs="Times New Roman"/>
          <w:rPrChange w:id="2319" w:author="ZhuMeng" w:date="2023-10-12T15:47:00Z">
            <w:rPr/>
          </w:rPrChange>
        </w:rPr>
        <w:t>然而，这些问题的产生很大程度上与语言距离和语言区隔密切相关，语言具有强烈的社会识别功能，对于打破群体隔阂，促进社会公众的心理融合具有重要作用。</w:t>
      </w:r>
      <w:del w:id="2320" w:author="ZhuMeng" w:date="2023-10-13T10:54:00Z">
        <w:r w:rsidRPr="006A3F35" w:rsidDel="00495D0E">
          <w:rPr>
            <w:rFonts w:ascii="Times New Roman" w:eastAsia="宋体" w:hAnsi="Times New Roman" w:cs="Times New Roman"/>
            <w:rPrChange w:id="2321" w:author="ZhuMeng" w:date="2023-10-12T15:47:00Z">
              <w:rPr/>
            </w:rPrChange>
          </w:rPr>
          <w:delText xml:space="preserve"> </w:delText>
        </w:r>
      </w:del>
      <w:r w:rsidRPr="006A3F35">
        <w:rPr>
          <w:rFonts w:ascii="Times New Roman" w:eastAsia="宋体" w:hAnsi="Times New Roman" w:cs="Times New Roman"/>
          <w:rPrChange w:id="2322" w:author="ZhuMeng" w:date="2023-10-12T15:47:00Z">
            <w:rPr/>
          </w:rPrChange>
        </w:rPr>
        <w:t>上述问题迫切需要国民加快融入主流社会的速度，这就要求其具备较好的沟通能力和</w:t>
      </w:r>
      <w:del w:id="2323" w:author="ZhuMeng" w:date="2023-10-12T15:23:00Z">
        <w:r w:rsidRPr="006A3F35" w:rsidDel="00A41634">
          <w:rPr>
            <w:rFonts w:ascii="Times New Roman" w:eastAsia="宋体" w:hAnsi="Times New Roman" w:cs="Times New Roman"/>
            <w:rPrChange w:id="2324" w:author="ZhuMeng" w:date="2023-10-12T15:47:00Z">
              <w:rPr/>
            </w:rPrChange>
          </w:rPr>
          <w:delText>较高的</w:delText>
        </w:r>
      </w:del>
      <w:r w:rsidRPr="006A3F35">
        <w:rPr>
          <w:rFonts w:ascii="Times New Roman" w:eastAsia="宋体" w:hAnsi="Times New Roman" w:cs="Times New Roman"/>
          <w:rPrChange w:id="2325" w:author="ZhuMeng" w:date="2023-10-12T15:47:00Z">
            <w:rPr/>
          </w:rPrChange>
        </w:rPr>
        <w:t>语言文字应用水</w:t>
      </w:r>
      <w:r w:rsidRPr="006A3F35">
        <w:rPr>
          <w:rFonts w:ascii="Times New Roman" w:eastAsia="宋体" w:hAnsi="Times New Roman" w:cs="Times New Roman"/>
          <w:rPrChange w:id="2326" w:author="ZhuMeng" w:date="2023-10-12T15:47:00Z">
            <w:rPr/>
          </w:rPrChange>
        </w:rPr>
        <w:lastRenderedPageBreak/>
        <w:t>平。</w:t>
      </w:r>
      <w:del w:id="2327" w:author="ZhuMeng" w:date="2023-10-13T10:54:00Z">
        <w:r w:rsidRPr="006A3F35" w:rsidDel="00495D0E">
          <w:rPr>
            <w:rFonts w:ascii="Times New Roman" w:eastAsia="宋体" w:hAnsi="Times New Roman" w:cs="Times New Roman"/>
            <w:rPrChange w:id="2328" w:author="ZhuMeng" w:date="2023-10-12T15:47:00Z">
              <w:rPr/>
            </w:rPrChange>
          </w:rPr>
          <w:delText xml:space="preserve"> </w:delText>
        </w:r>
      </w:del>
      <w:r w:rsidRPr="006A3F35">
        <w:rPr>
          <w:rFonts w:ascii="Times New Roman" w:eastAsia="宋体" w:hAnsi="Times New Roman" w:cs="Times New Roman"/>
          <w:rPrChange w:id="2329" w:author="ZhuMeng" w:date="2023-10-12T15:47:00Z">
            <w:rPr/>
          </w:rPrChange>
        </w:rPr>
        <w:t>我国语言治理也</w:t>
      </w:r>
      <w:ins w:id="2330" w:author="ZhuMeng" w:date="2023-10-12T15:25:00Z">
        <w:r w:rsidRPr="006A3F35">
          <w:rPr>
            <w:rFonts w:ascii="Times New Roman" w:eastAsia="宋体" w:hAnsi="Times New Roman" w:cs="Times New Roman" w:hint="eastAsia"/>
            <w:rPrChange w:id="2331" w:author="ZhuMeng" w:date="2023-10-12T15:47:00Z">
              <w:rPr>
                <w:rFonts w:ascii="Times New Roman" w:hAnsi="Times New Roman" w:cs="Times New Roman" w:hint="eastAsia"/>
              </w:rPr>
            </w:rPrChange>
          </w:rPr>
          <w:t>由此</w:t>
        </w:r>
      </w:ins>
      <w:del w:id="2332" w:author="ZhuMeng" w:date="2023-10-12T15:25:00Z">
        <w:r w:rsidRPr="006A3F35" w:rsidDel="00D87802">
          <w:rPr>
            <w:rFonts w:ascii="Times New Roman" w:eastAsia="宋体" w:hAnsi="Times New Roman" w:cs="Times New Roman"/>
            <w:rPrChange w:id="2333" w:author="ZhuMeng" w:date="2023-10-12T15:47:00Z">
              <w:rPr/>
            </w:rPrChange>
          </w:rPr>
          <w:delText>因此</w:delText>
        </w:r>
      </w:del>
      <w:r w:rsidRPr="006A3F35">
        <w:rPr>
          <w:rFonts w:ascii="Times New Roman" w:eastAsia="宋体" w:hAnsi="Times New Roman" w:cs="Times New Roman"/>
          <w:rPrChange w:id="2334" w:author="ZhuMeng" w:date="2023-10-12T15:47:00Z">
            <w:rPr/>
          </w:rPrChange>
        </w:rPr>
        <w:t>借助</w:t>
      </w:r>
      <w:ins w:id="2335" w:author="ZhuMeng" w:date="2023-10-12T15:25:00Z">
        <w:r w:rsidRPr="006A3F35">
          <w:rPr>
            <w:rFonts w:ascii="Times New Roman" w:eastAsia="宋体" w:hAnsi="Times New Roman" w:cs="Times New Roman" w:hint="eastAsia"/>
            <w:rPrChange w:id="2336" w:author="ZhuMeng" w:date="2023-10-12T15:47:00Z">
              <w:rPr>
                <w:rFonts w:ascii="Times New Roman" w:hAnsi="Times New Roman" w:cs="Times New Roman" w:hint="eastAsia"/>
              </w:rPr>
            </w:rPrChange>
          </w:rPr>
          <w:t>上述</w:t>
        </w:r>
      </w:ins>
      <w:del w:id="2337" w:author="ZhuMeng" w:date="2023-10-12T15:25:00Z">
        <w:r w:rsidRPr="006A3F35" w:rsidDel="00026F64">
          <w:rPr>
            <w:rFonts w:ascii="Times New Roman" w:eastAsia="宋体" w:hAnsi="Times New Roman" w:cs="Times New Roman"/>
            <w:rPrChange w:id="2338" w:author="ZhuMeng" w:date="2023-10-12T15:47:00Z">
              <w:rPr/>
            </w:rPrChange>
          </w:rPr>
          <w:delText>以上</w:delText>
        </w:r>
      </w:del>
      <w:r w:rsidRPr="006A3F35">
        <w:rPr>
          <w:rFonts w:ascii="Times New Roman" w:eastAsia="宋体" w:hAnsi="Times New Roman" w:cs="Times New Roman"/>
          <w:rPrChange w:id="2339" w:author="ZhuMeng" w:date="2023-10-12T15:47:00Z">
            <w:rPr/>
          </w:rPrChange>
        </w:rPr>
        <w:t>三种实施途径</w:t>
      </w:r>
      <w:del w:id="2340" w:author="ZhuMeng" w:date="2023-10-12T15:24:00Z">
        <w:r w:rsidRPr="006A3F35" w:rsidDel="00722F6A">
          <w:rPr>
            <w:rFonts w:ascii="Times New Roman" w:eastAsia="宋体" w:hAnsi="Times New Roman" w:cs="Times New Roman"/>
            <w:rPrChange w:id="2341" w:author="ZhuMeng" w:date="2023-10-12T15:47:00Z">
              <w:rPr/>
            </w:rPrChange>
          </w:rPr>
          <w:delText>，呈现出了独特的治理面貌</w:delText>
        </w:r>
      </w:del>
      <w:ins w:id="2342" w:author="ZhuMeng" w:date="2023-10-12T15:24:00Z">
        <w:r w:rsidRPr="006A3F35">
          <w:rPr>
            <w:rFonts w:ascii="Times New Roman" w:eastAsia="宋体" w:hAnsi="Times New Roman" w:cs="Times New Roman" w:hint="eastAsia"/>
            <w:rPrChange w:id="2343" w:author="ZhuMeng" w:date="2023-10-12T15:47:00Z">
              <w:rPr>
                <w:rFonts w:ascii="Times New Roman" w:hAnsi="Times New Roman" w:cs="Times New Roman" w:hint="eastAsia"/>
              </w:rPr>
            </w:rPrChange>
          </w:rPr>
          <w:t>，丰富了</w:t>
        </w:r>
      </w:ins>
      <w:ins w:id="2344" w:author="ZhuMeng" w:date="2023-10-12T15:25:00Z">
        <w:r w:rsidRPr="006A3F35">
          <w:rPr>
            <w:rFonts w:ascii="Times New Roman" w:eastAsia="宋体" w:hAnsi="Times New Roman" w:cs="Times New Roman" w:hint="eastAsia"/>
            <w:rPrChange w:id="2345" w:author="ZhuMeng" w:date="2023-10-12T15:47:00Z">
              <w:rPr>
                <w:rFonts w:ascii="Times New Roman" w:hAnsi="Times New Roman" w:cs="Times New Roman" w:hint="eastAsia"/>
              </w:rPr>
            </w:rPrChange>
          </w:rPr>
          <w:t>语言</w:t>
        </w:r>
      </w:ins>
      <w:ins w:id="2346" w:author="ZhuMeng" w:date="2023-10-12T15:24:00Z">
        <w:r w:rsidRPr="006A3F35">
          <w:rPr>
            <w:rFonts w:ascii="Times New Roman" w:eastAsia="宋体" w:hAnsi="Times New Roman" w:cs="Times New Roman" w:hint="eastAsia"/>
            <w:rPrChange w:id="2347" w:author="ZhuMeng" w:date="2023-10-12T15:47:00Z">
              <w:rPr>
                <w:rFonts w:ascii="Times New Roman" w:hAnsi="Times New Roman" w:cs="Times New Roman" w:hint="eastAsia"/>
              </w:rPr>
            </w:rPrChange>
          </w:rPr>
          <w:t>在新时代国家治理体系中的应用场景，呈现出了独特的治理面貌</w:t>
        </w:r>
      </w:ins>
      <w:r w:rsidRPr="006A3F35">
        <w:rPr>
          <w:rFonts w:ascii="Times New Roman" w:eastAsia="宋体" w:hAnsi="Times New Roman" w:cs="Times New Roman"/>
          <w:rPrChange w:id="2348" w:author="ZhuMeng" w:date="2023-10-12T15:47:00Z">
            <w:rPr/>
          </w:rPrChange>
        </w:rPr>
        <w:t>。</w:t>
      </w:r>
    </w:p>
    <w:p w14:paraId="12E1E2E0" w14:textId="7EF08D29" w:rsidR="0067268E" w:rsidRPr="006A3F35" w:rsidRDefault="0067268E" w:rsidP="00FD1F70">
      <w:pPr>
        <w:pStyle w:val="2"/>
        <w:spacing w:line="360" w:lineRule="auto"/>
        <w:ind w:firstLine="489"/>
        <w:jc w:val="both"/>
        <w:rPr>
          <w:rFonts w:ascii="Times New Roman" w:eastAsia="宋体" w:hAnsi="Times New Roman" w:cs="Times New Roman"/>
          <w:rPrChange w:id="2349" w:author="ZhuMeng" w:date="2023-10-12T15:47:00Z">
            <w:rPr/>
          </w:rPrChange>
        </w:rPr>
        <w:pPrChange w:id="2350" w:author="ZhuMeng" w:date="2023-10-13T09:17:00Z">
          <w:pPr>
            <w:pStyle w:val="2"/>
            <w:ind w:firstLine="489"/>
          </w:pPr>
        </w:pPrChange>
      </w:pPr>
      <w:bookmarkStart w:id="2351" w:name="城市治理"/>
      <w:r w:rsidRPr="006A3F35">
        <w:rPr>
          <w:rFonts w:ascii="Times New Roman" w:eastAsia="宋体" w:hAnsi="Times New Roman" w:cs="Times New Roman"/>
          <w:rPrChange w:id="2352" w:author="ZhuMeng" w:date="2023-10-12T15:47:00Z">
            <w:rPr/>
          </w:rPrChange>
        </w:rPr>
        <w:t>城市治理</w:t>
      </w:r>
    </w:p>
    <w:p w14:paraId="7EC979D2" w14:textId="76302A50" w:rsidR="0067268E" w:rsidRPr="006A3F35" w:rsidRDefault="0067268E" w:rsidP="00FD1F70">
      <w:pPr>
        <w:pStyle w:val="FirstParagraph"/>
        <w:spacing w:line="360" w:lineRule="auto"/>
        <w:jc w:val="both"/>
        <w:rPr>
          <w:rFonts w:ascii="Times New Roman" w:eastAsia="宋体" w:hAnsi="Times New Roman" w:cs="Times New Roman"/>
          <w:rPrChange w:id="2353" w:author="ZhuMeng" w:date="2023-10-12T15:47:00Z">
            <w:rPr/>
          </w:rPrChange>
        </w:rPr>
        <w:pPrChange w:id="2354" w:author="ZhuMeng" w:date="2023-10-13T09:17:00Z">
          <w:pPr>
            <w:pStyle w:val="FirstParagraph"/>
          </w:pPr>
        </w:pPrChange>
      </w:pPr>
      <w:ins w:id="2355" w:author="2021213554" w:date="2023-10-11T14:08:00Z">
        <w:del w:id="2356" w:author="ZhuMeng" w:date="2023-10-12T15:25:00Z">
          <w:r w:rsidRPr="006A3F35" w:rsidDel="006566D3">
            <w:rPr>
              <w:rFonts w:ascii="Times New Roman" w:eastAsia="宋体" w:hAnsi="Times New Roman" w:cs="Times New Roman" w:hint="eastAsia"/>
              <w:rPrChange w:id="2357" w:author="ZhuMeng" w:date="2023-10-12T15:47:00Z">
                <w:rPr>
                  <w:rFonts w:hint="eastAsia"/>
                </w:rPr>
              </w:rPrChange>
            </w:rPr>
            <w:delText>城市</w:delText>
          </w:r>
        </w:del>
      </w:ins>
      <w:ins w:id="2358" w:author="2021213554" w:date="2023-10-11T14:09:00Z">
        <w:del w:id="2359" w:author="ZhuMeng" w:date="2023-10-12T15:25:00Z">
          <w:r w:rsidRPr="006A3F35" w:rsidDel="006566D3">
            <w:rPr>
              <w:rFonts w:ascii="Times New Roman" w:eastAsia="宋体" w:hAnsi="Times New Roman" w:cs="Times New Roman" w:hint="eastAsia"/>
              <w:rPrChange w:id="2360" w:author="ZhuMeng" w:date="2023-10-12T15:47:00Z">
                <w:rPr>
                  <w:rFonts w:hint="eastAsia"/>
                </w:rPr>
              </w:rPrChange>
            </w:rPr>
            <w:delText>个体层面</w:delText>
          </w:r>
        </w:del>
      </w:ins>
      <w:ins w:id="2361" w:author="2021213554" w:date="2023-10-11T14:08:00Z">
        <w:del w:id="2362" w:author="ZhuMeng" w:date="2023-10-12T15:25:00Z">
          <w:r w:rsidRPr="006A3F35" w:rsidDel="006566D3">
            <w:rPr>
              <w:rFonts w:ascii="Times New Roman" w:eastAsia="宋体" w:hAnsi="Times New Roman" w:cs="Times New Roman"/>
              <w:rPrChange w:id="2363" w:author="ZhuMeng" w:date="2023-10-12T15:47:00Z">
                <w:rPr/>
              </w:rPrChange>
            </w:rPr>
            <w:br/>
          </w:r>
        </w:del>
      </w:ins>
      <w:r w:rsidRPr="006A3F35">
        <w:rPr>
          <w:rFonts w:ascii="Times New Roman" w:eastAsia="宋体" w:hAnsi="Times New Roman" w:cs="Times New Roman"/>
          <w:rPrChange w:id="2364" w:author="ZhuMeng" w:date="2023-10-12T15:47:00Z">
            <w:rPr/>
          </w:rPrChange>
        </w:rPr>
        <w:t>在新时期国家治理与城市治理理念的推动下，城市语言治理能力现代化逐步成为城市研究的新任务。</w:t>
      </w:r>
      <w:del w:id="2365" w:author="ZhuMeng" w:date="2023-10-13T10:54:00Z">
        <w:r w:rsidRPr="006A3F35" w:rsidDel="00510186">
          <w:rPr>
            <w:rFonts w:ascii="Times New Roman" w:eastAsia="宋体" w:hAnsi="Times New Roman" w:cs="Times New Roman"/>
            <w:rPrChange w:id="2366" w:author="ZhuMeng" w:date="2023-10-12T15:47:00Z">
              <w:rPr/>
            </w:rPrChange>
          </w:rPr>
          <w:delText xml:space="preserve"> </w:delText>
        </w:r>
      </w:del>
      <w:ins w:id="2367" w:author="ZhuMeng" w:date="2023-10-12T16:15:00Z">
        <w:r w:rsidRPr="0016690A">
          <w:rPr>
            <w:rFonts w:ascii="Times New Roman" w:eastAsia="宋体" w:hAnsi="Times New Roman" w:cs="Times New Roman"/>
          </w:rPr>
          <w:t>以往关于城市治理的研究主要聚焦于流动人口的社会融入问题</w:t>
        </w:r>
      </w:ins>
      <w:r w:rsidR="00510186">
        <w:rPr>
          <w:rFonts w:ascii="Times New Roman" w:eastAsia="宋体" w:hAnsi="Times New Roman" w:cs="Times New Roman"/>
        </w:rPr>
        <w:fldChar w:fldCharType="begin"/>
      </w:r>
      <w:r w:rsidR="00510186">
        <w:rPr>
          <w:rFonts w:ascii="Times New Roman" w:eastAsia="宋体" w:hAnsi="Times New Roman" w:cs="Times New Roman" w:hint="eastAsia"/>
        </w:rPr>
        <w:instrText xml:space="preserve"> ADDIN ZOTERO_ITEM CSL_CITATION {"citationID":"SAelAFfd","properties":{"formattedCitation":"(\\uc0\\u27494{}\\uc0\\u23567{}\\uc0\\u20891{} &amp; \\uc0\\u26472{}\\uc0\\u32461{}\\uc0\\u26519{}, 2014)","plainCitation":"(</w:instrText>
      </w:r>
      <w:r w:rsidR="00510186">
        <w:rPr>
          <w:rFonts w:ascii="Times New Roman" w:eastAsia="宋体" w:hAnsi="Times New Roman" w:cs="Times New Roman" w:hint="eastAsia"/>
        </w:rPr>
        <w:instrText>武小军</w:instrText>
      </w:r>
      <w:r w:rsidR="00510186">
        <w:rPr>
          <w:rFonts w:ascii="Times New Roman" w:eastAsia="宋体" w:hAnsi="Times New Roman" w:cs="Times New Roman" w:hint="eastAsia"/>
        </w:rPr>
        <w:instrText xml:space="preserve"> &amp; </w:instrText>
      </w:r>
      <w:r w:rsidR="00510186">
        <w:rPr>
          <w:rFonts w:ascii="Times New Roman" w:eastAsia="宋体" w:hAnsi="Times New Roman" w:cs="Times New Roman" w:hint="eastAsia"/>
        </w:rPr>
        <w:instrText>杨绍林</w:instrText>
      </w:r>
      <w:r w:rsidR="00510186">
        <w:rPr>
          <w:rFonts w:ascii="Times New Roman" w:eastAsia="宋体" w:hAnsi="Times New Roman" w:cs="Times New Roman" w:hint="eastAsia"/>
        </w:rPr>
        <w:instrText>, 2014)","noteIndex":0},"citationItems":[{"id":25624,"uris":["http://zotero.org/users/7401469/items/NC6WGQMB"],"itemData":{"id":25624,"type":"article-journal","abstract":"</w:instrText>
      </w:r>
      <w:r w:rsidR="00510186">
        <w:rPr>
          <w:rFonts w:ascii="Times New Roman" w:eastAsia="宋体" w:hAnsi="Times New Roman" w:cs="Times New Roman" w:hint="eastAsia"/>
        </w:rPr>
        <w:instrText>作为一种重要的社会现象</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返乡流动人口的语言面貌既遵循自身语言系统规律</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同时也有其显著的变化特征。通过对不同交际空间和交际人群的话语选择观察与定量分析</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本文认为</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返乡流动人口的话语选择以血缘、地缘和交际空间为重要参照标准</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血缘、地缘关系越近</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交际空间越私密和封闭</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则使用方言的比率就越高</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反之则降低。人口流动使得人们的语言能力和语言意识不断提高</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语码转换更加灵活</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形成了较高的对普通话的认同感</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在普通话与地域方言</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共存共融</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态势下</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普通话正逐步向地域方言渗透。</w:instrText>
      </w:r>
      <w:r w:rsidR="00510186">
        <w:rPr>
          <w:rFonts w:ascii="Times New Roman" w:eastAsia="宋体" w:hAnsi="Times New Roman" w:cs="Times New Roman" w:hint="eastAsia"/>
        </w:rPr>
        <w:instrText>","container-title":"</w:instrText>
      </w:r>
      <w:r w:rsidR="00510186">
        <w:rPr>
          <w:rFonts w:ascii="Times New Roman" w:eastAsia="宋体" w:hAnsi="Times New Roman" w:cs="Times New Roman" w:hint="eastAsia"/>
        </w:rPr>
        <w:instrText>语言文字应用</w:instrText>
      </w:r>
      <w:r w:rsidR="00510186">
        <w:rPr>
          <w:rFonts w:ascii="Times New Roman" w:eastAsia="宋体" w:hAnsi="Times New Roman" w:cs="Times New Roman" w:hint="eastAsia"/>
        </w:rPr>
        <w:instrText>","ISSN":"1003-5397","issue":"01, 01","language":"chinese","note":"Citation Key: WuXiaoJunYangShaoLin2014a","page":"94</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103","title":"</w:instrText>
      </w:r>
      <w:r w:rsidR="00510186">
        <w:rPr>
          <w:rFonts w:ascii="Times New Roman" w:eastAsia="宋体" w:hAnsi="Times New Roman" w:cs="Times New Roman" w:hint="eastAsia"/>
        </w:rPr>
        <w:instrText>返乡流动人口的语言选择与变化——基于交际空间的量化分析</w:instrText>
      </w:r>
      <w:r w:rsidR="00510186">
        <w:rPr>
          <w:rFonts w:ascii="Times New Roman" w:eastAsia="宋体" w:hAnsi="Times New Roman" w:cs="Times New Roman" w:hint="eastAsia"/>
        </w:rPr>
        <w:instrText>","author":[{"literal":"</w:instrText>
      </w:r>
      <w:r w:rsidR="00510186">
        <w:rPr>
          <w:rFonts w:ascii="Times New Roman" w:eastAsia="宋体" w:hAnsi="Times New Roman" w:cs="Times New Roman" w:hint="eastAsia"/>
        </w:rPr>
        <w:instrText>武小军</w:instrText>
      </w:r>
      <w:r w:rsidR="00510186">
        <w:rPr>
          <w:rFonts w:ascii="Times New Roman" w:eastAsia="宋体" w:hAnsi="Times New Roman" w:cs="Times New Roman" w:hint="eastAsia"/>
        </w:rPr>
        <w:instrText>"},{"literal":"</w:instrText>
      </w:r>
      <w:r w:rsidR="00510186">
        <w:rPr>
          <w:rFonts w:ascii="Times New Roman" w:eastAsia="宋体" w:hAnsi="Times New Roman" w:cs="Times New Roman" w:hint="eastAsia"/>
        </w:rPr>
        <w:instrText>杨绍林</w:instrText>
      </w:r>
      <w:r w:rsidR="00510186">
        <w:rPr>
          <w:rFonts w:ascii="Times New Roman" w:eastAsia="宋体" w:hAnsi="Times New Roman" w:cs="Times New Roman" w:hint="eastAsia"/>
        </w:rPr>
        <w:instrText>"}],"issued":{"date-parts":[["2014"]]},"citation-key":"WuXiaoJunYangShaoLin2014a"}}],"schema":"https://github.com/citation-style-language/schema/raw/master/csl-cita</w:instrText>
      </w:r>
      <w:r w:rsidR="00510186">
        <w:rPr>
          <w:rFonts w:ascii="Times New Roman" w:eastAsia="宋体" w:hAnsi="Times New Roman" w:cs="Times New Roman"/>
        </w:rPr>
        <w:instrText xml:space="preserve">tion.json"} </w:instrText>
      </w:r>
      <w:r w:rsidR="00510186">
        <w:rPr>
          <w:rFonts w:ascii="Times New Roman" w:eastAsia="宋体" w:hAnsi="Times New Roman" w:cs="Times New Roman"/>
        </w:rPr>
        <w:fldChar w:fldCharType="separate"/>
      </w:r>
      <w:r w:rsidR="00510186" w:rsidRPr="00510186">
        <w:rPr>
          <w:rFonts w:ascii="Times New Roman" w:hAnsi="Times New Roman" w:cs="Times New Roman"/>
        </w:rPr>
        <w:t>(</w:t>
      </w:r>
      <w:r w:rsidR="00510186" w:rsidRPr="00510186">
        <w:rPr>
          <w:rFonts w:ascii="Times New Roman" w:hAnsi="Times New Roman" w:cs="Times New Roman"/>
        </w:rPr>
        <w:t>武小军</w:t>
      </w:r>
      <w:r w:rsidR="00510186" w:rsidRPr="00510186">
        <w:rPr>
          <w:rFonts w:ascii="Times New Roman" w:hAnsi="Times New Roman" w:cs="Times New Roman"/>
        </w:rPr>
        <w:t xml:space="preserve"> &amp; </w:t>
      </w:r>
      <w:r w:rsidR="00510186" w:rsidRPr="00510186">
        <w:rPr>
          <w:rFonts w:ascii="Times New Roman" w:hAnsi="Times New Roman" w:cs="Times New Roman"/>
        </w:rPr>
        <w:t>杨绍林</w:t>
      </w:r>
      <w:r w:rsidR="00510186" w:rsidRPr="00510186">
        <w:rPr>
          <w:rFonts w:ascii="Times New Roman" w:hAnsi="Times New Roman" w:cs="Times New Roman"/>
        </w:rPr>
        <w:t>, 2014)</w:t>
      </w:r>
      <w:r w:rsidR="00510186">
        <w:rPr>
          <w:rFonts w:ascii="Times New Roman" w:eastAsia="宋体" w:hAnsi="Times New Roman" w:cs="Times New Roman"/>
        </w:rPr>
        <w:fldChar w:fldCharType="end"/>
      </w:r>
      <w:ins w:id="2368" w:author="ZhuMeng" w:date="2023-10-12T16:15:00Z">
        <w:r w:rsidRPr="0016690A">
          <w:rPr>
            <w:rFonts w:ascii="Times New Roman" w:eastAsia="宋体" w:hAnsi="Times New Roman" w:cs="Times New Roman"/>
          </w:rPr>
          <w:t>，</w:t>
        </w:r>
        <w:r>
          <w:rPr>
            <w:rFonts w:ascii="Times New Roman" w:eastAsia="宋体" w:hAnsi="Times New Roman" w:cs="Times New Roman" w:hint="eastAsia"/>
          </w:rPr>
          <w:t>强调语言在</w:t>
        </w:r>
      </w:ins>
      <w:ins w:id="2369" w:author="ZhuMeng" w:date="2023-10-12T18:36:00Z">
        <w:r>
          <w:rPr>
            <w:rFonts w:ascii="Times New Roman" w:eastAsia="宋体" w:hAnsi="Times New Roman" w:cs="Times New Roman" w:hint="eastAsia"/>
          </w:rPr>
          <w:t>个体</w:t>
        </w:r>
      </w:ins>
      <w:ins w:id="2370" w:author="ZhuMeng" w:date="2023-10-12T16:15:00Z">
        <w:r>
          <w:rPr>
            <w:rFonts w:ascii="Times New Roman" w:eastAsia="宋体" w:hAnsi="Times New Roman" w:cs="Times New Roman" w:hint="eastAsia"/>
          </w:rPr>
          <w:t>层面对</w:t>
        </w:r>
      </w:ins>
      <w:ins w:id="2371" w:author="ZhuMeng" w:date="2023-10-12T16:16:00Z">
        <w:r>
          <w:rPr>
            <w:rFonts w:ascii="Times New Roman" w:eastAsia="宋体" w:hAnsi="Times New Roman" w:cs="Times New Roman" w:hint="eastAsia"/>
          </w:rPr>
          <w:t>流动人口身份认同的影响</w:t>
        </w:r>
      </w:ins>
      <w:r w:rsidR="00510186">
        <w:rPr>
          <w:rFonts w:ascii="Times New Roman" w:eastAsia="宋体" w:hAnsi="Times New Roman" w:cs="Times New Roman"/>
        </w:rPr>
        <w:fldChar w:fldCharType="begin"/>
      </w:r>
      <w:r w:rsidR="00510186">
        <w:rPr>
          <w:rFonts w:ascii="Times New Roman" w:eastAsia="宋体" w:hAnsi="Times New Roman" w:cs="Times New Roman" w:hint="eastAsia"/>
        </w:rPr>
        <w:instrText xml:space="preserve"> ADDIN ZOTERO_ITEM CSL_CITATION {"citationID":"k7AWni4l","properties":{"formattedCitation":"(\\uc0\\u27494{}\\uc0\\u23567{}\\uc0\\u20891{}, 2020)","plainCitation":"(</w:instrText>
      </w:r>
      <w:r w:rsidR="00510186">
        <w:rPr>
          <w:rFonts w:ascii="Times New Roman" w:eastAsia="宋体" w:hAnsi="Times New Roman" w:cs="Times New Roman" w:hint="eastAsia"/>
        </w:rPr>
        <w:instrText>武小军</w:instrText>
      </w:r>
      <w:r w:rsidR="00510186">
        <w:rPr>
          <w:rFonts w:ascii="Times New Roman" w:eastAsia="宋体" w:hAnsi="Times New Roman" w:cs="Times New Roman" w:hint="eastAsia"/>
        </w:rPr>
        <w:instrText>, 2020)","noteIndex":0},"citationItems":[{"id":25622,"uris":["http://zotero.org/users/7401469/items/C97AQNGE"],"itemData":{"id":25622,"type":"article-journal","abstract":"</w:instrText>
      </w:r>
      <w:r w:rsidR="00510186">
        <w:rPr>
          <w:rFonts w:ascii="Times New Roman" w:eastAsia="宋体" w:hAnsi="Times New Roman" w:cs="Times New Roman" w:hint="eastAsia"/>
        </w:rPr>
        <w:instrText>当今城市语言研究的一个重要特征是将同质化的、无限开放的语言放入一个异质化的社会环境中</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考察并描写语言在此种环境中的变异特征。在这种思维模式下</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语言作为相对活跃的因素</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呈现出明显的动态特征</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而社会描述则相对被弱化。基于流动人口视角</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从其语言变异探究城市经济社会发展形成的动因</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流动人口出现的方言内部调整、向普通话趋同等反映出其顺应城市社会的语言角色定位</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深刻体现出</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市民化</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驱动下积极的语言适应行为</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城市社会在变革中却表现出诸多顺应不足</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城市认同与语言认同形成冲撞</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流动人口维持低水平普通话而无法形成语言的</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质变</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container-title":"</w:instrText>
      </w:r>
      <w:r w:rsidR="00510186">
        <w:rPr>
          <w:rFonts w:ascii="Times New Roman" w:eastAsia="宋体" w:hAnsi="Times New Roman" w:cs="Times New Roman" w:hint="eastAsia"/>
        </w:rPr>
        <w:instrText>陕西师范大学学报</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哲学社会科学版</w:instrText>
      </w:r>
      <w:r w:rsidR="00510186">
        <w:rPr>
          <w:rFonts w:ascii="Times New Roman" w:eastAsia="宋体" w:hAnsi="Times New Roman" w:cs="Times New Roman" w:hint="eastAsia"/>
        </w:rPr>
        <w:instrText>)","ISSN":"1672-4283","issue":"05","language":"chinese","note":"Citation Key: WuXiaoJun2020","page":"91</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99","title":"</w:instrText>
      </w:r>
      <w:r w:rsidR="00510186">
        <w:rPr>
          <w:rFonts w:ascii="Times New Roman" w:eastAsia="宋体" w:hAnsi="Times New Roman" w:cs="Times New Roman" w:hint="eastAsia"/>
        </w:rPr>
        <w:instrText>语言适应与社会顺应——语言视域下对流动人口“市民化”进程的思考</w:instrText>
      </w:r>
      <w:r w:rsidR="00510186">
        <w:rPr>
          <w:rFonts w:ascii="Times New Roman" w:eastAsia="宋体" w:hAnsi="Times New Roman" w:cs="Times New Roman" w:hint="eastAsia"/>
        </w:rPr>
        <w:instrText>","volume":"49","author":[{"literal":"</w:instrText>
      </w:r>
      <w:r w:rsidR="00510186">
        <w:rPr>
          <w:rFonts w:ascii="Times New Roman" w:eastAsia="宋体" w:hAnsi="Times New Roman" w:cs="Times New Roman" w:hint="eastAsia"/>
        </w:rPr>
        <w:instrText>武小军</w:instrText>
      </w:r>
      <w:r w:rsidR="00510186">
        <w:rPr>
          <w:rFonts w:ascii="Times New Roman" w:eastAsia="宋体" w:hAnsi="Times New Roman" w:cs="Times New Roman" w:hint="eastAsia"/>
        </w:rPr>
        <w:instrText xml:space="preserve">"}],"issued":{"date-parts":[["2020"]]},"citation-key":"WuXiaoJun2020"}}],"schema":"https://github.com/citation-style-language/schema/raw/master/csl-citation.json"} </w:instrText>
      </w:r>
      <w:r w:rsidR="00510186">
        <w:rPr>
          <w:rFonts w:ascii="Times New Roman" w:eastAsia="宋体" w:hAnsi="Times New Roman" w:cs="Times New Roman"/>
        </w:rPr>
        <w:fldChar w:fldCharType="separate"/>
      </w:r>
      <w:r w:rsidR="00510186" w:rsidRPr="00510186">
        <w:rPr>
          <w:rFonts w:ascii="Times New Roman" w:hAnsi="Times New Roman" w:cs="Times New Roman"/>
        </w:rPr>
        <w:t>(</w:t>
      </w:r>
      <w:r w:rsidR="00510186" w:rsidRPr="00510186">
        <w:rPr>
          <w:rFonts w:ascii="Times New Roman" w:hAnsi="Times New Roman" w:cs="Times New Roman"/>
        </w:rPr>
        <w:t>武小军</w:t>
      </w:r>
      <w:r w:rsidR="00510186" w:rsidRPr="00510186">
        <w:rPr>
          <w:rFonts w:ascii="Times New Roman" w:hAnsi="Times New Roman" w:cs="Times New Roman"/>
        </w:rPr>
        <w:t>, 2020)</w:t>
      </w:r>
      <w:r w:rsidR="00510186">
        <w:rPr>
          <w:rFonts w:ascii="Times New Roman" w:eastAsia="宋体" w:hAnsi="Times New Roman" w:cs="Times New Roman"/>
        </w:rPr>
        <w:fldChar w:fldCharType="end"/>
      </w:r>
      <w:ins w:id="2372" w:author="ZhuMeng" w:date="2023-10-12T16:16:00Z">
        <w:r>
          <w:rPr>
            <w:rFonts w:ascii="Times New Roman" w:eastAsia="宋体" w:hAnsi="Times New Roman" w:cs="Times New Roman" w:hint="eastAsia"/>
          </w:rPr>
          <w:t>，</w:t>
        </w:r>
      </w:ins>
      <w:ins w:id="2373" w:author="ZhuMeng" w:date="2023-10-12T16:15:00Z">
        <w:r>
          <w:rPr>
            <w:rFonts w:ascii="Times New Roman" w:eastAsia="宋体" w:hAnsi="Times New Roman" w:cs="Times New Roman" w:hint="eastAsia"/>
          </w:rPr>
          <w:t>忽视了语言</w:t>
        </w:r>
      </w:ins>
      <w:ins w:id="2374" w:author="ZhuMeng" w:date="2023-10-12T16:17:00Z">
        <w:r>
          <w:rPr>
            <w:rFonts w:ascii="Times New Roman" w:eastAsia="宋体" w:hAnsi="Times New Roman" w:cs="Times New Roman" w:hint="eastAsia"/>
          </w:rPr>
          <w:t>在整个国家治理体系中作用。</w:t>
        </w:r>
      </w:ins>
      <w:ins w:id="2375" w:author="ZhuMeng" w:date="2023-10-13T10:55:00Z">
        <w:r w:rsidR="009B1EF1">
          <w:rPr>
            <w:rFonts w:ascii="Times New Roman" w:eastAsia="宋体" w:hAnsi="Times New Roman" w:cs="Times New Roman" w:hint="eastAsia"/>
          </w:rPr>
          <w:t>然而</w:t>
        </w:r>
      </w:ins>
      <w:ins w:id="2376" w:author="ZhuMeng" w:date="2023-10-12T16:17:00Z">
        <w:r>
          <w:rPr>
            <w:rFonts w:ascii="Times New Roman" w:eastAsia="宋体" w:hAnsi="Times New Roman" w:cs="Times New Roman" w:hint="eastAsia"/>
          </w:rPr>
          <w:t>，</w:t>
        </w:r>
      </w:ins>
      <w:del w:id="2377" w:author="ZhuMeng" w:date="2023-10-12T16:17:00Z">
        <w:r w:rsidRPr="006A3F35" w:rsidDel="00AA62C8">
          <w:rPr>
            <w:rFonts w:ascii="Times New Roman" w:eastAsia="宋体" w:hAnsi="Times New Roman" w:cs="Times New Roman"/>
            <w:rPrChange w:id="2378" w:author="ZhuMeng" w:date="2023-10-12T15:47:00Z">
              <w:rPr/>
            </w:rPrChange>
          </w:rPr>
          <w:delText>就时间维度而言，</w:delText>
        </w:r>
      </w:del>
      <w:r w:rsidRPr="006A3F35">
        <w:rPr>
          <w:rFonts w:ascii="Times New Roman" w:eastAsia="宋体" w:hAnsi="Times New Roman" w:cs="Times New Roman"/>
          <w:rPrChange w:id="2379" w:author="ZhuMeng" w:date="2023-10-12T15:47:00Z">
            <w:rPr/>
          </w:rPrChange>
        </w:rPr>
        <w:t>城市语言治理包括常态性问题和应激性问题两部分</w:t>
      </w:r>
      <w:del w:id="2380" w:author="ZhuMeng" w:date="2023-10-12T16:15:00Z">
        <w:r w:rsidRPr="006A3F35" w:rsidDel="003A4568">
          <w:rPr>
            <w:rFonts w:ascii="Times New Roman" w:eastAsia="宋体" w:hAnsi="Times New Roman" w:cs="Times New Roman"/>
            <w:rPrChange w:id="2381" w:author="ZhuMeng" w:date="2023-10-12T15:47:00Z">
              <w:rPr/>
            </w:rPrChange>
          </w:rPr>
          <w:delText>。</w:delText>
        </w:r>
      </w:del>
      <w:ins w:id="2382" w:author="ZhuMeng" w:date="2023-10-12T16:15:00Z">
        <w:r>
          <w:rPr>
            <w:rFonts w:ascii="Times New Roman" w:eastAsia="宋体" w:hAnsi="Times New Roman" w:cs="Times New Roman" w:hint="eastAsia"/>
          </w:rPr>
          <w:t>，</w:t>
        </w:r>
      </w:ins>
      <w:ins w:id="2383" w:author="ZhuMeng" w:date="2023-10-12T15:30:00Z">
        <w:r w:rsidRPr="006A3F35">
          <w:rPr>
            <w:rFonts w:ascii="Times New Roman" w:eastAsia="宋体" w:hAnsi="Times New Roman" w:cs="Times New Roman" w:hint="eastAsia"/>
            <w:rPrChange w:id="2384" w:author="ZhuMeng" w:date="2023-10-12T15:47:00Z">
              <w:rPr>
                <w:rFonts w:ascii="Times New Roman" w:hAnsi="Times New Roman" w:cs="Times New Roman" w:hint="eastAsia"/>
              </w:rPr>
            </w:rPrChange>
          </w:rPr>
          <w:t>如何处理好语言与社会、语言与人际、语言与语言之间的关系，</w:t>
        </w:r>
      </w:ins>
      <w:del w:id="2385" w:author="ZhuMeng" w:date="2023-10-12T15:27:00Z">
        <w:r w:rsidRPr="006A3F35" w:rsidDel="006E7ED3">
          <w:rPr>
            <w:rFonts w:ascii="Times New Roman" w:eastAsia="宋体" w:hAnsi="Times New Roman" w:cs="Times New Roman"/>
            <w:rPrChange w:id="2386" w:author="ZhuMeng" w:date="2023-10-12T15:47:00Z">
              <w:rPr/>
            </w:rPrChange>
          </w:rPr>
          <w:delText xml:space="preserve"> </w:delText>
        </w:r>
      </w:del>
      <w:del w:id="2387" w:author="ZhuMeng" w:date="2023-10-12T15:30:00Z">
        <w:r w:rsidRPr="006A3F35" w:rsidDel="00870BF4">
          <w:rPr>
            <w:rFonts w:ascii="Times New Roman" w:eastAsia="宋体" w:hAnsi="Times New Roman" w:cs="Times New Roman"/>
            <w:rPrChange w:id="2388" w:author="ZhuMeng" w:date="2023-10-12T15:47:00Z">
              <w:rPr/>
            </w:rPrChange>
          </w:rPr>
          <w:delText>长远看来，</w:delText>
        </w:r>
      </w:del>
      <w:r w:rsidRPr="006A3F35">
        <w:rPr>
          <w:rFonts w:ascii="Times New Roman" w:eastAsia="宋体" w:hAnsi="Times New Roman" w:cs="Times New Roman"/>
          <w:rPrChange w:id="2389" w:author="ZhuMeng" w:date="2023-10-12T15:47:00Z">
            <w:rPr/>
          </w:rPrChange>
        </w:rPr>
        <w:t>如何实现以</w:t>
      </w:r>
      <w:del w:id="2390" w:author="ZhuMeng" w:date="2023-10-12T15:27:00Z">
        <w:r w:rsidRPr="006A3F35" w:rsidDel="006E7ED3">
          <w:rPr>
            <w:rFonts w:ascii="Times New Roman" w:eastAsia="宋体" w:hAnsi="Times New Roman" w:cs="Times New Roman"/>
            <w:rPrChange w:id="2391" w:author="ZhuMeng" w:date="2023-10-12T15:47:00Z">
              <w:rPr/>
            </w:rPrChange>
          </w:rPr>
          <w:delText>“</w:delText>
        </w:r>
      </w:del>
      <w:r w:rsidRPr="006A3F35">
        <w:rPr>
          <w:rFonts w:ascii="Times New Roman" w:eastAsia="宋体" w:hAnsi="Times New Roman" w:cs="Times New Roman"/>
          <w:rPrChange w:id="2392" w:author="ZhuMeng" w:date="2023-10-12T15:47:00Z">
            <w:rPr/>
          </w:rPrChange>
        </w:rPr>
        <w:t>人</w:t>
      </w:r>
      <w:del w:id="2393" w:author="ZhuMeng" w:date="2023-10-12T15:27:00Z">
        <w:r w:rsidRPr="006A3F35" w:rsidDel="006E7ED3">
          <w:rPr>
            <w:rFonts w:ascii="Times New Roman" w:eastAsia="宋体" w:hAnsi="Times New Roman" w:cs="Times New Roman"/>
            <w:rPrChange w:id="2394" w:author="ZhuMeng" w:date="2023-10-12T15:47:00Z">
              <w:rPr/>
            </w:rPrChange>
          </w:rPr>
          <w:delText>的城镇化</w:delText>
        </w:r>
        <w:r w:rsidRPr="006A3F35" w:rsidDel="006E7ED3">
          <w:rPr>
            <w:rFonts w:ascii="Times New Roman" w:eastAsia="宋体" w:hAnsi="Times New Roman" w:cs="Times New Roman"/>
            <w:rPrChange w:id="2395" w:author="ZhuMeng" w:date="2023-10-12T15:47:00Z">
              <w:rPr/>
            </w:rPrChange>
          </w:rPr>
          <w:delText>”</w:delText>
        </w:r>
      </w:del>
      <w:r w:rsidRPr="006A3F35">
        <w:rPr>
          <w:rFonts w:ascii="Times New Roman" w:eastAsia="宋体" w:hAnsi="Times New Roman" w:cs="Times New Roman"/>
          <w:rPrChange w:id="2396" w:author="ZhuMeng" w:date="2023-10-12T15:47:00Z">
            <w:rPr/>
          </w:rPrChange>
        </w:rPr>
        <w:t>为核心的新型城镇化建设，</w:t>
      </w:r>
      <w:del w:id="2397" w:author="ZhuMeng" w:date="2023-10-12T15:30:00Z">
        <w:r w:rsidRPr="006A3F35" w:rsidDel="0046394C">
          <w:rPr>
            <w:rFonts w:ascii="Times New Roman" w:eastAsia="宋体" w:hAnsi="Times New Roman" w:cs="Times New Roman"/>
            <w:rPrChange w:id="2398" w:author="ZhuMeng" w:date="2023-10-12T15:47:00Z">
              <w:rPr/>
            </w:rPrChange>
          </w:rPr>
          <w:delText>处理好语言与社会、语言与人际、语言与语言之间的关系，</w:delText>
        </w:r>
      </w:del>
      <w:del w:id="2399" w:author="ZhuMeng" w:date="2023-10-12T15:29:00Z">
        <w:r w:rsidRPr="006A3F35" w:rsidDel="00403018">
          <w:rPr>
            <w:rFonts w:ascii="Times New Roman" w:eastAsia="宋体" w:hAnsi="Times New Roman" w:cs="Times New Roman"/>
            <w:rPrChange w:id="2400" w:author="ZhuMeng" w:date="2023-10-12T15:47:00Z">
              <w:rPr/>
            </w:rPrChange>
          </w:rPr>
          <w:delText>成为</w:delText>
        </w:r>
      </w:del>
      <w:ins w:id="2401" w:author="ZhuMeng" w:date="2023-10-12T15:29:00Z">
        <w:r w:rsidRPr="006A3F35">
          <w:rPr>
            <w:rFonts w:ascii="Times New Roman" w:eastAsia="宋体" w:hAnsi="Times New Roman" w:cs="Times New Roman" w:hint="eastAsia"/>
            <w:rPrChange w:id="2402" w:author="ZhuMeng" w:date="2023-10-12T15:47:00Z">
              <w:rPr>
                <w:rFonts w:ascii="Times New Roman" w:hAnsi="Times New Roman" w:cs="Times New Roman" w:hint="eastAsia"/>
              </w:rPr>
            </w:rPrChange>
          </w:rPr>
          <w:t>实际上是</w:t>
        </w:r>
      </w:ins>
      <w:r w:rsidRPr="006A3F35">
        <w:rPr>
          <w:rFonts w:ascii="Times New Roman" w:eastAsia="宋体" w:hAnsi="Times New Roman" w:cs="Times New Roman"/>
          <w:rPrChange w:id="2403" w:author="ZhuMeng" w:date="2023-10-12T15:47:00Z">
            <w:rPr/>
          </w:rPrChange>
        </w:rPr>
        <w:t>当前城市治理和区域发展的新痛点和新难点。</w:t>
      </w:r>
    </w:p>
    <w:p w14:paraId="12537450" w14:textId="5C308E24" w:rsidR="0067268E" w:rsidRPr="006A3F35" w:rsidRDefault="0067268E" w:rsidP="00FD1F70">
      <w:pPr>
        <w:pStyle w:val="a0"/>
        <w:spacing w:line="360" w:lineRule="auto"/>
        <w:jc w:val="both"/>
        <w:rPr>
          <w:rFonts w:ascii="Times New Roman" w:eastAsia="宋体" w:hAnsi="Times New Roman" w:cs="Times New Roman"/>
          <w:rPrChange w:id="2404" w:author="ZhuMeng" w:date="2023-10-12T15:47:00Z">
            <w:rPr/>
          </w:rPrChange>
        </w:rPr>
        <w:pPrChange w:id="2405" w:author="ZhuMeng" w:date="2023-10-13T09:17:00Z">
          <w:pPr>
            <w:pStyle w:val="a0"/>
          </w:pPr>
        </w:pPrChange>
      </w:pPr>
      <w:ins w:id="2406" w:author="ZhuMeng" w:date="2023-10-12T15:42:00Z">
        <w:r w:rsidRPr="006A3F35">
          <w:rPr>
            <w:rFonts w:ascii="Times New Roman" w:eastAsia="宋体" w:hAnsi="Times New Roman" w:cs="Times New Roman" w:hint="eastAsia"/>
            <w:rPrChange w:id="2407" w:author="ZhuMeng" w:date="2023-10-12T15:47:00Z">
              <w:rPr>
                <w:rFonts w:ascii="Times New Roman" w:hAnsi="Times New Roman" w:cs="Times New Roman" w:hint="eastAsia"/>
              </w:rPr>
            </w:rPrChange>
          </w:rPr>
          <w:t>从常规性问题来看，</w:t>
        </w:r>
      </w:ins>
      <w:del w:id="2408" w:author="ZhuMeng" w:date="2023-10-12T15:42:00Z">
        <w:r w:rsidRPr="006A3F35" w:rsidDel="009A491A">
          <w:rPr>
            <w:rFonts w:ascii="Times New Roman" w:eastAsia="宋体" w:hAnsi="Times New Roman" w:cs="Times New Roman"/>
            <w:rPrChange w:id="2409" w:author="ZhuMeng" w:date="2023-10-12T15:47:00Z">
              <w:rPr/>
            </w:rPrChange>
          </w:rPr>
          <w:delText>中国城市化进程全面提速，国家统计局最新发布的关于</w:delText>
        </w:r>
        <w:r w:rsidRPr="006A3F35" w:rsidDel="009A491A">
          <w:rPr>
            <w:rFonts w:ascii="Times New Roman" w:eastAsia="宋体" w:hAnsi="Times New Roman" w:cs="Times New Roman"/>
            <w:rPrChange w:id="2410" w:author="ZhuMeng" w:date="2023-10-12T15:47:00Z">
              <w:rPr/>
            </w:rPrChange>
          </w:rPr>
          <w:delText>2019</w:delText>
        </w:r>
        <w:r w:rsidRPr="006A3F35" w:rsidDel="009A491A">
          <w:rPr>
            <w:rFonts w:ascii="Times New Roman" w:eastAsia="宋体" w:hAnsi="Times New Roman" w:cs="Times New Roman"/>
            <w:rPrChange w:id="2411" w:author="ZhuMeng" w:date="2023-10-12T15:47:00Z">
              <w:rPr/>
            </w:rPrChange>
          </w:rPr>
          <w:delText>年国民经济和社会发展统计公报显示，我国城镇常住人口已达</w:delText>
        </w:r>
        <w:r w:rsidRPr="006A3F35" w:rsidDel="009A491A">
          <w:rPr>
            <w:rFonts w:ascii="Times New Roman" w:eastAsia="宋体" w:hAnsi="Times New Roman" w:cs="Times New Roman"/>
            <w:rPrChange w:id="2412" w:author="ZhuMeng" w:date="2023-10-12T15:47:00Z">
              <w:rPr/>
            </w:rPrChange>
          </w:rPr>
          <w:delText>84843</w:delText>
        </w:r>
        <w:r w:rsidRPr="006A3F35" w:rsidDel="009A491A">
          <w:rPr>
            <w:rFonts w:ascii="Times New Roman" w:eastAsia="宋体" w:hAnsi="Times New Roman" w:cs="Times New Roman"/>
            <w:rPrChange w:id="2413" w:author="ZhuMeng" w:date="2023-10-12T15:47:00Z">
              <w:rPr/>
            </w:rPrChange>
          </w:rPr>
          <w:delText>万，城镇化率为</w:delText>
        </w:r>
        <w:r w:rsidRPr="006A3F35" w:rsidDel="009A491A">
          <w:rPr>
            <w:rFonts w:ascii="Times New Roman" w:eastAsia="宋体" w:hAnsi="Times New Roman" w:cs="Times New Roman"/>
            <w:rPrChange w:id="2414" w:author="ZhuMeng" w:date="2023-10-12T15:47:00Z">
              <w:rPr/>
            </w:rPrChange>
          </w:rPr>
          <w:delText>60.60%</w:delText>
        </w:r>
        <w:r w:rsidRPr="006A3F35" w:rsidDel="009A491A">
          <w:rPr>
            <w:rFonts w:ascii="Times New Roman" w:eastAsia="宋体" w:hAnsi="Times New Roman" w:cs="Times New Roman"/>
            <w:rPrChange w:id="2415" w:author="ZhuMeng" w:date="2023-10-12T15:47:00Z">
              <w:rPr/>
            </w:rPrChange>
          </w:rPr>
          <w:delText>，已经超过世界平均水平</w:delText>
        </w:r>
        <w:r w:rsidRPr="006A3F35" w:rsidDel="009A491A">
          <w:rPr>
            <w:rFonts w:ascii="Times New Roman" w:eastAsia="宋体" w:hAnsi="Times New Roman" w:cs="Times New Roman"/>
            <w:rPrChange w:id="2416" w:author="ZhuMeng" w:date="2023-10-12T15:47:00Z">
              <w:rPr/>
            </w:rPrChange>
          </w:rPr>
          <w:delText>(</w:delText>
        </w:r>
        <w:r w:rsidRPr="006A3F35" w:rsidDel="009A491A">
          <w:rPr>
            <w:rFonts w:ascii="Times New Roman" w:eastAsia="宋体" w:hAnsi="Times New Roman" w:cs="Times New Roman"/>
            <w:rPrChange w:id="2417" w:author="ZhuMeng" w:date="2023-10-12T15:47:00Z">
              <w:rPr/>
            </w:rPrChange>
          </w:rPr>
          <w:fldChar w:fldCharType="begin"/>
        </w:r>
        <w:r w:rsidRPr="006A3F35" w:rsidDel="009A491A">
          <w:rPr>
            <w:rFonts w:ascii="Times New Roman" w:eastAsia="宋体" w:hAnsi="Times New Roman" w:cs="Times New Roman"/>
            <w:rPrChange w:id="2418" w:author="ZhuMeng" w:date="2023-10-12T15:47:00Z">
              <w:rPr/>
            </w:rPrChange>
          </w:rPr>
          <w:delInstrText xml:space="preserve"> HYPERLINK \l "ref-ShenQi2021" \h </w:delInstrText>
        </w:r>
        <w:r w:rsidRPr="00595FE8" w:rsidDel="009A491A">
          <w:rPr>
            <w:rFonts w:ascii="Times New Roman" w:eastAsia="宋体" w:hAnsi="Times New Roman" w:cs="Times New Roman"/>
          </w:rPr>
        </w:r>
        <w:r w:rsidRPr="006A3F35" w:rsidDel="009A491A">
          <w:rPr>
            <w:rFonts w:ascii="Times New Roman" w:eastAsia="宋体" w:hAnsi="Times New Roman" w:cs="Times New Roman"/>
            <w:rPrChange w:id="2419" w:author="ZhuMeng" w:date="2023-10-12T15:47:00Z">
              <w:rPr>
                <w:rStyle w:val="af0"/>
              </w:rPr>
            </w:rPrChange>
          </w:rPr>
          <w:fldChar w:fldCharType="separate"/>
        </w:r>
        <w:r w:rsidRPr="006A3F35" w:rsidDel="009A491A">
          <w:rPr>
            <w:rStyle w:val="af0"/>
            <w:rFonts w:ascii="Times New Roman" w:eastAsia="宋体" w:hAnsi="Times New Roman" w:cs="Times New Roman"/>
            <w:rPrChange w:id="2420" w:author="ZhuMeng" w:date="2023-10-12T15:47:00Z">
              <w:rPr>
                <w:rStyle w:val="af0"/>
              </w:rPr>
            </w:rPrChange>
          </w:rPr>
          <w:delText>沈骑</w:delText>
        </w:r>
        <w:r w:rsidRPr="006A3F35" w:rsidDel="009A491A">
          <w:rPr>
            <w:rStyle w:val="af0"/>
            <w:rFonts w:ascii="Times New Roman" w:eastAsia="宋体" w:hAnsi="Times New Roman" w:cs="Times New Roman"/>
            <w:rPrChange w:id="2421" w:author="ZhuMeng" w:date="2023-10-12T15:47:00Z">
              <w:rPr>
                <w:rStyle w:val="af0"/>
              </w:rPr>
            </w:rPrChange>
          </w:rPr>
          <w:delText>, 2021</w:delText>
        </w:r>
        <w:r w:rsidRPr="006A3F35" w:rsidDel="009A491A">
          <w:rPr>
            <w:rStyle w:val="af0"/>
            <w:rFonts w:ascii="Times New Roman" w:eastAsia="宋体" w:hAnsi="Times New Roman" w:cs="Times New Roman"/>
            <w:rPrChange w:id="2422" w:author="ZhuMeng" w:date="2023-10-12T15:47:00Z">
              <w:rPr>
                <w:rStyle w:val="af0"/>
              </w:rPr>
            </w:rPrChange>
          </w:rPr>
          <w:fldChar w:fldCharType="end"/>
        </w:r>
        <w:r w:rsidRPr="006A3F35" w:rsidDel="009A491A">
          <w:rPr>
            <w:rFonts w:ascii="Times New Roman" w:eastAsia="宋体" w:hAnsi="Times New Roman" w:cs="Times New Roman"/>
            <w:rPrChange w:id="2423" w:author="ZhuMeng" w:date="2023-10-12T15:47:00Z">
              <w:rPr/>
            </w:rPrChange>
          </w:rPr>
          <w:delText>)</w:delText>
        </w:r>
        <w:r w:rsidRPr="006A3F35" w:rsidDel="009A491A">
          <w:rPr>
            <w:rFonts w:ascii="Times New Roman" w:eastAsia="宋体" w:hAnsi="Times New Roman" w:cs="Times New Roman"/>
            <w:rPrChange w:id="2424" w:author="ZhuMeng" w:date="2023-10-12T15:47:00Z">
              <w:rPr/>
            </w:rPrChange>
          </w:rPr>
          <w:delText>。</w:delText>
        </w:r>
        <w:r w:rsidRPr="006A3F35" w:rsidDel="009A491A">
          <w:rPr>
            <w:rFonts w:ascii="Times New Roman" w:eastAsia="宋体" w:hAnsi="Times New Roman" w:cs="Times New Roman"/>
            <w:rPrChange w:id="2425" w:author="ZhuMeng" w:date="2023-10-12T15:47:00Z">
              <w:rPr/>
            </w:rPrChange>
          </w:rPr>
          <w:delText xml:space="preserve"> </w:delText>
        </w:r>
      </w:del>
      <w:r w:rsidRPr="006A3F35">
        <w:rPr>
          <w:rFonts w:ascii="Times New Roman" w:eastAsia="宋体" w:hAnsi="Times New Roman" w:cs="Times New Roman"/>
          <w:rPrChange w:id="2426" w:author="ZhuMeng" w:date="2023-10-12T15:47:00Z">
            <w:rPr/>
          </w:rPrChange>
        </w:rPr>
        <w:t>城镇化的</w:t>
      </w:r>
      <w:ins w:id="2427" w:author="ZhuMeng" w:date="2023-10-12T15:42:00Z">
        <w:r w:rsidRPr="006A3F35">
          <w:rPr>
            <w:rFonts w:ascii="Times New Roman" w:eastAsia="宋体" w:hAnsi="Times New Roman" w:cs="Times New Roman" w:hint="eastAsia"/>
            <w:rPrChange w:id="2428" w:author="ZhuMeng" w:date="2023-10-12T15:47:00Z">
              <w:rPr>
                <w:rFonts w:ascii="Times New Roman" w:hAnsi="Times New Roman" w:cs="Times New Roman" w:hint="eastAsia"/>
              </w:rPr>
            </w:rPrChange>
          </w:rPr>
          <w:t>飞速</w:t>
        </w:r>
      </w:ins>
      <w:r w:rsidRPr="006A3F35">
        <w:rPr>
          <w:rFonts w:ascii="Times New Roman" w:eastAsia="宋体" w:hAnsi="Times New Roman" w:cs="Times New Roman"/>
          <w:rPrChange w:id="2429" w:author="ZhuMeng" w:date="2023-10-12T15:47:00Z">
            <w:rPr/>
          </w:rPrChange>
        </w:rPr>
        <w:t>发展促成了频繁的人口流动，导致国内出现</w:t>
      </w:r>
      <w:del w:id="2430" w:author="ZhuMeng" w:date="2023-10-12T15:34:00Z">
        <w:r w:rsidRPr="006A3F35" w:rsidDel="00A4241B">
          <w:rPr>
            <w:rFonts w:ascii="Times New Roman" w:eastAsia="宋体" w:hAnsi="Times New Roman" w:cs="Times New Roman"/>
            <w:rPrChange w:id="2431" w:author="ZhuMeng" w:date="2023-10-12T15:47:00Z">
              <w:rPr/>
            </w:rPrChange>
          </w:rPr>
          <w:delText>了</w:delText>
        </w:r>
      </w:del>
      <w:r w:rsidRPr="006A3F35">
        <w:rPr>
          <w:rFonts w:ascii="Times New Roman" w:eastAsia="宋体" w:hAnsi="Times New Roman" w:cs="Times New Roman"/>
          <w:rPrChange w:id="2432" w:author="ZhuMeng" w:date="2023-10-12T15:47:00Z">
            <w:rPr/>
          </w:rPrChange>
        </w:rPr>
        <w:t>大量</w:t>
      </w:r>
      <w:ins w:id="2433" w:author="ZhuMeng" w:date="2023-10-12T15:33:00Z">
        <w:r w:rsidRPr="006A3F35">
          <w:rPr>
            <w:rFonts w:ascii="Times New Roman" w:eastAsia="宋体" w:hAnsi="Times New Roman" w:cs="Times New Roman" w:hint="eastAsia"/>
            <w:rPrChange w:id="2434" w:author="ZhuMeng" w:date="2023-10-12T15:47:00Z">
              <w:rPr>
                <w:rFonts w:ascii="Times New Roman" w:hAnsi="Times New Roman" w:cs="Times New Roman" w:hint="eastAsia"/>
              </w:rPr>
            </w:rPrChange>
          </w:rPr>
          <w:t>进城农民工和城市</w:t>
        </w:r>
      </w:ins>
      <w:del w:id="2435" w:author="ZhuMeng" w:date="2023-10-12T15:33:00Z">
        <w:r w:rsidRPr="006A3F35" w:rsidDel="00385A75">
          <w:rPr>
            <w:rFonts w:ascii="Times New Roman" w:eastAsia="宋体" w:hAnsi="Times New Roman" w:cs="Times New Roman"/>
            <w:rPrChange w:id="2436" w:author="ZhuMeng" w:date="2023-10-12T15:47:00Z">
              <w:rPr/>
            </w:rPrChange>
          </w:rPr>
          <w:delText>的</w:delText>
        </w:r>
      </w:del>
      <w:r w:rsidRPr="006A3F35">
        <w:rPr>
          <w:rFonts w:ascii="Times New Roman" w:eastAsia="宋体" w:hAnsi="Times New Roman" w:cs="Times New Roman"/>
          <w:rPrChange w:id="2437" w:author="ZhuMeng" w:date="2023-10-12T15:47:00Z">
            <w:rPr/>
          </w:rPrChange>
        </w:rPr>
        <w:t>新市民</w:t>
      </w:r>
      <w:del w:id="2438" w:author="ZhuMeng" w:date="2023-10-12T15:33:00Z">
        <w:r w:rsidRPr="006A3F35" w:rsidDel="00901758">
          <w:rPr>
            <w:rFonts w:ascii="Times New Roman" w:eastAsia="宋体" w:hAnsi="Times New Roman" w:cs="Times New Roman"/>
            <w:rPrChange w:id="2439" w:author="ZhuMeng" w:date="2023-10-12T15:47:00Z">
              <w:rPr/>
            </w:rPrChange>
          </w:rPr>
          <w:delText>和</w:delText>
        </w:r>
        <w:r w:rsidRPr="006A3F35" w:rsidDel="00EF21BD">
          <w:rPr>
            <w:rFonts w:ascii="Times New Roman" w:eastAsia="宋体" w:hAnsi="Times New Roman" w:cs="Times New Roman"/>
            <w:rPrChange w:id="2440" w:author="ZhuMeng" w:date="2023-10-12T15:47:00Z">
              <w:rPr/>
            </w:rPrChange>
          </w:rPr>
          <w:delText>流动人口</w:delText>
        </w:r>
      </w:del>
      <w:ins w:id="2441" w:author="ZhuMeng" w:date="2023-10-12T15:33:00Z">
        <w:r w:rsidRPr="006A3F35">
          <w:rPr>
            <w:rFonts w:ascii="Times New Roman" w:eastAsia="宋体" w:hAnsi="Times New Roman" w:cs="Times New Roman" w:hint="eastAsia"/>
            <w:rPrChange w:id="2442" w:author="ZhuMeng" w:date="2023-10-12T15:47:00Z">
              <w:rPr>
                <w:rFonts w:ascii="Times New Roman" w:hAnsi="Times New Roman" w:cs="Times New Roman" w:hint="eastAsia"/>
              </w:rPr>
            </w:rPrChange>
          </w:rPr>
          <w:t>，</w:t>
        </w:r>
      </w:ins>
      <w:del w:id="2443" w:author="ZhuMeng" w:date="2023-10-12T15:33:00Z">
        <w:r w:rsidRPr="006A3F35" w:rsidDel="009452CD">
          <w:rPr>
            <w:rFonts w:ascii="Times New Roman" w:eastAsia="宋体" w:hAnsi="Times New Roman" w:cs="Times New Roman"/>
            <w:rPrChange w:id="2444" w:author="ZhuMeng" w:date="2023-10-12T15:47:00Z">
              <w:rPr/>
            </w:rPrChange>
          </w:rPr>
          <w:delText>。</w:delText>
        </w:r>
        <w:r w:rsidRPr="006A3F35" w:rsidDel="009452CD">
          <w:rPr>
            <w:rFonts w:ascii="Times New Roman" w:eastAsia="宋体" w:hAnsi="Times New Roman" w:cs="Times New Roman"/>
            <w:rPrChange w:id="2445" w:author="ZhuMeng" w:date="2023-10-12T15:47:00Z">
              <w:rPr/>
            </w:rPrChange>
          </w:rPr>
          <w:delText xml:space="preserve"> </w:delText>
        </w:r>
      </w:del>
      <w:del w:id="2446" w:author="ZhuMeng" w:date="2023-10-12T15:32:00Z">
        <w:r w:rsidRPr="006A3F35" w:rsidDel="00A0734B">
          <w:rPr>
            <w:rFonts w:ascii="Times New Roman" w:eastAsia="宋体" w:hAnsi="Times New Roman" w:cs="Times New Roman"/>
            <w:rPrChange w:id="2447" w:author="ZhuMeng" w:date="2023-10-12T15:47:00Z">
              <w:rPr/>
            </w:rPrChange>
          </w:rPr>
          <w:delText>而</w:delText>
        </w:r>
      </w:del>
      <w:del w:id="2448" w:author="ZhuMeng" w:date="2023-10-12T15:33:00Z">
        <w:r w:rsidRPr="006A3F35" w:rsidDel="009452CD">
          <w:rPr>
            <w:rFonts w:ascii="Times New Roman" w:eastAsia="宋体" w:hAnsi="Times New Roman" w:cs="Times New Roman"/>
            <w:rPrChange w:id="2449" w:author="ZhuMeng" w:date="2023-10-12T15:47:00Z">
              <w:rPr/>
            </w:rPrChange>
          </w:rPr>
          <w:delText>无论是农民工还是城市新市民，他们</w:delText>
        </w:r>
      </w:del>
      <w:ins w:id="2450" w:author="ZhuMeng" w:date="2023-10-12T15:33:00Z">
        <w:r w:rsidRPr="006A3F35">
          <w:rPr>
            <w:rFonts w:ascii="Times New Roman" w:eastAsia="宋体" w:hAnsi="Times New Roman" w:cs="Times New Roman" w:hint="eastAsia"/>
            <w:rPrChange w:id="2451" w:author="ZhuMeng" w:date="2023-10-12T15:47:00Z">
              <w:rPr>
                <w:rFonts w:ascii="Times New Roman" w:hAnsi="Times New Roman" w:cs="Times New Roman" w:hint="eastAsia"/>
              </w:rPr>
            </w:rPrChange>
          </w:rPr>
          <w:t>伴随着</w:t>
        </w:r>
      </w:ins>
      <w:ins w:id="2452" w:author="ZhuMeng" w:date="2023-10-12T15:34:00Z">
        <w:r w:rsidRPr="006A3F35">
          <w:rPr>
            <w:rFonts w:ascii="Times New Roman" w:eastAsia="宋体" w:hAnsi="Times New Roman" w:cs="Times New Roman" w:hint="eastAsia"/>
            <w:rPrChange w:id="2453" w:author="ZhuMeng" w:date="2023-10-12T15:47:00Z">
              <w:rPr>
                <w:rFonts w:ascii="Times New Roman" w:hAnsi="Times New Roman" w:cs="Times New Roman" w:hint="eastAsia"/>
              </w:rPr>
            </w:rPrChange>
          </w:rPr>
          <w:t>人口流动</w:t>
        </w:r>
      </w:ins>
      <w:del w:id="2454" w:author="ZhuMeng" w:date="2023-10-12T15:33:00Z">
        <w:r w:rsidRPr="006A3F35" w:rsidDel="00EF21BD">
          <w:rPr>
            <w:rFonts w:ascii="Times New Roman" w:eastAsia="宋体" w:hAnsi="Times New Roman" w:cs="Times New Roman"/>
            <w:rPrChange w:id="2455" w:author="ZhuMeng" w:date="2023-10-12T15:47:00Z">
              <w:rPr/>
            </w:rPrChange>
          </w:rPr>
          <w:delText>必然</w:delText>
        </w:r>
      </w:del>
      <w:ins w:id="2456" w:author="ZhuMeng" w:date="2023-10-12T15:34:00Z">
        <w:r w:rsidRPr="006A3F35">
          <w:rPr>
            <w:rFonts w:ascii="Times New Roman" w:eastAsia="宋体" w:hAnsi="Times New Roman" w:cs="Times New Roman" w:hint="eastAsia"/>
            <w:rPrChange w:id="2457" w:author="ZhuMeng" w:date="2023-10-12T15:47:00Z">
              <w:rPr>
                <w:rFonts w:ascii="Times New Roman" w:hAnsi="Times New Roman" w:cs="Times New Roman" w:hint="eastAsia"/>
              </w:rPr>
            </w:rPrChange>
          </w:rPr>
          <w:t>带来的</w:t>
        </w:r>
      </w:ins>
      <w:del w:id="2458" w:author="ZhuMeng" w:date="2023-10-12T15:33:00Z">
        <w:r w:rsidRPr="006A3F35" w:rsidDel="009452CD">
          <w:rPr>
            <w:rFonts w:ascii="Times New Roman" w:eastAsia="宋体" w:hAnsi="Times New Roman" w:cs="Times New Roman"/>
            <w:rPrChange w:id="2459" w:author="ZhuMeng" w:date="2023-10-12T15:47:00Z">
              <w:rPr/>
            </w:rPrChange>
          </w:rPr>
          <w:delText>带来</w:delText>
        </w:r>
      </w:del>
      <w:r w:rsidRPr="006A3F35">
        <w:rPr>
          <w:rFonts w:ascii="Times New Roman" w:eastAsia="宋体" w:hAnsi="Times New Roman" w:cs="Times New Roman"/>
          <w:rPrChange w:id="2460" w:author="ZhuMeng" w:date="2023-10-12T15:47:00Z">
            <w:rPr/>
          </w:rPrChange>
        </w:rPr>
        <w:t>语言</w:t>
      </w:r>
      <w:del w:id="2461" w:author="ZhuMeng" w:date="2023-10-12T15:34:00Z">
        <w:r w:rsidRPr="006A3F35" w:rsidDel="009B5FD7">
          <w:rPr>
            <w:rFonts w:ascii="Times New Roman" w:eastAsia="宋体" w:hAnsi="Times New Roman" w:cs="Times New Roman"/>
            <w:rPrChange w:id="2462" w:author="ZhuMeng" w:date="2023-10-12T15:47:00Z">
              <w:rPr/>
            </w:rPrChange>
          </w:rPr>
          <w:delText>的</w:delText>
        </w:r>
      </w:del>
      <w:r w:rsidRPr="006A3F35">
        <w:rPr>
          <w:rFonts w:ascii="Times New Roman" w:eastAsia="宋体" w:hAnsi="Times New Roman" w:cs="Times New Roman"/>
          <w:rPrChange w:id="2463" w:author="ZhuMeng" w:date="2023-10-12T15:47:00Z">
            <w:rPr/>
          </w:rPrChange>
        </w:rPr>
        <w:t>接触与融合，</w:t>
      </w:r>
      <w:ins w:id="2464" w:author="ZhuMeng" w:date="2023-10-12T15:34:00Z">
        <w:r w:rsidRPr="006A3F35">
          <w:rPr>
            <w:rFonts w:ascii="Times New Roman" w:eastAsia="宋体" w:hAnsi="Times New Roman" w:cs="Times New Roman" w:hint="eastAsia"/>
            <w:rPrChange w:id="2465" w:author="ZhuMeng" w:date="2023-10-12T15:47:00Z">
              <w:rPr>
                <w:rFonts w:ascii="Times New Roman" w:hAnsi="Times New Roman" w:cs="Times New Roman" w:hint="eastAsia"/>
              </w:rPr>
            </w:rPrChange>
          </w:rPr>
          <w:t>造成</w:t>
        </w:r>
      </w:ins>
      <w:del w:id="2466" w:author="ZhuMeng" w:date="2023-10-12T15:34:00Z">
        <w:r w:rsidRPr="006A3F35" w:rsidDel="00901758">
          <w:rPr>
            <w:rFonts w:ascii="Times New Roman" w:eastAsia="宋体" w:hAnsi="Times New Roman" w:cs="Times New Roman"/>
            <w:rPrChange w:id="2467" w:author="ZhuMeng" w:date="2023-10-12T15:47:00Z">
              <w:rPr/>
            </w:rPrChange>
          </w:rPr>
          <w:delText>促使</w:delText>
        </w:r>
      </w:del>
      <w:r w:rsidRPr="006A3F35">
        <w:rPr>
          <w:rFonts w:ascii="Times New Roman" w:eastAsia="宋体" w:hAnsi="Times New Roman" w:cs="Times New Roman"/>
          <w:rPrChange w:id="2468" w:author="ZhuMeng" w:date="2023-10-12T15:47:00Z">
            <w:rPr/>
          </w:rPrChange>
        </w:rPr>
        <w:t>语言地图</w:t>
      </w:r>
      <w:ins w:id="2469" w:author="ZhuMeng" w:date="2023-10-12T15:35:00Z">
        <w:r w:rsidRPr="006A3F35">
          <w:rPr>
            <w:rFonts w:ascii="Times New Roman" w:eastAsia="宋体" w:hAnsi="Times New Roman" w:cs="Times New Roman" w:hint="eastAsia"/>
            <w:rPrChange w:id="2470" w:author="ZhuMeng" w:date="2023-10-12T15:47:00Z">
              <w:rPr>
                <w:rFonts w:ascii="Times New Roman" w:hAnsi="Times New Roman" w:cs="Times New Roman" w:hint="eastAsia"/>
              </w:rPr>
            </w:rPrChange>
          </w:rPr>
          <w:t>的剧烈变更。</w:t>
        </w:r>
      </w:ins>
      <w:del w:id="2471" w:author="ZhuMeng" w:date="2023-10-12T15:34:00Z">
        <w:r w:rsidRPr="006A3F35" w:rsidDel="00901758">
          <w:rPr>
            <w:rFonts w:ascii="Times New Roman" w:eastAsia="宋体" w:hAnsi="Times New Roman" w:cs="Times New Roman"/>
            <w:rPrChange w:id="2472" w:author="ZhuMeng" w:date="2023-10-12T15:47:00Z">
              <w:rPr/>
            </w:rPrChange>
          </w:rPr>
          <w:delText>的</w:delText>
        </w:r>
      </w:del>
      <w:del w:id="2473" w:author="ZhuMeng" w:date="2023-10-12T15:35:00Z">
        <w:r w:rsidRPr="006A3F35" w:rsidDel="0082094D">
          <w:rPr>
            <w:rFonts w:ascii="Times New Roman" w:eastAsia="宋体" w:hAnsi="Times New Roman" w:cs="Times New Roman"/>
            <w:rPrChange w:id="2474" w:author="ZhuMeng" w:date="2023-10-12T15:47:00Z">
              <w:rPr/>
            </w:rPrChange>
          </w:rPr>
          <w:delText>变更。</w:delText>
        </w:r>
        <w:r w:rsidRPr="006A3F35" w:rsidDel="0082094D">
          <w:rPr>
            <w:rFonts w:ascii="Times New Roman" w:eastAsia="宋体" w:hAnsi="Times New Roman" w:cs="Times New Roman"/>
            <w:rPrChange w:id="2475" w:author="ZhuMeng" w:date="2023-10-12T15:47:00Z">
              <w:rPr/>
            </w:rPrChange>
          </w:rPr>
          <w:delText xml:space="preserve"> </w:delText>
        </w:r>
      </w:del>
      <w:r w:rsidRPr="006A3F35">
        <w:rPr>
          <w:rFonts w:ascii="Times New Roman" w:eastAsia="宋体" w:hAnsi="Times New Roman" w:cs="Times New Roman"/>
          <w:rPrChange w:id="2476" w:author="ZhuMeng" w:date="2023-10-12T15:47:00Z">
            <w:rPr/>
          </w:rPrChange>
        </w:rPr>
        <w:t>然而，语言地图变更的实质是方言与其</w:t>
      </w:r>
      <w:del w:id="2477" w:author="ZhuMeng" w:date="2023-10-12T15:35:00Z">
        <w:r w:rsidRPr="006A3F35" w:rsidDel="001E59D9">
          <w:rPr>
            <w:rFonts w:ascii="Times New Roman" w:eastAsia="宋体" w:hAnsi="Times New Roman" w:cs="Times New Roman"/>
            <w:rPrChange w:id="2478" w:author="ZhuMeng" w:date="2023-10-12T15:47:00Z">
              <w:rPr/>
            </w:rPrChange>
          </w:rPr>
          <w:delText>他正在逐步逝去的</w:delText>
        </w:r>
      </w:del>
      <w:del w:id="2479" w:author="ZhuMeng" w:date="2023-10-12T15:36:00Z">
        <w:r w:rsidRPr="006A3F35" w:rsidDel="0002534B">
          <w:rPr>
            <w:rFonts w:ascii="Times New Roman" w:eastAsia="宋体" w:hAnsi="Times New Roman" w:cs="Times New Roman"/>
            <w:rPrChange w:id="2480" w:author="ZhuMeng" w:date="2023-10-12T15:47:00Z">
              <w:rPr/>
            </w:rPrChange>
          </w:rPr>
          <w:delText>乡土生活</w:delText>
        </w:r>
      </w:del>
      <w:ins w:id="2481" w:author="ZhuMeng" w:date="2023-10-12T15:36:00Z">
        <w:r w:rsidRPr="006A3F35">
          <w:rPr>
            <w:rFonts w:ascii="Times New Roman" w:eastAsia="宋体" w:hAnsi="Times New Roman" w:cs="Times New Roman" w:hint="eastAsia"/>
            <w:rPrChange w:id="2482" w:author="ZhuMeng" w:date="2023-10-12T15:47:00Z">
              <w:rPr>
                <w:rFonts w:ascii="Times New Roman" w:hAnsi="Times New Roman" w:cs="Times New Roman" w:hint="eastAsia"/>
              </w:rPr>
            </w:rPrChange>
          </w:rPr>
          <w:t>所蕴含的</w:t>
        </w:r>
      </w:ins>
      <w:del w:id="2483" w:author="ZhuMeng" w:date="2023-10-12T15:36:00Z">
        <w:r w:rsidRPr="006A3F35" w:rsidDel="005507B6">
          <w:rPr>
            <w:rFonts w:ascii="Times New Roman" w:eastAsia="宋体" w:hAnsi="Times New Roman" w:cs="Times New Roman"/>
            <w:rPrChange w:id="2484" w:author="ZhuMeng" w:date="2023-10-12T15:47:00Z">
              <w:rPr/>
            </w:rPrChange>
          </w:rPr>
          <w:delText>和</w:delText>
        </w:r>
      </w:del>
      <w:r w:rsidRPr="006A3F35">
        <w:rPr>
          <w:rFonts w:ascii="Times New Roman" w:eastAsia="宋体" w:hAnsi="Times New Roman" w:cs="Times New Roman"/>
          <w:rPrChange w:id="2485" w:author="ZhuMeng" w:date="2023-10-12T15:47:00Z">
            <w:rPr/>
          </w:rPrChange>
        </w:rPr>
        <w:t>文化记忆</w:t>
      </w:r>
      <w:ins w:id="2486" w:author="ZhuMeng" w:date="2023-10-12T15:38:00Z">
        <w:r w:rsidRPr="006A3F35">
          <w:rPr>
            <w:rFonts w:ascii="Times New Roman" w:eastAsia="宋体" w:hAnsi="Times New Roman" w:cs="Times New Roman" w:hint="eastAsia"/>
            <w:rPrChange w:id="2487" w:author="ZhuMeng" w:date="2023-10-12T15:47:00Z">
              <w:rPr>
                <w:rFonts w:ascii="Times New Roman" w:hAnsi="Times New Roman" w:cs="Times New Roman" w:hint="eastAsia"/>
              </w:rPr>
            </w:rPrChange>
          </w:rPr>
          <w:t>所</w:t>
        </w:r>
      </w:ins>
      <w:ins w:id="2488" w:author="ZhuMeng" w:date="2023-10-12T15:37:00Z">
        <w:r w:rsidRPr="006A3F35">
          <w:rPr>
            <w:rFonts w:ascii="Times New Roman" w:eastAsia="宋体" w:hAnsi="Times New Roman" w:cs="Times New Roman" w:hint="eastAsia"/>
            <w:rPrChange w:id="2489" w:author="ZhuMeng" w:date="2023-10-12T15:47:00Z">
              <w:rPr>
                <w:rFonts w:ascii="Times New Roman" w:hAnsi="Times New Roman" w:cs="Times New Roman" w:hint="eastAsia"/>
              </w:rPr>
            </w:rPrChange>
          </w:rPr>
          <w:t>经历</w:t>
        </w:r>
      </w:ins>
      <w:ins w:id="2490" w:author="ZhuMeng" w:date="2023-10-12T15:38:00Z">
        <w:r w:rsidRPr="006A3F35">
          <w:rPr>
            <w:rFonts w:ascii="Times New Roman" w:eastAsia="宋体" w:hAnsi="Times New Roman" w:cs="Times New Roman" w:hint="eastAsia"/>
            <w:rPrChange w:id="2491" w:author="ZhuMeng" w:date="2023-10-12T15:47:00Z">
              <w:rPr>
                <w:rFonts w:ascii="Times New Roman" w:hAnsi="Times New Roman" w:cs="Times New Roman" w:hint="eastAsia"/>
              </w:rPr>
            </w:rPrChange>
          </w:rPr>
          <w:t>的</w:t>
        </w:r>
      </w:ins>
      <w:del w:id="2492" w:author="ZhuMeng" w:date="2023-10-12T15:36:00Z">
        <w:r w:rsidRPr="006A3F35" w:rsidDel="008013A7">
          <w:rPr>
            <w:rFonts w:ascii="Times New Roman" w:eastAsia="宋体" w:hAnsi="Times New Roman" w:cs="Times New Roman"/>
            <w:rPrChange w:id="2493" w:author="ZhuMeng" w:date="2023-10-12T15:47:00Z">
              <w:rPr/>
            </w:rPrChange>
          </w:rPr>
          <w:delText>共同经历一个前所未有的</w:delText>
        </w:r>
      </w:del>
      <w:r w:rsidRPr="006A3F35">
        <w:rPr>
          <w:rFonts w:ascii="Times New Roman" w:eastAsia="宋体" w:hAnsi="Times New Roman" w:cs="Times New Roman"/>
          <w:rPrChange w:id="2494" w:author="ZhuMeng" w:date="2023-10-12T15:47:00Z">
            <w:rPr/>
          </w:rPrChange>
        </w:rPr>
        <w:t>极速变异</w:t>
      </w:r>
      <w:ins w:id="2495" w:author="ZhuMeng" w:date="2023-10-12T15:37:00Z">
        <w:r w:rsidRPr="006A3F35">
          <w:rPr>
            <w:rFonts w:ascii="Times New Roman" w:eastAsia="宋体" w:hAnsi="Times New Roman" w:cs="Times New Roman" w:hint="eastAsia"/>
            <w:rPrChange w:id="2496" w:author="ZhuMeng" w:date="2023-10-12T15:47:00Z">
              <w:rPr>
                <w:rFonts w:ascii="Times New Roman" w:hAnsi="Times New Roman" w:cs="Times New Roman" w:hint="eastAsia"/>
              </w:rPr>
            </w:rPrChange>
          </w:rPr>
          <w:t>过程，</w:t>
        </w:r>
      </w:ins>
      <w:ins w:id="2497" w:author="ZhuMeng" w:date="2023-10-12T15:39:00Z">
        <w:r w:rsidRPr="006A3F35">
          <w:rPr>
            <w:rFonts w:ascii="Times New Roman" w:eastAsia="宋体" w:hAnsi="Times New Roman" w:cs="Times New Roman" w:hint="eastAsia"/>
            <w:rPrChange w:id="2498" w:author="ZhuMeng" w:date="2023-10-12T15:47:00Z">
              <w:rPr>
                <w:rFonts w:ascii="Times New Roman" w:hAnsi="Times New Roman" w:cs="Times New Roman" w:hint="eastAsia"/>
              </w:rPr>
            </w:rPrChange>
          </w:rPr>
          <w:t>这一过程</w:t>
        </w:r>
      </w:ins>
      <w:ins w:id="2499" w:author="ZhuMeng" w:date="2023-10-12T15:37:00Z">
        <w:r w:rsidRPr="006A3F35">
          <w:rPr>
            <w:rFonts w:ascii="Times New Roman" w:eastAsia="宋体" w:hAnsi="Times New Roman" w:cs="Times New Roman" w:hint="eastAsia"/>
            <w:rPrChange w:id="2500" w:author="ZhuMeng" w:date="2023-10-12T15:47:00Z">
              <w:rPr>
                <w:rFonts w:ascii="Times New Roman" w:hAnsi="Times New Roman" w:cs="Times New Roman" w:hint="eastAsia"/>
              </w:rPr>
            </w:rPrChange>
          </w:rPr>
          <w:t>最终</w:t>
        </w:r>
      </w:ins>
      <w:ins w:id="2501" w:author="ZhuMeng" w:date="2023-10-12T15:39:00Z">
        <w:r w:rsidRPr="006A3F35">
          <w:rPr>
            <w:rFonts w:ascii="Times New Roman" w:eastAsia="宋体" w:hAnsi="Times New Roman" w:cs="Times New Roman" w:hint="eastAsia"/>
            <w:rPrChange w:id="2502" w:author="ZhuMeng" w:date="2023-10-12T15:47:00Z">
              <w:rPr>
                <w:rFonts w:ascii="Times New Roman" w:hAnsi="Times New Roman" w:cs="Times New Roman" w:hint="eastAsia"/>
              </w:rPr>
            </w:rPrChange>
          </w:rPr>
          <w:t>产生了</w:t>
        </w:r>
      </w:ins>
      <w:ins w:id="2503" w:author="ZhuMeng" w:date="2023-10-12T15:38:00Z">
        <w:r w:rsidRPr="006A3F35">
          <w:rPr>
            <w:rFonts w:ascii="Times New Roman" w:eastAsia="宋体" w:hAnsi="Times New Roman" w:cs="Times New Roman" w:hint="eastAsia"/>
            <w:rPrChange w:id="2504" w:author="ZhuMeng" w:date="2023-10-12T15:47:00Z">
              <w:rPr>
                <w:rFonts w:ascii="Times New Roman" w:hAnsi="Times New Roman" w:cs="Times New Roman" w:hint="eastAsia"/>
              </w:rPr>
            </w:rPrChange>
          </w:rPr>
          <w:t>新</w:t>
        </w:r>
      </w:ins>
      <w:ins w:id="2505" w:author="ZhuMeng" w:date="2023-10-12T15:39:00Z">
        <w:r w:rsidRPr="006A3F35">
          <w:rPr>
            <w:rFonts w:ascii="Times New Roman" w:eastAsia="宋体" w:hAnsi="Times New Roman" w:cs="Times New Roman" w:hint="eastAsia"/>
            <w:rPrChange w:id="2506" w:author="ZhuMeng" w:date="2023-10-12T15:47:00Z">
              <w:rPr>
                <w:rFonts w:ascii="Times New Roman" w:hAnsi="Times New Roman" w:cs="Times New Roman" w:hint="eastAsia"/>
              </w:rPr>
            </w:rPrChange>
          </w:rPr>
          <w:t>的</w:t>
        </w:r>
      </w:ins>
      <w:ins w:id="2507" w:author="ZhuMeng" w:date="2023-10-12T15:38:00Z">
        <w:r w:rsidRPr="006A3F35">
          <w:rPr>
            <w:rFonts w:ascii="Times New Roman" w:eastAsia="宋体" w:hAnsi="Times New Roman" w:cs="Times New Roman" w:hint="eastAsia"/>
            <w:rPrChange w:id="2508" w:author="ZhuMeng" w:date="2023-10-12T15:47:00Z">
              <w:rPr>
                <w:rFonts w:ascii="Times New Roman" w:hAnsi="Times New Roman" w:cs="Times New Roman" w:hint="eastAsia"/>
              </w:rPr>
            </w:rPrChange>
          </w:rPr>
          <w:t>语言变体，或</w:t>
        </w:r>
      </w:ins>
      <w:del w:id="2509" w:author="ZhuMeng" w:date="2023-10-12T15:36:00Z">
        <w:r w:rsidRPr="006A3F35" w:rsidDel="008013A7">
          <w:rPr>
            <w:rFonts w:ascii="Times New Roman" w:eastAsia="宋体" w:hAnsi="Times New Roman" w:cs="Times New Roman"/>
            <w:rPrChange w:id="2510" w:author="ZhuMeng" w:date="2023-10-12T15:47:00Z">
              <w:rPr/>
            </w:rPrChange>
          </w:rPr>
          <w:delText>过程</w:delText>
        </w:r>
      </w:del>
      <w:del w:id="2511" w:author="ZhuMeng" w:date="2023-10-12T15:37:00Z">
        <w:r w:rsidRPr="006A3F35" w:rsidDel="00024A58">
          <w:rPr>
            <w:rFonts w:ascii="Times New Roman" w:eastAsia="宋体" w:hAnsi="Times New Roman" w:cs="Times New Roman"/>
            <w:rPrChange w:id="2512" w:author="ZhuMeng" w:date="2023-10-12T15:47:00Z">
              <w:rPr/>
            </w:rPrChange>
          </w:rPr>
          <w:delText>——</w:delText>
        </w:r>
      </w:del>
      <w:del w:id="2513" w:author="ZhuMeng" w:date="2023-10-12T15:38:00Z">
        <w:r w:rsidRPr="006A3F35" w:rsidDel="00253BDD">
          <w:rPr>
            <w:rFonts w:ascii="Times New Roman" w:eastAsia="宋体" w:hAnsi="Times New Roman" w:cs="Times New Roman"/>
            <w:rPrChange w:id="2514" w:author="ZhuMeng" w:date="2023-10-12T15:47:00Z">
              <w:rPr/>
            </w:rPrChange>
          </w:rPr>
          <w:delText>亦或</w:delText>
        </w:r>
      </w:del>
      <w:r w:rsidRPr="006A3F35">
        <w:rPr>
          <w:rFonts w:ascii="Times New Roman" w:eastAsia="宋体" w:hAnsi="Times New Roman" w:cs="Times New Roman"/>
          <w:rPrChange w:id="2515" w:author="ZhuMeng" w:date="2023-10-12T15:47:00Z">
            <w:rPr/>
          </w:rPrChange>
        </w:rPr>
        <w:t>是在当地语言之外形成了</w:t>
      </w:r>
      <w:ins w:id="2516" w:author="ZhuMeng" w:date="2023-10-12T15:38:00Z">
        <w:r w:rsidRPr="006A3F35">
          <w:rPr>
            <w:rFonts w:ascii="Times New Roman" w:eastAsia="宋体" w:hAnsi="Times New Roman" w:cs="Times New Roman" w:hint="eastAsia"/>
            <w:rPrChange w:id="2517" w:author="ZhuMeng" w:date="2023-10-12T15:47:00Z">
              <w:rPr>
                <w:rFonts w:ascii="Times New Roman" w:hAnsi="Times New Roman" w:cs="Times New Roman" w:hint="eastAsia"/>
              </w:rPr>
            </w:rPrChange>
          </w:rPr>
          <w:t>孤僻的</w:t>
        </w:r>
      </w:ins>
      <w:del w:id="2518" w:author="ZhuMeng" w:date="2023-10-13T10:55:00Z">
        <w:r w:rsidRPr="006A3F35" w:rsidDel="00AA26C5">
          <w:rPr>
            <w:rFonts w:ascii="Times New Roman" w:eastAsia="宋体" w:hAnsi="Times New Roman" w:cs="Times New Roman"/>
            <w:rPrChange w:id="2519" w:author="ZhuMeng" w:date="2023-10-12T15:47:00Z">
              <w:rPr/>
            </w:rPrChange>
          </w:rPr>
          <w:delText>“</w:delText>
        </w:r>
      </w:del>
      <w:r w:rsidRPr="006A3F35">
        <w:rPr>
          <w:rFonts w:ascii="Times New Roman" w:eastAsia="宋体" w:hAnsi="Times New Roman" w:cs="Times New Roman"/>
          <w:rPrChange w:id="2520" w:author="ZhuMeng" w:date="2023-10-12T15:47:00Z">
            <w:rPr/>
          </w:rPrChange>
        </w:rPr>
        <w:t>方言岛</w:t>
      </w:r>
      <w:del w:id="2521" w:author="ZhuMeng" w:date="2023-10-13T10:55:00Z">
        <w:r w:rsidRPr="006A3F35" w:rsidDel="00AA26C5">
          <w:rPr>
            <w:rFonts w:ascii="Times New Roman" w:eastAsia="宋体" w:hAnsi="Times New Roman" w:cs="Times New Roman"/>
            <w:rPrChange w:id="2522" w:author="ZhuMeng" w:date="2023-10-12T15:47:00Z">
              <w:rPr/>
            </w:rPrChange>
          </w:rPr>
          <w:delText>”</w:delText>
        </w:r>
      </w:del>
      <w:del w:id="2523" w:author="ZhuMeng" w:date="2023-10-12T15:38:00Z">
        <w:r w:rsidRPr="006A3F35" w:rsidDel="00253BDD">
          <w:rPr>
            <w:rFonts w:ascii="Times New Roman" w:eastAsia="宋体" w:hAnsi="Times New Roman" w:cs="Times New Roman"/>
            <w:rPrChange w:id="2524" w:author="ZhuMeng" w:date="2023-10-12T15:47:00Z">
              <w:rPr/>
            </w:rPrChange>
          </w:rPr>
          <w:delText>，亦或是</w:delText>
        </w:r>
      </w:del>
      <w:del w:id="2525" w:author="ZhuMeng" w:date="2023-10-12T15:37:00Z">
        <w:r w:rsidRPr="006A3F35" w:rsidDel="00253BDD">
          <w:rPr>
            <w:rFonts w:ascii="Times New Roman" w:eastAsia="宋体" w:hAnsi="Times New Roman" w:cs="Times New Roman"/>
            <w:rPrChange w:id="2526" w:author="ZhuMeng" w:date="2023-10-12T15:47:00Z">
              <w:rPr/>
            </w:rPrChange>
          </w:rPr>
          <w:delText>产生了新的语言变体</w:delText>
        </w:r>
      </w:del>
      <w:r w:rsidRPr="006A3F35">
        <w:rPr>
          <w:rFonts w:ascii="Times New Roman" w:eastAsia="宋体" w:hAnsi="Times New Roman" w:cs="Times New Roman"/>
          <w:rPrChange w:id="2527" w:author="ZhuMeng" w:date="2023-10-12T15:47:00Z">
            <w:rPr/>
          </w:rPrChange>
        </w:rPr>
        <w:t>(</w:t>
      </w:r>
      <w:r w:rsidRPr="006A3F35">
        <w:rPr>
          <w:rFonts w:ascii="Times New Roman" w:eastAsia="宋体" w:hAnsi="Times New Roman" w:cs="Times New Roman"/>
          <w:rPrChange w:id="2528" w:author="ZhuMeng" w:date="2023-10-12T15:47:00Z">
            <w:rPr/>
          </w:rPrChange>
        </w:rPr>
        <w:fldChar w:fldCharType="begin"/>
      </w:r>
      <w:r w:rsidRPr="006A3F35">
        <w:rPr>
          <w:rFonts w:ascii="Times New Roman" w:eastAsia="宋体" w:hAnsi="Times New Roman" w:cs="Times New Roman"/>
          <w:rPrChange w:id="2529" w:author="ZhuMeng" w:date="2023-10-12T15:47:00Z">
            <w:rPr/>
          </w:rPrChange>
        </w:rPr>
        <w:instrText xml:space="preserve"> HYPERLINK \l "ref-WuXiaoJun2020" \h </w:instrText>
      </w:r>
      <w:r w:rsidRPr="00595FE8">
        <w:rPr>
          <w:rFonts w:ascii="Times New Roman" w:eastAsia="宋体" w:hAnsi="Times New Roman" w:cs="Times New Roman"/>
        </w:rPr>
      </w:r>
      <w:r w:rsidRPr="006A3F35">
        <w:rPr>
          <w:rFonts w:ascii="Times New Roman" w:eastAsia="宋体" w:hAnsi="Times New Roman" w:cs="Times New Roman"/>
          <w:rPrChange w:id="2530" w:author="ZhuMeng" w:date="2023-10-12T15:47:00Z">
            <w:rPr>
              <w:rStyle w:val="af0"/>
            </w:rPr>
          </w:rPrChange>
        </w:rPr>
        <w:fldChar w:fldCharType="separate"/>
      </w:r>
      <w:r w:rsidRPr="006A3F35">
        <w:rPr>
          <w:rStyle w:val="af0"/>
          <w:rFonts w:ascii="Times New Roman" w:eastAsia="宋体" w:hAnsi="Times New Roman" w:cs="Times New Roman"/>
          <w:rPrChange w:id="2531" w:author="ZhuMeng" w:date="2023-10-12T15:47:00Z">
            <w:rPr>
              <w:rStyle w:val="af0"/>
            </w:rPr>
          </w:rPrChange>
        </w:rPr>
        <w:t>武小军</w:t>
      </w:r>
      <w:r w:rsidRPr="006A3F35">
        <w:rPr>
          <w:rStyle w:val="af0"/>
          <w:rFonts w:ascii="Times New Roman" w:eastAsia="宋体" w:hAnsi="Times New Roman" w:cs="Times New Roman"/>
          <w:rPrChange w:id="2532" w:author="ZhuMeng" w:date="2023-10-12T15:47:00Z">
            <w:rPr>
              <w:rStyle w:val="af0"/>
            </w:rPr>
          </w:rPrChange>
        </w:rPr>
        <w:t>, 2020</w:t>
      </w:r>
      <w:r w:rsidRPr="006A3F35">
        <w:rPr>
          <w:rStyle w:val="af0"/>
          <w:rFonts w:ascii="Times New Roman" w:eastAsia="宋体" w:hAnsi="Times New Roman" w:cs="Times New Roman"/>
          <w:rPrChange w:id="2533" w:author="ZhuMeng" w:date="2023-10-12T15:47:00Z">
            <w:rPr>
              <w:rStyle w:val="af0"/>
            </w:rPr>
          </w:rPrChange>
        </w:rPr>
        <w:fldChar w:fldCharType="end"/>
      </w:r>
      <w:r w:rsidRPr="006A3F35">
        <w:rPr>
          <w:rFonts w:ascii="Times New Roman" w:eastAsia="宋体" w:hAnsi="Times New Roman" w:cs="Times New Roman"/>
          <w:rPrChange w:id="2534" w:author="ZhuMeng" w:date="2023-10-12T15:47:00Z">
            <w:rPr/>
          </w:rPrChange>
        </w:rPr>
        <w:t>)</w:t>
      </w:r>
      <w:ins w:id="2535" w:author="ZhuMeng" w:date="2023-10-12T15:40:00Z">
        <w:r w:rsidRPr="006A3F35">
          <w:rPr>
            <w:rFonts w:ascii="Times New Roman" w:eastAsia="宋体" w:hAnsi="Times New Roman" w:cs="Times New Roman" w:hint="eastAsia"/>
            <w:rPrChange w:id="2536" w:author="ZhuMeng" w:date="2023-10-12T15:47:00Z">
              <w:rPr>
                <w:rFonts w:ascii="Times New Roman" w:hAnsi="Times New Roman" w:cs="Times New Roman" w:hint="eastAsia"/>
              </w:rPr>
            </w:rPrChange>
          </w:rPr>
          <w:t>，</w:t>
        </w:r>
      </w:ins>
      <w:del w:id="2537" w:author="ZhuMeng" w:date="2023-10-12T15:39:00Z">
        <w:r w:rsidRPr="006A3F35" w:rsidDel="00A04281">
          <w:rPr>
            <w:rFonts w:ascii="Times New Roman" w:eastAsia="宋体" w:hAnsi="Times New Roman" w:cs="Times New Roman"/>
            <w:rPrChange w:id="2538" w:author="ZhuMeng" w:date="2023-10-12T15:47:00Z">
              <w:rPr/>
            </w:rPrChange>
          </w:rPr>
          <w:delText>，</w:delText>
        </w:r>
        <w:r w:rsidRPr="006A3F35" w:rsidDel="006B2B37">
          <w:rPr>
            <w:rFonts w:ascii="Times New Roman" w:eastAsia="宋体" w:hAnsi="Times New Roman" w:cs="Times New Roman"/>
            <w:rPrChange w:id="2539" w:author="ZhuMeng" w:date="2023-10-12T15:47:00Z">
              <w:rPr/>
            </w:rPrChange>
          </w:rPr>
          <w:delText>而这一过程最终导致了</w:delText>
        </w:r>
      </w:del>
      <w:r w:rsidRPr="006A3F35">
        <w:rPr>
          <w:rFonts w:ascii="Times New Roman" w:eastAsia="宋体" w:hAnsi="Times New Roman" w:cs="Times New Roman"/>
          <w:rPrChange w:id="2540" w:author="ZhuMeng" w:date="2023-10-12T15:47:00Z">
            <w:rPr/>
          </w:rPrChange>
        </w:rPr>
        <w:t>大量人群</w:t>
      </w:r>
      <w:ins w:id="2541" w:author="ZhuMeng" w:date="2023-10-12T15:39:00Z">
        <w:r w:rsidRPr="006A3F35">
          <w:rPr>
            <w:rFonts w:ascii="Times New Roman" w:eastAsia="宋体" w:hAnsi="Times New Roman" w:cs="Times New Roman" w:hint="eastAsia"/>
            <w:rPrChange w:id="2542" w:author="ZhuMeng" w:date="2023-10-12T15:47:00Z">
              <w:rPr>
                <w:rFonts w:ascii="Times New Roman" w:hAnsi="Times New Roman" w:cs="Times New Roman" w:hint="eastAsia"/>
              </w:rPr>
            </w:rPrChange>
          </w:rPr>
          <w:t>也由此陷入</w:t>
        </w:r>
      </w:ins>
      <w:ins w:id="2543" w:author="ZhuMeng" w:date="2023-10-12T15:40:00Z">
        <w:r w:rsidRPr="006A3F35">
          <w:rPr>
            <w:rFonts w:ascii="Times New Roman" w:eastAsia="宋体" w:hAnsi="Times New Roman" w:cs="Times New Roman" w:hint="eastAsia"/>
            <w:rPrChange w:id="2544" w:author="ZhuMeng" w:date="2023-10-12T15:47:00Z">
              <w:rPr>
                <w:rFonts w:ascii="Times New Roman" w:hAnsi="Times New Roman" w:cs="Times New Roman" w:hint="eastAsia"/>
              </w:rPr>
            </w:rPrChange>
          </w:rPr>
          <w:t>了</w:t>
        </w:r>
      </w:ins>
      <w:r w:rsidRPr="006A3F35">
        <w:rPr>
          <w:rFonts w:ascii="Times New Roman" w:eastAsia="宋体" w:hAnsi="Times New Roman" w:cs="Times New Roman"/>
          <w:rPrChange w:id="2545" w:author="ZhuMeng" w:date="2023-10-12T15:47:00Z">
            <w:rPr/>
          </w:rPrChange>
        </w:rPr>
        <w:t>失语、失权</w:t>
      </w:r>
      <w:ins w:id="2546" w:author="ZhuMeng" w:date="2023-10-12T15:39:00Z">
        <w:r w:rsidRPr="006A3F35">
          <w:rPr>
            <w:rFonts w:ascii="Times New Roman" w:eastAsia="宋体" w:hAnsi="Times New Roman" w:cs="Times New Roman" w:hint="eastAsia"/>
            <w:rPrChange w:id="2547" w:author="ZhuMeng" w:date="2023-10-12T15:47:00Z">
              <w:rPr>
                <w:rFonts w:ascii="Times New Roman" w:hAnsi="Times New Roman" w:cs="Times New Roman" w:hint="eastAsia"/>
              </w:rPr>
            </w:rPrChange>
          </w:rPr>
          <w:t>和</w:t>
        </w:r>
      </w:ins>
      <w:del w:id="2548" w:author="ZhuMeng" w:date="2023-10-12T15:39:00Z">
        <w:r w:rsidRPr="006A3F35" w:rsidDel="00D15EBB">
          <w:rPr>
            <w:rFonts w:ascii="Times New Roman" w:eastAsia="宋体" w:hAnsi="Times New Roman" w:cs="Times New Roman"/>
            <w:rPrChange w:id="2549" w:author="ZhuMeng" w:date="2023-10-12T15:47:00Z">
              <w:rPr/>
            </w:rPrChange>
          </w:rPr>
          <w:delText>、</w:delText>
        </w:r>
      </w:del>
      <w:r w:rsidRPr="006A3F35">
        <w:rPr>
          <w:rFonts w:ascii="Times New Roman" w:eastAsia="宋体" w:hAnsi="Times New Roman" w:cs="Times New Roman"/>
          <w:rPrChange w:id="2550" w:author="ZhuMeng" w:date="2023-10-12T15:47:00Z">
            <w:rPr/>
          </w:rPrChange>
        </w:rPr>
        <w:t>失利</w:t>
      </w:r>
      <w:ins w:id="2551" w:author="ZhuMeng" w:date="2023-10-12T15:39:00Z">
        <w:r w:rsidRPr="006A3F35">
          <w:rPr>
            <w:rFonts w:ascii="Times New Roman" w:eastAsia="宋体" w:hAnsi="Times New Roman" w:cs="Times New Roman" w:hint="eastAsia"/>
            <w:rPrChange w:id="2552" w:author="ZhuMeng" w:date="2023-10-12T15:47:00Z">
              <w:rPr>
                <w:rFonts w:ascii="Times New Roman" w:hAnsi="Times New Roman" w:cs="Times New Roman" w:hint="eastAsia"/>
              </w:rPr>
            </w:rPrChange>
          </w:rPr>
          <w:t>的悲惨局面</w:t>
        </w:r>
      </w:ins>
      <w:r w:rsidRPr="006A3F35">
        <w:rPr>
          <w:rFonts w:ascii="Times New Roman" w:eastAsia="宋体" w:hAnsi="Times New Roman" w:cs="Times New Roman"/>
          <w:rPrChange w:id="2553" w:author="ZhuMeng" w:date="2023-10-12T15:47:00Z">
            <w:rPr/>
          </w:rPrChange>
        </w:rPr>
        <w:t>。</w:t>
      </w:r>
      <w:ins w:id="2554" w:author="ZhuMeng" w:date="2023-10-12T15:40:00Z">
        <w:r w:rsidRPr="006A3F35">
          <w:rPr>
            <w:rFonts w:ascii="Times New Roman" w:eastAsia="宋体" w:hAnsi="Times New Roman" w:cs="Times New Roman" w:hint="eastAsia"/>
            <w:rPrChange w:id="2555" w:author="ZhuMeng" w:date="2023-10-12T15:47:00Z">
              <w:rPr>
                <w:rFonts w:ascii="Times New Roman" w:hAnsi="Times New Roman" w:cs="Times New Roman" w:hint="eastAsia"/>
              </w:rPr>
            </w:rPrChange>
          </w:rPr>
          <w:t>这一局面的出现使得语言在城市治理中的协调与中介价值更加凸显</w:t>
        </w:r>
      </w:ins>
      <w:ins w:id="2556" w:author="ZhuMeng" w:date="2023-10-12T15:41:00Z">
        <w:r w:rsidRPr="006A3F35">
          <w:rPr>
            <w:rFonts w:ascii="Times New Roman" w:eastAsia="宋体" w:hAnsi="Times New Roman" w:cs="Times New Roman" w:hint="eastAsia"/>
            <w:rPrChange w:id="2557" w:author="ZhuMeng" w:date="2023-10-12T15:47:00Z">
              <w:rPr>
                <w:rFonts w:ascii="Times New Roman" w:hAnsi="Times New Roman" w:cs="Times New Roman" w:hint="eastAsia"/>
              </w:rPr>
            </w:rPrChange>
          </w:rPr>
          <w:t>。</w:t>
        </w:r>
      </w:ins>
      <w:r w:rsidRPr="006A3F35">
        <w:rPr>
          <w:rFonts w:ascii="Times New Roman" w:eastAsia="宋体" w:hAnsi="Times New Roman" w:cs="Times New Roman"/>
          <w:rPrChange w:id="2558" w:author="ZhuMeng" w:date="2023-10-12T15:47:00Z">
            <w:rPr/>
          </w:rPrChange>
        </w:rPr>
        <w:t>传统治理视角提出，对于城市主体人群和新进人群</w:t>
      </w:r>
      <w:r w:rsidRPr="006A3F35">
        <w:rPr>
          <w:rFonts w:ascii="Times New Roman" w:eastAsia="宋体" w:hAnsi="Times New Roman" w:cs="Times New Roman"/>
          <w:rPrChange w:id="2559" w:author="ZhuMeng" w:date="2023-10-12T15:47:00Z">
            <w:rPr/>
          </w:rPrChange>
        </w:rPr>
        <w:t>/</w:t>
      </w:r>
      <w:r w:rsidRPr="006A3F35">
        <w:rPr>
          <w:rFonts w:ascii="Times New Roman" w:eastAsia="宋体" w:hAnsi="Times New Roman" w:cs="Times New Roman"/>
          <w:rPrChange w:id="2560" w:author="ZhuMeng" w:date="2023-10-12T15:47:00Z">
            <w:rPr/>
          </w:rPrChange>
        </w:rPr>
        <w:t>少数人群的隔阂与矛盾，可以通过增强后者的社会融合度（比如农民工的城市化程度或少数民族的融入感等）加以改善。</w:t>
      </w:r>
      <w:ins w:id="2561" w:author="ZhuMeng" w:date="2023-10-12T15:41:00Z">
        <w:r w:rsidRPr="006A3F35">
          <w:rPr>
            <w:rFonts w:ascii="Times New Roman" w:eastAsia="宋体" w:hAnsi="Times New Roman" w:cs="Times New Roman" w:hint="eastAsia"/>
            <w:rPrChange w:id="2562" w:author="ZhuMeng" w:date="2023-10-12T15:47:00Z">
              <w:rPr>
                <w:rFonts w:ascii="Times New Roman" w:hAnsi="Times New Roman" w:cs="Times New Roman" w:hint="eastAsia"/>
              </w:rPr>
            </w:rPrChange>
          </w:rPr>
          <w:t>因此，</w:t>
        </w:r>
      </w:ins>
      <w:del w:id="2563" w:author="ZhuMeng" w:date="2023-10-12T15:40:00Z">
        <w:r w:rsidRPr="006A3F35" w:rsidDel="00233D5C">
          <w:rPr>
            <w:rFonts w:ascii="Times New Roman" w:eastAsia="宋体" w:hAnsi="Times New Roman" w:cs="Times New Roman"/>
            <w:rPrChange w:id="2564" w:author="ZhuMeng" w:date="2023-10-12T15:47:00Z">
              <w:rPr/>
            </w:rPrChange>
          </w:rPr>
          <w:delText xml:space="preserve"> </w:delText>
        </w:r>
        <w:r w:rsidRPr="006A3F35" w:rsidDel="00233D5C">
          <w:rPr>
            <w:rFonts w:ascii="Times New Roman" w:eastAsia="宋体" w:hAnsi="Times New Roman" w:cs="Times New Roman"/>
            <w:rPrChange w:id="2565" w:author="ZhuMeng" w:date="2023-10-12T15:47:00Z">
              <w:rPr/>
            </w:rPrChange>
          </w:rPr>
          <w:delText>上述局面的出现使得语言在城市治理中的协调与中介价值更加凸显，</w:delText>
        </w:r>
      </w:del>
      <w:r w:rsidRPr="006A3F35">
        <w:rPr>
          <w:rFonts w:ascii="Times New Roman" w:eastAsia="宋体" w:hAnsi="Times New Roman" w:cs="Times New Roman"/>
          <w:rPrChange w:id="2566" w:author="ZhuMeng" w:date="2023-10-12T15:47:00Z">
            <w:rPr/>
          </w:rPrChange>
        </w:rPr>
        <w:t>现有政府正在通过语言治理促进社会公众心理融合，提升全体公众人际信任和积极心态，为营造和谐社会氛围搭建心理基础，实现普通话、方言和外语</w:t>
      </w:r>
      <w:ins w:id="2567" w:author="ZhuMeng" w:date="2023-10-12T15:41:00Z">
        <w:r w:rsidRPr="006A3F35">
          <w:rPr>
            <w:rFonts w:ascii="Times New Roman" w:eastAsia="宋体" w:hAnsi="Times New Roman" w:cs="Times New Roman" w:hint="eastAsia"/>
            <w:rPrChange w:id="2568" w:author="ZhuMeng" w:date="2023-10-12T15:47:00Z">
              <w:rPr>
                <w:rFonts w:ascii="Times New Roman" w:hAnsi="Times New Roman" w:cs="Times New Roman" w:hint="eastAsia"/>
              </w:rPr>
            </w:rPrChange>
          </w:rPr>
          <w:t>的</w:t>
        </w:r>
      </w:ins>
      <w:r w:rsidRPr="006A3F35">
        <w:rPr>
          <w:rFonts w:ascii="Times New Roman" w:eastAsia="宋体" w:hAnsi="Times New Roman" w:cs="Times New Roman"/>
          <w:rPrChange w:id="2569" w:author="ZhuMeng" w:date="2023-10-12T15:47:00Z">
            <w:rPr/>
          </w:rPrChange>
        </w:rPr>
        <w:t>和谐共生，助力新型城镇化人本目标的实现。</w:t>
      </w:r>
    </w:p>
    <w:p w14:paraId="26A1E0AE" w14:textId="77777777" w:rsidR="0067268E" w:rsidRPr="006A3F35" w:rsidRDefault="0067268E" w:rsidP="00FD1F70">
      <w:pPr>
        <w:pStyle w:val="a0"/>
        <w:spacing w:line="360" w:lineRule="auto"/>
        <w:jc w:val="both"/>
        <w:rPr>
          <w:rFonts w:ascii="Times New Roman" w:eastAsia="宋体" w:hAnsi="Times New Roman" w:cs="Times New Roman"/>
          <w:rPrChange w:id="2570" w:author="ZhuMeng" w:date="2023-10-12T15:47:00Z">
            <w:rPr/>
          </w:rPrChange>
        </w:rPr>
        <w:pPrChange w:id="2571" w:author="ZhuMeng" w:date="2023-10-13T09:17:00Z">
          <w:pPr>
            <w:pStyle w:val="a0"/>
          </w:pPr>
        </w:pPrChange>
      </w:pPr>
      <w:r w:rsidRPr="006A3F35">
        <w:rPr>
          <w:rFonts w:ascii="Times New Roman" w:eastAsia="宋体" w:hAnsi="Times New Roman" w:cs="Times New Roman"/>
          <w:rPrChange w:id="2572" w:author="ZhuMeng" w:date="2023-10-12T15:47:00Z">
            <w:rPr/>
          </w:rPrChange>
        </w:rPr>
        <w:t>就</w:t>
      </w:r>
      <w:del w:id="2573" w:author="ZhuMeng" w:date="2023-10-12T15:41:00Z">
        <w:r w:rsidRPr="006A3F35" w:rsidDel="006550CB">
          <w:rPr>
            <w:rFonts w:ascii="Times New Roman" w:eastAsia="宋体" w:hAnsi="Times New Roman" w:cs="Times New Roman"/>
            <w:rPrChange w:id="2574" w:author="ZhuMeng" w:date="2023-10-12T15:47:00Z">
              <w:rPr/>
            </w:rPrChange>
          </w:rPr>
          <w:delText>当下而言，</w:delText>
        </w:r>
      </w:del>
      <w:ins w:id="2575" w:author="ZhuMeng" w:date="2023-10-12T15:41:00Z">
        <w:r w:rsidRPr="006A3F35">
          <w:rPr>
            <w:rFonts w:ascii="Times New Roman" w:eastAsia="宋体" w:hAnsi="Times New Roman" w:cs="Times New Roman" w:hint="eastAsia"/>
            <w:rPrChange w:id="2576" w:author="ZhuMeng" w:date="2023-10-12T15:47:00Z">
              <w:rPr>
                <w:rFonts w:ascii="Times New Roman" w:hAnsi="Times New Roman" w:cs="Times New Roman" w:hint="eastAsia"/>
              </w:rPr>
            </w:rPrChange>
          </w:rPr>
          <w:t>应激性问题而言，</w:t>
        </w:r>
      </w:ins>
      <w:del w:id="2577" w:author="ZhuMeng" w:date="2023-10-12T18:15:00Z">
        <w:r w:rsidRPr="006A3F35" w:rsidDel="004977AE">
          <w:rPr>
            <w:rFonts w:ascii="Times New Roman" w:eastAsia="宋体" w:hAnsi="Times New Roman" w:cs="Times New Roman"/>
            <w:rPrChange w:id="2578" w:author="ZhuMeng" w:date="2023-10-12T15:47:00Z">
              <w:rPr/>
            </w:rPrChange>
          </w:rPr>
          <w:delText>新冠疫情的</w:delText>
        </w:r>
      </w:del>
      <w:ins w:id="2579" w:author="ZhuMeng" w:date="2023-10-12T18:15:00Z">
        <w:r>
          <w:rPr>
            <w:rFonts w:ascii="Times New Roman" w:eastAsia="宋体" w:hAnsi="Times New Roman" w:cs="Times New Roman" w:hint="eastAsia"/>
          </w:rPr>
          <w:t>公共卫生危机</w:t>
        </w:r>
      </w:ins>
      <w:del w:id="2580" w:author="ZhuMeng" w:date="2023-10-12T15:42:00Z">
        <w:r w:rsidRPr="006A3F35" w:rsidDel="001E64B3">
          <w:rPr>
            <w:rFonts w:ascii="Times New Roman" w:eastAsia="宋体" w:hAnsi="Times New Roman" w:cs="Times New Roman"/>
            <w:rPrChange w:id="2581" w:author="ZhuMeng" w:date="2023-10-12T15:47:00Z">
              <w:rPr/>
            </w:rPrChange>
          </w:rPr>
          <w:delText>暴发</w:delText>
        </w:r>
      </w:del>
      <w:ins w:id="2582" w:author="ZhuMeng" w:date="2023-10-12T15:42:00Z">
        <w:r w:rsidRPr="006A3F35">
          <w:rPr>
            <w:rFonts w:ascii="Times New Roman" w:eastAsia="宋体" w:hAnsi="Times New Roman" w:cs="Times New Roman" w:hint="eastAsia"/>
            <w:rPrChange w:id="2583" w:author="ZhuMeng" w:date="2023-10-12T15:47:00Z">
              <w:rPr>
                <w:rFonts w:ascii="Times New Roman" w:hAnsi="Times New Roman" w:cs="Times New Roman" w:hint="eastAsia"/>
              </w:rPr>
            </w:rPrChange>
          </w:rPr>
          <w:t>促使</w:t>
        </w:r>
      </w:ins>
      <w:del w:id="2584" w:author="ZhuMeng" w:date="2023-10-12T15:42:00Z">
        <w:r w:rsidRPr="006A3F35" w:rsidDel="007109E2">
          <w:rPr>
            <w:rFonts w:ascii="Times New Roman" w:eastAsia="宋体" w:hAnsi="Times New Roman" w:cs="Times New Roman"/>
            <w:rPrChange w:id="2585" w:author="ZhuMeng" w:date="2023-10-12T15:47:00Z">
              <w:rPr/>
            </w:rPrChange>
          </w:rPr>
          <w:delText>使得</w:delText>
        </w:r>
      </w:del>
      <w:r w:rsidRPr="006A3F35">
        <w:rPr>
          <w:rFonts w:ascii="Times New Roman" w:eastAsia="宋体" w:hAnsi="Times New Roman" w:cs="Times New Roman"/>
          <w:rPrChange w:id="2586" w:author="ZhuMeng" w:date="2023-10-12T15:47:00Z">
            <w:rPr/>
          </w:rPrChange>
        </w:rPr>
        <w:t>城市语言治理能力</w:t>
      </w:r>
      <w:del w:id="2587" w:author="ZhuMeng" w:date="2023-10-12T15:43:00Z">
        <w:r w:rsidRPr="006A3F35" w:rsidDel="00C753FC">
          <w:rPr>
            <w:rFonts w:ascii="Times New Roman" w:eastAsia="宋体" w:hAnsi="Times New Roman" w:cs="Times New Roman"/>
            <w:rPrChange w:id="2588" w:author="ZhuMeng" w:date="2023-10-12T15:47:00Z">
              <w:rPr/>
            </w:rPrChange>
          </w:rPr>
          <w:delText>不足</w:delText>
        </w:r>
        <w:r w:rsidRPr="006A3F35" w:rsidDel="00993250">
          <w:rPr>
            <w:rFonts w:ascii="Times New Roman" w:eastAsia="宋体" w:hAnsi="Times New Roman" w:cs="Times New Roman"/>
            <w:rPrChange w:id="2589" w:author="ZhuMeng" w:date="2023-10-12T15:47:00Z">
              <w:rPr/>
            </w:rPrChange>
          </w:rPr>
          <w:delText>的</w:delText>
        </w:r>
      </w:del>
      <w:r w:rsidRPr="006A3F35">
        <w:rPr>
          <w:rFonts w:ascii="Times New Roman" w:eastAsia="宋体" w:hAnsi="Times New Roman" w:cs="Times New Roman"/>
          <w:rPrChange w:id="2590" w:author="ZhuMeng" w:date="2023-10-12T15:47:00Z">
            <w:rPr/>
          </w:rPrChange>
        </w:rPr>
        <w:t>问题充分暴露出来</w:t>
      </w:r>
      <w:r w:rsidRPr="006A3F35">
        <w:rPr>
          <w:rFonts w:ascii="Times New Roman" w:eastAsia="宋体" w:hAnsi="Times New Roman" w:cs="Times New Roman"/>
          <w:rPrChange w:id="2591" w:author="ZhuMeng" w:date="2023-10-12T15:47:00Z">
            <w:rPr/>
          </w:rPrChange>
        </w:rPr>
        <w:t>(</w:t>
      </w:r>
      <w:r w:rsidRPr="006A3F35">
        <w:rPr>
          <w:rFonts w:ascii="Times New Roman" w:eastAsia="宋体" w:hAnsi="Times New Roman" w:cs="Times New Roman"/>
          <w:rPrChange w:id="2592" w:author="ZhuMeng" w:date="2023-10-12T15:47:00Z">
            <w:rPr/>
          </w:rPrChange>
        </w:rPr>
        <w:fldChar w:fldCharType="begin"/>
      </w:r>
      <w:r w:rsidRPr="006A3F35">
        <w:rPr>
          <w:rFonts w:ascii="Times New Roman" w:eastAsia="宋体" w:hAnsi="Times New Roman" w:cs="Times New Roman"/>
          <w:rPrChange w:id="2593" w:author="ZhuMeng" w:date="2023-10-12T15:47:00Z">
            <w:rPr/>
          </w:rPrChange>
        </w:rPr>
        <w:instrText xml:space="preserve"> HYPERLINK \l "ref-ShenQi2021" \h </w:instrText>
      </w:r>
      <w:r w:rsidRPr="00595FE8">
        <w:rPr>
          <w:rFonts w:ascii="Times New Roman" w:eastAsia="宋体" w:hAnsi="Times New Roman" w:cs="Times New Roman"/>
        </w:rPr>
      </w:r>
      <w:r w:rsidRPr="006A3F35">
        <w:rPr>
          <w:rFonts w:ascii="Times New Roman" w:eastAsia="宋体" w:hAnsi="Times New Roman" w:cs="Times New Roman"/>
          <w:rPrChange w:id="2594" w:author="ZhuMeng" w:date="2023-10-12T15:47:00Z">
            <w:rPr>
              <w:rStyle w:val="af0"/>
            </w:rPr>
          </w:rPrChange>
        </w:rPr>
        <w:fldChar w:fldCharType="separate"/>
      </w:r>
      <w:r w:rsidRPr="006A3F35">
        <w:rPr>
          <w:rStyle w:val="af0"/>
          <w:rFonts w:ascii="Times New Roman" w:eastAsia="宋体" w:hAnsi="Times New Roman" w:cs="Times New Roman"/>
          <w:rPrChange w:id="2595" w:author="ZhuMeng" w:date="2023-10-12T15:47:00Z">
            <w:rPr>
              <w:rStyle w:val="af0"/>
            </w:rPr>
          </w:rPrChange>
        </w:rPr>
        <w:t>沈骑</w:t>
      </w:r>
      <w:r w:rsidRPr="006A3F35">
        <w:rPr>
          <w:rStyle w:val="af0"/>
          <w:rFonts w:ascii="Times New Roman" w:eastAsia="宋体" w:hAnsi="Times New Roman" w:cs="Times New Roman"/>
          <w:rPrChange w:id="2596" w:author="ZhuMeng" w:date="2023-10-12T15:47:00Z">
            <w:rPr>
              <w:rStyle w:val="af0"/>
            </w:rPr>
          </w:rPrChange>
        </w:rPr>
        <w:t>, 2021</w:t>
      </w:r>
      <w:r w:rsidRPr="006A3F35">
        <w:rPr>
          <w:rStyle w:val="af0"/>
          <w:rFonts w:ascii="Times New Roman" w:eastAsia="宋体" w:hAnsi="Times New Roman" w:cs="Times New Roman"/>
          <w:rPrChange w:id="2597" w:author="ZhuMeng" w:date="2023-10-12T15:47:00Z">
            <w:rPr>
              <w:rStyle w:val="af0"/>
            </w:rPr>
          </w:rPrChange>
        </w:rPr>
        <w:fldChar w:fldCharType="end"/>
      </w:r>
      <w:r w:rsidRPr="006A3F35">
        <w:rPr>
          <w:rFonts w:ascii="Times New Roman" w:eastAsia="宋体" w:hAnsi="Times New Roman" w:cs="Times New Roman"/>
          <w:rPrChange w:id="2598" w:author="ZhuMeng" w:date="2023-10-12T15:47:00Z">
            <w:rPr/>
          </w:rPrChange>
        </w:rPr>
        <w:t>)</w:t>
      </w:r>
      <w:r w:rsidRPr="006A3F35">
        <w:rPr>
          <w:rFonts w:ascii="Times New Roman" w:eastAsia="宋体" w:hAnsi="Times New Roman" w:cs="Times New Roman"/>
          <w:rPrChange w:id="2599" w:author="ZhuMeng" w:date="2023-10-12T15:47:00Z">
            <w:rPr/>
          </w:rPrChange>
        </w:rPr>
        <w:t>。</w:t>
      </w:r>
      <w:r w:rsidRPr="006A3F35">
        <w:rPr>
          <w:rFonts w:ascii="Times New Roman" w:eastAsia="宋体" w:hAnsi="Times New Roman" w:cs="Times New Roman"/>
          <w:rPrChange w:id="2600" w:author="ZhuMeng" w:date="2023-10-12T15:47:00Z">
            <w:rPr/>
          </w:rPrChange>
        </w:rPr>
        <w:t xml:space="preserve"> 2020</w:t>
      </w:r>
      <w:r w:rsidRPr="006A3F35">
        <w:rPr>
          <w:rFonts w:ascii="Times New Roman" w:eastAsia="宋体" w:hAnsi="Times New Roman" w:cs="Times New Roman"/>
          <w:rPrChange w:id="2601" w:author="ZhuMeng" w:date="2023-10-12T15:47:00Z">
            <w:rPr/>
          </w:rPrChange>
        </w:rPr>
        <w:t>年上半年，我国大城市疫情防控工作中</w:t>
      </w:r>
      <w:ins w:id="2602" w:author="ZhuMeng" w:date="2023-10-12T15:43:00Z">
        <w:r w:rsidRPr="006A3F35">
          <w:rPr>
            <w:rFonts w:ascii="Times New Roman" w:eastAsia="宋体" w:hAnsi="Times New Roman" w:cs="Times New Roman" w:hint="eastAsia"/>
            <w:rPrChange w:id="2603" w:author="ZhuMeng" w:date="2023-10-12T15:47:00Z">
              <w:rPr>
                <w:rFonts w:ascii="Times New Roman" w:hAnsi="Times New Roman" w:cs="Times New Roman" w:hint="eastAsia"/>
              </w:rPr>
            </w:rPrChange>
          </w:rPr>
          <w:t>就</w:t>
        </w:r>
      </w:ins>
      <w:r w:rsidRPr="006A3F35">
        <w:rPr>
          <w:rFonts w:ascii="Times New Roman" w:eastAsia="宋体" w:hAnsi="Times New Roman" w:cs="Times New Roman"/>
          <w:rPrChange w:id="2604" w:author="ZhuMeng" w:date="2023-10-12T15:47:00Z">
            <w:rPr/>
          </w:rPrChange>
        </w:rPr>
        <w:t>暴露出一系列涉外语言能力不足以及涉外语言治理空白等问题：当前国内大城市仍未建设语言人才资源数据库</w:t>
      </w:r>
      <w:ins w:id="2605" w:author="ZhuMeng" w:date="2023-10-12T15:43:00Z">
        <w:r w:rsidRPr="006A3F35">
          <w:rPr>
            <w:rFonts w:ascii="Times New Roman" w:eastAsia="宋体" w:hAnsi="Times New Roman" w:cs="Times New Roman" w:hint="eastAsia"/>
            <w:rPrChange w:id="2606" w:author="ZhuMeng" w:date="2023-10-12T15:47:00Z">
              <w:rPr>
                <w:rFonts w:ascii="Times New Roman" w:hAnsi="Times New Roman" w:cs="Times New Roman" w:hint="eastAsia"/>
              </w:rPr>
            </w:rPrChange>
          </w:rPr>
          <w:t>和</w:t>
        </w:r>
      </w:ins>
      <w:del w:id="2607" w:author="ZhuMeng" w:date="2023-10-12T15:43:00Z">
        <w:r w:rsidRPr="006A3F35" w:rsidDel="00C753FC">
          <w:rPr>
            <w:rFonts w:ascii="Times New Roman" w:eastAsia="宋体" w:hAnsi="Times New Roman" w:cs="Times New Roman"/>
            <w:rPrChange w:id="2608" w:author="ZhuMeng" w:date="2023-10-12T15:47:00Z">
              <w:rPr/>
            </w:rPrChange>
          </w:rPr>
          <w:delText>或</w:delText>
        </w:r>
      </w:del>
      <w:r w:rsidRPr="006A3F35">
        <w:rPr>
          <w:rFonts w:ascii="Times New Roman" w:eastAsia="宋体" w:hAnsi="Times New Roman" w:cs="Times New Roman"/>
          <w:rPrChange w:id="2609" w:author="ZhuMeng" w:date="2023-10-12T15:47:00Z">
            <w:rPr/>
          </w:rPrChange>
        </w:rPr>
        <w:t>语言志愿者信息库，导致政府多语信息发布和服务渠道的社会影响力和可及性大打折扣，政府和公共服务机构的语种规划与多语意识</w:t>
      </w:r>
      <w:ins w:id="2610" w:author="ZhuMeng" w:date="2023-10-12T15:44:00Z">
        <w:r w:rsidRPr="006A3F35">
          <w:rPr>
            <w:rFonts w:ascii="Times New Roman" w:eastAsia="宋体" w:hAnsi="Times New Roman" w:cs="Times New Roman" w:hint="eastAsia"/>
            <w:rPrChange w:id="2611" w:author="ZhuMeng" w:date="2023-10-12T15:47:00Z">
              <w:rPr>
                <w:rFonts w:ascii="Times New Roman" w:hAnsi="Times New Roman" w:cs="Times New Roman" w:hint="eastAsia"/>
              </w:rPr>
            </w:rPrChange>
          </w:rPr>
          <w:t>有待提高</w:t>
        </w:r>
      </w:ins>
      <w:del w:id="2612" w:author="ZhuMeng" w:date="2023-10-12T15:44:00Z">
        <w:r w:rsidRPr="006A3F35" w:rsidDel="00C157FB">
          <w:rPr>
            <w:rFonts w:ascii="Times New Roman" w:eastAsia="宋体" w:hAnsi="Times New Roman" w:cs="Times New Roman"/>
            <w:rPrChange w:id="2613" w:author="ZhuMeng" w:date="2023-10-12T15:47:00Z">
              <w:rPr/>
            </w:rPrChange>
          </w:rPr>
          <w:delText>亟待</w:delText>
        </w:r>
        <w:r w:rsidRPr="006A3F35" w:rsidDel="00333AE3">
          <w:rPr>
            <w:rFonts w:ascii="Times New Roman" w:eastAsia="宋体" w:hAnsi="Times New Roman" w:cs="Times New Roman"/>
            <w:rPrChange w:id="2614" w:author="ZhuMeng" w:date="2023-10-12T15:47:00Z">
              <w:rPr/>
            </w:rPrChange>
          </w:rPr>
          <w:delText>全面加强</w:delText>
        </w:r>
      </w:del>
      <w:r w:rsidRPr="006A3F35">
        <w:rPr>
          <w:rFonts w:ascii="Times New Roman" w:eastAsia="宋体" w:hAnsi="Times New Roman" w:cs="Times New Roman"/>
          <w:rPrChange w:id="2615" w:author="ZhuMeng" w:date="2023-10-12T15:47:00Z">
            <w:rPr/>
          </w:rPrChange>
        </w:rPr>
        <w:t>；</w:t>
      </w:r>
      <w:del w:id="2616" w:author="ZhuMeng" w:date="2023-10-12T15:44:00Z">
        <w:r w:rsidRPr="006A3F35" w:rsidDel="00C157FB">
          <w:rPr>
            <w:rFonts w:ascii="Times New Roman" w:eastAsia="宋体" w:hAnsi="Times New Roman" w:cs="Times New Roman"/>
            <w:rPrChange w:id="2617" w:author="ZhuMeng" w:date="2023-10-12T15:47:00Z">
              <w:rPr/>
            </w:rPrChange>
          </w:rPr>
          <w:delText xml:space="preserve"> </w:delText>
        </w:r>
      </w:del>
      <w:r w:rsidRPr="006A3F35">
        <w:rPr>
          <w:rFonts w:ascii="Times New Roman" w:eastAsia="宋体" w:hAnsi="Times New Roman" w:cs="Times New Roman"/>
          <w:rPrChange w:id="2618" w:author="ZhuMeng" w:date="2023-10-12T15:47:00Z">
            <w:rPr/>
          </w:rPrChange>
        </w:rPr>
        <w:t>不仅如此，城市的语言翻译和语言服务中对外语</w:t>
      </w:r>
      <w:del w:id="2619" w:author="ZhuMeng" w:date="2023-10-12T15:45:00Z">
        <w:r w:rsidRPr="006A3F35" w:rsidDel="006A3F35">
          <w:rPr>
            <w:rFonts w:ascii="Times New Roman" w:eastAsia="宋体" w:hAnsi="Times New Roman" w:cs="Times New Roman"/>
            <w:rPrChange w:id="2620" w:author="ZhuMeng" w:date="2023-10-12T15:47:00Z">
              <w:rPr/>
            </w:rPrChange>
          </w:rPr>
          <w:delText>语</w:delText>
        </w:r>
      </w:del>
      <w:r w:rsidRPr="006A3F35">
        <w:rPr>
          <w:rFonts w:ascii="Times New Roman" w:eastAsia="宋体" w:hAnsi="Times New Roman" w:cs="Times New Roman"/>
          <w:rPrChange w:id="2621" w:author="ZhuMeng" w:date="2023-10-12T15:47:00Z">
            <w:rPr/>
          </w:rPrChange>
        </w:rPr>
        <w:t>种的设置和提供也缺乏深谋远虑，面对大量</w:t>
      </w:r>
      <w:del w:id="2622" w:author="ZhuMeng" w:date="2023-10-12T15:45:00Z">
        <w:r w:rsidRPr="006A3F35" w:rsidDel="006A3F35">
          <w:rPr>
            <w:rFonts w:ascii="Times New Roman" w:eastAsia="宋体" w:hAnsi="Times New Roman" w:cs="Times New Roman"/>
            <w:rPrChange w:id="2623" w:author="ZhuMeng" w:date="2023-10-12T15:47:00Z">
              <w:rPr/>
            </w:rPrChange>
          </w:rPr>
          <w:delText>的</w:delText>
        </w:r>
      </w:del>
      <w:r w:rsidRPr="006A3F35">
        <w:rPr>
          <w:rFonts w:ascii="Times New Roman" w:eastAsia="宋体" w:hAnsi="Times New Roman" w:cs="Times New Roman"/>
          <w:rPrChange w:id="2624" w:author="ZhuMeng" w:date="2023-10-12T15:47:00Z">
            <w:rPr/>
          </w:rPrChange>
        </w:rPr>
        <w:t>在华外国人，尚未形成有效的语言服务协调</w:t>
      </w:r>
      <w:r w:rsidRPr="006A3F35">
        <w:rPr>
          <w:rFonts w:ascii="Times New Roman" w:eastAsia="宋体" w:hAnsi="Times New Roman" w:cs="Times New Roman"/>
          <w:rPrChange w:id="2625" w:author="ZhuMeng" w:date="2023-10-12T15:47:00Z">
            <w:rPr/>
          </w:rPrChange>
        </w:rPr>
        <w:lastRenderedPageBreak/>
        <w:t>机制和语言治理体系，各类事务仍然由分散在各政府部门的机构或基层组织自身来解决，缺少有效的合作治理机制，从而严重影响了城市在突发重大事件中的涉外应对能力。</w:t>
      </w:r>
    </w:p>
    <w:p w14:paraId="2B352EDB" w14:textId="77777777" w:rsidR="0067268E" w:rsidRPr="006A3F35" w:rsidRDefault="0067268E" w:rsidP="00FD1F70">
      <w:pPr>
        <w:pStyle w:val="a0"/>
        <w:spacing w:line="360" w:lineRule="auto"/>
        <w:jc w:val="both"/>
        <w:rPr>
          <w:rFonts w:ascii="Times New Roman" w:eastAsia="宋体" w:hAnsi="Times New Roman" w:cs="Times New Roman"/>
          <w:rPrChange w:id="2626" w:author="ZhuMeng" w:date="2023-10-12T15:47:00Z">
            <w:rPr/>
          </w:rPrChange>
        </w:rPr>
        <w:pPrChange w:id="2627" w:author="ZhuMeng" w:date="2023-10-13T09:17:00Z">
          <w:pPr>
            <w:pStyle w:val="a0"/>
          </w:pPr>
        </w:pPrChange>
      </w:pPr>
      <w:r w:rsidRPr="006A3F35">
        <w:rPr>
          <w:rFonts w:ascii="Times New Roman" w:eastAsia="宋体" w:hAnsi="Times New Roman" w:cs="Times New Roman"/>
          <w:rPrChange w:id="2628" w:author="ZhuMeng" w:date="2023-10-12T15:47:00Z">
            <w:rPr/>
          </w:rPrChange>
        </w:rPr>
        <w:t>这些问题都提醒我们，我国大城市语言治理能力亟须提升，后疫情时代城市化建设中纷繁复杂的语言治理问题需要更加引起重视，</w:t>
      </w:r>
      <w:ins w:id="2629" w:author="ZhuMeng" w:date="2023-10-12T18:28:00Z">
        <w:r>
          <w:rPr>
            <w:rFonts w:ascii="Times New Roman" w:eastAsia="宋体" w:hAnsi="Times New Roman" w:cs="Times New Roman" w:hint="eastAsia"/>
          </w:rPr>
          <w:t>从而能够</w:t>
        </w:r>
      </w:ins>
      <w:ins w:id="2630" w:author="ZhuMeng" w:date="2023-10-12T18:20:00Z">
        <w:r w:rsidRPr="004F6C2A">
          <w:rPr>
            <w:rFonts w:ascii="Times New Roman" w:eastAsia="宋体" w:hAnsi="Times New Roman" w:cs="Times New Roman"/>
          </w:rPr>
          <w:t>在解说</w:t>
        </w:r>
      </w:ins>
      <w:ins w:id="2631" w:author="ZhuMeng" w:date="2023-10-12T18:28:00Z">
        <w:r>
          <w:rPr>
            <w:rFonts w:ascii="Times New Roman" w:eastAsia="宋体" w:hAnsi="Times New Roman" w:cs="Times New Roman" w:hint="eastAsia"/>
          </w:rPr>
          <w:t>和</w:t>
        </w:r>
      </w:ins>
      <w:ins w:id="2632" w:author="ZhuMeng" w:date="2023-10-12T18:20:00Z">
        <w:r w:rsidRPr="004F6C2A">
          <w:rPr>
            <w:rFonts w:ascii="Times New Roman" w:eastAsia="宋体" w:hAnsi="Times New Roman" w:cs="Times New Roman"/>
          </w:rPr>
          <w:t>宣传</w:t>
        </w:r>
      </w:ins>
      <w:ins w:id="2633" w:author="ZhuMeng" w:date="2023-10-12T18:29:00Z">
        <w:r>
          <w:rPr>
            <w:rFonts w:ascii="Times New Roman" w:eastAsia="宋体" w:hAnsi="Times New Roman" w:cs="Times New Roman" w:hint="eastAsia"/>
          </w:rPr>
          <w:t>国家政策时</w:t>
        </w:r>
      </w:ins>
      <w:ins w:id="2634" w:author="ZhuMeng" w:date="2023-10-12T18:20:00Z">
        <w:r w:rsidRPr="004F6C2A">
          <w:rPr>
            <w:rFonts w:ascii="Times New Roman" w:eastAsia="宋体" w:hAnsi="Times New Roman" w:cs="Times New Roman"/>
          </w:rPr>
          <w:t>及时</w:t>
        </w:r>
      </w:ins>
      <w:ins w:id="2635" w:author="ZhuMeng" w:date="2023-10-12T18:29:00Z">
        <w:r>
          <w:rPr>
            <w:rFonts w:ascii="Times New Roman" w:eastAsia="宋体" w:hAnsi="Times New Roman" w:cs="Times New Roman" w:hint="eastAsia"/>
          </w:rPr>
          <w:t>、</w:t>
        </w:r>
      </w:ins>
      <w:ins w:id="2636" w:author="ZhuMeng" w:date="2023-10-12T18:20:00Z">
        <w:r w:rsidRPr="004F6C2A">
          <w:rPr>
            <w:rFonts w:ascii="Times New Roman" w:eastAsia="宋体" w:hAnsi="Times New Roman" w:cs="Times New Roman"/>
          </w:rPr>
          <w:t>正确</w:t>
        </w:r>
      </w:ins>
      <w:ins w:id="2637" w:author="ZhuMeng" w:date="2023-10-12T18:29:00Z">
        <w:r>
          <w:rPr>
            <w:rFonts w:ascii="Times New Roman" w:eastAsia="宋体" w:hAnsi="Times New Roman" w:cs="Times New Roman" w:hint="eastAsia"/>
          </w:rPr>
          <w:t>、</w:t>
        </w:r>
      </w:ins>
      <w:ins w:id="2638" w:author="ZhuMeng" w:date="2023-10-12T18:20:00Z">
        <w:r w:rsidRPr="004F6C2A">
          <w:rPr>
            <w:rFonts w:ascii="Times New Roman" w:eastAsia="宋体" w:hAnsi="Times New Roman" w:cs="Times New Roman"/>
          </w:rPr>
          <w:t>有效传递信息，促进官民间、地区间、国内外的交流，讲好</w:t>
        </w:r>
      </w:ins>
      <w:ins w:id="2639" w:author="ZhuMeng" w:date="2023-10-12T18:21:00Z">
        <w:r>
          <w:rPr>
            <w:rFonts w:ascii="Times New Roman" w:eastAsia="宋体" w:hAnsi="Times New Roman" w:cs="Times New Roman" w:hint="eastAsia"/>
          </w:rPr>
          <w:t>中国</w:t>
        </w:r>
      </w:ins>
      <w:ins w:id="2640" w:author="ZhuMeng" w:date="2023-10-12T18:20:00Z">
        <w:r w:rsidRPr="004F6C2A">
          <w:rPr>
            <w:rFonts w:ascii="Times New Roman" w:eastAsia="宋体" w:hAnsi="Times New Roman" w:cs="Times New Roman"/>
          </w:rPr>
          <w:t>经验</w:t>
        </w:r>
      </w:ins>
      <w:ins w:id="2641" w:author="ZhuMeng" w:date="2023-10-12T18:21:00Z">
        <w:r>
          <w:rPr>
            <w:rFonts w:ascii="Times New Roman" w:eastAsia="宋体" w:hAnsi="Times New Roman" w:cs="Times New Roman" w:hint="eastAsia"/>
          </w:rPr>
          <w:t>和</w:t>
        </w:r>
      </w:ins>
      <w:ins w:id="2642" w:author="ZhuMeng" w:date="2023-10-12T18:20:00Z">
        <w:r w:rsidRPr="004F6C2A">
          <w:rPr>
            <w:rFonts w:ascii="Times New Roman" w:eastAsia="宋体" w:hAnsi="Times New Roman" w:cs="Times New Roman"/>
          </w:rPr>
          <w:t>中国故事</w:t>
        </w:r>
      </w:ins>
      <w:ins w:id="2643" w:author="ZhuMeng" w:date="2023-10-12T18:22:00Z">
        <w:r>
          <w:rPr>
            <w:rFonts w:ascii="Times New Roman" w:eastAsia="宋体" w:hAnsi="Times New Roman" w:cs="Times New Roman" w:hint="eastAsia"/>
          </w:rPr>
          <w:t>。</w:t>
        </w:r>
      </w:ins>
      <w:del w:id="2644" w:author="ZhuMeng" w:date="2023-10-12T18:27:00Z">
        <w:r w:rsidRPr="006A3F35" w:rsidDel="000D5D91">
          <w:rPr>
            <w:rFonts w:ascii="Times New Roman" w:eastAsia="宋体" w:hAnsi="Times New Roman" w:cs="Times New Roman"/>
            <w:rPrChange w:id="2645" w:author="ZhuMeng" w:date="2023-10-12T15:47:00Z">
              <w:rPr/>
            </w:rPrChange>
          </w:rPr>
          <w:delText>系统探索</w:delText>
        </w:r>
        <w:r w:rsidRPr="006A3F35" w:rsidDel="000D5D91">
          <w:rPr>
            <w:rFonts w:ascii="Times New Roman" w:eastAsia="宋体" w:hAnsi="Times New Roman" w:cs="Times New Roman"/>
            <w:rPrChange w:id="2646" w:author="ZhuMeng" w:date="2023-10-12T15:47:00Z">
              <w:rPr/>
            </w:rPrChange>
          </w:rPr>
          <w:delText>“</w:delText>
        </w:r>
        <w:r w:rsidRPr="006A3F35" w:rsidDel="000D5D91">
          <w:rPr>
            <w:rFonts w:ascii="Times New Roman" w:eastAsia="宋体" w:hAnsi="Times New Roman" w:cs="Times New Roman"/>
            <w:rPrChange w:id="2647" w:author="ZhuMeng" w:date="2023-10-12T15:47:00Z">
              <w:rPr/>
            </w:rPrChange>
          </w:rPr>
          <w:delText>自上而下</w:delText>
        </w:r>
        <w:r w:rsidRPr="006A3F35" w:rsidDel="000D5D91">
          <w:rPr>
            <w:rFonts w:ascii="Times New Roman" w:eastAsia="宋体" w:hAnsi="Times New Roman" w:cs="Times New Roman"/>
            <w:rPrChange w:id="2648" w:author="ZhuMeng" w:date="2023-10-12T15:47:00Z">
              <w:rPr/>
            </w:rPrChange>
          </w:rPr>
          <w:delText>”</w:delText>
        </w:r>
        <w:r w:rsidRPr="006A3F35" w:rsidDel="000D5D91">
          <w:rPr>
            <w:rFonts w:ascii="Times New Roman" w:eastAsia="宋体" w:hAnsi="Times New Roman" w:cs="Times New Roman"/>
            <w:rPrChange w:id="2649" w:author="ZhuMeng" w:date="2023-10-12T15:47:00Z">
              <w:rPr/>
            </w:rPrChange>
          </w:rPr>
          <w:delText>与</w:delText>
        </w:r>
        <w:r w:rsidRPr="006A3F35" w:rsidDel="000D5D91">
          <w:rPr>
            <w:rFonts w:ascii="Times New Roman" w:eastAsia="宋体" w:hAnsi="Times New Roman" w:cs="Times New Roman"/>
            <w:rPrChange w:id="2650" w:author="ZhuMeng" w:date="2023-10-12T15:47:00Z">
              <w:rPr/>
            </w:rPrChange>
          </w:rPr>
          <w:delText>“</w:delText>
        </w:r>
        <w:r w:rsidRPr="006A3F35" w:rsidDel="000D5D91">
          <w:rPr>
            <w:rFonts w:ascii="Times New Roman" w:eastAsia="宋体" w:hAnsi="Times New Roman" w:cs="Times New Roman"/>
            <w:rPrChange w:id="2651" w:author="ZhuMeng" w:date="2023-10-12T15:47:00Z">
              <w:rPr/>
            </w:rPrChange>
          </w:rPr>
          <w:delText>自下而上</w:delText>
        </w:r>
        <w:r w:rsidRPr="006A3F35" w:rsidDel="000D5D91">
          <w:rPr>
            <w:rFonts w:ascii="Times New Roman" w:eastAsia="宋体" w:hAnsi="Times New Roman" w:cs="Times New Roman"/>
            <w:rPrChange w:id="2652" w:author="ZhuMeng" w:date="2023-10-12T15:47:00Z">
              <w:rPr/>
            </w:rPrChange>
          </w:rPr>
          <w:delText>”</w:delText>
        </w:r>
        <w:r w:rsidRPr="006A3F35" w:rsidDel="000D5D91">
          <w:rPr>
            <w:rFonts w:ascii="Times New Roman" w:eastAsia="宋体" w:hAnsi="Times New Roman" w:cs="Times New Roman"/>
            <w:rPrChange w:id="2653" w:author="ZhuMeng" w:date="2023-10-12T15:47:00Z">
              <w:rPr/>
            </w:rPrChange>
          </w:rPr>
          <w:delText>双向互动的城市语言治理体系，正当其时。</w:delText>
        </w:r>
      </w:del>
    </w:p>
    <w:p w14:paraId="32535184" w14:textId="0F7B5462" w:rsidR="0067268E" w:rsidRPr="006A3F35" w:rsidRDefault="0067268E" w:rsidP="00FD1F70">
      <w:pPr>
        <w:pStyle w:val="2"/>
        <w:spacing w:line="360" w:lineRule="auto"/>
        <w:ind w:firstLine="489"/>
        <w:jc w:val="both"/>
        <w:rPr>
          <w:rFonts w:ascii="Times New Roman" w:eastAsia="宋体" w:hAnsi="Times New Roman" w:cs="Times New Roman"/>
          <w:rPrChange w:id="2654" w:author="ZhuMeng" w:date="2023-10-12T15:47:00Z">
            <w:rPr/>
          </w:rPrChange>
        </w:rPr>
        <w:pPrChange w:id="2655" w:author="ZhuMeng" w:date="2023-10-13T09:17:00Z">
          <w:pPr>
            <w:pStyle w:val="2"/>
            <w:ind w:firstLine="489"/>
          </w:pPr>
        </w:pPrChange>
      </w:pPr>
      <w:bookmarkStart w:id="2656" w:name="新媒体治理"/>
      <w:bookmarkEnd w:id="2351"/>
      <w:r w:rsidRPr="006A3F35">
        <w:rPr>
          <w:rFonts w:ascii="Times New Roman" w:eastAsia="宋体" w:hAnsi="Times New Roman" w:cs="Times New Roman"/>
          <w:rPrChange w:id="2657" w:author="ZhuMeng" w:date="2023-10-12T15:47:00Z">
            <w:rPr/>
          </w:rPrChange>
        </w:rPr>
        <w:t>新媒体治理</w:t>
      </w:r>
    </w:p>
    <w:p w14:paraId="416AF325" w14:textId="77777777" w:rsidR="0067268E" w:rsidRPr="006A3F35" w:rsidRDefault="0067268E" w:rsidP="00FD1F70">
      <w:pPr>
        <w:pStyle w:val="FirstParagraph"/>
        <w:spacing w:line="360" w:lineRule="auto"/>
        <w:jc w:val="both"/>
        <w:rPr>
          <w:rFonts w:ascii="Times New Roman" w:eastAsia="宋体" w:hAnsi="Times New Roman" w:cs="Times New Roman"/>
          <w:rPrChange w:id="2658" w:author="ZhuMeng" w:date="2023-10-12T15:47:00Z">
            <w:rPr/>
          </w:rPrChange>
        </w:rPr>
        <w:pPrChange w:id="2659" w:author="ZhuMeng" w:date="2023-10-13T09:17:00Z">
          <w:pPr>
            <w:pStyle w:val="FirstParagraph"/>
          </w:pPr>
        </w:pPrChange>
      </w:pPr>
      <w:r w:rsidRPr="006A3F35">
        <w:rPr>
          <w:rFonts w:ascii="Times New Roman" w:eastAsia="宋体" w:hAnsi="Times New Roman" w:cs="Times New Roman"/>
          <w:rPrChange w:id="2660" w:author="ZhuMeng" w:date="2023-10-12T15:47:00Z">
            <w:rPr/>
          </w:rPrChange>
        </w:rPr>
        <w:t>媒体是现代社会信息的主要提供者，发挥着重要的社会功能。</w:t>
      </w:r>
      <w:r w:rsidRPr="006A3F35">
        <w:rPr>
          <w:rFonts w:ascii="Times New Roman" w:eastAsia="宋体" w:hAnsi="Times New Roman" w:cs="Times New Roman"/>
          <w:rPrChange w:id="2661" w:author="ZhuMeng" w:date="2023-10-12T15:47:00Z">
            <w:rPr/>
          </w:rPrChange>
        </w:rPr>
        <w:t xml:space="preserve"> </w:t>
      </w:r>
      <w:r w:rsidRPr="006A3F35">
        <w:rPr>
          <w:rFonts w:ascii="Times New Roman" w:eastAsia="宋体" w:hAnsi="Times New Roman" w:cs="Times New Roman"/>
          <w:rPrChange w:id="2662" w:author="ZhuMeng" w:date="2023-10-12T15:47:00Z">
            <w:rPr/>
          </w:rPrChange>
        </w:rPr>
        <w:t>作为宣传国家语言文字规范标准的重要窗口和践行者，是国家语言规划的关键领域</w:t>
      </w:r>
      <w:r w:rsidRPr="006A3F35">
        <w:rPr>
          <w:rFonts w:ascii="Times New Roman" w:eastAsia="宋体" w:hAnsi="Times New Roman" w:cs="Times New Roman"/>
          <w:rPrChange w:id="2663" w:author="ZhuMeng" w:date="2023-10-12T15:47:00Z">
            <w:rPr/>
          </w:rPrChange>
        </w:rPr>
        <w:t>(</w:t>
      </w:r>
      <w:r w:rsidRPr="006A3F35">
        <w:rPr>
          <w:rFonts w:ascii="Times New Roman" w:eastAsia="宋体" w:hAnsi="Times New Roman" w:cs="Times New Roman"/>
          <w:rPrChange w:id="2664" w:author="ZhuMeng" w:date="2023-10-12T15:47:00Z">
            <w:rPr/>
          </w:rPrChange>
        </w:rPr>
        <w:fldChar w:fldCharType="begin"/>
      </w:r>
      <w:r w:rsidRPr="006A3F35">
        <w:rPr>
          <w:rFonts w:ascii="Times New Roman" w:eastAsia="宋体" w:hAnsi="Times New Roman" w:cs="Times New Roman"/>
          <w:rPrChange w:id="2665" w:author="ZhuMeng" w:date="2023-10-12T15:47:00Z">
            <w:rPr/>
          </w:rPrChange>
        </w:rPr>
        <w:instrText xml:space="preserve"> HYPERLINK \l "ref-ChenLiXiang2021" \h </w:instrText>
      </w:r>
      <w:r w:rsidRPr="00595FE8">
        <w:rPr>
          <w:rFonts w:ascii="Times New Roman" w:eastAsia="宋体" w:hAnsi="Times New Roman" w:cs="Times New Roman"/>
        </w:rPr>
      </w:r>
      <w:r w:rsidRPr="006A3F35">
        <w:rPr>
          <w:rFonts w:ascii="Times New Roman" w:eastAsia="宋体" w:hAnsi="Times New Roman" w:cs="Times New Roman"/>
          <w:rPrChange w:id="2666" w:author="ZhuMeng" w:date="2023-10-12T15:47:00Z">
            <w:rPr>
              <w:rStyle w:val="af0"/>
            </w:rPr>
          </w:rPrChange>
        </w:rPr>
        <w:fldChar w:fldCharType="separate"/>
      </w:r>
      <w:r w:rsidRPr="006A3F35">
        <w:rPr>
          <w:rStyle w:val="af0"/>
          <w:rFonts w:ascii="Times New Roman" w:eastAsia="宋体" w:hAnsi="Times New Roman" w:cs="Times New Roman"/>
          <w:rPrChange w:id="2667" w:author="ZhuMeng" w:date="2023-10-12T15:47:00Z">
            <w:rPr>
              <w:rStyle w:val="af0"/>
            </w:rPr>
          </w:rPrChange>
        </w:rPr>
        <w:t>陈丽湘</w:t>
      </w:r>
      <w:r w:rsidRPr="006A3F35">
        <w:rPr>
          <w:rStyle w:val="af0"/>
          <w:rFonts w:ascii="Times New Roman" w:eastAsia="宋体" w:hAnsi="Times New Roman" w:cs="Times New Roman"/>
          <w:rPrChange w:id="2668" w:author="ZhuMeng" w:date="2023-10-12T15:47:00Z">
            <w:rPr>
              <w:rStyle w:val="af0"/>
            </w:rPr>
          </w:rPrChange>
        </w:rPr>
        <w:t>, 2021</w:t>
      </w:r>
      <w:r w:rsidRPr="006A3F35">
        <w:rPr>
          <w:rStyle w:val="af0"/>
          <w:rFonts w:ascii="Times New Roman" w:eastAsia="宋体" w:hAnsi="Times New Roman" w:cs="Times New Roman"/>
          <w:rPrChange w:id="2669" w:author="ZhuMeng" w:date="2023-10-12T15:47:00Z">
            <w:rPr>
              <w:rStyle w:val="af0"/>
            </w:rPr>
          </w:rPrChange>
        </w:rPr>
        <w:fldChar w:fldCharType="end"/>
      </w:r>
      <w:r w:rsidRPr="006A3F35">
        <w:rPr>
          <w:rFonts w:ascii="Times New Roman" w:eastAsia="宋体" w:hAnsi="Times New Roman" w:cs="Times New Roman"/>
          <w:rPrChange w:id="2670" w:author="ZhuMeng" w:date="2023-10-12T15:47:00Z">
            <w:rPr/>
          </w:rPrChange>
        </w:rPr>
        <w:t>)</w:t>
      </w:r>
      <w:r w:rsidRPr="006A3F35">
        <w:rPr>
          <w:rFonts w:ascii="Times New Roman" w:eastAsia="宋体" w:hAnsi="Times New Roman" w:cs="Times New Roman"/>
          <w:rPrChange w:id="2671" w:author="ZhuMeng" w:date="2023-10-12T15:47:00Z">
            <w:rPr/>
          </w:rPrChange>
        </w:rPr>
        <w:t>。</w:t>
      </w:r>
      <w:r w:rsidRPr="006A3F35">
        <w:rPr>
          <w:rFonts w:ascii="Times New Roman" w:eastAsia="宋体" w:hAnsi="Times New Roman" w:cs="Times New Roman"/>
          <w:rPrChange w:id="2672" w:author="ZhuMeng" w:date="2023-10-12T15:47:00Z">
            <w:rPr/>
          </w:rPrChange>
        </w:rPr>
        <w:t xml:space="preserve"> </w:t>
      </w:r>
      <w:r w:rsidRPr="006A3F35">
        <w:rPr>
          <w:rFonts w:ascii="Times New Roman" w:eastAsia="宋体" w:hAnsi="Times New Roman" w:cs="Times New Roman"/>
          <w:rPrChange w:id="2673" w:author="ZhuMeng" w:date="2023-10-12T15:47:00Z">
            <w:rPr/>
          </w:rPrChange>
        </w:rPr>
        <w:t>随着人工智能、大数据、云计算、区块链等新一轮新技术的飞速发展，移动应用、社交媒体、网络直播、短视频等新应用、新业态的不断涌现，国内新媒体用户数量的激增和信息传播能力的突显正全方位地重塑媒体格局和社会生态</w:t>
      </w:r>
      <w:r w:rsidRPr="006A3F35">
        <w:rPr>
          <w:rFonts w:ascii="Times New Roman" w:eastAsia="宋体" w:hAnsi="Times New Roman" w:cs="Times New Roman"/>
          <w:rPrChange w:id="2674" w:author="ZhuMeng" w:date="2023-10-12T15:47:00Z">
            <w:rPr/>
          </w:rPrChange>
        </w:rPr>
        <w:t>(</w:t>
      </w:r>
      <w:r w:rsidRPr="006A3F35">
        <w:rPr>
          <w:rFonts w:ascii="Times New Roman" w:eastAsia="宋体" w:hAnsi="Times New Roman" w:cs="Times New Roman"/>
          <w:rPrChange w:id="2675" w:author="ZhuMeng" w:date="2023-10-12T15:47:00Z">
            <w:rPr/>
          </w:rPrChange>
        </w:rPr>
        <w:fldChar w:fldCharType="begin"/>
      </w:r>
      <w:r w:rsidRPr="006A3F35">
        <w:rPr>
          <w:rFonts w:ascii="Times New Roman" w:eastAsia="宋体" w:hAnsi="Times New Roman" w:cs="Times New Roman"/>
          <w:rPrChange w:id="2676" w:author="ZhuMeng" w:date="2023-10-12T15:47:00Z">
            <w:rPr/>
          </w:rPrChange>
        </w:rPr>
        <w:instrText xml:space="preserve"> HYPERLINK \l "ref-TangXuJunEtAl2019" \h </w:instrText>
      </w:r>
      <w:r w:rsidRPr="00595FE8">
        <w:rPr>
          <w:rFonts w:ascii="Times New Roman" w:eastAsia="宋体" w:hAnsi="Times New Roman" w:cs="Times New Roman"/>
        </w:rPr>
      </w:r>
      <w:r w:rsidRPr="006A3F35">
        <w:rPr>
          <w:rFonts w:ascii="Times New Roman" w:eastAsia="宋体" w:hAnsi="Times New Roman" w:cs="Times New Roman"/>
          <w:rPrChange w:id="2677" w:author="ZhuMeng" w:date="2023-10-12T15:47:00Z">
            <w:rPr>
              <w:rStyle w:val="af0"/>
            </w:rPr>
          </w:rPrChange>
        </w:rPr>
        <w:fldChar w:fldCharType="separate"/>
      </w:r>
      <w:r w:rsidRPr="006A3F35">
        <w:rPr>
          <w:rStyle w:val="af0"/>
          <w:rFonts w:ascii="Times New Roman" w:eastAsia="宋体" w:hAnsi="Times New Roman" w:cs="Times New Roman"/>
          <w:rPrChange w:id="2678" w:author="ZhuMeng" w:date="2023-10-12T15:47:00Z">
            <w:rPr>
              <w:rStyle w:val="af0"/>
            </w:rPr>
          </w:rPrChange>
        </w:rPr>
        <w:t>唐绪军</w:t>
      </w:r>
      <w:r w:rsidRPr="006A3F35">
        <w:rPr>
          <w:rStyle w:val="af0"/>
          <w:rFonts w:ascii="Times New Roman" w:eastAsia="宋体" w:hAnsi="Times New Roman" w:cs="Times New Roman"/>
          <w:rPrChange w:id="2679" w:author="ZhuMeng" w:date="2023-10-12T15:47:00Z">
            <w:rPr>
              <w:rStyle w:val="af0"/>
            </w:rPr>
          </w:rPrChange>
        </w:rPr>
        <w:t xml:space="preserve"> et al., 2019</w:t>
      </w:r>
      <w:r w:rsidRPr="006A3F35">
        <w:rPr>
          <w:rStyle w:val="af0"/>
          <w:rFonts w:ascii="Times New Roman" w:eastAsia="宋体" w:hAnsi="Times New Roman" w:cs="Times New Roman"/>
          <w:rPrChange w:id="2680" w:author="ZhuMeng" w:date="2023-10-12T15:47:00Z">
            <w:rPr>
              <w:rStyle w:val="af0"/>
            </w:rPr>
          </w:rPrChange>
        </w:rPr>
        <w:fldChar w:fldCharType="end"/>
      </w:r>
      <w:r w:rsidRPr="006A3F35">
        <w:rPr>
          <w:rFonts w:ascii="Times New Roman" w:eastAsia="宋体" w:hAnsi="Times New Roman" w:cs="Times New Roman"/>
          <w:rPrChange w:id="2681" w:author="ZhuMeng" w:date="2023-10-12T15:47:00Z">
            <w:rPr/>
          </w:rPrChange>
        </w:rPr>
        <w:t>)</w:t>
      </w:r>
      <w:r w:rsidRPr="006A3F35">
        <w:rPr>
          <w:rFonts w:ascii="Times New Roman" w:eastAsia="宋体" w:hAnsi="Times New Roman" w:cs="Times New Roman"/>
          <w:rPrChange w:id="2682" w:author="ZhuMeng" w:date="2023-10-12T15:47:00Z">
            <w:rPr/>
          </w:rPrChange>
        </w:rPr>
        <w:t>。</w:t>
      </w:r>
      <w:del w:id="2683" w:author="ZhuMeng" w:date="2023-10-12T18:23:00Z">
        <w:r w:rsidRPr="006A3F35" w:rsidDel="004F5182">
          <w:rPr>
            <w:rFonts w:ascii="Times New Roman" w:eastAsia="宋体" w:hAnsi="Times New Roman" w:cs="Times New Roman"/>
            <w:rPrChange w:id="2684" w:author="ZhuMeng" w:date="2023-10-12T15:47:00Z">
              <w:rPr/>
            </w:rPrChange>
          </w:rPr>
          <w:delText xml:space="preserve"> </w:delText>
        </w:r>
        <w:r w:rsidRPr="006A3F35" w:rsidDel="004F5182">
          <w:rPr>
            <w:rFonts w:ascii="Times New Roman" w:eastAsia="宋体" w:hAnsi="Times New Roman" w:cs="Times New Roman"/>
            <w:rPrChange w:id="2685" w:author="ZhuMeng" w:date="2023-10-12T15:47:00Z">
              <w:rPr/>
            </w:rPrChange>
          </w:rPr>
          <w:delText>依据中国互联网络信息中心（</w:delText>
        </w:r>
        <w:r w:rsidRPr="006A3F35" w:rsidDel="004F5182">
          <w:rPr>
            <w:rFonts w:ascii="Times New Roman" w:eastAsia="宋体" w:hAnsi="Times New Roman" w:cs="Times New Roman"/>
            <w:rPrChange w:id="2686" w:author="ZhuMeng" w:date="2023-10-12T15:47:00Z">
              <w:rPr/>
            </w:rPrChange>
          </w:rPr>
          <w:delText>CNNIC</w:delText>
        </w:r>
        <w:r w:rsidRPr="006A3F35" w:rsidDel="004F5182">
          <w:rPr>
            <w:rFonts w:ascii="Times New Roman" w:eastAsia="宋体" w:hAnsi="Times New Roman" w:cs="Times New Roman"/>
            <w:rPrChange w:id="2687" w:author="ZhuMeng" w:date="2023-10-12T15:47:00Z">
              <w:rPr/>
            </w:rPrChange>
          </w:rPr>
          <w:delText>）数据，截至</w:delText>
        </w:r>
        <w:r w:rsidRPr="006A3F35" w:rsidDel="004F5182">
          <w:rPr>
            <w:rFonts w:ascii="Times New Roman" w:eastAsia="宋体" w:hAnsi="Times New Roman" w:cs="Times New Roman"/>
            <w:rPrChange w:id="2688" w:author="ZhuMeng" w:date="2023-10-12T15:47:00Z">
              <w:rPr/>
            </w:rPrChange>
          </w:rPr>
          <w:delText>2020</w:delText>
        </w:r>
        <w:r w:rsidRPr="006A3F35" w:rsidDel="004F5182">
          <w:rPr>
            <w:rFonts w:ascii="Times New Roman" w:eastAsia="宋体" w:hAnsi="Times New Roman" w:cs="Times New Roman"/>
            <w:rPrChange w:id="2689" w:author="ZhuMeng" w:date="2023-10-12T15:47:00Z">
              <w:rPr/>
            </w:rPrChange>
          </w:rPr>
          <w:delText>年</w:delText>
        </w:r>
        <w:r w:rsidRPr="006A3F35" w:rsidDel="004F5182">
          <w:rPr>
            <w:rFonts w:ascii="Times New Roman" w:eastAsia="宋体" w:hAnsi="Times New Roman" w:cs="Times New Roman"/>
            <w:rPrChange w:id="2690" w:author="ZhuMeng" w:date="2023-10-12T15:47:00Z">
              <w:rPr/>
            </w:rPrChange>
          </w:rPr>
          <w:delText>3</w:delText>
        </w:r>
        <w:r w:rsidRPr="006A3F35" w:rsidDel="004F5182">
          <w:rPr>
            <w:rFonts w:ascii="Times New Roman" w:eastAsia="宋体" w:hAnsi="Times New Roman" w:cs="Times New Roman"/>
            <w:rPrChange w:id="2691" w:author="ZhuMeng" w:date="2023-10-12T15:47:00Z">
              <w:rPr/>
            </w:rPrChange>
          </w:rPr>
          <w:delText>月底，我国网民规模达</w:delText>
        </w:r>
        <w:r w:rsidRPr="006A3F35" w:rsidDel="004F5182">
          <w:rPr>
            <w:rFonts w:ascii="Times New Roman" w:eastAsia="宋体" w:hAnsi="Times New Roman" w:cs="Times New Roman"/>
            <w:rPrChange w:id="2692" w:author="ZhuMeng" w:date="2023-10-12T15:47:00Z">
              <w:rPr/>
            </w:rPrChange>
          </w:rPr>
          <w:delText>9.04</w:delText>
        </w:r>
        <w:r w:rsidRPr="006A3F35" w:rsidDel="004F5182">
          <w:rPr>
            <w:rFonts w:ascii="Times New Roman" w:eastAsia="宋体" w:hAnsi="Times New Roman" w:cs="Times New Roman"/>
            <w:rPrChange w:id="2693" w:author="ZhuMeng" w:date="2023-10-12T15:47:00Z">
              <w:rPr/>
            </w:rPrChange>
          </w:rPr>
          <w:delText>亿，与</w:delText>
        </w:r>
        <w:r w:rsidRPr="006A3F35" w:rsidDel="004F5182">
          <w:rPr>
            <w:rFonts w:ascii="Times New Roman" w:eastAsia="宋体" w:hAnsi="Times New Roman" w:cs="Times New Roman"/>
            <w:rPrChange w:id="2694" w:author="ZhuMeng" w:date="2023-10-12T15:47:00Z">
              <w:rPr/>
            </w:rPrChange>
          </w:rPr>
          <w:delText>2018</w:delText>
        </w:r>
        <w:r w:rsidRPr="006A3F35" w:rsidDel="004F5182">
          <w:rPr>
            <w:rFonts w:ascii="Times New Roman" w:eastAsia="宋体" w:hAnsi="Times New Roman" w:cs="Times New Roman"/>
            <w:rPrChange w:id="2695" w:author="ZhuMeng" w:date="2023-10-12T15:47:00Z">
              <w:rPr/>
            </w:rPrChange>
          </w:rPr>
          <w:delText>年底相比增加了</w:delText>
        </w:r>
        <w:r w:rsidRPr="006A3F35" w:rsidDel="004F5182">
          <w:rPr>
            <w:rFonts w:ascii="Times New Roman" w:eastAsia="宋体" w:hAnsi="Times New Roman" w:cs="Times New Roman"/>
            <w:rPrChange w:id="2696" w:author="ZhuMeng" w:date="2023-10-12T15:47:00Z">
              <w:rPr/>
            </w:rPrChange>
          </w:rPr>
          <w:delText>7508</w:delText>
        </w:r>
        <w:r w:rsidRPr="006A3F35" w:rsidDel="004F5182">
          <w:rPr>
            <w:rFonts w:ascii="Times New Roman" w:eastAsia="宋体" w:hAnsi="Times New Roman" w:cs="Times New Roman"/>
            <w:rPrChange w:id="2697" w:author="ZhuMeng" w:date="2023-10-12T15:47:00Z">
              <w:rPr/>
            </w:rPrChange>
          </w:rPr>
          <w:delText>万；互联网普及率达</w:delText>
        </w:r>
        <w:r w:rsidRPr="006A3F35" w:rsidDel="004F5182">
          <w:rPr>
            <w:rFonts w:ascii="Times New Roman" w:eastAsia="宋体" w:hAnsi="Times New Roman" w:cs="Times New Roman"/>
            <w:rPrChange w:id="2698" w:author="ZhuMeng" w:date="2023-10-12T15:47:00Z">
              <w:rPr/>
            </w:rPrChange>
          </w:rPr>
          <w:delText>64.5%</w:delText>
        </w:r>
        <w:r w:rsidRPr="006A3F35" w:rsidDel="004F5182">
          <w:rPr>
            <w:rFonts w:ascii="Times New Roman" w:eastAsia="宋体" w:hAnsi="Times New Roman" w:cs="Times New Roman"/>
            <w:rPrChange w:id="2699" w:author="ZhuMeng" w:date="2023-10-12T15:47:00Z">
              <w:rPr/>
            </w:rPrChange>
          </w:rPr>
          <w:delText>，较</w:delText>
        </w:r>
        <w:r w:rsidRPr="006A3F35" w:rsidDel="004F5182">
          <w:rPr>
            <w:rFonts w:ascii="Times New Roman" w:eastAsia="宋体" w:hAnsi="Times New Roman" w:cs="Times New Roman"/>
            <w:rPrChange w:id="2700" w:author="ZhuMeng" w:date="2023-10-12T15:47:00Z">
              <w:rPr/>
            </w:rPrChange>
          </w:rPr>
          <w:delText>2018</w:delText>
        </w:r>
        <w:r w:rsidRPr="006A3F35" w:rsidDel="004F5182">
          <w:rPr>
            <w:rFonts w:ascii="Times New Roman" w:eastAsia="宋体" w:hAnsi="Times New Roman" w:cs="Times New Roman"/>
            <w:rPrChange w:id="2701" w:author="ZhuMeng" w:date="2023-10-12T15:47:00Z">
              <w:rPr/>
            </w:rPrChange>
          </w:rPr>
          <w:delText>年底提升了</w:delText>
        </w:r>
        <w:r w:rsidRPr="006A3F35" w:rsidDel="004F5182">
          <w:rPr>
            <w:rFonts w:ascii="Times New Roman" w:eastAsia="宋体" w:hAnsi="Times New Roman" w:cs="Times New Roman"/>
            <w:rPrChange w:id="2702" w:author="ZhuMeng" w:date="2023-10-12T15:47:00Z">
              <w:rPr/>
            </w:rPrChange>
          </w:rPr>
          <w:delText>4.9</w:delText>
        </w:r>
        <w:r w:rsidRPr="006A3F35" w:rsidDel="004F5182">
          <w:rPr>
            <w:rFonts w:ascii="Times New Roman" w:eastAsia="宋体" w:hAnsi="Times New Roman" w:cs="Times New Roman"/>
            <w:rPrChange w:id="2703" w:author="ZhuMeng" w:date="2023-10-12T15:47:00Z">
              <w:rPr/>
            </w:rPrChange>
          </w:rPr>
          <w:delText>个百分点。</w:delText>
        </w:r>
        <w:r w:rsidRPr="006A3F35" w:rsidDel="004F5182">
          <w:rPr>
            <w:rFonts w:ascii="Times New Roman" w:eastAsia="宋体" w:hAnsi="Times New Roman" w:cs="Times New Roman"/>
            <w:rPrChange w:id="2704" w:author="ZhuMeng" w:date="2023-10-12T15:47:00Z">
              <w:rPr/>
            </w:rPrChange>
          </w:rPr>
          <w:delText xml:space="preserve"> </w:delText>
        </w:r>
        <w:r w:rsidRPr="006A3F35" w:rsidDel="004F5182">
          <w:rPr>
            <w:rFonts w:ascii="Times New Roman" w:eastAsia="宋体" w:hAnsi="Times New Roman" w:cs="Times New Roman"/>
            <w:rPrChange w:id="2705" w:author="ZhuMeng" w:date="2023-10-12T15:47:00Z">
              <w:rPr/>
            </w:rPrChange>
          </w:rPr>
          <w:delText>我国新媒体的发展出现了井喷态势，根据</w:delText>
        </w:r>
        <w:r w:rsidRPr="006A3F35" w:rsidDel="004F5182">
          <w:rPr>
            <w:rFonts w:ascii="Times New Roman" w:eastAsia="宋体" w:hAnsi="Times New Roman" w:cs="Times New Roman"/>
            <w:rPrChange w:id="2706" w:author="ZhuMeng" w:date="2023-10-12T15:47:00Z">
              <w:rPr/>
            </w:rPrChange>
          </w:rPr>
          <w:delText>Statis</w:delText>
        </w:r>
        <w:r w:rsidRPr="006A3F35" w:rsidDel="004F5182">
          <w:rPr>
            <w:rFonts w:ascii="Times New Roman" w:eastAsia="宋体" w:hAnsi="Times New Roman" w:cs="Times New Roman"/>
            <w:rPrChange w:id="2707" w:author="ZhuMeng" w:date="2023-10-12T15:47:00Z">
              <w:rPr/>
            </w:rPrChange>
          </w:rPr>
          <w:delText>官网的数据，微信及</w:delText>
        </w:r>
        <w:r w:rsidRPr="006A3F35" w:rsidDel="004F5182">
          <w:rPr>
            <w:rFonts w:ascii="Times New Roman" w:eastAsia="宋体" w:hAnsi="Times New Roman" w:cs="Times New Roman"/>
            <w:rPrChange w:id="2708" w:author="ZhuMeng" w:date="2023-10-12T15:47:00Z">
              <w:rPr/>
            </w:rPrChange>
          </w:rPr>
          <w:delText>WeChat</w:delText>
        </w:r>
        <w:r w:rsidRPr="006A3F35" w:rsidDel="004F5182">
          <w:rPr>
            <w:rFonts w:ascii="Times New Roman" w:eastAsia="宋体" w:hAnsi="Times New Roman" w:cs="Times New Roman"/>
            <w:rPrChange w:id="2709" w:author="ZhuMeng" w:date="2023-10-12T15:47:00Z">
              <w:rPr/>
            </w:rPrChange>
          </w:rPr>
          <w:delText>活跃用户量在</w:delText>
        </w:r>
        <w:r w:rsidRPr="006A3F35" w:rsidDel="004F5182">
          <w:rPr>
            <w:rFonts w:ascii="Times New Roman" w:eastAsia="宋体" w:hAnsi="Times New Roman" w:cs="Times New Roman"/>
            <w:rPrChange w:id="2710" w:author="ZhuMeng" w:date="2023-10-12T15:47:00Z">
              <w:rPr/>
            </w:rPrChange>
          </w:rPr>
          <w:delText>12.03</w:delText>
        </w:r>
        <w:r w:rsidRPr="006A3F35" w:rsidDel="004F5182">
          <w:rPr>
            <w:rFonts w:ascii="Times New Roman" w:eastAsia="宋体" w:hAnsi="Times New Roman" w:cs="Times New Roman"/>
            <w:rPrChange w:id="2711" w:author="ZhuMeng" w:date="2023-10-12T15:47:00Z">
              <w:rPr/>
            </w:rPrChange>
          </w:rPr>
          <w:delText>亿以上，抖音及</w:delText>
        </w:r>
        <w:r w:rsidRPr="006A3F35" w:rsidDel="004F5182">
          <w:rPr>
            <w:rFonts w:ascii="Times New Roman" w:eastAsia="宋体" w:hAnsi="Times New Roman" w:cs="Times New Roman"/>
            <w:rPrChange w:id="2712" w:author="ZhuMeng" w:date="2023-10-12T15:47:00Z">
              <w:rPr/>
            </w:rPrChange>
          </w:rPr>
          <w:delText>TikTok</w:delText>
        </w:r>
        <w:r w:rsidRPr="006A3F35" w:rsidDel="004F5182">
          <w:rPr>
            <w:rFonts w:ascii="Times New Roman" w:eastAsia="宋体" w:hAnsi="Times New Roman" w:cs="Times New Roman"/>
            <w:rPrChange w:id="2713" w:author="ZhuMeng" w:date="2023-10-12T15:47:00Z">
              <w:rPr/>
            </w:rPrChange>
          </w:rPr>
          <w:delText>活跃用户量在</w:delText>
        </w:r>
        <w:r w:rsidRPr="006A3F35" w:rsidDel="004F5182">
          <w:rPr>
            <w:rFonts w:ascii="Times New Roman" w:eastAsia="宋体" w:hAnsi="Times New Roman" w:cs="Times New Roman"/>
            <w:rPrChange w:id="2714" w:author="ZhuMeng" w:date="2023-10-12T15:47:00Z">
              <w:rPr/>
            </w:rPrChange>
          </w:rPr>
          <w:delText>8.01</w:delText>
        </w:r>
        <w:r w:rsidRPr="006A3F35" w:rsidDel="004F5182">
          <w:rPr>
            <w:rFonts w:ascii="Times New Roman" w:eastAsia="宋体" w:hAnsi="Times New Roman" w:cs="Times New Roman"/>
            <w:rPrChange w:id="2715" w:author="ZhuMeng" w:date="2023-10-12T15:47:00Z">
              <w:rPr/>
            </w:rPrChange>
          </w:rPr>
          <w:delText>亿以上，</w:delText>
        </w:r>
        <w:r w:rsidRPr="006A3F35" w:rsidDel="004F5182">
          <w:rPr>
            <w:rFonts w:ascii="Times New Roman" w:eastAsia="宋体" w:hAnsi="Times New Roman" w:cs="Times New Roman"/>
            <w:rPrChange w:id="2716" w:author="ZhuMeng" w:date="2023-10-12T15:47:00Z">
              <w:rPr/>
            </w:rPrChange>
          </w:rPr>
          <w:delText>QQ</w:delText>
        </w:r>
        <w:r w:rsidRPr="006A3F35" w:rsidDel="004F5182">
          <w:rPr>
            <w:rFonts w:ascii="Times New Roman" w:eastAsia="宋体" w:hAnsi="Times New Roman" w:cs="Times New Roman"/>
            <w:rPrChange w:id="2717" w:author="ZhuMeng" w:date="2023-10-12T15:47:00Z">
              <w:rPr/>
            </w:rPrChange>
          </w:rPr>
          <w:delText>、新浪微博活跃用户量均在</w:delText>
        </w:r>
        <w:r w:rsidRPr="006A3F35" w:rsidDel="004F5182">
          <w:rPr>
            <w:rFonts w:ascii="Times New Roman" w:eastAsia="宋体" w:hAnsi="Times New Roman" w:cs="Times New Roman"/>
            <w:rPrChange w:id="2718" w:author="ZhuMeng" w:date="2023-10-12T15:47:00Z">
              <w:rPr/>
            </w:rPrChange>
          </w:rPr>
          <w:delText>5</w:delText>
        </w:r>
        <w:r w:rsidRPr="006A3F35" w:rsidDel="004F5182">
          <w:rPr>
            <w:rFonts w:ascii="Times New Roman" w:eastAsia="宋体" w:hAnsi="Times New Roman" w:cs="Times New Roman"/>
            <w:rPrChange w:id="2719" w:author="ZhuMeng" w:date="2023-10-12T15:47:00Z">
              <w:rPr/>
            </w:rPrChange>
          </w:rPr>
          <w:delText>亿以上</w:delText>
        </w:r>
        <w:r w:rsidRPr="006A3F35" w:rsidDel="004F5182">
          <w:rPr>
            <w:rFonts w:ascii="Times New Roman" w:eastAsia="宋体" w:hAnsi="Times New Roman" w:cs="Times New Roman"/>
            <w:rPrChange w:id="2720" w:author="ZhuMeng" w:date="2023-10-12T15:47:00Z">
              <w:rPr/>
            </w:rPrChange>
          </w:rPr>
          <w:delText>(</w:delText>
        </w:r>
        <w:r w:rsidRPr="006A3F35" w:rsidDel="004F5182">
          <w:rPr>
            <w:rFonts w:ascii="Times New Roman" w:eastAsia="宋体" w:hAnsi="Times New Roman" w:cs="Times New Roman"/>
            <w:rPrChange w:id="2721" w:author="ZhuMeng" w:date="2023-10-12T15:47:00Z">
              <w:rPr/>
            </w:rPrChange>
          </w:rPr>
          <w:fldChar w:fldCharType="begin"/>
        </w:r>
        <w:r w:rsidRPr="006A3F35" w:rsidDel="004F5182">
          <w:rPr>
            <w:rFonts w:ascii="Times New Roman" w:eastAsia="宋体" w:hAnsi="Times New Roman" w:cs="Times New Roman"/>
            <w:rPrChange w:id="2722" w:author="ZhuMeng" w:date="2023-10-12T15:47:00Z">
              <w:rPr/>
            </w:rPrChange>
          </w:rPr>
          <w:delInstrText xml:space="preserve"> HYPERLINK \l "ref-LiSongLin2021" \h </w:delInstrText>
        </w:r>
        <w:r w:rsidRPr="00595FE8" w:rsidDel="004F5182">
          <w:rPr>
            <w:rFonts w:ascii="Times New Roman" w:eastAsia="宋体" w:hAnsi="Times New Roman" w:cs="Times New Roman"/>
          </w:rPr>
        </w:r>
        <w:r w:rsidRPr="006A3F35" w:rsidDel="004F5182">
          <w:rPr>
            <w:rFonts w:ascii="Times New Roman" w:eastAsia="宋体" w:hAnsi="Times New Roman" w:cs="Times New Roman"/>
            <w:rPrChange w:id="2723" w:author="ZhuMeng" w:date="2023-10-12T15:47:00Z">
              <w:rPr>
                <w:rStyle w:val="af0"/>
              </w:rPr>
            </w:rPrChange>
          </w:rPr>
          <w:fldChar w:fldCharType="separate"/>
        </w:r>
        <w:r w:rsidRPr="006A3F35" w:rsidDel="004F5182">
          <w:rPr>
            <w:rStyle w:val="af0"/>
            <w:rFonts w:ascii="Times New Roman" w:eastAsia="宋体" w:hAnsi="Times New Roman" w:cs="Times New Roman"/>
            <w:rPrChange w:id="2724" w:author="ZhuMeng" w:date="2023-10-12T15:47:00Z">
              <w:rPr>
                <w:rStyle w:val="af0"/>
              </w:rPr>
            </w:rPrChange>
          </w:rPr>
          <w:delText>李松林</w:delText>
        </w:r>
        <w:r w:rsidRPr="006A3F35" w:rsidDel="004F5182">
          <w:rPr>
            <w:rStyle w:val="af0"/>
            <w:rFonts w:ascii="Times New Roman" w:eastAsia="宋体" w:hAnsi="Times New Roman" w:cs="Times New Roman"/>
            <w:rPrChange w:id="2725" w:author="ZhuMeng" w:date="2023-10-12T15:47:00Z">
              <w:rPr>
                <w:rStyle w:val="af0"/>
              </w:rPr>
            </w:rPrChange>
          </w:rPr>
          <w:delText>, 2021</w:delText>
        </w:r>
        <w:r w:rsidRPr="006A3F35" w:rsidDel="004F5182">
          <w:rPr>
            <w:rStyle w:val="af0"/>
            <w:rFonts w:ascii="Times New Roman" w:eastAsia="宋体" w:hAnsi="Times New Roman" w:cs="Times New Roman"/>
            <w:rPrChange w:id="2726" w:author="ZhuMeng" w:date="2023-10-12T15:47:00Z">
              <w:rPr>
                <w:rStyle w:val="af0"/>
              </w:rPr>
            </w:rPrChange>
          </w:rPr>
          <w:fldChar w:fldCharType="end"/>
        </w:r>
        <w:r w:rsidRPr="006A3F35" w:rsidDel="004F5182">
          <w:rPr>
            <w:rFonts w:ascii="Times New Roman" w:eastAsia="宋体" w:hAnsi="Times New Roman" w:cs="Times New Roman"/>
            <w:rPrChange w:id="2727" w:author="ZhuMeng" w:date="2023-10-12T15:47:00Z">
              <w:rPr/>
            </w:rPrChange>
          </w:rPr>
          <w:delText>)</w:delText>
        </w:r>
        <w:r w:rsidRPr="006A3F35" w:rsidDel="004F5182">
          <w:rPr>
            <w:rFonts w:ascii="Times New Roman" w:eastAsia="宋体" w:hAnsi="Times New Roman" w:cs="Times New Roman"/>
            <w:rPrChange w:id="2728" w:author="ZhuMeng" w:date="2023-10-12T15:47:00Z">
              <w:rPr/>
            </w:rPrChange>
          </w:rPr>
          <w:delText>。</w:delText>
        </w:r>
        <w:r w:rsidRPr="006A3F35" w:rsidDel="004F5182">
          <w:rPr>
            <w:rFonts w:ascii="Times New Roman" w:eastAsia="宋体" w:hAnsi="Times New Roman" w:cs="Times New Roman"/>
            <w:rPrChange w:id="2729" w:author="ZhuMeng" w:date="2023-10-12T15:47:00Z">
              <w:rPr/>
            </w:rPrChange>
          </w:rPr>
          <w:delText xml:space="preserve"> </w:delText>
        </w:r>
      </w:del>
      <w:r w:rsidRPr="006A3F35">
        <w:rPr>
          <w:rFonts w:ascii="Times New Roman" w:eastAsia="宋体" w:hAnsi="Times New Roman" w:cs="Times New Roman"/>
          <w:rPrChange w:id="2730" w:author="ZhuMeng" w:date="2023-10-12T15:47:00Z">
            <w:rPr/>
          </w:rPrChange>
        </w:rPr>
        <w:t>这一新态势和新格局使得媒体的语言文字行为具有</w:t>
      </w:r>
      <w:del w:id="2731" w:author="ZhuMeng" w:date="2023-10-12T15:47:00Z">
        <w:r w:rsidRPr="006A3F35" w:rsidDel="006A3F35">
          <w:rPr>
            <w:rFonts w:ascii="Times New Roman" w:eastAsia="宋体" w:hAnsi="Times New Roman" w:cs="Times New Roman"/>
            <w:rPrChange w:id="2732" w:author="ZhuMeng" w:date="2023-10-12T15:47:00Z">
              <w:rPr/>
            </w:rPrChange>
          </w:rPr>
          <w:delText>范围</w:delText>
        </w:r>
      </w:del>
      <w:r w:rsidRPr="006A3F35">
        <w:rPr>
          <w:rFonts w:ascii="Times New Roman" w:eastAsia="宋体" w:hAnsi="Times New Roman" w:cs="Times New Roman"/>
          <w:rPrChange w:id="2733" w:author="ZhuMeng" w:date="2023-10-12T15:47:00Z">
            <w:rPr/>
          </w:rPrChange>
        </w:rPr>
        <w:t>更广阔的社会示范效应，其巨大的活跃性能也在一定程度上改变着语言文字的生态，给新媒体语言治理带来</w:t>
      </w:r>
      <w:ins w:id="2734" w:author="ZhuMeng" w:date="2023-10-12T15:48:00Z">
        <w:r>
          <w:rPr>
            <w:rFonts w:ascii="Times New Roman" w:eastAsia="宋体" w:hAnsi="Times New Roman" w:cs="Times New Roman" w:hint="eastAsia"/>
          </w:rPr>
          <w:t>了</w:t>
        </w:r>
      </w:ins>
      <w:r w:rsidRPr="006A3F35">
        <w:rPr>
          <w:rFonts w:ascii="Times New Roman" w:eastAsia="宋体" w:hAnsi="Times New Roman" w:cs="Times New Roman"/>
          <w:rPrChange w:id="2735" w:author="ZhuMeng" w:date="2023-10-12T15:47:00Z">
            <w:rPr/>
          </w:rPrChange>
        </w:rPr>
        <w:t>新</w:t>
      </w:r>
      <w:del w:id="2736" w:author="ZhuMeng" w:date="2023-10-12T15:48:00Z">
        <w:r w:rsidRPr="006A3F35" w:rsidDel="00B74193">
          <w:rPr>
            <w:rFonts w:ascii="Times New Roman" w:eastAsia="宋体" w:hAnsi="Times New Roman" w:cs="Times New Roman"/>
            <w:rPrChange w:id="2737" w:author="ZhuMeng" w:date="2023-10-12T15:47:00Z">
              <w:rPr/>
            </w:rPrChange>
          </w:rPr>
          <w:delText>的</w:delText>
        </w:r>
      </w:del>
      <w:r w:rsidRPr="006A3F35">
        <w:rPr>
          <w:rFonts w:ascii="Times New Roman" w:eastAsia="宋体" w:hAnsi="Times New Roman" w:cs="Times New Roman"/>
          <w:rPrChange w:id="2738" w:author="ZhuMeng" w:date="2023-10-12T15:47:00Z">
            <w:rPr/>
          </w:rPrChange>
        </w:rPr>
        <w:t>问题。</w:t>
      </w:r>
    </w:p>
    <w:p w14:paraId="3EFEA324" w14:textId="4E2CF5E2" w:rsidR="0067268E" w:rsidRPr="006A3F35" w:rsidRDefault="00FB74FB" w:rsidP="00FD1F70">
      <w:pPr>
        <w:pStyle w:val="a0"/>
        <w:spacing w:line="360" w:lineRule="auto"/>
        <w:jc w:val="both"/>
        <w:rPr>
          <w:rFonts w:ascii="Times New Roman" w:eastAsia="宋体" w:hAnsi="Times New Roman" w:cs="Times New Roman"/>
          <w:rPrChange w:id="2739" w:author="ZhuMeng" w:date="2023-10-12T15:47:00Z">
            <w:rPr/>
          </w:rPrChange>
        </w:rPr>
        <w:pPrChange w:id="2740" w:author="ZhuMeng" w:date="2023-10-13T09:17:00Z">
          <w:pPr>
            <w:pStyle w:val="a0"/>
          </w:pPr>
        </w:pPrChange>
      </w:pPr>
      <w:ins w:id="2741" w:author="ZhuMeng" w:date="2023-10-12T19:25:00Z">
        <w:r>
          <w:rPr>
            <w:rFonts w:ascii="Times New Roman" w:eastAsia="宋体" w:hAnsi="Times New Roman" w:cs="Times New Roman" w:hint="eastAsia"/>
          </w:rPr>
          <w:t>此前</w:t>
        </w:r>
      </w:ins>
      <w:del w:id="2742" w:author="ZhuMeng" w:date="2023-10-12T19:25:00Z">
        <w:r w:rsidR="0067268E" w:rsidRPr="006A3F35" w:rsidDel="00FB74FB">
          <w:rPr>
            <w:rFonts w:ascii="Times New Roman" w:eastAsia="宋体" w:hAnsi="Times New Roman" w:cs="Times New Roman"/>
            <w:rPrChange w:id="2743" w:author="ZhuMeng" w:date="2023-10-12T15:47:00Z">
              <w:rPr/>
            </w:rPrChange>
          </w:rPr>
          <w:delText>据此</w:delText>
        </w:r>
      </w:del>
      <w:r w:rsidR="0067268E" w:rsidRPr="006A3F35">
        <w:rPr>
          <w:rFonts w:ascii="Times New Roman" w:eastAsia="宋体" w:hAnsi="Times New Roman" w:cs="Times New Roman"/>
          <w:rPrChange w:id="2744" w:author="ZhuMeng" w:date="2023-10-12T15:47:00Z">
            <w:rPr/>
          </w:rPrChange>
        </w:rPr>
        <w:t>，规范用字用语</w:t>
      </w:r>
      <w:ins w:id="2745" w:author="ZhuMeng" w:date="2023-10-12T19:25:00Z">
        <w:r w:rsidR="003A02C5">
          <w:rPr>
            <w:rFonts w:ascii="Times New Roman" w:eastAsia="宋体" w:hAnsi="Times New Roman" w:cs="Times New Roman" w:hint="eastAsia"/>
          </w:rPr>
          <w:t>是</w:t>
        </w:r>
      </w:ins>
      <w:del w:id="2746" w:author="ZhuMeng" w:date="2023-10-12T15:51:00Z">
        <w:r w:rsidR="0067268E" w:rsidRPr="006A3F35" w:rsidDel="005F3200">
          <w:rPr>
            <w:rFonts w:ascii="Times New Roman" w:eastAsia="宋体" w:hAnsi="Times New Roman" w:cs="Times New Roman"/>
            <w:rPrChange w:id="2747" w:author="ZhuMeng" w:date="2023-10-12T15:47:00Z">
              <w:rPr/>
            </w:rPrChange>
          </w:rPr>
          <w:delText>是</w:delText>
        </w:r>
      </w:del>
      <w:r w:rsidR="0067268E" w:rsidRPr="006A3F35">
        <w:rPr>
          <w:rFonts w:ascii="Times New Roman" w:eastAsia="宋体" w:hAnsi="Times New Roman" w:cs="Times New Roman"/>
          <w:rPrChange w:id="2748" w:author="ZhuMeng" w:date="2023-10-12T15:47:00Z">
            <w:rPr/>
          </w:rPrChange>
        </w:rPr>
        <w:t>我国对新媒体实施语言治理的核心议题。</w:t>
      </w:r>
      <w:r w:rsidR="0067268E" w:rsidRPr="006A3F35">
        <w:rPr>
          <w:rFonts w:ascii="Times New Roman" w:eastAsia="宋体" w:hAnsi="Times New Roman" w:cs="Times New Roman"/>
          <w:rPrChange w:id="2749" w:author="ZhuMeng" w:date="2023-10-12T15:47:00Z">
            <w:rPr/>
          </w:rPrChange>
        </w:rPr>
        <w:t xml:space="preserve"> </w:t>
      </w:r>
      <w:r w:rsidR="0067268E" w:rsidRPr="006A3F35">
        <w:rPr>
          <w:rFonts w:ascii="Times New Roman" w:eastAsia="宋体" w:hAnsi="Times New Roman" w:cs="Times New Roman"/>
          <w:rPrChange w:id="2750" w:author="ZhuMeng" w:date="2023-10-12T15:47:00Z">
            <w:rPr/>
          </w:rPrChange>
        </w:rPr>
        <w:t>现有政策</w:t>
      </w:r>
      <w:ins w:id="2751" w:author="ZhuMeng" w:date="2023-10-12T15:52:00Z">
        <w:r w:rsidR="0067268E">
          <w:rPr>
            <w:rFonts w:ascii="Times New Roman" w:eastAsia="宋体" w:hAnsi="Times New Roman" w:cs="Times New Roman" w:hint="eastAsia"/>
          </w:rPr>
          <w:t>也</w:t>
        </w:r>
      </w:ins>
      <w:r w:rsidR="0067268E" w:rsidRPr="006A3F35">
        <w:rPr>
          <w:rFonts w:ascii="Times New Roman" w:eastAsia="宋体" w:hAnsi="Times New Roman" w:cs="Times New Roman"/>
          <w:rPrChange w:id="2752" w:author="ZhuMeng" w:date="2023-10-12T15:47:00Z">
            <w:rPr/>
          </w:rPrChange>
        </w:rPr>
        <w:t>主要从社会用字角度，围绕核心议题的</w:t>
      </w:r>
      <w:r w:rsidR="0067268E" w:rsidRPr="006A3F35">
        <w:rPr>
          <w:rFonts w:ascii="Times New Roman" w:eastAsia="宋体" w:hAnsi="Times New Roman" w:cs="Times New Roman"/>
          <w:rPrChange w:id="2753" w:author="ZhuMeng" w:date="2023-10-12T15:47:00Z">
            <w:rPr/>
          </w:rPrChange>
        </w:rPr>
        <w:t>“</w:t>
      </w:r>
      <w:r w:rsidR="0067268E" w:rsidRPr="006A3F35">
        <w:rPr>
          <w:rFonts w:ascii="Times New Roman" w:eastAsia="宋体" w:hAnsi="Times New Roman" w:cs="Times New Roman"/>
          <w:rPrChange w:id="2754" w:author="ZhuMeng" w:date="2023-10-12T15:47:00Z">
            <w:rPr/>
          </w:rPrChange>
        </w:rPr>
        <w:t>新媒体语言文字使用规范性</w:t>
      </w:r>
      <w:r w:rsidR="0067268E" w:rsidRPr="006A3F35">
        <w:rPr>
          <w:rFonts w:ascii="Times New Roman" w:eastAsia="宋体" w:hAnsi="Times New Roman" w:cs="Times New Roman"/>
          <w:rPrChange w:id="2755" w:author="ZhuMeng" w:date="2023-10-12T15:47:00Z">
            <w:rPr/>
          </w:rPrChange>
        </w:rPr>
        <w:t>”</w:t>
      </w:r>
      <w:r w:rsidR="0067268E" w:rsidRPr="006A3F35">
        <w:rPr>
          <w:rFonts w:ascii="Times New Roman" w:eastAsia="宋体" w:hAnsi="Times New Roman" w:cs="Times New Roman"/>
          <w:rPrChange w:id="2756" w:author="ZhuMeng" w:date="2023-10-12T15:47:00Z">
            <w:rPr/>
          </w:rPrChange>
        </w:rPr>
        <w:t>来开展，</w:t>
      </w:r>
      <w:ins w:id="2757" w:author="ZhuMeng" w:date="2023-10-12T15:49:00Z">
        <w:r w:rsidR="0067268E">
          <w:rPr>
            <w:rFonts w:ascii="Times New Roman" w:eastAsia="宋体" w:hAnsi="Times New Roman" w:cs="Times New Roman" w:hint="eastAsia"/>
          </w:rPr>
          <w:t>强调语言使用对个体的直接性影响，</w:t>
        </w:r>
      </w:ins>
      <w:r w:rsidR="0067268E" w:rsidRPr="006A3F35">
        <w:rPr>
          <w:rFonts w:ascii="Times New Roman" w:eastAsia="宋体" w:hAnsi="Times New Roman" w:cs="Times New Roman"/>
          <w:rPrChange w:id="2758" w:author="ZhuMeng" w:date="2023-10-12T15:47:00Z">
            <w:rPr/>
          </w:rPrChange>
        </w:rPr>
        <w:t>重点规划和解决国家通用语言文字使用、方言使用以及新词新语规范等问题</w:t>
      </w:r>
      <w:r w:rsidR="0067268E" w:rsidRPr="006A3F35">
        <w:rPr>
          <w:rFonts w:ascii="Times New Roman" w:eastAsia="宋体" w:hAnsi="Times New Roman" w:cs="Times New Roman"/>
          <w:rPrChange w:id="2759" w:author="ZhuMeng" w:date="2023-10-12T15:47:00Z">
            <w:rPr/>
          </w:rPrChange>
        </w:rPr>
        <w:t>(</w:t>
      </w:r>
      <w:r w:rsidR="0067268E" w:rsidRPr="006A3F35">
        <w:rPr>
          <w:rFonts w:ascii="Times New Roman" w:eastAsia="宋体" w:hAnsi="Times New Roman" w:cs="Times New Roman"/>
          <w:rPrChange w:id="2760" w:author="ZhuMeng" w:date="2023-10-12T15:47:00Z">
            <w:rPr/>
          </w:rPrChange>
        </w:rPr>
        <w:fldChar w:fldCharType="begin"/>
      </w:r>
      <w:r w:rsidR="0067268E" w:rsidRPr="006A3F35">
        <w:rPr>
          <w:rFonts w:ascii="Times New Roman" w:eastAsia="宋体" w:hAnsi="Times New Roman" w:cs="Times New Roman"/>
          <w:rPrChange w:id="2761" w:author="ZhuMeng" w:date="2023-10-12T15:47:00Z">
            <w:rPr/>
          </w:rPrChange>
        </w:rPr>
        <w:instrText xml:space="preserve"> HYPERLINK \l "ref-ChenLiXiang2021" \h </w:instrText>
      </w:r>
      <w:r w:rsidR="0067268E" w:rsidRPr="00595FE8">
        <w:rPr>
          <w:rFonts w:ascii="Times New Roman" w:eastAsia="宋体" w:hAnsi="Times New Roman" w:cs="Times New Roman"/>
        </w:rPr>
      </w:r>
      <w:r w:rsidR="0067268E" w:rsidRPr="006A3F35">
        <w:rPr>
          <w:rFonts w:ascii="Times New Roman" w:eastAsia="宋体" w:hAnsi="Times New Roman" w:cs="Times New Roman"/>
          <w:rPrChange w:id="2762" w:author="ZhuMeng" w:date="2023-10-12T15:47:00Z">
            <w:rPr>
              <w:rStyle w:val="af0"/>
            </w:rPr>
          </w:rPrChange>
        </w:rPr>
        <w:fldChar w:fldCharType="separate"/>
      </w:r>
      <w:r w:rsidR="0067268E" w:rsidRPr="006A3F35">
        <w:rPr>
          <w:rStyle w:val="af0"/>
          <w:rFonts w:ascii="Times New Roman" w:eastAsia="宋体" w:hAnsi="Times New Roman" w:cs="Times New Roman"/>
          <w:rPrChange w:id="2763" w:author="ZhuMeng" w:date="2023-10-12T15:47:00Z">
            <w:rPr>
              <w:rStyle w:val="af0"/>
            </w:rPr>
          </w:rPrChange>
        </w:rPr>
        <w:t>陈丽湘</w:t>
      </w:r>
      <w:r w:rsidR="0067268E" w:rsidRPr="006A3F35">
        <w:rPr>
          <w:rStyle w:val="af0"/>
          <w:rFonts w:ascii="Times New Roman" w:eastAsia="宋体" w:hAnsi="Times New Roman" w:cs="Times New Roman"/>
          <w:rPrChange w:id="2764" w:author="ZhuMeng" w:date="2023-10-12T15:47:00Z">
            <w:rPr>
              <w:rStyle w:val="af0"/>
            </w:rPr>
          </w:rPrChange>
        </w:rPr>
        <w:t>, 2021</w:t>
      </w:r>
      <w:r w:rsidR="0067268E" w:rsidRPr="006A3F35">
        <w:rPr>
          <w:rStyle w:val="af0"/>
          <w:rFonts w:ascii="Times New Roman" w:eastAsia="宋体" w:hAnsi="Times New Roman" w:cs="Times New Roman"/>
          <w:rPrChange w:id="2765" w:author="ZhuMeng" w:date="2023-10-12T15:47:00Z">
            <w:rPr>
              <w:rStyle w:val="af0"/>
            </w:rPr>
          </w:rPrChange>
        </w:rPr>
        <w:fldChar w:fldCharType="end"/>
      </w:r>
      <w:r w:rsidR="0067268E" w:rsidRPr="006A3F35">
        <w:rPr>
          <w:rFonts w:ascii="Times New Roman" w:eastAsia="宋体" w:hAnsi="Times New Roman" w:cs="Times New Roman"/>
          <w:rPrChange w:id="2766" w:author="ZhuMeng" w:date="2023-10-12T15:47:00Z">
            <w:rPr/>
          </w:rPrChange>
        </w:rPr>
        <w:t>)</w:t>
      </w:r>
      <w:r w:rsidR="0067268E" w:rsidRPr="006A3F35">
        <w:rPr>
          <w:rFonts w:ascii="Times New Roman" w:eastAsia="宋体" w:hAnsi="Times New Roman" w:cs="Times New Roman"/>
          <w:rPrChange w:id="2767" w:author="ZhuMeng" w:date="2023-10-12T15:47:00Z">
            <w:rPr/>
          </w:rPrChange>
        </w:rPr>
        <w:t>。</w:t>
      </w:r>
      <w:r w:rsidR="0067268E" w:rsidRPr="006A3F35">
        <w:rPr>
          <w:rFonts w:ascii="Times New Roman" w:eastAsia="宋体" w:hAnsi="Times New Roman" w:cs="Times New Roman"/>
          <w:rPrChange w:id="2768" w:author="ZhuMeng" w:date="2023-10-12T15:47:00Z">
            <w:rPr/>
          </w:rPrChange>
        </w:rPr>
        <w:t xml:space="preserve"> </w:t>
      </w:r>
      <w:del w:id="2769" w:author="ZhuMeng" w:date="2023-10-12T15:49:00Z">
        <w:r w:rsidR="0067268E" w:rsidRPr="006A3F35" w:rsidDel="007C6A4B">
          <w:rPr>
            <w:rFonts w:ascii="Times New Roman" w:eastAsia="宋体" w:hAnsi="Times New Roman" w:cs="Times New Roman"/>
            <w:rPrChange w:id="2770" w:author="ZhuMeng" w:date="2023-10-12T15:47:00Z">
              <w:rPr/>
            </w:rPrChange>
          </w:rPr>
          <w:delText>例</w:delText>
        </w:r>
      </w:del>
      <w:r w:rsidR="0067268E" w:rsidRPr="006A3F35">
        <w:rPr>
          <w:rFonts w:ascii="Times New Roman" w:eastAsia="宋体" w:hAnsi="Times New Roman" w:cs="Times New Roman"/>
          <w:rPrChange w:id="2771" w:author="ZhuMeng" w:date="2023-10-12T15:47:00Z">
            <w:rPr/>
          </w:rPrChange>
        </w:rPr>
        <w:t>如</w:t>
      </w:r>
      <w:del w:id="2772" w:author="ZhuMeng" w:date="2023-10-12T15:49:00Z">
        <w:r w:rsidR="0067268E" w:rsidRPr="006A3F35" w:rsidDel="007C6A4B">
          <w:rPr>
            <w:rFonts w:ascii="Times New Roman" w:eastAsia="宋体" w:hAnsi="Times New Roman" w:cs="Times New Roman"/>
            <w:rPrChange w:id="2773" w:author="ZhuMeng" w:date="2023-10-12T15:47:00Z">
              <w:rPr/>
            </w:rPrChange>
          </w:rPr>
          <w:delText>，</w:delText>
        </w:r>
      </w:del>
      <w:del w:id="2774" w:author="ZhuMeng" w:date="2023-10-12T15:51:00Z">
        <w:r w:rsidR="0067268E" w:rsidRPr="006A3F35" w:rsidDel="005F3200">
          <w:rPr>
            <w:rFonts w:ascii="Times New Roman" w:eastAsia="宋体" w:hAnsi="Times New Roman" w:cs="Times New Roman"/>
            <w:rPrChange w:id="2775" w:author="ZhuMeng" w:date="2023-10-12T15:47:00Z">
              <w:rPr/>
            </w:rPrChange>
          </w:rPr>
          <w:delText>自</w:delText>
        </w:r>
        <w:r w:rsidR="0067268E" w:rsidRPr="006A3F35" w:rsidDel="005F3200">
          <w:rPr>
            <w:rFonts w:ascii="Times New Roman" w:eastAsia="宋体" w:hAnsi="Times New Roman" w:cs="Times New Roman"/>
            <w:rPrChange w:id="2776" w:author="ZhuMeng" w:date="2023-10-12T15:47:00Z">
              <w:rPr/>
            </w:rPrChange>
          </w:rPr>
          <w:delText>2001</w:delText>
        </w:r>
        <w:r w:rsidR="0067268E" w:rsidRPr="006A3F35" w:rsidDel="005F3200">
          <w:rPr>
            <w:rFonts w:ascii="Times New Roman" w:eastAsia="宋体" w:hAnsi="Times New Roman" w:cs="Times New Roman"/>
            <w:rPrChange w:id="2777" w:author="ZhuMeng" w:date="2023-10-12T15:47:00Z">
              <w:rPr/>
            </w:rPrChange>
          </w:rPr>
          <w:delText>年起实施的《中华人民共和国国家通用语言文字法》是我国第一部语言文字专门法律，成为媒体语言规划相关的地方性法规、行政法规和部门规章的重要参照。</w:delText>
        </w:r>
      </w:del>
      <w:del w:id="2778" w:author="ZhuMeng" w:date="2023-10-12T15:50:00Z">
        <w:r w:rsidR="0067268E" w:rsidRPr="006A3F35" w:rsidDel="007C6A4B">
          <w:rPr>
            <w:rFonts w:ascii="Times New Roman" w:eastAsia="宋体" w:hAnsi="Times New Roman" w:cs="Times New Roman"/>
            <w:rPrChange w:id="2779" w:author="ZhuMeng" w:date="2023-10-12T15:47:00Z">
              <w:rPr/>
            </w:rPrChange>
          </w:rPr>
          <w:delText xml:space="preserve"> </w:delText>
        </w:r>
        <w:r w:rsidR="0067268E" w:rsidRPr="006A3F35" w:rsidDel="007C6A4B">
          <w:rPr>
            <w:rFonts w:ascii="Times New Roman" w:eastAsia="宋体" w:hAnsi="Times New Roman" w:cs="Times New Roman"/>
            <w:rPrChange w:id="2780" w:author="ZhuMeng" w:date="2023-10-12T15:47:00Z">
              <w:rPr/>
            </w:rPrChange>
          </w:rPr>
          <w:delText>此外，</w:delText>
        </w:r>
      </w:del>
      <w:r w:rsidR="0067268E" w:rsidRPr="006A3F35">
        <w:rPr>
          <w:rFonts w:ascii="Times New Roman" w:eastAsia="宋体" w:hAnsi="Times New Roman" w:cs="Times New Roman"/>
          <w:rPrChange w:id="2781" w:author="ZhuMeng" w:date="2023-10-12T15:47:00Z">
            <w:rPr/>
          </w:rPrChange>
        </w:rPr>
        <w:t>《国家新闻出版广电总局关于规范报刊单位及其所办新媒体采编管理的通知》（</w:t>
      </w:r>
      <w:r w:rsidR="0067268E" w:rsidRPr="006A3F35">
        <w:rPr>
          <w:rFonts w:ascii="Times New Roman" w:eastAsia="宋体" w:hAnsi="Times New Roman" w:cs="Times New Roman"/>
          <w:rPrChange w:id="2782" w:author="ZhuMeng" w:date="2023-10-12T15:47:00Z">
            <w:rPr/>
          </w:rPrChange>
        </w:rPr>
        <w:t>2017</w:t>
      </w:r>
      <w:r w:rsidR="0067268E" w:rsidRPr="006A3F35">
        <w:rPr>
          <w:rFonts w:ascii="Times New Roman" w:eastAsia="宋体" w:hAnsi="Times New Roman" w:cs="Times New Roman"/>
          <w:rPrChange w:id="2783" w:author="ZhuMeng" w:date="2023-10-12T15:47:00Z">
            <w:rPr/>
          </w:rPrChange>
        </w:rPr>
        <w:t>）、《网络视听节目内容审核通则》（</w:t>
      </w:r>
      <w:r w:rsidR="0067268E" w:rsidRPr="006A3F35">
        <w:rPr>
          <w:rFonts w:ascii="Times New Roman" w:eastAsia="宋体" w:hAnsi="Times New Roman" w:cs="Times New Roman"/>
          <w:rPrChange w:id="2784" w:author="ZhuMeng" w:date="2023-10-12T15:47:00Z">
            <w:rPr/>
          </w:rPrChange>
        </w:rPr>
        <w:t>2017</w:t>
      </w:r>
      <w:r w:rsidR="0067268E" w:rsidRPr="006A3F35">
        <w:rPr>
          <w:rFonts w:ascii="Times New Roman" w:eastAsia="宋体" w:hAnsi="Times New Roman" w:cs="Times New Roman"/>
          <w:rPrChange w:id="2785" w:author="ZhuMeng" w:date="2023-10-12T15:47:00Z">
            <w:rPr/>
          </w:rPrChange>
        </w:rPr>
        <w:t>）等专门性法律法规均强调</w:t>
      </w:r>
      <w:r w:rsidR="0067268E" w:rsidRPr="006A3F35">
        <w:rPr>
          <w:rFonts w:ascii="Times New Roman" w:eastAsia="宋体" w:hAnsi="Times New Roman" w:cs="Times New Roman"/>
          <w:rPrChange w:id="2786" w:author="ZhuMeng" w:date="2023-10-12T15:47:00Z">
            <w:rPr/>
          </w:rPrChange>
        </w:rPr>
        <w:t>“</w:t>
      </w:r>
      <w:r w:rsidR="0067268E" w:rsidRPr="006A3F35">
        <w:rPr>
          <w:rFonts w:ascii="Times New Roman" w:eastAsia="宋体" w:hAnsi="Times New Roman" w:cs="Times New Roman"/>
          <w:rPrChange w:id="2787" w:author="ZhuMeng" w:date="2023-10-12T15:47:00Z">
            <w:rPr/>
          </w:rPrChange>
        </w:rPr>
        <w:t>新兴媒体不仅要发挥充分语言的吸引力和传播力，也要发挥语言文字对发展积极向上的网络文化、净化网络环境的重要作用</w:t>
      </w:r>
      <w:r w:rsidR="0067268E" w:rsidRPr="006A3F35">
        <w:rPr>
          <w:rFonts w:ascii="Times New Roman" w:eastAsia="宋体" w:hAnsi="Times New Roman" w:cs="Times New Roman"/>
          <w:rPrChange w:id="2788" w:author="ZhuMeng" w:date="2023-10-12T15:47:00Z">
            <w:rPr/>
          </w:rPrChange>
        </w:rPr>
        <w:t>”</w:t>
      </w:r>
      <w:r w:rsidR="0067268E" w:rsidRPr="006A3F35">
        <w:rPr>
          <w:rFonts w:ascii="Times New Roman" w:eastAsia="宋体" w:hAnsi="Times New Roman" w:cs="Times New Roman"/>
          <w:rPrChange w:id="2789" w:author="ZhuMeng" w:date="2023-10-12T15:47:00Z">
            <w:rPr/>
          </w:rPrChange>
        </w:rPr>
        <w:t>。</w:t>
      </w:r>
      <w:r w:rsidR="0067268E" w:rsidRPr="006A3F35">
        <w:rPr>
          <w:rFonts w:ascii="Times New Roman" w:eastAsia="宋体" w:hAnsi="Times New Roman" w:cs="Times New Roman"/>
          <w:rPrChange w:id="2790" w:author="ZhuMeng" w:date="2023-10-12T15:47:00Z">
            <w:rPr/>
          </w:rPrChange>
        </w:rPr>
        <w:t xml:space="preserve"> </w:t>
      </w:r>
      <w:r w:rsidR="0067268E" w:rsidRPr="006A3F35">
        <w:rPr>
          <w:rFonts w:ascii="Times New Roman" w:eastAsia="宋体" w:hAnsi="Times New Roman" w:cs="Times New Roman"/>
          <w:rPrChange w:id="2791" w:author="ZhuMeng" w:date="2023-10-12T15:47:00Z">
            <w:rPr/>
          </w:rPrChange>
        </w:rPr>
        <w:t>这些具有针对性的语言规划</w:t>
      </w:r>
      <w:ins w:id="2792" w:author="ZhuMeng" w:date="2023-10-12T15:50:00Z">
        <w:r w:rsidR="0067268E">
          <w:rPr>
            <w:rFonts w:ascii="Times New Roman" w:eastAsia="宋体" w:hAnsi="Times New Roman" w:cs="Times New Roman" w:hint="eastAsia"/>
          </w:rPr>
          <w:t>确实</w:t>
        </w:r>
      </w:ins>
      <w:r w:rsidR="0067268E" w:rsidRPr="006A3F35">
        <w:rPr>
          <w:rFonts w:ascii="Times New Roman" w:eastAsia="宋体" w:hAnsi="Times New Roman" w:cs="Times New Roman"/>
          <w:rPrChange w:id="2793" w:author="ZhuMeng" w:date="2023-10-12T15:47:00Z">
            <w:rPr/>
          </w:rPrChange>
        </w:rPr>
        <w:t>为我国新媒体行业的语言文字使用提供了切实可行的规范。</w:t>
      </w:r>
    </w:p>
    <w:p w14:paraId="54B8A045" w14:textId="0B43C1BD" w:rsidR="0067268E" w:rsidRPr="009E6AD9" w:rsidRDefault="0067268E" w:rsidP="001E2DD4">
      <w:pPr>
        <w:pStyle w:val="a0"/>
        <w:spacing w:line="360" w:lineRule="auto"/>
        <w:jc w:val="both"/>
        <w:rPr>
          <w:rFonts w:ascii="Times New Roman" w:eastAsia="宋体" w:hAnsi="Times New Roman" w:cs="Times New Roman" w:hint="eastAsia"/>
          <w:rPrChange w:id="2794" w:author="ZhuMeng" w:date="2023-10-12T18:30:00Z">
            <w:rPr/>
          </w:rPrChange>
        </w:rPr>
        <w:pPrChange w:id="2795" w:author="ZhuMeng" w:date="2023-10-13T10:33:00Z">
          <w:pPr>
            <w:pStyle w:val="a0"/>
          </w:pPr>
        </w:pPrChange>
      </w:pPr>
      <w:r w:rsidRPr="006A3F35">
        <w:rPr>
          <w:rFonts w:ascii="Times New Roman" w:eastAsia="宋体" w:hAnsi="Times New Roman" w:cs="Times New Roman"/>
          <w:rPrChange w:id="2796" w:author="ZhuMeng" w:date="2023-10-12T15:47:00Z">
            <w:rPr/>
          </w:rPrChange>
        </w:rPr>
        <w:t>然而，信息技术的变革使得新媒体的语言影响力正在超越传统媒体，</w:t>
      </w:r>
      <w:del w:id="2797" w:author="ZhuMeng" w:date="2023-10-12T15:56:00Z">
        <w:r w:rsidRPr="006A3F35" w:rsidDel="008B04D9">
          <w:rPr>
            <w:rFonts w:ascii="Times New Roman" w:eastAsia="宋体" w:hAnsi="Times New Roman" w:cs="Times New Roman"/>
            <w:rPrChange w:id="2798" w:author="ZhuMeng" w:date="2023-10-12T15:47:00Z">
              <w:rPr/>
            </w:rPrChange>
          </w:rPr>
          <w:delText>使得</w:delText>
        </w:r>
      </w:del>
      <w:r w:rsidRPr="006A3F35">
        <w:rPr>
          <w:rFonts w:ascii="Times New Roman" w:eastAsia="宋体" w:hAnsi="Times New Roman" w:cs="Times New Roman"/>
          <w:rPrChange w:id="2799" w:author="ZhuMeng" w:date="2023-10-12T15:47:00Z">
            <w:rPr/>
          </w:rPrChange>
        </w:rPr>
        <w:t>新媒体</w:t>
      </w:r>
      <w:ins w:id="2800" w:author="ZhuMeng" w:date="2023-10-12T15:56:00Z">
        <w:r>
          <w:rPr>
            <w:rFonts w:ascii="Times New Roman" w:eastAsia="宋体" w:hAnsi="Times New Roman" w:cs="Times New Roman" w:hint="eastAsia"/>
          </w:rPr>
          <w:t>在</w:t>
        </w:r>
      </w:ins>
      <w:r w:rsidRPr="006A3F35">
        <w:rPr>
          <w:rFonts w:ascii="Times New Roman" w:eastAsia="宋体" w:hAnsi="Times New Roman" w:cs="Times New Roman"/>
          <w:rPrChange w:id="2801" w:author="ZhuMeng" w:date="2023-10-12T15:47:00Z">
            <w:rPr/>
          </w:rPrChange>
        </w:rPr>
        <w:t>广泛参与社会</w:t>
      </w:r>
      <w:r w:rsidRPr="00AE025F">
        <w:rPr>
          <w:rFonts w:ascii="Times New Roman" w:eastAsia="宋体" w:hAnsi="Times New Roman" w:cs="Times New Roman"/>
          <w:rPrChange w:id="2802" w:author="ZhuMeng" w:date="2023-10-12T19:28:00Z">
            <w:rPr/>
          </w:rPrChange>
        </w:rPr>
        <w:t>治理的同时，其</w:t>
      </w:r>
      <w:ins w:id="2803" w:author="ZhuMeng" w:date="2023-10-12T15:56:00Z">
        <w:r w:rsidRPr="00AE025F">
          <w:rPr>
            <w:rFonts w:ascii="Times New Roman" w:eastAsia="宋体" w:hAnsi="Times New Roman" w:cs="Times New Roman" w:hint="eastAsia"/>
          </w:rPr>
          <w:t>自身</w:t>
        </w:r>
      </w:ins>
      <w:del w:id="2804" w:author="ZhuMeng" w:date="2023-10-12T15:56:00Z">
        <w:r w:rsidRPr="00AE025F" w:rsidDel="00A33A1B">
          <w:rPr>
            <w:rFonts w:ascii="Times New Roman" w:eastAsia="宋体" w:hAnsi="Times New Roman" w:cs="Times New Roman"/>
            <w:rPrChange w:id="2805" w:author="ZhuMeng" w:date="2023-10-12T19:28:00Z">
              <w:rPr/>
            </w:rPrChange>
          </w:rPr>
          <w:delText>自身</w:delText>
        </w:r>
      </w:del>
      <w:r w:rsidRPr="00AE025F">
        <w:rPr>
          <w:rFonts w:ascii="Times New Roman" w:eastAsia="宋体" w:hAnsi="Times New Roman" w:cs="Times New Roman"/>
          <w:rPrChange w:id="2806" w:author="ZhuMeng" w:date="2023-10-12T19:28:00Z">
            <w:rPr/>
          </w:rPrChange>
        </w:rPr>
        <w:t>也成为社会治理的一环</w:t>
      </w:r>
      <w:r w:rsidRPr="00AE025F">
        <w:rPr>
          <w:rFonts w:ascii="Times New Roman" w:eastAsia="宋体" w:hAnsi="Times New Roman" w:cs="Times New Roman"/>
          <w:rPrChange w:id="2807" w:author="ZhuMeng" w:date="2023-10-12T19:28:00Z">
            <w:rPr/>
          </w:rPrChange>
        </w:rPr>
        <w:t>(</w:t>
      </w:r>
      <w:r w:rsidRPr="00AE025F">
        <w:rPr>
          <w:rFonts w:ascii="Times New Roman" w:eastAsia="宋体" w:hAnsi="Times New Roman" w:cs="Times New Roman"/>
          <w:rPrChange w:id="2808" w:author="ZhuMeng" w:date="2023-10-12T19:28:00Z">
            <w:rPr/>
          </w:rPrChange>
        </w:rPr>
        <w:fldChar w:fldCharType="begin"/>
      </w:r>
      <w:r w:rsidRPr="00AE025F">
        <w:rPr>
          <w:rFonts w:ascii="Times New Roman" w:eastAsia="宋体" w:hAnsi="Times New Roman" w:cs="Times New Roman"/>
          <w:rPrChange w:id="2809" w:author="ZhuMeng" w:date="2023-10-12T19:28:00Z">
            <w:rPr/>
          </w:rPrChange>
        </w:rPr>
        <w:instrText xml:space="preserve"> HYPERLINK \l "ref-LiSongLin2021" \h </w:instrText>
      </w:r>
      <w:r w:rsidRPr="00595FE8">
        <w:rPr>
          <w:rFonts w:ascii="Times New Roman" w:eastAsia="宋体" w:hAnsi="Times New Roman" w:cs="Times New Roman"/>
        </w:rPr>
      </w:r>
      <w:r w:rsidRPr="00AE025F">
        <w:rPr>
          <w:rFonts w:ascii="Times New Roman" w:eastAsia="宋体" w:hAnsi="Times New Roman" w:cs="Times New Roman"/>
          <w:rPrChange w:id="2810" w:author="ZhuMeng" w:date="2023-10-12T19:28:00Z">
            <w:rPr>
              <w:rStyle w:val="af0"/>
            </w:rPr>
          </w:rPrChange>
        </w:rPr>
        <w:fldChar w:fldCharType="separate"/>
      </w:r>
      <w:r w:rsidRPr="00AE025F">
        <w:rPr>
          <w:rStyle w:val="af0"/>
          <w:rFonts w:ascii="Times New Roman" w:eastAsia="宋体" w:hAnsi="Times New Roman" w:cs="Times New Roman"/>
          <w:rPrChange w:id="2811" w:author="ZhuMeng" w:date="2023-10-12T19:28:00Z">
            <w:rPr>
              <w:rStyle w:val="af0"/>
            </w:rPr>
          </w:rPrChange>
        </w:rPr>
        <w:t>李松林</w:t>
      </w:r>
      <w:r w:rsidRPr="00AE025F">
        <w:rPr>
          <w:rStyle w:val="af0"/>
          <w:rFonts w:ascii="Times New Roman" w:eastAsia="宋体" w:hAnsi="Times New Roman" w:cs="Times New Roman"/>
          <w:rPrChange w:id="2812" w:author="ZhuMeng" w:date="2023-10-12T19:28:00Z">
            <w:rPr>
              <w:rStyle w:val="af0"/>
            </w:rPr>
          </w:rPrChange>
        </w:rPr>
        <w:t>, 2021</w:t>
      </w:r>
      <w:r w:rsidRPr="00AE025F">
        <w:rPr>
          <w:rStyle w:val="af0"/>
          <w:rFonts w:ascii="Times New Roman" w:eastAsia="宋体" w:hAnsi="Times New Roman" w:cs="Times New Roman"/>
          <w:rPrChange w:id="2813" w:author="ZhuMeng" w:date="2023-10-12T19:28:00Z">
            <w:rPr>
              <w:rStyle w:val="af0"/>
            </w:rPr>
          </w:rPrChange>
        </w:rPr>
        <w:fldChar w:fldCharType="end"/>
      </w:r>
      <w:r w:rsidRPr="00AE025F">
        <w:rPr>
          <w:rFonts w:ascii="Times New Roman" w:eastAsia="宋体" w:hAnsi="Times New Roman" w:cs="Times New Roman"/>
          <w:rPrChange w:id="2814" w:author="ZhuMeng" w:date="2023-10-12T19:28:00Z">
            <w:rPr/>
          </w:rPrChange>
        </w:rPr>
        <w:t>)</w:t>
      </w:r>
      <w:r w:rsidRPr="00AE025F">
        <w:rPr>
          <w:rFonts w:ascii="Times New Roman" w:eastAsia="宋体" w:hAnsi="Times New Roman" w:cs="Times New Roman"/>
          <w:rPrChange w:id="2815" w:author="ZhuMeng" w:date="2023-10-12T19:28:00Z">
            <w:rPr/>
          </w:rPrChange>
        </w:rPr>
        <w:t>。</w:t>
      </w:r>
      <w:del w:id="2816" w:author="ZhuMeng" w:date="2023-10-13T08:34:00Z">
        <w:r w:rsidRPr="00AE025F" w:rsidDel="00B44A05">
          <w:rPr>
            <w:rFonts w:ascii="Times New Roman" w:eastAsia="宋体" w:hAnsi="Times New Roman" w:cs="Times New Roman"/>
            <w:rPrChange w:id="2817" w:author="ZhuMeng" w:date="2023-10-12T19:28:00Z">
              <w:rPr/>
            </w:rPrChange>
          </w:rPr>
          <w:delText xml:space="preserve"> </w:delText>
        </w:r>
      </w:del>
      <w:ins w:id="2818" w:author="ZhuMeng" w:date="2023-10-12T19:27:00Z">
        <w:r w:rsidR="005B6AC9" w:rsidRPr="00AE025F">
          <w:rPr>
            <w:rFonts w:ascii="Times New Roman" w:eastAsia="宋体" w:hAnsi="Times New Roman" w:cs="Times New Roman" w:hint="eastAsia"/>
            <w:rPrChange w:id="2819" w:author="ZhuMeng" w:date="2023-10-12T19:28:00Z">
              <w:rPr>
                <w:rFonts w:ascii="Times New Roman" w:eastAsia="宋体" w:hAnsi="Times New Roman" w:cs="Times New Roman" w:hint="eastAsia"/>
                <w:b/>
                <w:bCs/>
              </w:rPr>
            </w:rPrChange>
          </w:rPr>
          <w:t>网络直播平台和短视频平台</w:t>
        </w:r>
      </w:ins>
      <w:ins w:id="2820" w:author="ZhuMeng" w:date="2023-10-13T08:34:00Z">
        <w:r w:rsidR="001A6696">
          <w:rPr>
            <w:rFonts w:ascii="Times New Roman" w:eastAsia="宋体" w:hAnsi="Times New Roman" w:cs="Times New Roman" w:hint="eastAsia"/>
          </w:rPr>
          <w:t>的</w:t>
        </w:r>
      </w:ins>
      <w:ins w:id="2821" w:author="ZhuMeng" w:date="2023-10-12T19:27:00Z">
        <w:r w:rsidR="005B6AC9" w:rsidRPr="00AE025F">
          <w:rPr>
            <w:rFonts w:ascii="Times New Roman" w:eastAsia="宋体" w:hAnsi="Times New Roman" w:cs="Times New Roman" w:hint="eastAsia"/>
            <w:rPrChange w:id="2822" w:author="ZhuMeng" w:date="2023-10-12T19:28:00Z">
              <w:rPr>
                <w:rFonts w:ascii="Times New Roman" w:eastAsia="宋体" w:hAnsi="Times New Roman" w:cs="Times New Roman" w:hint="eastAsia"/>
                <w:b/>
                <w:bCs/>
              </w:rPr>
            </w:rPrChange>
          </w:rPr>
          <w:t>强势崛起</w:t>
        </w:r>
      </w:ins>
      <w:ins w:id="2823" w:author="ZhuMeng" w:date="2023-10-12T19:29:00Z">
        <w:r w:rsidR="00B01C4D">
          <w:rPr>
            <w:rFonts w:ascii="Times New Roman" w:eastAsia="宋体" w:hAnsi="Times New Roman" w:cs="Times New Roman" w:hint="eastAsia"/>
          </w:rPr>
          <w:t>造成</w:t>
        </w:r>
      </w:ins>
      <w:ins w:id="2824" w:author="ZhuMeng" w:date="2023-10-12T19:28:00Z">
        <w:r w:rsidR="00FF33A2" w:rsidRPr="00AE025F">
          <w:rPr>
            <w:rFonts w:ascii="Times New Roman" w:eastAsia="宋体" w:hAnsi="Times New Roman" w:cs="Times New Roman" w:hint="eastAsia"/>
            <w:rPrChange w:id="2825" w:author="ZhuMeng" w:date="2023-10-12T19:28:00Z">
              <w:rPr>
                <w:rFonts w:ascii="Times New Roman" w:eastAsia="宋体" w:hAnsi="Times New Roman" w:cs="Times New Roman" w:hint="eastAsia"/>
                <w:b/>
                <w:bCs/>
              </w:rPr>
            </w:rPrChange>
          </w:rPr>
          <w:t>每位</w:t>
        </w:r>
        <w:r w:rsidR="00AE025F" w:rsidRPr="00AE025F">
          <w:rPr>
            <w:rFonts w:ascii="Times New Roman" w:eastAsia="宋体" w:hAnsi="Times New Roman" w:cs="Times New Roman" w:hint="eastAsia"/>
            <w:rPrChange w:id="2826" w:author="ZhuMeng" w:date="2023-10-12T19:28:00Z">
              <w:rPr>
                <w:rFonts w:ascii="Times New Roman" w:eastAsia="宋体" w:hAnsi="Times New Roman" w:cs="Times New Roman" w:hint="eastAsia"/>
                <w:b/>
                <w:bCs/>
              </w:rPr>
            </w:rPrChange>
          </w:rPr>
          <w:t>用户</w:t>
        </w:r>
        <w:r w:rsidR="00F779B7" w:rsidRPr="00F779B7">
          <w:rPr>
            <w:rFonts w:ascii="Times New Roman" w:eastAsia="宋体" w:hAnsi="Times New Roman" w:cs="Times New Roman" w:hint="eastAsia"/>
          </w:rPr>
          <w:t>成为信息来源和传播媒介</w:t>
        </w:r>
        <w:r w:rsidR="00F779B7">
          <w:rPr>
            <w:rFonts w:ascii="Times New Roman" w:eastAsia="宋体" w:hAnsi="Times New Roman" w:cs="Times New Roman" w:hint="eastAsia"/>
          </w:rPr>
          <w:t>，</w:t>
        </w:r>
        <w:r w:rsidR="001D77B6" w:rsidRPr="001D77B6">
          <w:rPr>
            <w:rFonts w:ascii="Times New Roman" w:eastAsia="宋体" w:hAnsi="Times New Roman" w:cs="Times New Roman" w:hint="eastAsia"/>
          </w:rPr>
          <w:t>每部手机都是制造网络新闻和产出舆论的平台</w:t>
        </w:r>
      </w:ins>
      <w:ins w:id="2827" w:author="ZhuMeng" w:date="2023-10-12T19:29:00Z">
        <w:r w:rsidR="000E5D46">
          <w:rPr>
            <w:rFonts w:ascii="Times New Roman" w:eastAsia="宋体" w:hAnsi="Times New Roman" w:cs="Times New Roman" w:hint="eastAsia"/>
          </w:rPr>
          <w:t>，</w:t>
        </w:r>
        <w:r w:rsidR="00546799">
          <w:rPr>
            <w:rFonts w:ascii="Times New Roman" w:eastAsia="宋体" w:hAnsi="Times New Roman" w:cs="Times New Roman" w:hint="eastAsia"/>
          </w:rPr>
          <w:t>新媒体的低准入门槛</w:t>
        </w:r>
        <w:r w:rsidR="00D37259">
          <w:rPr>
            <w:rFonts w:ascii="Times New Roman" w:eastAsia="宋体" w:hAnsi="Times New Roman" w:cs="Times New Roman" w:hint="eastAsia"/>
          </w:rPr>
          <w:t>导致</w:t>
        </w:r>
        <w:r w:rsidR="00EE3A9E">
          <w:rPr>
            <w:rFonts w:ascii="Times New Roman" w:eastAsia="宋体" w:hAnsi="Times New Roman" w:cs="Times New Roman" w:hint="eastAsia"/>
          </w:rPr>
          <w:t>传播</w:t>
        </w:r>
        <w:r w:rsidR="00546799" w:rsidRPr="00546799">
          <w:rPr>
            <w:rFonts w:ascii="Times New Roman" w:eastAsia="宋体" w:hAnsi="Times New Roman" w:cs="Times New Roman" w:hint="eastAsia"/>
          </w:rPr>
          <w:t>内容良莠不齐</w:t>
        </w:r>
      </w:ins>
      <w:ins w:id="2828" w:author="ZhuMeng" w:date="2023-10-12T19:30:00Z">
        <w:r w:rsidR="00707A3B">
          <w:rPr>
            <w:rFonts w:ascii="Times New Roman" w:eastAsia="宋体" w:hAnsi="Times New Roman" w:cs="Times New Roman" w:hint="eastAsia"/>
          </w:rPr>
          <w:t>、传播消息</w:t>
        </w:r>
      </w:ins>
      <w:ins w:id="2829" w:author="ZhuMeng" w:date="2023-10-12T19:29:00Z">
        <w:r w:rsidR="00546799" w:rsidRPr="00546799">
          <w:rPr>
            <w:rFonts w:ascii="Times New Roman" w:eastAsia="宋体" w:hAnsi="Times New Roman" w:cs="Times New Roman" w:hint="eastAsia"/>
          </w:rPr>
          <w:t>真假难辨</w:t>
        </w:r>
      </w:ins>
      <w:ins w:id="2830" w:author="ZhuMeng" w:date="2023-10-12T19:30:00Z">
        <w:r w:rsidR="001A231E">
          <w:rPr>
            <w:rFonts w:ascii="Times New Roman" w:eastAsia="宋体" w:hAnsi="Times New Roman" w:cs="Times New Roman" w:hint="eastAsia"/>
          </w:rPr>
          <w:t>。</w:t>
        </w:r>
      </w:ins>
      <w:ins w:id="2831" w:author="ZhuMeng" w:date="2023-10-13T08:34:00Z">
        <w:r w:rsidR="001A6696">
          <w:rPr>
            <w:rFonts w:ascii="Times New Roman" w:eastAsia="宋体" w:hAnsi="Times New Roman" w:cs="Times New Roman" w:hint="eastAsia"/>
          </w:rPr>
          <w:t>因此，</w:t>
        </w:r>
      </w:ins>
      <w:ins w:id="2832" w:author="ZhuMeng" w:date="2023-10-12T18:26:00Z">
        <w:r w:rsidRPr="00146621">
          <w:rPr>
            <w:rFonts w:ascii="Times New Roman" w:eastAsia="宋体" w:hAnsi="Times New Roman" w:cs="Times New Roman"/>
          </w:rPr>
          <w:t>语言治理</w:t>
        </w:r>
      </w:ins>
      <w:ins w:id="2833" w:author="ZhuMeng" w:date="2023-10-12T18:27:00Z">
        <w:r>
          <w:rPr>
            <w:rFonts w:ascii="Times New Roman" w:eastAsia="宋体" w:hAnsi="Times New Roman" w:cs="Times New Roman" w:hint="eastAsia"/>
          </w:rPr>
          <w:t>不仅需要</w:t>
        </w:r>
      </w:ins>
      <w:ins w:id="2834" w:author="ZhuMeng" w:date="2023-10-12T18:26:00Z">
        <w:r w:rsidRPr="00146621">
          <w:rPr>
            <w:rFonts w:ascii="Times New Roman" w:eastAsia="宋体" w:hAnsi="Times New Roman" w:cs="Times New Roman"/>
          </w:rPr>
          <w:t>自上而下的</w:t>
        </w:r>
      </w:ins>
      <w:ins w:id="2835" w:author="ZhuMeng" w:date="2023-10-12T18:29:00Z">
        <w:r>
          <w:rPr>
            <w:rFonts w:ascii="Times New Roman" w:eastAsia="宋体" w:hAnsi="Times New Roman" w:cs="Times New Roman" w:hint="eastAsia"/>
          </w:rPr>
          <w:t>规划引导</w:t>
        </w:r>
      </w:ins>
      <w:r w:rsidR="001F369F">
        <w:rPr>
          <w:rFonts w:ascii="Times New Roman" w:eastAsia="宋体" w:hAnsi="Times New Roman" w:cs="Times New Roman"/>
        </w:rPr>
        <w:fldChar w:fldCharType="begin"/>
      </w:r>
      <w:r w:rsidR="001F369F">
        <w:rPr>
          <w:rFonts w:ascii="Times New Roman" w:eastAsia="宋体" w:hAnsi="Times New Roman" w:cs="Times New Roman" w:hint="eastAsia"/>
        </w:rPr>
        <w:instrText xml:space="preserve"> ADDIN ZOTERO_ITEM CSL_CITATION {"citationID":"rcW8Tl4s","properties":{"formattedCitation":"(\\uc0\\u26446{}\\uc0\\u23431{}\\uc0\\u26126{}, 2018)","plainCitation":"(</w:instrText>
      </w:r>
      <w:r w:rsidR="001F369F">
        <w:rPr>
          <w:rFonts w:ascii="Times New Roman" w:eastAsia="宋体" w:hAnsi="Times New Roman" w:cs="Times New Roman" w:hint="eastAsia"/>
        </w:rPr>
        <w:instrText>李宇明</w:instrText>
      </w:r>
      <w:r w:rsidR="001F369F">
        <w:rPr>
          <w:rFonts w:ascii="Times New Roman" w:eastAsia="宋体" w:hAnsi="Times New Roman" w:cs="Times New Roman" w:hint="eastAsia"/>
        </w:rPr>
        <w:instrText>, 2018)","noteIndex":0},"citationItems":[{"id":25590,"uris":["http://zotero.org/users/7401469/items/FR4I5VN9"],"itemData":{"id":25590,"type":"article-journal","abstract":"</w:instrText>
      </w:r>
      <w:r w:rsidR="001F369F">
        <w:rPr>
          <w:rFonts w:ascii="Times New Roman" w:eastAsia="宋体" w:hAnsi="Times New Roman" w:cs="Times New Roman" w:hint="eastAsia"/>
        </w:rPr>
        <w:instrText>构建人类命运共同体和参与全球治理需要充分发挥语言的作用。第一</w:instrText>
      </w:r>
      <w:r w:rsidR="001F369F">
        <w:rPr>
          <w:rFonts w:ascii="Times New Roman" w:eastAsia="宋体" w:hAnsi="Times New Roman" w:cs="Times New Roman" w:hint="eastAsia"/>
        </w:rPr>
        <w:instrText>,</w:instrText>
      </w:r>
      <w:r w:rsidR="001F369F">
        <w:rPr>
          <w:rFonts w:ascii="Times New Roman" w:eastAsia="宋体" w:hAnsi="Times New Roman" w:cs="Times New Roman" w:hint="eastAsia"/>
        </w:rPr>
        <w:instrText>掌握全世界</w:instrText>
      </w:r>
      <w:r w:rsidR="001F369F">
        <w:rPr>
          <w:rFonts w:ascii="Times New Roman" w:eastAsia="宋体" w:hAnsi="Times New Roman" w:cs="Times New Roman" w:hint="eastAsia"/>
        </w:rPr>
        <w:instrText>200</w:instrText>
      </w:r>
      <w:r w:rsidR="001F369F">
        <w:rPr>
          <w:rFonts w:ascii="Times New Roman" w:eastAsia="宋体" w:hAnsi="Times New Roman" w:cs="Times New Roman" w:hint="eastAsia"/>
        </w:rPr>
        <w:instrText>多种重要的语言</w:instrText>
      </w:r>
      <w:r w:rsidR="001F369F">
        <w:rPr>
          <w:rFonts w:ascii="Times New Roman" w:eastAsia="宋体" w:hAnsi="Times New Roman" w:cs="Times New Roman" w:hint="eastAsia"/>
        </w:rPr>
        <w:instrText>,</w:instrText>
      </w:r>
      <w:r w:rsidR="001F369F">
        <w:rPr>
          <w:rFonts w:ascii="Times New Roman" w:eastAsia="宋体" w:hAnsi="Times New Roman" w:cs="Times New Roman" w:hint="eastAsia"/>
        </w:rPr>
        <w:instrText>与世界人民</w:instrText>
      </w:r>
      <w:r w:rsidR="001F369F">
        <w:rPr>
          <w:rFonts w:ascii="Times New Roman" w:eastAsia="宋体" w:hAnsi="Times New Roman" w:cs="Times New Roman" w:hint="eastAsia"/>
        </w:rPr>
        <w:instrText>\"</w:instrText>
      </w:r>
      <w:r w:rsidR="001F369F">
        <w:rPr>
          <w:rFonts w:ascii="Times New Roman" w:eastAsia="宋体" w:hAnsi="Times New Roman" w:cs="Times New Roman" w:hint="eastAsia"/>
        </w:rPr>
        <w:instrText>通事</w:instrText>
      </w:r>
      <w:r w:rsidR="001F369F">
        <w:rPr>
          <w:rFonts w:ascii="Times New Roman" w:eastAsia="宋体" w:hAnsi="Times New Roman" w:cs="Times New Roman" w:hint="eastAsia"/>
        </w:rPr>
        <w:instrText>\"</w:instrText>
      </w:r>
      <w:r w:rsidR="001F369F">
        <w:rPr>
          <w:rFonts w:ascii="Times New Roman" w:eastAsia="宋体" w:hAnsi="Times New Roman" w:cs="Times New Roman" w:hint="eastAsia"/>
        </w:rPr>
        <w:instrText>和</w:instrText>
      </w:r>
      <w:r w:rsidR="001F369F">
        <w:rPr>
          <w:rFonts w:ascii="Times New Roman" w:eastAsia="宋体" w:hAnsi="Times New Roman" w:cs="Times New Roman" w:hint="eastAsia"/>
        </w:rPr>
        <w:instrText>\"</w:instrText>
      </w:r>
      <w:r w:rsidR="001F369F">
        <w:rPr>
          <w:rFonts w:ascii="Times New Roman" w:eastAsia="宋体" w:hAnsi="Times New Roman" w:cs="Times New Roman" w:hint="eastAsia"/>
        </w:rPr>
        <w:instrText>通心</w:instrText>
      </w:r>
      <w:r w:rsidR="001F369F">
        <w:rPr>
          <w:rFonts w:ascii="Times New Roman" w:eastAsia="宋体" w:hAnsi="Times New Roman" w:cs="Times New Roman" w:hint="eastAsia"/>
        </w:rPr>
        <w:instrText>\"</w:instrText>
      </w:r>
      <w:r w:rsidR="001F369F">
        <w:rPr>
          <w:rFonts w:ascii="Times New Roman" w:eastAsia="宋体" w:hAnsi="Times New Roman" w:cs="Times New Roman" w:hint="eastAsia"/>
        </w:rPr>
        <w:instrText>。第二</w:instrText>
      </w:r>
      <w:r w:rsidR="001F369F">
        <w:rPr>
          <w:rFonts w:ascii="Times New Roman" w:eastAsia="宋体" w:hAnsi="Times New Roman" w:cs="Times New Roman" w:hint="eastAsia"/>
        </w:rPr>
        <w:instrText>,</w:instrText>
      </w:r>
      <w:r w:rsidR="001F369F">
        <w:rPr>
          <w:rFonts w:ascii="Times New Roman" w:eastAsia="宋体" w:hAnsi="Times New Roman" w:cs="Times New Roman" w:hint="eastAsia"/>
        </w:rPr>
        <w:instrText>构建话语体系</w:instrText>
      </w:r>
      <w:r w:rsidR="001F369F">
        <w:rPr>
          <w:rFonts w:ascii="Times New Roman" w:eastAsia="宋体" w:hAnsi="Times New Roman" w:cs="Times New Roman" w:hint="eastAsia"/>
        </w:rPr>
        <w:instrText>,</w:instrText>
      </w:r>
      <w:r w:rsidR="001F369F">
        <w:rPr>
          <w:rFonts w:ascii="Times New Roman" w:eastAsia="宋体" w:hAnsi="Times New Roman" w:cs="Times New Roman" w:hint="eastAsia"/>
        </w:rPr>
        <w:instrText>获取国际话语权。第三</w:instrText>
      </w:r>
      <w:r w:rsidR="001F369F">
        <w:rPr>
          <w:rFonts w:ascii="Times New Roman" w:eastAsia="宋体" w:hAnsi="Times New Roman" w:cs="Times New Roman" w:hint="eastAsia"/>
        </w:rPr>
        <w:instrText>,</w:instrText>
      </w:r>
      <w:r w:rsidR="001F369F">
        <w:rPr>
          <w:rFonts w:ascii="Times New Roman" w:eastAsia="宋体" w:hAnsi="Times New Roman" w:cs="Times New Roman" w:hint="eastAsia"/>
        </w:rPr>
        <w:instrText>直面语言冲突、语言濒危、一语独大、信息边缘化等全球语言生活治理问题</w:instrText>
      </w:r>
      <w:r w:rsidR="001F369F">
        <w:rPr>
          <w:rFonts w:ascii="Times New Roman" w:eastAsia="宋体" w:hAnsi="Times New Roman" w:cs="Times New Roman" w:hint="eastAsia"/>
        </w:rPr>
        <w:instrText>,</w:instrText>
      </w:r>
      <w:r w:rsidR="001F369F">
        <w:rPr>
          <w:rFonts w:ascii="Times New Roman" w:eastAsia="宋体" w:hAnsi="Times New Roman" w:cs="Times New Roman" w:hint="eastAsia"/>
        </w:rPr>
        <w:instrText>推进语言智能的国际发展和语言资源的全球共建共享。为发挥语言在全球治理中的作用</w:instrText>
      </w:r>
      <w:r w:rsidR="001F369F">
        <w:rPr>
          <w:rFonts w:ascii="Times New Roman" w:eastAsia="宋体" w:hAnsi="Times New Roman" w:cs="Times New Roman" w:hint="eastAsia"/>
        </w:rPr>
        <w:instrText>,</w:instrText>
      </w:r>
      <w:r w:rsidR="001F369F">
        <w:rPr>
          <w:rFonts w:ascii="Times New Roman" w:eastAsia="宋体" w:hAnsi="Times New Roman" w:cs="Times New Roman" w:hint="eastAsia"/>
        </w:rPr>
        <w:instrText>必须加强语言学学科建设</w:instrText>
      </w:r>
      <w:r w:rsidR="001F369F">
        <w:rPr>
          <w:rFonts w:ascii="Times New Roman" w:eastAsia="宋体" w:hAnsi="Times New Roman" w:cs="Times New Roman" w:hint="eastAsia"/>
        </w:rPr>
        <w:instrText>,</w:instrText>
      </w:r>
      <w:r w:rsidR="001F369F">
        <w:rPr>
          <w:rFonts w:ascii="Times New Roman" w:eastAsia="宋体" w:hAnsi="Times New Roman" w:cs="Times New Roman" w:hint="eastAsia"/>
        </w:rPr>
        <w:instrText>倡导语言学由结构研究转向话语研究</w:instrText>
      </w:r>
      <w:r w:rsidR="001F369F">
        <w:rPr>
          <w:rFonts w:ascii="Times New Roman" w:eastAsia="宋体" w:hAnsi="Times New Roman" w:cs="Times New Roman" w:hint="eastAsia"/>
        </w:rPr>
        <w:instrText>,</w:instrText>
      </w:r>
      <w:r w:rsidR="001F369F">
        <w:rPr>
          <w:rFonts w:ascii="Times New Roman" w:eastAsia="宋体" w:hAnsi="Times New Roman" w:cs="Times New Roman" w:hint="eastAsia"/>
        </w:rPr>
        <w:instrText>制定科学的国家语言规划。</w:instrText>
      </w:r>
      <w:r w:rsidR="001F369F">
        <w:rPr>
          <w:rFonts w:ascii="Times New Roman" w:eastAsia="宋体" w:hAnsi="Times New Roman" w:cs="Times New Roman" w:hint="eastAsia"/>
        </w:rPr>
        <w:instrText>","issue":"5","note":"Citation Key: LiYuMing2018","title":"</w:instrText>
      </w:r>
      <w:r w:rsidR="001F369F">
        <w:rPr>
          <w:rFonts w:ascii="Times New Roman" w:eastAsia="宋体" w:hAnsi="Times New Roman" w:cs="Times New Roman" w:hint="eastAsia"/>
        </w:rPr>
        <w:instrText>语言在全球治理中的重要作用</w:instrText>
      </w:r>
      <w:r w:rsidR="001F369F">
        <w:rPr>
          <w:rFonts w:ascii="Times New Roman" w:eastAsia="宋体" w:hAnsi="Times New Roman" w:cs="Times New Roman" w:hint="eastAsia"/>
        </w:rPr>
        <w:instrText>","author":[{"literal":"</w:instrText>
      </w:r>
      <w:r w:rsidR="001F369F">
        <w:rPr>
          <w:rFonts w:ascii="Times New Roman" w:eastAsia="宋体" w:hAnsi="Times New Roman" w:cs="Times New Roman" w:hint="eastAsia"/>
        </w:rPr>
        <w:instrText>李宇明</w:instrText>
      </w:r>
      <w:r w:rsidR="001F369F">
        <w:rPr>
          <w:rFonts w:ascii="Times New Roman" w:eastAsia="宋体" w:hAnsi="Times New Roman" w:cs="Times New Roman" w:hint="eastAsia"/>
        </w:rPr>
        <w:instrText>"}],"issued":{"date-parts":[["2018"]]},"citation-key":"LiYuMing2018"}}],"schema":"https://github.com/citation-style-language/s</w:instrText>
      </w:r>
      <w:r w:rsidR="001F369F">
        <w:rPr>
          <w:rFonts w:ascii="Times New Roman" w:eastAsia="宋体" w:hAnsi="Times New Roman" w:cs="Times New Roman"/>
        </w:rPr>
        <w:instrText xml:space="preserve">chema/raw/master/csl-citation.json"} </w:instrText>
      </w:r>
      <w:r w:rsidR="001F369F">
        <w:rPr>
          <w:rFonts w:ascii="Times New Roman" w:eastAsia="宋体" w:hAnsi="Times New Roman" w:cs="Times New Roman"/>
        </w:rPr>
        <w:fldChar w:fldCharType="separate"/>
      </w:r>
      <w:r w:rsidR="001F369F" w:rsidRPr="001F369F">
        <w:rPr>
          <w:rFonts w:ascii="Times New Roman" w:hAnsi="Times New Roman" w:cs="Times New Roman"/>
        </w:rPr>
        <w:t>(</w:t>
      </w:r>
      <w:r w:rsidR="001F369F" w:rsidRPr="001F369F">
        <w:rPr>
          <w:rFonts w:ascii="Times New Roman" w:hAnsi="Times New Roman" w:cs="Times New Roman"/>
        </w:rPr>
        <w:t>李宇明</w:t>
      </w:r>
      <w:r w:rsidR="001F369F" w:rsidRPr="001F369F">
        <w:rPr>
          <w:rFonts w:ascii="Times New Roman" w:hAnsi="Times New Roman" w:cs="Times New Roman"/>
        </w:rPr>
        <w:t>, 2018)</w:t>
      </w:r>
      <w:r w:rsidR="001F369F">
        <w:rPr>
          <w:rFonts w:ascii="Times New Roman" w:eastAsia="宋体" w:hAnsi="Times New Roman" w:cs="Times New Roman"/>
        </w:rPr>
        <w:fldChar w:fldCharType="end"/>
      </w:r>
      <w:ins w:id="2836" w:author="ZhuMeng" w:date="2023-10-13T10:56:00Z">
        <w:r w:rsidR="00AA26C5">
          <w:rPr>
            <w:rFonts w:ascii="Times New Roman" w:eastAsia="宋体" w:hAnsi="Times New Roman" w:cs="Times New Roman" w:hint="eastAsia"/>
          </w:rPr>
          <w:t>，</w:t>
        </w:r>
      </w:ins>
      <w:ins w:id="2837" w:author="ZhuMeng" w:date="2023-10-13T08:35:00Z">
        <w:r w:rsidR="002931C3">
          <w:rPr>
            <w:rFonts w:ascii="Times New Roman" w:eastAsia="宋体" w:hAnsi="Times New Roman" w:cs="Times New Roman" w:hint="eastAsia"/>
          </w:rPr>
          <w:t>也需要</w:t>
        </w:r>
      </w:ins>
      <w:ins w:id="2838" w:author="ZhuMeng" w:date="2023-10-12T18:26:00Z">
        <w:r w:rsidRPr="00146621">
          <w:rPr>
            <w:rFonts w:ascii="Times New Roman" w:eastAsia="宋体" w:hAnsi="Times New Roman" w:cs="Times New Roman"/>
          </w:rPr>
          <w:t>自下而上的</w:t>
        </w:r>
      </w:ins>
      <w:ins w:id="2839" w:author="ZhuMeng" w:date="2023-10-12T19:26:00Z">
        <w:r w:rsidR="002B6063">
          <w:rPr>
            <w:rFonts w:ascii="Times New Roman" w:eastAsia="宋体" w:hAnsi="Times New Roman" w:cs="Times New Roman" w:hint="eastAsia"/>
          </w:rPr>
          <w:t>媒体</w:t>
        </w:r>
      </w:ins>
      <w:ins w:id="2840" w:author="ZhuMeng" w:date="2023-10-12T18:30:00Z">
        <w:r>
          <w:rPr>
            <w:rFonts w:ascii="Times New Roman" w:eastAsia="宋体" w:hAnsi="Times New Roman" w:cs="Times New Roman" w:hint="eastAsia"/>
          </w:rPr>
          <w:t>自觉；</w:t>
        </w:r>
      </w:ins>
      <w:ins w:id="2841" w:author="ZhuMeng" w:date="2023-10-12T18:26:00Z">
        <w:r w:rsidRPr="00146621">
          <w:rPr>
            <w:rFonts w:ascii="Times New Roman" w:eastAsia="宋体" w:hAnsi="Times New Roman" w:cs="Times New Roman"/>
          </w:rPr>
          <w:t>既</w:t>
        </w:r>
        <w:r w:rsidRPr="00146621">
          <w:rPr>
            <w:rFonts w:ascii="Times New Roman" w:eastAsia="宋体" w:hAnsi="Times New Roman" w:cs="Times New Roman"/>
          </w:rPr>
          <w:lastRenderedPageBreak/>
          <w:t>需要提高信息上传下达的速度和数量，又要提高信息传递的质量。</w:t>
        </w:r>
      </w:ins>
      <w:del w:id="2842" w:author="ZhuMeng" w:date="2023-10-13T08:35:00Z">
        <w:r w:rsidRPr="006A3F35" w:rsidDel="00E7509A">
          <w:rPr>
            <w:rFonts w:ascii="Times New Roman" w:eastAsia="宋体" w:hAnsi="Times New Roman" w:cs="Times New Roman"/>
            <w:rPrChange w:id="2843" w:author="ZhuMeng" w:date="2023-10-12T15:47:00Z">
              <w:rPr/>
            </w:rPrChange>
          </w:rPr>
          <w:delText>因此，</w:delText>
        </w:r>
      </w:del>
      <w:r w:rsidRPr="006A3F35">
        <w:rPr>
          <w:rFonts w:ascii="Times New Roman" w:eastAsia="宋体" w:hAnsi="Times New Roman" w:cs="Times New Roman"/>
          <w:rPrChange w:id="2844" w:author="ZhuMeng" w:date="2023-10-12T15:47:00Z">
            <w:rPr/>
          </w:rPrChange>
        </w:rPr>
        <w:t>现有以传统媒体</w:t>
      </w:r>
      <w:ins w:id="2845" w:author="ZhuMeng" w:date="2023-10-12T18:31:00Z">
        <w:r>
          <w:rPr>
            <w:rFonts w:ascii="Times New Roman" w:eastAsia="宋体" w:hAnsi="Times New Roman" w:cs="Times New Roman" w:hint="eastAsia"/>
          </w:rPr>
          <w:t>作</w:t>
        </w:r>
      </w:ins>
      <w:r w:rsidRPr="006A3F35">
        <w:rPr>
          <w:rFonts w:ascii="Times New Roman" w:eastAsia="宋体" w:hAnsi="Times New Roman" w:cs="Times New Roman"/>
          <w:rPrChange w:id="2846" w:author="ZhuMeng" w:date="2023-10-12T15:47:00Z">
            <w:rPr/>
          </w:rPrChange>
        </w:rPr>
        <w:t>为</w:t>
      </w:r>
      <w:ins w:id="2847" w:author="ZhuMeng" w:date="2023-10-12T18:32:00Z">
        <w:r>
          <w:rPr>
            <w:rFonts w:ascii="Times New Roman" w:eastAsia="宋体" w:hAnsi="Times New Roman" w:cs="Times New Roman" w:hint="eastAsia"/>
          </w:rPr>
          <w:t>治理</w:t>
        </w:r>
      </w:ins>
      <w:ins w:id="2848" w:author="ZhuMeng" w:date="2023-10-12T18:33:00Z">
        <w:r>
          <w:rPr>
            <w:rFonts w:ascii="Times New Roman" w:eastAsia="宋体" w:hAnsi="Times New Roman" w:cs="Times New Roman" w:hint="eastAsia"/>
          </w:rPr>
          <w:t>手段的个体性</w:t>
        </w:r>
      </w:ins>
      <w:del w:id="2849" w:author="ZhuMeng" w:date="2023-10-12T18:33:00Z">
        <w:r w:rsidRPr="006A3F35" w:rsidDel="0071331C">
          <w:rPr>
            <w:rFonts w:ascii="Times New Roman" w:eastAsia="宋体" w:hAnsi="Times New Roman" w:cs="Times New Roman"/>
            <w:rPrChange w:id="2850" w:author="ZhuMeng" w:date="2023-10-12T15:47:00Z">
              <w:rPr/>
            </w:rPrChange>
          </w:rPr>
          <w:delText>主要治理</w:delText>
        </w:r>
      </w:del>
      <w:del w:id="2851" w:author="ZhuMeng" w:date="2023-10-12T18:31:00Z">
        <w:r w:rsidRPr="006A3F35" w:rsidDel="00873D81">
          <w:rPr>
            <w:rFonts w:ascii="Times New Roman" w:eastAsia="宋体" w:hAnsi="Times New Roman" w:cs="Times New Roman"/>
            <w:rPrChange w:id="2852" w:author="ZhuMeng" w:date="2023-10-12T15:47:00Z">
              <w:rPr/>
            </w:rPrChange>
          </w:rPr>
          <w:delText>对象</w:delText>
        </w:r>
      </w:del>
      <w:del w:id="2853" w:author="ZhuMeng" w:date="2023-10-12T18:33:00Z">
        <w:r w:rsidRPr="006A3F35" w:rsidDel="0071331C">
          <w:rPr>
            <w:rFonts w:ascii="Times New Roman" w:eastAsia="宋体" w:hAnsi="Times New Roman" w:cs="Times New Roman"/>
            <w:rPrChange w:id="2854" w:author="ZhuMeng" w:date="2023-10-12T15:47:00Z">
              <w:rPr/>
            </w:rPrChange>
          </w:rPr>
          <w:delText>的媒体</w:delText>
        </w:r>
      </w:del>
      <w:r w:rsidRPr="006A3F35">
        <w:rPr>
          <w:rFonts w:ascii="Times New Roman" w:eastAsia="宋体" w:hAnsi="Times New Roman" w:cs="Times New Roman"/>
          <w:rPrChange w:id="2855" w:author="ZhuMeng" w:date="2023-10-12T15:47:00Z">
            <w:rPr/>
          </w:rPrChange>
        </w:rPr>
        <w:t>语言政策，必须更多关注新媒体时代的语言和语言生活，积极统筹各方力量，使政府、社会、公众形成治理共同体，加强各主体之间的督促、衔接和协调，实现媒体语言治理的资源整合和力量融合，</w:t>
      </w:r>
      <w:del w:id="2856" w:author="ZhuMeng" w:date="2023-10-12T19:30:00Z">
        <w:r w:rsidRPr="006A3F35" w:rsidDel="00BF5D3F">
          <w:rPr>
            <w:rFonts w:ascii="Times New Roman" w:eastAsia="宋体" w:hAnsi="Times New Roman" w:cs="Times New Roman"/>
            <w:rPrChange w:id="2857" w:author="ZhuMeng" w:date="2023-10-12T15:47:00Z">
              <w:rPr/>
            </w:rPrChange>
          </w:rPr>
          <w:delText>构建新媒体治理格局。</w:delText>
        </w:r>
      </w:del>
      <w:ins w:id="2858" w:author="ZhuMeng" w:date="2023-10-12T18:30:00Z">
        <w:r w:rsidRPr="00592454">
          <w:rPr>
            <w:rFonts w:ascii="Times New Roman" w:eastAsia="宋体" w:hAnsi="Times New Roman" w:cs="Times New Roman"/>
          </w:rPr>
          <w:t>系统探索</w:t>
        </w:r>
        <w:r w:rsidRPr="00592454">
          <w:rPr>
            <w:rFonts w:ascii="Times New Roman" w:eastAsia="宋体" w:hAnsi="Times New Roman" w:cs="Times New Roman"/>
          </w:rPr>
          <w:t>“</w:t>
        </w:r>
        <w:r w:rsidRPr="00592454">
          <w:rPr>
            <w:rFonts w:ascii="Times New Roman" w:eastAsia="宋体" w:hAnsi="Times New Roman" w:cs="Times New Roman"/>
          </w:rPr>
          <w:t>自上而下</w:t>
        </w:r>
        <w:r w:rsidRPr="00592454">
          <w:rPr>
            <w:rFonts w:ascii="Times New Roman" w:eastAsia="宋体" w:hAnsi="Times New Roman" w:cs="Times New Roman"/>
          </w:rPr>
          <w:t>”</w:t>
        </w:r>
        <w:r w:rsidRPr="00592454">
          <w:rPr>
            <w:rFonts w:ascii="Times New Roman" w:eastAsia="宋体" w:hAnsi="Times New Roman" w:cs="Times New Roman"/>
          </w:rPr>
          <w:t>与</w:t>
        </w:r>
        <w:r w:rsidRPr="00592454">
          <w:rPr>
            <w:rFonts w:ascii="Times New Roman" w:eastAsia="宋体" w:hAnsi="Times New Roman" w:cs="Times New Roman"/>
          </w:rPr>
          <w:t>“</w:t>
        </w:r>
        <w:r w:rsidRPr="00592454">
          <w:rPr>
            <w:rFonts w:ascii="Times New Roman" w:eastAsia="宋体" w:hAnsi="Times New Roman" w:cs="Times New Roman"/>
          </w:rPr>
          <w:t>自下而上</w:t>
        </w:r>
        <w:r w:rsidRPr="00592454">
          <w:rPr>
            <w:rFonts w:ascii="Times New Roman" w:eastAsia="宋体" w:hAnsi="Times New Roman" w:cs="Times New Roman"/>
          </w:rPr>
          <w:t>”</w:t>
        </w:r>
        <w:r w:rsidRPr="00592454">
          <w:rPr>
            <w:rFonts w:ascii="Times New Roman" w:eastAsia="宋体" w:hAnsi="Times New Roman" w:cs="Times New Roman"/>
          </w:rPr>
          <w:t>双向互动的</w:t>
        </w:r>
      </w:ins>
      <w:ins w:id="2859" w:author="ZhuMeng" w:date="2023-10-12T19:30:00Z">
        <w:r w:rsidR="006321F8" w:rsidRPr="00592454">
          <w:rPr>
            <w:rFonts w:ascii="Times New Roman" w:eastAsia="宋体" w:hAnsi="Times New Roman" w:cs="Times New Roman"/>
          </w:rPr>
          <w:t>构建新媒体治理格局</w:t>
        </w:r>
        <w:r w:rsidR="001F7D64">
          <w:rPr>
            <w:rFonts w:ascii="Times New Roman" w:eastAsia="宋体" w:hAnsi="Times New Roman" w:cs="Times New Roman" w:hint="eastAsia"/>
          </w:rPr>
          <w:t>。</w:t>
        </w:r>
      </w:ins>
    </w:p>
    <w:p w14:paraId="49E94A76" w14:textId="201C33B2" w:rsidR="0067268E" w:rsidRPr="006A3F35" w:rsidRDefault="0067268E" w:rsidP="00FD1F70">
      <w:pPr>
        <w:pStyle w:val="2"/>
        <w:spacing w:line="360" w:lineRule="auto"/>
        <w:ind w:firstLine="489"/>
        <w:jc w:val="both"/>
        <w:rPr>
          <w:rFonts w:ascii="Times New Roman" w:eastAsia="宋体" w:hAnsi="Times New Roman" w:cs="Times New Roman"/>
          <w:rPrChange w:id="2860" w:author="ZhuMeng" w:date="2023-10-12T15:47:00Z">
            <w:rPr/>
          </w:rPrChange>
        </w:rPr>
        <w:pPrChange w:id="2861" w:author="ZhuMeng" w:date="2023-10-13T09:17:00Z">
          <w:pPr>
            <w:pStyle w:val="2"/>
            <w:ind w:firstLine="489"/>
          </w:pPr>
        </w:pPrChange>
      </w:pPr>
      <w:bookmarkStart w:id="2862" w:name="乡村振兴与共同富裕"/>
      <w:bookmarkEnd w:id="2656"/>
      <w:del w:id="2863" w:author="ZhuMeng" w:date="2023-10-12T15:58:00Z">
        <w:r w:rsidRPr="006A3F35" w:rsidDel="0036091C">
          <w:rPr>
            <w:rFonts w:ascii="Times New Roman" w:eastAsia="宋体" w:hAnsi="Times New Roman" w:cs="Times New Roman"/>
            <w:rPrChange w:id="2864" w:author="ZhuMeng" w:date="2023-10-12T15:47:00Z">
              <w:rPr/>
            </w:rPrChange>
          </w:rPr>
          <w:delText>乡村振兴与</w:delText>
        </w:r>
      </w:del>
      <w:r w:rsidRPr="006A3F35">
        <w:rPr>
          <w:rFonts w:ascii="Times New Roman" w:eastAsia="宋体" w:hAnsi="Times New Roman" w:cs="Times New Roman"/>
          <w:rPrChange w:id="2865" w:author="ZhuMeng" w:date="2023-10-12T15:47:00Z">
            <w:rPr/>
          </w:rPrChange>
        </w:rPr>
        <w:t>共同富裕</w:t>
      </w:r>
    </w:p>
    <w:p w14:paraId="070C8629" w14:textId="15D7EAAD" w:rsidR="00896C6F" w:rsidRDefault="0067268E" w:rsidP="00FD1F70">
      <w:pPr>
        <w:pStyle w:val="a0"/>
        <w:spacing w:line="360" w:lineRule="auto"/>
        <w:jc w:val="both"/>
        <w:rPr>
          <w:ins w:id="2866" w:author="ZhuMeng" w:date="2023-10-12T19:07:00Z"/>
          <w:rFonts w:ascii="Times New Roman" w:eastAsia="宋体" w:hAnsi="Times New Roman" w:cs="Times New Roman"/>
        </w:rPr>
        <w:pPrChange w:id="2867" w:author="ZhuMeng" w:date="2023-10-13T09:17:00Z">
          <w:pPr>
            <w:pStyle w:val="a0"/>
            <w:jc w:val="both"/>
          </w:pPr>
        </w:pPrChange>
      </w:pPr>
      <w:ins w:id="2868" w:author="ZhuMeng" w:date="2023-10-12T18:34:00Z">
        <w:r w:rsidRPr="00D764F8">
          <w:rPr>
            <w:rFonts w:ascii="Times New Roman" w:eastAsia="宋体" w:hAnsi="Times New Roman" w:cs="Times New Roman"/>
          </w:rPr>
          <w:t>一直以来，学界对语言与贫困的关系进行了深入探讨</w:t>
        </w:r>
      </w:ins>
      <w:r w:rsidR="00984F7B">
        <w:rPr>
          <w:rFonts w:ascii="Times New Roman" w:eastAsia="宋体" w:hAnsi="Times New Roman" w:cs="Times New Roman"/>
        </w:rPr>
        <w:fldChar w:fldCharType="begin"/>
      </w:r>
      <w:r w:rsidR="008B3FA2">
        <w:rPr>
          <w:rFonts w:ascii="Times New Roman" w:eastAsia="宋体" w:hAnsi="Times New Roman" w:cs="Times New Roman" w:hint="eastAsia"/>
        </w:rPr>
        <w:instrText xml:space="preserve"> ADDIN ZOTERO_ITEM CSL_CITATION {"citationID":"PMXyNTjk","properties":{"formattedCitation":"(\\uc0\\u29579{}\\uc0\\u26149{}\\uc0\\u36745{}, 2019)","plainCitation":"(</w:instrText>
      </w:r>
      <w:r w:rsidR="008B3FA2">
        <w:rPr>
          <w:rFonts w:ascii="Times New Roman" w:eastAsia="宋体" w:hAnsi="Times New Roman" w:cs="Times New Roman" w:hint="eastAsia"/>
        </w:rPr>
        <w:instrText>王春辉</w:instrText>
      </w:r>
      <w:r w:rsidR="008B3FA2">
        <w:rPr>
          <w:rFonts w:ascii="Times New Roman" w:eastAsia="宋体" w:hAnsi="Times New Roman" w:cs="Times New Roman" w:hint="eastAsia"/>
        </w:rPr>
        <w:instrText>, 2019)","noteIndex":0},"citationItems":[{"id":33109,"uris":["http://zotero.org/users/7401469/items/UXZH6ZXI"],"itemData":{"id":33109,"type":"article-journal","abstract":"</w:instrText>
      </w:r>
      <w:r w:rsidR="008B3FA2">
        <w:rPr>
          <w:rFonts w:ascii="Times New Roman" w:eastAsia="宋体" w:hAnsi="Times New Roman" w:cs="Times New Roman" w:hint="eastAsia"/>
        </w:rPr>
        <w:instrText>贫困是一个涉及因素众多、维度多样、层次多重的复杂现象</w:instrText>
      </w:r>
      <w:r w:rsidR="008B3FA2">
        <w:rPr>
          <w:rFonts w:ascii="Times New Roman" w:eastAsia="宋体" w:hAnsi="Times New Roman" w:cs="Times New Roman" w:hint="eastAsia"/>
        </w:rPr>
        <w:instrText>,</w:instrText>
      </w:r>
      <w:r w:rsidR="008B3FA2">
        <w:rPr>
          <w:rFonts w:ascii="Times New Roman" w:eastAsia="宋体" w:hAnsi="Times New Roman" w:cs="Times New Roman" w:hint="eastAsia"/>
        </w:rPr>
        <w:instrText>语言与贫困的理论研究和实践探索也必然是一个动态的复杂适应系统。贫困对于儿童语言的发展和成人语言的使用都有影响</w:instrText>
      </w:r>
      <w:r w:rsidR="008B3FA2">
        <w:rPr>
          <w:rFonts w:ascii="Times New Roman" w:eastAsia="宋体" w:hAnsi="Times New Roman" w:cs="Times New Roman" w:hint="eastAsia"/>
        </w:rPr>
        <w:instrText>,</w:instrText>
      </w:r>
      <w:r w:rsidR="008B3FA2">
        <w:rPr>
          <w:rFonts w:ascii="Times New Roman" w:eastAsia="宋体" w:hAnsi="Times New Roman" w:cs="Times New Roman" w:hint="eastAsia"/>
        </w:rPr>
        <w:instrText>影响前者的因素有社会环境的也有神经机制的</w:instrText>
      </w:r>
      <w:r w:rsidR="008B3FA2">
        <w:rPr>
          <w:rFonts w:ascii="Times New Roman" w:eastAsia="宋体" w:hAnsi="Times New Roman" w:cs="Times New Roman" w:hint="eastAsia"/>
        </w:rPr>
        <w:instrText>,</w:instrText>
      </w:r>
      <w:r w:rsidR="008B3FA2">
        <w:rPr>
          <w:rFonts w:ascii="Times New Roman" w:eastAsia="宋体" w:hAnsi="Times New Roman" w:cs="Times New Roman" w:hint="eastAsia"/>
        </w:rPr>
        <w:instrText>对于后者的影响则可以从社会网络和稀缺两个视角加以解读。从历时和共时两个视角来看</w:instrText>
      </w:r>
      <w:r w:rsidR="008B3FA2">
        <w:rPr>
          <w:rFonts w:ascii="Times New Roman" w:eastAsia="宋体" w:hAnsi="Times New Roman" w:cs="Times New Roman" w:hint="eastAsia"/>
        </w:rPr>
        <w:instrText>,</w:instrText>
      </w:r>
      <w:r w:rsidR="008B3FA2">
        <w:rPr>
          <w:rFonts w:ascii="Times New Roman" w:eastAsia="宋体" w:hAnsi="Times New Roman" w:cs="Times New Roman" w:hint="eastAsia"/>
        </w:rPr>
        <w:instrText>语言能力对于经济社会状况的影响都是至关重要的。语言因素对于经济社会状况的改善来说是一个概率性条件。语言扶贫实践在中国反贫困事业中的作用与日俱增</w:instrText>
      </w:r>
      <w:r w:rsidR="008B3FA2">
        <w:rPr>
          <w:rFonts w:ascii="Times New Roman" w:eastAsia="宋体" w:hAnsi="Times New Roman" w:cs="Times New Roman" w:hint="eastAsia"/>
        </w:rPr>
        <w:instrText>,</w:instrText>
      </w:r>
      <w:r w:rsidR="008B3FA2">
        <w:rPr>
          <w:rFonts w:ascii="Times New Roman" w:eastAsia="宋体" w:hAnsi="Times New Roman" w:cs="Times New Roman" w:hint="eastAsia"/>
        </w:rPr>
        <w:instrText>语言精准扶贫的内涵也越来越清晰</w:instrText>
      </w:r>
      <w:r w:rsidR="008B3FA2">
        <w:rPr>
          <w:rFonts w:ascii="Times New Roman" w:eastAsia="宋体" w:hAnsi="Times New Roman" w:cs="Times New Roman" w:hint="eastAsia"/>
        </w:rPr>
        <w:instrText>,</w:instrText>
      </w:r>
      <w:r w:rsidR="008B3FA2">
        <w:rPr>
          <w:rFonts w:ascii="Times New Roman" w:eastAsia="宋体" w:hAnsi="Times New Roman" w:cs="Times New Roman" w:hint="eastAsia"/>
        </w:rPr>
        <w:instrText>稀缺理论则为语言扶贫提供了诸多启示。中国的扶贫实践为语言与贫困相关论题的研究提供了难得的机遇</w:instrText>
      </w:r>
      <w:r w:rsidR="008B3FA2">
        <w:rPr>
          <w:rFonts w:ascii="Times New Roman" w:eastAsia="宋体" w:hAnsi="Times New Roman" w:cs="Times New Roman" w:hint="eastAsia"/>
        </w:rPr>
        <w:instrText>,</w:instrText>
      </w:r>
      <w:r w:rsidR="008B3FA2">
        <w:rPr>
          <w:rFonts w:ascii="Times New Roman" w:eastAsia="宋体" w:hAnsi="Times New Roman" w:cs="Times New Roman" w:hint="eastAsia"/>
        </w:rPr>
        <w:instrText>也有理由期待中国的理论与实践将会为国际社会提供一些经验。</w:instrText>
      </w:r>
      <w:r w:rsidR="008B3FA2">
        <w:rPr>
          <w:rFonts w:ascii="Times New Roman" w:eastAsia="宋体" w:hAnsi="Times New Roman" w:cs="Times New Roman" w:hint="eastAsia"/>
        </w:rPr>
        <w:instrText>","container-title":"</w:instrText>
      </w:r>
      <w:r w:rsidR="008B3FA2">
        <w:rPr>
          <w:rFonts w:ascii="Times New Roman" w:eastAsia="宋体" w:hAnsi="Times New Roman" w:cs="Times New Roman" w:hint="eastAsia"/>
        </w:rPr>
        <w:instrText>语言战略研究</w:instrText>
      </w:r>
      <w:r w:rsidR="008B3FA2">
        <w:rPr>
          <w:rFonts w:ascii="Times New Roman" w:eastAsia="宋体" w:hAnsi="Times New Roman" w:cs="Times New Roman" w:hint="eastAsia"/>
        </w:rPr>
        <w:instrText>","DOI":"10.19689/j.cnki.cn10-1361/h.20190101","ISSN":"2096-1014","issue":"1","language":"zh-CN","page":"12-21","source":"CNKI","title":"</w:instrText>
      </w:r>
      <w:r w:rsidR="008B3FA2">
        <w:rPr>
          <w:rFonts w:ascii="Times New Roman" w:eastAsia="宋体" w:hAnsi="Times New Roman" w:cs="Times New Roman" w:hint="eastAsia"/>
        </w:rPr>
        <w:instrText>语言与贫困的理论和实践</w:instrText>
      </w:r>
      <w:r w:rsidR="008B3FA2">
        <w:rPr>
          <w:rFonts w:ascii="Times New Roman" w:eastAsia="宋体" w:hAnsi="Times New Roman" w:cs="Times New Roman" w:hint="eastAsia"/>
        </w:rPr>
        <w:instrText>","volume":"4","author":[{"literal":"</w:instrText>
      </w:r>
      <w:r w:rsidR="008B3FA2">
        <w:rPr>
          <w:rFonts w:ascii="Times New Roman" w:eastAsia="宋体" w:hAnsi="Times New Roman" w:cs="Times New Roman" w:hint="eastAsia"/>
        </w:rPr>
        <w:instrText>王春辉</w:instrText>
      </w:r>
      <w:r w:rsidR="008B3FA2">
        <w:rPr>
          <w:rFonts w:ascii="Times New Roman" w:eastAsia="宋体" w:hAnsi="Times New Roman" w:cs="Times New Roman" w:hint="eastAsia"/>
        </w:rPr>
        <w:instrText>"}],"issued":{"date-parts":[["2019"]]},"citation-key":"WangChunHui2019b"}}],"schema":"https://github.com/citation-style-language/schema/raw/master/csl-citation.</w:instrText>
      </w:r>
      <w:r w:rsidR="008B3FA2">
        <w:rPr>
          <w:rFonts w:ascii="Times New Roman" w:eastAsia="宋体" w:hAnsi="Times New Roman" w:cs="Times New Roman"/>
        </w:rPr>
        <w:instrText xml:space="preserve">json"} </w:instrText>
      </w:r>
      <w:r w:rsidR="00984F7B">
        <w:rPr>
          <w:rFonts w:ascii="Times New Roman" w:eastAsia="宋体" w:hAnsi="Times New Roman" w:cs="Times New Roman"/>
        </w:rPr>
        <w:fldChar w:fldCharType="separate"/>
      </w:r>
      <w:r w:rsidR="008B3FA2" w:rsidRPr="008B3FA2">
        <w:rPr>
          <w:rFonts w:ascii="Times New Roman" w:hAnsi="Times New Roman" w:cs="Times New Roman"/>
        </w:rPr>
        <w:t>(</w:t>
      </w:r>
      <w:r w:rsidR="008B3FA2" w:rsidRPr="008B3FA2">
        <w:rPr>
          <w:rFonts w:ascii="Times New Roman" w:hAnsi="Times New Roman" w:cs="Times New Roman"/>
        </w:rPr>
        <w:t>王春辉</w:t>
      </w:r>
      <w:r w:rsidR="008B3FA2" w:rsidRPr="008B3FA2">
        <w:rPr>
          <w:rFonts w:ascii="Times New Roman" w:hAnsi="Times New Roman" w:cs="Times New Roman"/>
        </w:rPr>
        <w:t>, 2019)</w:t>
      </w:r>
      <w:r w:rsidR="00984F7B">
        <w:rPr>
          <w:rFonts w:ascii="Times New Roman" w:eastAsia="宋体" w:hAnsi="Times New Roman" w:cs="Times New Roman"/>
        </w:rPr>
        <w:fldChar w:fldCharType="end"/>
      </w:r>
      <w:ins w:id="2869" w:author="ZhuMeng" w:date="2023-10-12T18:34:00Z">
        <w:r w:rsidRPr="00D764F8">
          <w:rPr>
            <w:rFonts w:ascii="Times New Roman" w:eastAsia="宋体" w:hAnsi="Times New Roman" w:cs="Times New Roman"/>
          </w:rPr>
          <w:t>，强调语言能力是个体人力资本的重要组成部分，能够帮助农村人口获得更多更好的求学和就业机会，是实现脱贫致富的根本途径</w:t>
        </w:r>
      </w:ins>
      <w:r w:rsidR="00382178">
        <w:rPr>
          <w:rFonts w:ascii="Times New Roman" w:eastAsia="宋体" w:hAnsi="Times New Roman" w:cs="Times New Roman"/>
        </w:rPr>
        <w:fldChar w:fldCharType="begin"/>
      </w:r>
      <w:r w:rsidR="00382178">
        <w:rPr>
          <w:rFonts w:ascii="Times New Roman" w:eastAsia="宋体" w:hAnsi="Times New Roman" w:cs="Times New Roman" w:hint="eastAsia"/>
        </w:rPr>
        <w:instrText xml:space="preserve"> ADDIN ZOTERO_ITEM CSL_CITATION {"citationID":"x8rjLq95","properties":{"formattedCitation":"(\\uc0\\u24352{}\\uc0\\u21355{}\\uc0\\u22269{}, 2020)","plainCitation":"(</w:instrText>
      </w:r>
      <w:r w:rsidR="00382178">
        <w:rPr>
          <w:rFonts w:ascii="Times New Roman" w:eastAsia="宋体" w:hAnsi="Times New Roman" w:cs="Times New Roman" w:hint="eastAsia"/>
        </w:rPr>
        <w:instrText>张卫国</w:instrText>
      </w:r>
      <w:r w:rsidR="00382178">
        <w:rPr>
          <w:rFonts w:ascii="Times New Roman" w:eastAsia="宋体" w:hAnsi="Times New Roman" w:cs="Times New Roman" w:hint="eastAsia"/>
        </w:rPr>
        <w:instrText>, 2020)","noteIndex":0},"citationItems":[{"id":8549,"uris":["http://zotero.org/users/7401469/items/IRNGPH7B"],"itemData":{"id":8549,"type":"article-journal","abstract":"</w:instrText>
      </w:r>
      <w:r w:rsidR="00382178">
        <w:rPr>
          <w:rFonts w:ascii="Times New Roman" w:eastAsia="宋体" w:hAnsi="Times New Roman" w:cs="Times New Roman" w:hint="eastAsia"/>
        </w:rPr>
        <w:instrText>本文采用</w:instrText>
      </w:r>
      <w:r w:rsidR="00382178">
        <w:rPr>
          <w:rFonts w:ascii="Times New Roman" w:eastAsia="宋体" w:hAnsi="Times New Roman" w:cs="Times New Roman" w:hint="eastAsia"/>
        </w:rPr>
        <w:instrText>2013</w:instrText>
      </w:r>
      <w:r w:rsidR="00382178">
        <w:rPr>
          <w:rFonts w:ascii="Times New Roman" w:eastAsia="宋体" w:hAnsi="Times New Roman" w:cs="Times New Roman" w:hint="eastAsia"/>
        </w:rPr>
        <w:instrText>和</w:instrText>
      </w:r>
      <w:r w:rsidR="00382178">
        <w:rPr>
          <w:rFonts w:ascii="Times New Roman" w:eastAsia="宋体" w:hAnsi="Times New Roman" w:cs="Times New Roman" w:hint="eastAsia"/>
        </w:rPr>
        <w:instrText>2015</w:instrText>
      </w:r>
      <w:r w:rsidR="00382178">
        <w:rPr>
          <w:rFonts w:ascii="Times New Roman" w:eastAsia="宋体" w:hAnsi="Times New Roman" w:cs="Times New Roman" w:hint="eastAsia"/>
        </w:rPr>
        <w:instrText>年中国综合社会调查的数据</w:instrText>
      </w:r>
      <w:r w:rsidR="00382178">
        <w:rPr>
          <w:rFonts w:ascii="Times New Roman" w:eastAsia="宋体" w:hAnsi="Times New Roman" w:cs="Times New Roman" w:hint="eastAsia"/>
        </w:rPr>
        <w:instrText>,</w:instrText>
      </w:r>
      <w:r w:rsidR="00382178">
        <w:rPr>
          <w:rFonts w:ascii="Times New Roman" w:eastAsia="宋体" w:hAnsi="Times New Roman" w:cs="Times New Roman" w:hint="eastAsia"/>
        </w:rPr>
        <w:instrText>从经济、健康和精神三个维度对普通话的减贫效应及其作用机制进行了实证分析。研究发现</w:instrText>
      </w:r>
      <w:r w:rsidR="00382178">
        <w:rPr>
          <w:rFonts w:ascii="Times New Roman" w:eastAsia="宋体" w:hAnsi="Times New Roman" w:cs="Times New Roman" w:hint="eastAsia"/>
        </w:rPr>
        <w:instrText>,</w:instrText>
      </w:r>
      <w:r w:rsidR="00382178">
        <w:rPr>
          <w:rFonts w:ascii="Times New Roman" w:eastAsia="宋体" w:hAnsi="Times New Roman" w:cs="Times New Roman" w:hint="eastAsia"/>
        </w:rPr>
        <w:instrText>普通话能力对经济贫困、健康贫困和精神贫困均具有减贫效果</w:instrText>
      </w:r>
      <w:r w:rsidR="00382178">
        <w:rPr>
          <w:rFonts w:ascii="Times New Roman" w:eastAsia="宋体" w:hAnsi="Times New Roman" w:cs="Times New Roman" w:hint="eastAsia"/>
        </w:rPr>
        <w:instrText>:</w:instrText>
      </w:r>
      <w:r w:rsidR="00382178">
        <w:rPr>
          <w:rFonts w:ascii="Times New Roman" w:eastAsia="宋体" w:hAnsi="Times New Roman" w:cs="Times New Roman" w:hint="eastAsia"/>
        </w:rPr>
        <w:instrText>第一</w:instrText>
      </w:r>
      <w:r w:rsidR="00382178">
        <w:rPr>
          <w:rFonts w:ascii="Times New Roman" w:eastAsia="宋体" w:hAnsi="Times New Roman" w:cs="Times New Roman" w:hint="eastAsia"/>
        </w:rPr>
        <w:instrText>,</w:instrText>
      </w:r>
      <w:r w:rsidR="00382178">
        <w:rPr>
          <w:rFonts w:ascii="Times New Roman" w:eastAsia="宋体" w:hAnsi="Times New Roman" w:cs="Times New Roman" w:hint="eastAsia"/>
        </w:rPr>
        <w:instrText>在相同的贫困维度上</w:instrText>
      </w:r>
      <w:r w:rsidR="00382178">
        <w:rPr>
          <w:rFonts w:ascii="Times New Roman" w:eastAsia="宋体" w:hAnsi="Times New Roman" w:cs="Times New Roman" w:hint="eastAsia"/>
        </w:rPr>
        <w:instrText>,</w:instrText>
      </w:r>
      <w:r w:rsidR="00382178">
        <w:rPr>
          <w:rFonts w:ascii="Times New Roman" w:eastAsia="宋体" w:hAnsi="Times New Roman" w:cs="Times New Roman" w:hint="eastAsia"/>
        </w:rPr>
        <w:instrText>普通话表达能力的减贫效果普遍优于听辨能力</w:instrText>
      </w:r>
      <w:r w:rsidR="00382178">
        <w:rPr>
          <w:rFonts w:ascii="Times New Roman" w:eastAsia="宋体" w:hAnsi="Times New Roman" w:cs="Times New Roman" w:hint="eastAsia"/>
        </w:rPr>
        <w:instrText>;</w:instrText>
      </w:r>
      <w:r w:rsidR="00382178">
        <w:rPr>
          <w:rFonts w:ascii="Times New Roman" w:eastAsia="宋体" w:hAnsi="Times New Roman" w:cs="Times New Roman" w:hint="eastAsia"/>
        </w:rPr>
        <w:instrText>第二</w:instrText>
      </w:r>
      <w:r w:rsidR="00382178">
        <w:rPr>
          <w:rFonts w:ascii="Times New Roman" w:eastAsia="宋体" w:hAnsi="Times New Roman" w:cs="Times New Roman" w:hint="eastAsia"/>
        </w:rPr>
        <w:instrText>,</w:instrText>
      </w:r>
      <w:r w:rsidR="00382178">
        <w:rPr>
          <w:rFonts w:ascii="Times New Roman" w:eastAsia="宋体" w:hAnsi="Times New Roman" w:cs="Times New Roman" w:hint="eastAsia"/>
        </w:rPr>
        <w:instrText>在不同的贫困维度上</w:instrText>
      </w:r>
      <w:r w:rsidR="00382178">
        <w:rPr>
          <w:rFonts w:ascii="Times New Roman" w:eastAsia="宋体" w:hAnsi="Times New Roman" w:cs="Times New Roman" w:hint="eastAsia"/>
        </w:rPr>
        <w:instrText>,</w:instrText>
      </w:r>
      <w:r w:rsidR="00382178">
        <w:rPr>
          <w:rFonts w:ascii="Times New Roman" w:eastAsia="宋体" w:hAnsi="Times New Roman" w:cs="Times New Roman" w:hint="eastAsia"/>
        </w:rPr>
        <w:instrText>听辨能力对经济贫困的抑制作用最大</w:instrText>
      </w:r>
      <w:r w:rsidR="00382178">
        <w:rPr>
          <w:rFonts w:ascii="Times New Roman" w:eastAsia="宋体" w:hAnsi="Times New Roman" w:cs="Times New Roman" w:hint="eastAsia"/>
        </w:rPr>
        <w:instrText>,</w:instrText>
      </w:r>
      <w:r w:rsidR="00382178">
        <w:rPr>
          <w:rFonts w:ascii="Times New Roman" w:eastAsia="宋体" w:hAnsi="Times New Roman" w:cs="Times New Roman" w:hint="eastAsia"/>
        </w:rPr>
        <w:instrText>而表达能力对降低健康贫困最有效</w:instrText>
      </w:r>
      <w:r w:rsidR="00382178">
        <w:rPr>
          <w:rFonts w:ascii="Times New Roman" w:eastAsia="宋体" w:hAnsi="Times New Roman" w:cs="Times New Roman" w:hint="eastAsia"/>
        </w:rPr>
        <w:instrText>;</w:instrText>
      </w:r>
      <w:r w:rsidR="00382178">
        <w:rPr>
          <w:rFonts w:ascii="Times New Roman" w:eastAsia="宋体" w:hAnsi="Times New Roman" w:cs="Times New Roman" w:hint="eastAsia"/>
        </w:rPr>
        <w:instrText>第三</w:instrText>
      </w:r>
      <w:r w:rsidR="00382178">
        <w:rPr>
          <w:rFonts w:ascii="Times New Roman" w:eastAsia="宋体" w:hAnsi="Times New Roman" w:cs="Times New Roman" w:hint="eastAsia"/>
        </w:rPr>
        <w:instrText>,</w:instrText>
      </w:r>
      <w:r w:rsidR="00382178">
        <w:rPr>
          <w:rFonts w:ascii="Times New Roman" w:eastAsia="宋体" w:hAnsi="Times New Roman" w:cs="Times New Roman" w:hint="eastAsia"/>
        </w:rPr>
        <w:instrText>普通话对于三种贫困现象的影响存在着性别、城乡和方言地域之间的差异</w:instrText>
      </w:r>
      <w:r w:rsidR="00382178">
        <w:rPr>
          <w:rFonts w:ascii="Times New Roman" w:eastAsia="宋体" w:hAnsi="Times New Roman" w:cs="Times New Roman" w:hint="eastAsia"/>
        </w:rPr>
        <w:instrText>,</w:instrText>
      </w:r>
      <w:r w:rsidR="00382178">
        <w:rPr>
          <w:rFonts w:ascii="Times New Roman" w:eastAsia="宋体" w:hAnsi="Times New Roman" w:cs="Times New Roman" w:hint="eastAsia"/>
        </w:rPr>
        <w:instrText>其效果对于农村人口和非北方方言区人口更为明显。在普通话减贫的作用机制上</w:instrText>
      </w:r>
      <w:r w:rsidR="00382178">
        <w:rPr>
          <w:rFonts w:ascii="Times New Roman" w:eastAsia="宋体" w:hAnsi="Times New Roman" w:cs="Times New Roman" w:hint="eastAsia"/>
        </w:rPr>
        <w:instrText>,</w:instrText>
      </w:r>
      <w:r w:rsidR="00382178">
        <w:rPr>
          <w:rFonts w:ascii="Times New Roman" w:eastAsia="宋体" w:hAnsi="Times New Roman" w:cs="Times New Roman" w:hint="eastAsia"/>
        </w:rPr>
        <w:instrText>有证据表明</w:instrText>
      </w:r>
      <w:r w:rsidR="00382178">
        <w:rPr>
          <w:rFonts w:ascii="Times New Roman" w:eastAsia="宋体" w:hAnsi="Times New Roman" w:cs="Times New Roman" w:hint="eastAsia"/>
        </w:rPr>
        <w:instrText>,</w:instrText>
      </w:r>
      <w:r w:rsidR="00382178">
        <w:rPr>
          <w:rFonts w:ascii="Times New Roman" w:eastAsia="宋体" w:hAnsi="Times New Roman" w:cs="Times New Roman" w:hint="eastAsia"/>
        </w:rPr>
        <w:instrText>普通话能力可以通过促进劳动力非农就业抑制经济贫困</w:instrText>
      </w:r>
      <w:r w:rsidR="00382178">
        <w:rPr>
          <w:rFonts w:ascii="Times New Roman" w:eastAsia="宋体" w:hAnsi="Times New Roman" w:cs="Times New Roman" w:hint="eastAsia"/>
        </w:rPr>
        <w:instrText>;</w:instrText>
      </w:r>
      <w:r w:rsidR="00382178">
        <w:rPr>
          <w:rFonts w:ascii="Times New Roman" w:eastAsia="宋体" w:hAnsi="Times New Roman" w:cs="Times New Roman" w:hint="eastAsia"/>
        </w:rPr>
        <w:instrText>通过提高人们社会经济地位促进健康</w:instrText>
      </w:r>
      <w:r w:rsidR="00382178">
        <w:rPr>
          <w:rFonts w:ascii="Times New Roman" w:eastAsia="宋体" w:hAnsi="Times New Roman" w:cs="Times New Roman" w:hint="eastAsia"/>
        </w:rPr>
        <w:instrText>,</w:instrText>
      </w:r>
      <w:r w:rsidR="00382178">
        <w:rPr>
          <w:rFonts w:ascii="Times New Roman" w:eastAsia="宋体" w:hAnsi="Times New Roman" w:cs="Times New Roman" w:hint="eastAsia"/>
        </w:rPr>
        <w:instrText>进而减少健康贫困</w:instrText>
      </w:r>
      <w:r w:rsidR="00382178">
        <w:rPr>
          <w:rFonts w:ascii="Times New Roman" w:eastAsia="宋体" w:hAnsi="Times New Roman" w:cs="Times New Roman" w:hint="eastAsia"/>
        </w:rPr>
        <w:instrText>;</w:instrText>
      </w:r>
      <w:r w:rsidR="00382178">
        <w:rPr>
          <w:rFonts w:ascii="Times New Roman" w:eastAsia="宋体" w:hAnsi="Times New Roman" w:cs="Times New Roman" w:hint="eastAsia"/>
        </w:rPr>
        <w:instrText>通过增强社会交往降低精神贫困发生的概率。本文研究结果印证了推普的经济效应</w:instrText>
      </w:r>
      <w:r w:rsidR="00382178">
        <w:rPr>
          <w:rFonts w:ascii="Times New Roman" w:eastAsia="宋体" w:hAnsi="Times New Roman" w:cs="Times New Roman" w:hint="eastAsia"/>
        </w:rPr>
        <w:instrText>,</w:instrText>
      </w:r>
      <w:r w:rsidR="00382178">
        <w:rPr>
          <w:rFonts w:ascii="Times New Roman" w:eastAsia="宋体" w:hAnsi="Times New Roman" w:cs="Times New Roman" w:hint="eastAsia"/>
        </w:rPr>
        <w:instrText>为推普助力脱贫攻坚提供了经验证据</w:instrText>
      </w:r>
      <w:r w:rsidR="00382178">
        <w:rPr>
          <w:rFonts w:ascii="Times New Roman" w:eastAsia="宋体" w:hAnsi="Times New Roman" w:cs="Times New Roman" w:hint="eastAsia"/>
        </w:rPr>
        <w:instrText>,</w:instrText>
      </w:r>
      <w:r w:rsidR="00382178">
        <w:rPr>
          <w:rFonts w:ascii="Times New Roman" w:eastAsia="宋体" w:hAnsi="Times New Roman" w:cs="Times New Roman" w:hint="eastAsia"/>
        </w:rPr>
        <w:instrText>对于后脱贫时代语言扶贫的路径优化也具有重要意义。</w:instrText>
      </w:r>
      <w:r w:rsidR="00382178">
        <w:rPr>
          <w:rFonts w:ascii="Times New Roman" w:eastAsia="宋体" w:hAnsi="Times New Roman" w:cs="Times New Roman" w:hint="eastAsia"/>
        </w:rPr>
        <w:instrText>","container-title":"</w:instrText>
      </w:r>
      <w:r w:rsidR="00382178">
        <w:rPr>
          <w:rFonts w:ascii="Times New Roman" w:eastAsia="宋体" w:hAnsi="Times New Roman" w:cs="Times New Roman" w:hint="eastAsia"/>
        </w:rPr>
        <w:instrText>语言文字应用</w:instrText>
      </w:r>
      <w:r w:rsidR="00382178">
        <w:rPr>
          <w:rFonts w:ascii="Times New Roman" w:eastAsia="宋体" w:hAnsi="Times New Roman" w:cs="Times New Roman" w:hint="eastAsia"/>
        </w:rPr>
        <w:instrText>","ISSN":"1003-5397","issue":"04","language":"</w:instrText>
      </w:r>
      <w:r w:rsidR="00382178">
        <w:rPr>
          <w:rFonts w:ascii="Times New Roman" w:eastAsia="宋体" w:hAnsi="Times New Roman" w:cs="Times New Roman" w:hint="eastAsia"/>
        </w:rPr>
        <w:instrText>中文</w:instrText>
      </w:r>
      <w:r w:rsidR="00382178">
        <w:rPr>
          <w:rFonts w:ascii="Times New Roman" w:eastAsia="宋体" w:hAnsi="Times New Roman" w:cs="Times New Roman" w:hint="eastAsia"/>
        </w:rPr>
        <w:instrText>;","note":"&lt;</w:instrText>
      </w:r>
      <w:r w:rsidR="00382178">
        <w:rPr>
          <w:rFonts w:ascii="Times New Roman" w:eastAsia="宋体" w:hAnsi="Times New Roman" w:cs="Times New Roman" w:hint="eastAsia"/>
        </w:rPr>
        <w:instrText>北大核心</w:instrText>
      </w:r>
      <w:r w:rsidR="00382178">
        <w:rPr>
          <w:rFonts w:ascii="Times New Roman" w:eastAsia="宋体" w:hAnsi="Times New Roman" w:cs="Times New Roman" w:hint="eastAsia"/>
        </w:rPr>
        <w:instrText>, CSSCI&gt;","page":"37-51","title":"</w:instrText>
      </w:r>
      <w:r w:rsidR="00382178">
        <w:rPr>
          <w:rFonts w:ascii="Times New Roman" w:eastAsia="宋体" w:hAnsi="Times New Roman" w:cs="Times New Roman" w:hint="eastAsia"/>
        </w:rPr>
        <w:instrText>普通话能力的减贫效应</w:instrText>
      </w:r>
      <w:r w:rsidR="00382178">
        <w:rPr>
          <w:rFonts w:ascii="Times New Roman" w:eastAsia="宋体" w:hAnsi="Times New Roman" w:cs="Times New Roman" w:hint="eastAsia"/>
        </w:rPr>
        <w:instrText>:</w:instrText>
      </w:r>
      <w:r w:rsidR="00382178">
        <w:rPr>
          <w:rFonts w:ascii="Times New Roman" w:eastAsia="宋体" w:hAnsi="Times New Roman" w:cs="Times New Roman" w:hint="eastAsia"/>
        </w:rPr>
        <w:instrText>基于经济、健康和精神维度的经验分析</w:instrText>
      </w:r>
      <w:r w:rsidR="00382178">
        <w:rPr>
          <w:rFonts w:ascii="Times New Roman" w:eastAsia="宋体" w:hAnsi="Times New Roman" w:cs="Times New Roman" w:hint="eastAsia"/>
        </w:rPr>
        <w:instrText>","author":[{"literal":"</w:instrText>
      </w:r>
      <w:r w:rsidR="00382178">
        <w:rPr>
          <w:rFonts w:ascii="Times New Roman" w:eastAsia="宋体" w:hAnsi="Times New Roman" w:cs="Times New Roman" w:hint="eastAsia"/>
        </w:rPr>
        <w:instrText>张卫国</w:instrText>
      </w:r>
      <w:r w:rsidR="00382178">
        <w:rPr>
          <w:rFonts w:ascii="Times New Roman" w:eastAsia="宋体" w:hAnsi="Times New Roman" w:cs="Times New Roman" w:hint="eastAsia"/>
        </w:rPr>
        <w:instrText>"}],"issued":{"date-parts":[["2020"]]},"citation-key":"ZhangWeiGuo2020"}}],"schema":"https://github.com/citation-style-la</w:instrText>
      </w:r>
      <w:r w:rsidR="00382178">
        <w:rPr>
          <w:rFonts w:ascii="Times New Roman" w:eastAsia="宋体" w:hAnsi="Times New Roman" w:cs="Times New Roman"/>
        </w:rPr>
        <w:instrText xml:space="preserve">nguage/schema/raw/master/csl-citation.json"} </w:instrText>
      </w:r>
      <w:r w:rsidR="00382178">
        <w:rPr>
          <w:rFonts w:ascii="Times New Roman" w:eastAsia="宋体" w:hAnsi="Times New Roman" w:cs="Times New Roman"/>
        </w:rPr>
        <w:fldChar w:fldCharType="separate"/>
      </w:r>
      <w:r w:rsidR="00382178" w:rsidRPr="00382178">
        <w:rPr>
          <w:rFonts w:ascii="Times New Roman" w:hAnsi="Times New Roman" w:cs="Times New Roman"/>
        </w:rPr>
        <w:t>(</w:t>
      </w:r>
      <w:r w:rsidR="00382178" w:rsidRPr="00382178">
        <w:rPr>
          <w:rFonts w:ascii="Times New Roman" w:hAnsi="Times New Roman" w:cs="Times New Roman"/>
        </w:rPr>
        <w:t>张卫国</w:t>
      </w:r>
      <w:r w:rsidR="00382178" w:rsidRPr="00382178">
        <w:rPr>
          <w:rFonts w:ascii="Times New Roman" w:hAnsi="Times New Roman" w:cs="Times New Roman"/>
        </w:rPr>
        <w:t>, 2020)</w:t>
      </w:r>
      <w:r w:rsidR="00382178">
        <w:rPr>
          <w:rFonts w:ascii="Times New Roman" w:eastAsia="宋体" w:hAnsi="Times New Roman" w:cs="Times New Roman"/>
        </w:rPr>
        <w:fldChar w:fldCharType="end"/>
      </w:r>
      <w:del w:id="2870" w:author="ZhuMeng" w:date="2023-10-13T10:51:00Z">
        <w:r w:rsidR="00274525" w:rsidDel="00274525">
          <w:rPr>
            <w:rFonts w:ascii="Times New Roman" w:eastAsia="宋体" w:hAnsi="Times New Roman" w:cs="Times New Roman"/>
          </w:rPr>
          <w:fldChar w:fldCharType="begin"/>
        </w:r>
        <w:r w:rsidR="00274525" w:rsidDel="00274525">
          <w:rPr>
            <w:rFonts w:ascii="Times New Roman" w:eastAsia="宋体" w:hAnsi="Times New Roman" w:cs="Times New Roman" w:hint="eastAsia"/>
          </w:rPr>
          <w:delInstrText xml:space="preserve"> ADDIN ZOTERO_ITEM CSL_CITATION {"citationID":"bjVoxbf1","properties":{"formattedCitation":"(\\uc0\\u38134{}\\uc0\\u26228{}\\uc0\\u31561{}, 2022)","plainCitation":"(</w:delInstrText>
        </w:r>
        <w:r w:rsidR="00274525" w:rsidDel="00274525">
          <w:rPr>
            <w:rFonts w:ascii="Times New Roman" w:eastAsia="宋体" w:hAnsi="Times New Roman" w:cs="Times New Roman" w:hint="eastAsia"/>
          </w:rPr>
          <w:delInstrText>银晴等</w:delInstrText>
        </w:r>
        <w:r w:rsidR="00274525" w:rsidDel="00274525">
          <w:rPr>
            <w:rFonts w:ascii="Times New Roman" w:eastAsia="宋体" w:hAnsi="Times New Roman" w:cs="Times New Roman" w:hint="eastAsia"/>
          </w:rPr>
          <w:delInstrText>, 2022)","noteIndex":0},"citationItems":[{"id":33110,"uris":["http://zotero.org/users/7401469/items/2AHTF9Z5"],"itemData":{"id":33110,"type":"article-journal","abstract":"</w:delInstrText>
        </w:r>
        <w:r w:rsidR="00274525" w:rsidDel="00274525">
          <w:rPr>
            <w:rFonts w:ascii="Times New Roman" w:eastAsia="宋体" w:hAnsi="Times New Roman" w:cs="Times New Roman" w:hint="eastAsia"/>
          </w:rPr>
          <w:delInstrText>乡村振兴战略覆盖区域更广、时间跨度更长、目标维度更全</w:delInstrText>
        </w:r>
        <w:r w:rsidR="00274525" w:rsidDel="00274525">
          <w:rPr>
            <w:rFonts w:ascii="Times New Roman" w:eastAsia="宋体" w:hAnsi="Times New Roman" w:cs="Times New Roman" w:hint="eastAsia"/>
          </w:rPr>
          <w:delInstrText>,</w:delInstrText>
        </w:r>
        <w:r w:rsidR="00274525" w:rsidDel="00274525">
          <w:rPr>
            <w:rFonts w:ascii="Times New Roman" w:eastAsia="宋体" w:hAnsi="Times New Roman" w:cs="Times New Roman" w:hint="eastAsia"/>
          </w:rPr>
          <w:delInstrText>涉及地域、人群和问题更为多样</w:delInstrText>
        </w:r>
        <w:r w:rsidR="00274525" w:rsidDel="00274525">
          <w:rPr>
            <w:rFonts w:ascii="Times New Roman" w:eastAsia="宋体" w:hAnsi="Times New Roman" w:cs="Times New Roman" w:hint="eastAsia"/>
          </w:rPr>
          <w:delInstrText>,</w:delInstrText>
        </w:r>
        <w:r w:rsidR="00274525" w:rsidDel="00274525">
          <w:rPr>
            <w:rFonts w:ascii="Times New Roman" w:eastAsia="宋体" w:hAnsi="Times New Roman" w:cs="Times New Roman" w:hint="eastAsia"/>
          </w:rPr>
          <w:delInstrText>对语言种类、语言水平、语言功能都提出了更高的要求。语言是人类社会传授知识、传播信息、传承文化的重要载体</w:delInstrText>
        </w:r>
        <w:r w:rsidR="00274525" w:rsidDel="00274525">
          <w:rPr>
            <w:rFonts w:ascii="Times New Roman" w:eastAsia="宋体" w:hAnsi="Times New Roman" w:cs="Times New Roman" w:hint="eastAsia"/>
          </w:rPr>
          <w:delInstrText>,</w:delInstrText>
        </w:r>
        <w:r w:rsidR="00274525" w:rsidDel="00274525">
          <w:rPr>
            <w:rFonts w:ascii="Times New Roman" w:eastAsia="宋体" w:hAnsi="Times New Roman" w:cs="Times New Roman" w:hint="eastAsia"/>
          </w:rPr>
          <w:delInstrText>因此不同语言可以在乡村振兴战略的不同领域和层面发挥重要作用。基于语言作为知识载体、信息载体、文化载体的功能</w:delInstrText>
        </w:r>
        <w:r w:rsidR="00274525" w:rsidDel="00274525">
          <w:rPr>
            <w:rFonts w:ascii="Times New Roman" w:eastAsia="宋体" w:hAnsi="Times New Roman" w:cs="Times New Roman" w:hint="eastAsia"/>
          </w:rPr>
          <w:delInstrText>,</w:delInstrText>
        </w:r>
        <w:r w:rsidR="00274525" w:rsidDel="00274525">
          <w:rPr>
            <w:rFonts w:ascii="Times New Roman" w:eastAsia="宋体" w:hAnsi="Times New Roman" w:cs="Times New Roman" w:hint="eastAsia"/>
          </w:rPr>
          <w:delInstrText>可以通过实施国家通用语言文字教育、外语和跨境语言教育、通用手语和盲文教育</w:delInstrText>
        </w:r>
        <w:r w:rsidR="00274525" w:rsidDel="00274525">
          <w:rPr>
            <w:rFonts w:ascii="Times New Roman" w:eastAsia="宋体" w:hAnsi="Times New Roman" w:cs="Times New Roman" w:hint="eastAsia"/>
          </w:rPr>
          <w:delInstrText>,</w:delInstrText>
        </w:r>
        <w:r w:rsidR="00274525" w:rsidDel="00274525">
          <w:rPr>
            <w:rFonts w:ascii="Times New Roman" w:eastAsia="宋体" w:hAnsi="Times New Roman" w:cs="Times New Roman" w:hint="eastAsia"/>
          </w:rPr>
          <w:delInstrText>提升乡村语言治理水平</w:delInstrText>
        </w:r>
        <w:r w:rsidR="00274525" w:rsidDel="00274525">
          <w:rPr>
            <w:rFonts w:ascii="Times New Roman" w:eastAsia="宋体" w:hAnsi="Times New Roman" w:cs="Times New Roman" w:hint="eastAsia"/>
          </w:rPr>
          <w:delInstrText>,</w:delInstrText>
        </w:r>
        <w:r w:rsidR="00274525" w:rsidDel="00274525">
          <w:rPr>
            <w:rFonts w:ascii="Times New Roman" w:eastAsia="宋体" w:hAnsi="Times New Roman" w:cs="Times New Roman" w:hint="eastAsia"/>
          </w:rPr>
          <w:delInstrText>拓宽语言服务范围</w:delInstrText>
        </w:r>
        <w:r w:rsidR="00274525" w:rsidDel="00274525">
          <w:rPr>
            <w:rFonts w:ascii="Times New Roman" w:eastAsia="宋体" w:hAnsi="Times New Roman" w:cs="Times New Roman" w:hint="eastAsia"/>
          </w:rPr>
          <w:delInstrText>,</w:delInstrText>
        </w:r>
        <w:r w:rsidR="00274525" w:rsidDel="00274525">
          <w:rPr>
            <w:rFonts w:ascii="Times New Roman" w:eastAsia="宋体" w:hAnsi="Times New Roman" w:cs="Times New Roman" w:hint="eastAsia"/>
          </w:rPr>
          <w:delInstrText>调查和开发乡村语言文化资源等方式</w:delInstrText>
        </w:r>
        <w:r w:rsidR="00274525" w:rsidDel="00274525">
          <w:rPr>
            <w:rFonts w:ascii="Times New Roman" w:eastAsia="宋体" w:hAnsi="Times New Roman" w:cs="Times New Roman" w:hint="eastAsia"/>
          </w:rPr>
          <w:delInstrText>,</w:delInstrText>
        </w:r>
        <w:r w:rsidR="00274525" w:rsidDel="00274525">
          <w:rPr>
            <w:rFonts w:ascii="Times New Roman" w:eastAsia="宋体" w:hAnsi="Times New Roman" w:cs="Times New Roman" w:hint="eastAsia"/>
          </w:rPr>
          <w:delInstrText>助力乡村实现人才振兴、组织振兴、文化振兴、产业振兴和生态振兴。</w:delInstrText>
        </w:r>
        <w:r w:rsidR="00274525" w:rsidDel="00274525">
          <w:rPr>
            <w:rFonts w:ascii="Times New Roman" w:eastAsia="宋体" w:hAnsi="Times New Roman" w:cs="Times New Roman" w:hint="eastAsia"/>
          </w:rPr>
          <w:delInstrText>","container-title":"</w:delInstrText>
        </w:r>
        <w:r w:rsidR="00274525" w:rsidDel="00274525">
          <w:rPr>
            <w:rFonts w:ascii="Times New Roman" w:eastAsia="宋体" w:hAnsi="Times New Roman" w:cs="Times New Roman" w:hint="eastAsia"/>
          </w:rPr>
          <w:delInstrText>语言战略研究</w:delInstrText>
        </w:r>
        <w:r w:rsidR="00274525" w:rsidDel="00274525">
          <w:rPr>
            <w:rFonts w:ascii="Times New Roman" w:eastAsia="宋体" w:hAnsi="Times New Roman" w:cs="Times New Roman" w:hint="eastAsia"/>
          </w:rPr>
          <w:delInstrText xml:space="preserve">","DOI":"10.19689/j.cnki.cn10-1361/h.20220102","ISSN":"2096-1014","issue":"1","language":"zh-CN","note":"Core: </w:delInstrText>
        </w:r>
        <w:r w:rsidR="00274525" w:rsidDel="00274525">
          <w:rPr>
            <w:rFonts w:ascii="Times New Roman" w:eastAsia="宋体" w:hAnsi="Times New Roman" w:cs="Times New Roman" w:hint="eastAsia"/>
          </w:rPr>
          <w:delInstrText>北大核心</w:delInstrText>
        </w:r>
        <w:r w:rsidR="00274525" w:rsidDel="00274525">
          <w:rPr>
            <w:rFonts w:ascii="Times New Roman" w:eastAsia="宋体" w:hAnsi="Times New Roman" w:cs="Times New Roman" w:hint="eastAsia"/>
          </w:rPr>
          <w:delInstrText>, CSSCI","page":"25-35","source":"CNKI","title":"</w:delInstrText>
        </w:r>
        <w:r w:rsidR="00274525" w:rsidDel="00274525">
          <w:rPr>
            <w:rFonts w:ascii="Times New Roman" w:eastAsia="宋体" w:hAnsi="Times New Roman" w:cs="Times New Roman" w:hint="eastAsia"/>
          </w:rPr>
          <w:delInstrText>语言何以助力乡村振兴</w:delInstrText>
        </w:r>
        <w:r w:rsidR="00274525" w:rsidDel="00274525">
          <w:rPr>
            <w:rFonts w:ascii="Times New Roman" w:eastAsia="宋体" w:hAnsi="Times New Roman" w:cs="Times New Roman" w:hint="eastAsia"/>
          </w:rPr>
          <w:delInstrText>","volume":"7","author":[{"literal":"</w:delInstrText>
        </w:r>
        <w:r w:rsidR="00274525" w:rsidDel="00274525">
          <w:rPr>
            <w:rFonts w:ascii="Times New Roman" w:eastAsia="宋体" w:hAnsi="Times New Roman" w:cs="Times New Roman" w:hint="eastAsia"/>
          </w:rPr>
          <w:delInstrText>银晴</w:delInstrText>
        </w:r>
        <w:r w:rsidR="00274525" w:rsidDel="00274525">
          <w:rPr>
            <w:rFonts w:ascii="Times New Roman" w:eastAsia="宋体" w:hAnsi="Times New Roman" w:cs="Times New Roman" w:hint="eastAsia"/>
          </w:rPr>
          <w:delInstrText>"},{"literal":"</w:delInstrText>
        </w:r>
        <w:r w:rsidR="00274525" w:rsidDel="00274525">
          <w:rPr>
            <w:rFonts w:ascii="Times New Roman" w:eastAsia="宋体" w:hAnsi="Times New Roman" w:cs="Times New Roman" w:hint="eastAsia"/>
          </w:rPr>
          <w:delInstrText>田静</w:delInstrText>
        </w:r>
        <w:r w:rsidR="00274525" w:rsidDel="00274525">
          <w:rPr>
            <w:rFonts w:ascii="Times New Roman" w:eastAsia="宋体" w:hAnsi="Times New Roman" w:cs="Times New Roman" w:hint="eastAsia"/>
          </w:rPr>
          <w:delInstrText>"},{"literal":"</w:delInstrText>
        </w:r>
        <w:r w:rsidR="00274525" w:rsidDel="00274525">
          <w:rPr>
            <w:rFonts w:ascii="Times New Roman" w:eastAsia="宋体" w:hAnsi="Times New Roman" w:cs="Times New Roman" w:hint="eastAsia"/>
          </w:rPr>
          <w:delInstrText>苏新春</w:delInstrText>
        </w:r>
        <w:r w:rsidR="00274525" w:rsidDel="00274525">
          <w:rPr>
            <w:rFonts w:ascii="Times New Roman" w:eastAsia="宋体" w:hAnsi="Times New Roman" w:cs="Times New Roman" w:hint="eastAsia"/>
          </w:rPr>
          <w:delInstrText>"}],"issued":{"date-parts":[["2022"]]},"citation-key":"YinQingEtAl2022"}}],"schema":"https://github.com/citation-style-language/schema/raw/master/csl-cit</w:delInstrText>
        </w:r>
        <w:r w:rsidR="00274525" w:rsidDel="00274525">
          <w:rPr>
            <w:rFonts w:ascii="Times New Roman" w:eastAsia="宋体" w:hAnsi="Times New Roman" w:cs="Times New Roman"/>
          </w:rPr>
          <w:delInstrText xml:space="preserve">ation.json"} </w:delInstrText>
        </w:r>
        <w:r w:rsidR="00274525" w:rsidDel="00274525">
          <w:rPr>
            <w:rFonts w:ascii="Times New Roman" w:eastAsia="宋体" w:hAnsi="Times New Roman" w:cs="Times New Roman"/>
          </w:rPr>
          <w:fldChar w:fldCharType="separate"/>
        </w:r>
        <w:r w:rsidR="00274525" w:rsidRPr="00274525" w:rsidDel="00274525">
          <w:rPr>
            <w:rFonts w:ascii="Times New Roman" w:hAnsi="Times New Roman" w:cs="Times New Roman"/>
          </w:rPr>
          <w:delText>(</w:delText>
        </w:r>
        <w:r w:rsidR="00274525" w:rsidRPr="00274525" w:rsidDel="00274525">
          <w:rPr>
            <w:rFonts w:ascii="Times New Roman" w:hAnsi="Times New Roman" w:cs="Times New Roman"/>
          </w:rPr>
          <w:delText>银晴等</w:delText>
        </w:r>
        <w:r w:rsidR="00274525" w:rsidRPr="00274525" w:rsidDel="00274525">
          <w:rPr>
            <w:rFonts w:ascii="Times New Roman" w:hAnsi="Times New Roman" w:cs="Times New Roman"/>
          </w:rPr>
          <w:delText>, 2022)</w:delText>
        </w:r>
        <w:r w:rsidR="00274525" w:rsidDel="00274525">
          <w:rPr>
            <w:rFonts w:ascii="Times New Roman" w:eastAsia="宋体" w:hAnsi="Times New Roman" w:cs="Times New Roman"/>
          </w:rPr>
          <w:fldChar w:fldCharType="end"/>
        </w:r>
      </w:del>
      <w:ins w:id="2871" w:author="ZhuMeng" w:date="2023-10-12T18:34:00Z">
        <w:r w:rsidRPr="00D764F8">
          <w:rPr>
            <w:rFonts w:ascii="Times New Roman" w:eastAsia="宋体" w:hAnsi="Times New Roman" w:cs="Times New Roman"/>
          </w:rPr>
          <w:t>。然而，新时期下乡村振兴覆盖区域更广、时间跨度更长、目标维度更全，它不再只是从经济层面解决农民的贫困问题，</w:t>
        </w:r>
      </w:ins>
      <w:ins w:id="2872" w:author="ZhuMeng" w:date="2023-10-12T18:37:00Z">
        <w:r w:rsidR="00A30608">
          <w:rPr>
            <w:rFonts w:ascii="Times New Roman" w:eastAsia="宋体" w:hAnsi="Times New Roman" w:cs="Times New Roman" w:hint="eastAsia"/>
          </w:rPr>
          <w:t>而是</w:t>
        </w:r>
        <w:r w:rsidR="00D9516F">
          <w:rPr>
            <w:rFonts w:ascii="Times New Roman" w:eastAsia="宋体" w:hAnsi="Times New Roman" w:cs="Times New Roman" w:hint="eastAsia"/>
          </w:rPr>
          <w:t>一次</w:t>
        </w:r>
        <w:r w:rsidR="00D9516F">
          <w:t>以人才振兴为抓手促进乡村产业</w:t>
        </w:r>
        <w:r w:rsidR="00D9516F">
          <w:rPr>
            <w:rFonts w:hint="eastAsia"/>
          </w:rPr>
          <w:t>振</w:t>
        </w:r>
        <w:r w:rsidR="00D9516F">
          <w:t>兴、组织振兴、文化振兴和生态振兴</w:t>
        </w:r>
        <w:r w:rsidR="00C048FE">
          <w:rPr>
            <w:rFonts w:hint="eastAsia"/>
          </w:rPr>
          <w:t>的</w:t>
        </w:r>
      </w:ins>
      <w:ins w:id="2873" w:author="ZhuMeng" w:date="2023-10-12T18:38:00Z">
        <w:r w:rsidR="008162FF">
          <w:rPr>
            <w:rFonts w:hint="eastAsia"/>
          </w:rPr>
          <w:t>系统性建设</w:t>
        </w:r>
      </w:ins>
      <w:ins w:id="2874" w:author="ZhuMeng" w:date="2023-10-13T10:51:00Z">
        <w:r w:rsidR="00274525">
          <w:rPr>
            <w:rFonts w:ascii="Times New Roman" w:eastAsia="宋体" w:hAnsi="Times New Roman" w:cs="Times New Roman"/>
          </w:rPr>
          <w:fldChar w:fldCharType="begin"/>
        </w:r>
        <w:r w:rsidR="00274525">
          <w:rPr>
            <w:rFonts w:ascii="Times New Roman" w:eastAsia="宋体" w:hAnsi="Times New Roman" w:cs="Times New Roman" w:hint="eastAsia"/>
          </w:rPr>
          <w:instrText xml:space="preserve"> ADDIN ZOTERO_ITEM CSL_CITATION {"citationID":"bjVoxbf1","properties":{"formattedCitation":"(\\uc0\\u38134{}\\uc0\\u26228{}\\uc0\\u31561{}, 2022)","plainCitation":"(</w:instrText>
        </w:r>
        <w:r w:rsidR="00274525">
          <w:rPr>
            <w:rFonts w:ascii="Times New Roman" w:eastAsia="宋体" w:hAnsi="Times New Roman" w:cs="Times New Roman" w:hint="eastAsia"/>
          </w:rPr>
          <w:instrText>银晴等</w:instrText>
        </w:r>
        <w:r w:rsidR="00274525">
          <w:rPr>
            <w:rFonts w:ascii="Times New Roman" w:eastAsia="宋体" w:hAnsi="Times New Roman" w:cs="Times New Roman" w:hint="eastAsia"/>
          </w:rPr>
          <w:instrText>, 2022)","noteIndex":0},"citationItems":[{"id":33110,"uris":["http://zotero.org/users/7401469/items/2AHTF9Z5"],"itemData":{"id":33110,"type":"article-journal","abstract":"</w:instrText>
        </w:r>
        <w:r w:rsidR="00274525">
          <w:rPr>
            <w:rFonts w:ascii="Times New Roman" w:eastAsia="宋体" w:hAnsi="Times New Roman" w:cs="Times New Roman" w:hint="eastAsia"/>
          </w:rPr>
          <w:instrText>乡村振兴战略覆盖区域更广、时间跨度更长、目标维度更全</w:instrText>
        </w:r>
        <w:r w:rsidR="00274525">
          <w:rPr>
            <w:rFonts w:ascii="Times New Roman" w:eastAsia="宋体" w:hAnsi="Times New Roman" w:cs="Times New Roman" w:hint="eastAsia"/>
          </w:rPr>
          <w:instrText>,</w:instrText>
        </w:r>
        <w:r w:rsidR="00274525">
          <w:rPr>
            <w:rFonts w:ascii="Times New Roman" w:eastAsia="宋体" w:hAnsi="Times New Roman" w:cs="Times New Roman" w:hint="eastAsia"/>
          </w:rPr>
          <w:instrText>涉及地域、人群和问题更为多样</w:instrText>
        </w:r>
        <w:r w:rsidR="00274525">
          <w:rPr>
            <w:rFonts w:ascii="Times New Roman" w:eastAsia="宋体" w:hAnsi="Times New Roman" w:cs="Times New Roman" w:hint="eastAsia"/>
          </w:rPr>
          <w:instrText>,</w:instrText>
        </w:r>
        <w:r w:rsidR="00274525">
          <w:rPr>
            <w:rFonts w:ascii="Times New Roman" w:eastAsia="宋体" w:hAnsi="Times New Roman" w:cs="Times New Roman" w:hint="eastAsia"/>
          </w:rPr>
          <w:instrText>对语言种类、语言水平、语言功能都提出了更高的要求。语言是人类社会传授知识、传播信息、传承文化的重要载体</w:instrText>
        </w:r>
        <w:r w:rsidR="00274525">
          <w:rPr>
            <w:rFonts w:ascii="Times New Roman" w:eastAsia="宋体" w:hAnsi="Times New Roman" w:cs="Times New Roman" w:hint="eastAsia"/>
          </w:rPr>
          <w:instrText>,</w:instrText>
        </w:r>
        <w:r w:rsidR="00274525">
          <w:rPr>
            <w:rFonts w:ascii="Times New Roman" w:eastAsia="宋体" w:hAnsi="Times New Roman" w:cs="Times New Roman" w:hint="eastAsia"/>
          </w:rPr>
          <w:instrText>因此不同语言可以在乡村振兴战略的不同领域和层面发挥重要作用。基于语言作为知识载体、信息载体、文化载体的功能</w:instrText>
        </w:r>
        <w:r w:rsidR="00274525">
          <w:rPr>
            <w:rFonts w:ascii="Times New Roman" w:eastAsia="宋体" w:hAnsi="Times New Roman" w:cs="Times New Roman" w:hint="eastAsia"/>
          </w:rPr>
          <w:instrText>,</w:instrText>
        </w:r>
        <w:r w:rsidR="00274525">
          <w:rPr>
            <w:rFonts w:ascii="Times New Roman" w:eastAsia="宋体" w:hAnsi="Times New Roman" w:cs="Times New Roman" w:hint="eastAsia"/>
          </w:rPr>
          <w:instrText>可以通过实施国家通用语言文字教育、外语和跨境语言教育、通用手语和盲文教育</w:instrText>
        </w:r>
        <w:r w:rsidR="00274525">
          <w:rPr>
            <w:rFonts w:ascii="Times New Roman" w:eastAsia="宋体" w:hAnsi="Times New Roman" w:cs="Times New Roman" w:hint="eastAsia"/>
          </w:rPr>
          <w:instrText>,</w:instrText>
        </w:r>
        <w:r w:rsidR="00274525">
          <w:rPr>
            <w:rFonts w:ascii="Times New Roman" w:eastAsia="宋体" w:hAnsi="Times New Roman" w:cs="Times New Roman" w:hint="eastAsia"/>
          </w:rPr>
          <w:instrText>提升乡村语言治理水平</w:instrText>
        </w:r>
        <w:r w:rsidR="00274525">
          <w:rPr>
            <w:rFonts w:ascii="Times New Roman" w:eastAsia="宋体" w:hAnsi="Times New Roman" w:cs="Times New Roman" w:hint="eastAsia"/>
          </w:rPr>
          <w:instrText>,</w:instrText>
        </w:r>
        <w:r w:rsidR="00274525">
          <w:rPr>
            <w:rFonts w:ascii="Times New Roman" w:eastAsia="宋体" w:hAnsi="Times New Roman" w:cs="Times New Roman" w:hint="eastAsia"/>
          </w:rPr>
          <w:instrText>拓宽语言服务范围</w:instrText>
        </w:r>
        <w:r w:rsidR="00274525">
          <w:rPr>
            <w:rFonts w:ascii="Times New Roman" w:eastAsia="宋体" w:hAnsi="Times New Roman" w:cs="Times New Roman" w:hint="eastAsia"/>
          </w:rPr>
          <w:instrText>,</w:instrText>
        </w:r>
        <w:r w:rsidR="00274525">
          <w:rPr>
            <w:rFonts w:ascii="Times New Roman" w:eastAsia="宋体" w:hAnsi="Times New Roman" w:cs="Times New Roman" w:hint="eastAsia"/>
          </w:rPr>
          <w:instrText>调查和开发乡村语言文化资源等方式</w:instrText>
        </w:r>
        <w:r w:rsidR="00274525">
          <w:rPr>
            <w:rFonts w:ascii="Times New Roman" w:eastAsia="宋体" w:hAnsi="Times New Roman" w:cs="Times New Roman" w:hint="eastAsia"/>
          </w:rPr>
          <w:instrText>,</w:instrText>
        </w:r>
        <w:r w:rsidR="00274525">
          <w:rPr>
            <w:rFonts w:ascii="Times New Roman" w:eastAsia="宋体" w:hAnsi="Times New Roman" w:cs="Times New Roman" w:hint="eastAsia"/>
          </w:rPr>
          <w:instrText>助力乡村实现人才振兴、组织振兴、文化振兴、产业振兴和生态振兴。</w:instrText>
        </w:r>
        <w:r w:rsidR="00274525">
          <w:rPr>
            <w:rFonts w:ascii="Times New Roman" w:eastAsia="宋体" w:hAnsi="Times New Roman" w:cs="Times New Roman" w:hint="eastAsia"/>
          </w:rPr>
          <w:instrText>","container-title":"</w:instrText>
        </w:r>
        <w:r w:rsidR="00274525">
          <w:rPr>
            <w:rFonts w:ascii="Times New Roman" w:eastAsia="宋体" w:hAnsi="Times New Roman" w:cs="Times New Roman" w:hint="eastAsia"/>
          </w:rPr>
          <w:instrText>语言战略研究</w:instrText>
        </w:r>
        <w:r w:rsidR="00274525">
          <w:rPr>
            <w:rFonts w:ascii="Times New Roman" w:eastAsia="宋体" w:hAnsi="Times New Roman" w:cs="Times New Roman" w:hint="eastAsia"/>
          </w:rPr>
          <w:instrText xml:space="preserve">","DOI":"10.19689/j.cnki.cn10-1361/h.20220102","ISSN":"2096-1014","issue":"1","language":"zh-CN","note":"Core: </w:instrText>
        </w:r>
        <w:r w:rsidR="00274525">
          <w:rPr>
            <w:rFonts w:ascii="Times New Roman" w:eastAsia="宋体" w:hAnsi="Times New Roman" w:cs="Times New Roman" w:hint="eastAsia"/>
          </w:rPr>
          <w:instrText>北大核心</w:instrText>
        </w:r>
        <w:r w:rsidR="00274525">
          <w:rPr>
            <w:rFonts w:ascii="Times New Roman" w:eastAsia="宋体" w:hAnsi="Times New Roman" w:cs="Times New Roman" w:hint="eastAsia"/>
          </w:rPr>
          <w:instrText>, CSSCI","page":"25-35","source":"CNKI","title":"</w:instrText>
        </w:r>
        <w:r w:rsidR="00274525">
          <w:rPr>
            <w:rFonts w:ascii="Times New Roman" w:eastAsia="宋体" w:hAnsi="Times New Roman" w:cs="Times New Roman" w:hint="eastAsia"/>
          </w:rPr>
          <w:instrText>语言何以助力乡村振兴</w:instrText>
        </w:r>
        <w:r w:rsidR="00274525">
          <w:rPr>
            <w:rFonts w:ascii="Times New Roman" w:eastAsia="宋体" w:hAnsi="Times New Roman" w:cs="Times New Roman" w:hint="eastAsia"/>
          </w:rPr>
          <w:instrText>","volume":"7","author":[{"literal":"</w:instrText>
        </w:r>
        <w:r w:rsidR="00274525">
          <w:rPr>
            <w:rFonts w:ascii="Times New Roman" w:eastAsia="宋体" w:hAnsi="Times New Roman" w:cs="Times New Roman" w:hint="eastAsia"/>
          </w:rPr>
          <w:instrText>银晴</w:instrText>
        </w:r>
        <w:r w:rsidR="00274525">
          <w:rPr>
            <w:rFonts w:ascii="Times New Roman" w:eastAsia="宋体" w:hAnsi="Times New Roman" w:cs="Times New Roman" w:hint="eastAsia"/>
          </w:rPr>
          <w:instrText>"},{"literal":"</w:instrText>
        </w:r>
        <w:r w:rsidR="00274525">
          <w:rPr>
            <w:rFonts w:ascii="Times New Roman" w:eastAsia="宋体" w:hAnsi="Times New Roman" w:cs="Times New Roman" w:hint="eastAsia"/>
          </w:rPr>
          <w:instrText>田静</w:instrText>
        </w:r>
        <w:r w:rsidR="00274525">
          <w:rPr>
            <w:rFonts w:ascii="Times New Roman" w:eastAsia="宋体" w:hAnsi="Times New Roman" w:cs="Times New Roman" w:hint="eastAsia"/>
          </w:rPr>
          <w:instrText>"},{"literal":"</w:instrText>
        </w:r>
        <w:r w:rsidR="00274525">
          <w:rPr>
            <w:rFonts w:ascii="Times New Roman" w:eastAsia="宋体" w:hAnsi="Times New Roman" w:cs="Times New Roman" w:hint="eastAsia"/>
          </w:rPr>
          <w:instrText>苏新春</w:instrText>
        </w:r>
        <w:r w:rsidR="00274525">
          <w:rPr>
            <w:rFonts w:ascii="Times New Roman" w:eastAsia="宋体" w:hAnsi="Times New Roman" w:cs="Times New Roman" w:hint="eastAsia"/>
          </w:rPr>
          <w:instrText>"}],"issued":{"date-parts":[["2022"]]},"citation-key":"YinQingEtAl2022"}}],"schema":"https://github.com/citation-style-language/schema/raw/master/csl-cit</w:instrText>
        </w:r>
        <w:r w:rsidR="00274525">
          <w:rPr>
            <w:rFonts w:ascii="Times New Roman" w:eastAsia="宋体" w:hAnsi="Times New Roman" w:cs="Times New Roman"/>
          </w:rPr>
          <w:instrText xml:space="preserve">ation.json"} </w:instrText>
        </w:r>
        <w:r w:rsidR="00274525">
          <w:rPr>
            <w:rFonts w:ascii="Times New Roman" w:eastAsia="宋体" w:hAnsi="Times New Roman" w:cs="Times New Roman"/>
          </w:rPr>
          <w:fldChar w:fldCharType="separate"/>
        </w:r>
        <w:r w:rsidR="00274525" w:rsidRPr="00274525">
          <w:rPr>
            <w:rFonts w:ascii="Times New Roman" w:hAnsi="Times New Roman" w:cs="Times New Roman"/>
          </w:rPr>
          <w:t>(</w:t>
        </w:r>
        <w:r w:rsidR="00274525" w:rsidRPr="00274525">
          <w:rPr>
            <w:rFonts w:ascii="Times New Roman" w:hAnsi="Times New Roman" w:cs="Times New Roman"/>
          </w:rPr>
          <w:t>银晴等</w:t>
        </w:r>
        <w:r w:rsidR="00274525" w:rsidRPr="00274525">
          <w:rPr>
            <w:rFonts w:ascii="Times New Roman" w:hAnsi="Times New Roman" w:cs="Times New Roman"/>
          </w:rPr>
          <w:t>, 2022)</w:t>
        </w:r>
        <w:r w:rsidR="00274525">
          <w:rPr>
            <w:rFonts w:ascii="Times New Roman" w:eastAsia="宋体" w:hAnsi="Times New Roman" w:cs="Times New Roman"/>
          </w:rPr>
          <w:fldChar w:fldCharType="end"/>
        </w:r>
      </w:ins>
      <w:ins w:id="2875" w:author="ZhuMeng" w:date="2023-10-12T18:40:00Z">
        <w:r w:rsidR="002E1129">
          <w:rPr>
            <w:rFonts w:hint="eastAsia"/>
          </w:rPr>
          <w:t>，</w:t>
        </w:r>
      </w:ins>
      <w:ins w:id="2876" w:author="ZhuMeng" w:date="2023-10-12T18:39:00Z">
        <w:r w:rsidR="00933A02" w:rsidRPr="00592454">
          <w:rPr>
            <w:rFonts w:ascii="Times New Roman" w:eastAsia="宋体" w:hAnsi="Times New Roman" w:cs="Times New Roman"/>
          </w:rPr>
          <w:t>通过将语言的政治经济和社会文化职能与共同富裕的目标有机结合</w:t>
        </w:r>
      </w:ins>
      <w:ins w:id="2877" w:author="ZhuMeng" w:date="2023-10-12T18:40:00Z">
        <w:r w:rsidR="002E1129">
          <w:rPr>
            <w:rFonts w:ascii="Times New Roman" w:eastAsia="宋体" w:hAnsi="Times New Roman" w:cs="Times New Roman" w:hint="eastAsia"/>
          </w:rPr>
          <w:t>，实现</w:t>
        </w:r>
      </w:ins>
      <w:ins w:id="2878" w:author="ZhuMeng" w:date="2023-10-12T18:39:00Z">
        <w:r w:rsidR="00933A02" w:rsidRPr="00592454">
          <w:rPr>
            <w:rFonts w:ascii="Times New Roman" w:eastAsia="宋体" w:hAnsi="Times New Roman" w:cs="Times New Roman"/>
          </w:rPr>
          <w:t>全社会实现物质生活与精神生活的共同富裕。</w:t>
        </w:r>
      </w:ins>
    </w:p>
    <w:p w14:paraId="05461CFD" w14:textId="77777777" w:rsidR="007F0F0F" w:rsidRDefault="001808B5" w:rsidP="00FD1F70">
      <w:pPr>
        <w:pStyle w:val="a0"/>
        <w:spacing w:line="360" w:lineRule="auto"/>
        <w:jc w:val="both"/>
        <w:rPr>
          <w:ins w:id="2879" w:author="ZhuMeng" w:date="2023-10-12T19:14:00Z"/>
          <w:rFonts w:ascii="Times New Roman" w:eastAsia="宋体" w:hAnsi="Times New Roman" w:cs="Times New Roman"/>
        </w:rPr>
        <w:pPrChange w:id="2880" w:author="ZhuMeng" w:date="2023-10-13T09:17:00Z">
          <w:pPr>
            <w:pStyle w:val="a0"/>
            <w:jc w:val="both"/>
          </w:pPr>
        </w:pPrChange>
      </w:pPr>
      <w:ins w:id="2881" w:author="ZhuMeng" w:date="2023-10-12T18:41:00Z">
        <w:r w:rsidRPr="00592454">
          <w:rPr>
            <w:rFonts w:ascii="Times New Roman" w:eastAsia="宋体" w:hAnsi="Times New Roman" w:cs="Times New Roman"/>
          </w:rPr>
          <w:t>首先，以语言技术赋能物质富裕。</w:t>
        </w:r>
        <w:r w:rsidRPr="00592454">
          <w:rPr>
            <w:rFonts w:ascii="Times New Roman" w:eastAsia="宋体" w:hAnsi="Times New Roman" w:cs="Times New Roman"/>
          </w:rPr>
          <w:t xml:space="preserve"> </w:t>
        </w:r>
        <w:r w:rsidRPr="00592454">
          <w:rPr>
            <w:rFonts w:ascii="Times New Roman" w:eastAsia="宋体" w:hAnsi="Times New Roman" w:cs="Times New Roman"/>
          </w:rPr>
          <w:t>作为一种基础性数据，语言文字是数字经济的关键要素之一</w:t>
        </w:r>
        <w:r w:rsidRPr="00592454">
          <w:rPr>
            <w:rFonts w:ascii="Times New Roman" w:eastAsia="宋体" w:hAnsi="Times New Roman" w:cs="Times New Roman"/>
          </w:rPr>
          <w:t>(</w:t>
        </w:r>
        <w:r w:rsidRPr="00592454">
          <w:fldChar w:fldCharType="begin"/>
        </w:r>
        <w:r w:rsidRPr="00592454">
          <w:rPr>
            <w:rFonts w:ascii="Times New Roman" w:eastAsia="宋体" w:hAnsi="Times New Roman" w:cs="Times New Roman"/>
          </w:rPr>
          <w:instrText xml:space="preserve"> HYPERLINK \l "ref-LiYuMing2021a" \h </w:instrText>
        </w:r>
        <w:r w:rsidRPr="00592454">
          <w:fldChar w:fldCharType="separate"/>
        </w:r>
        <w:r w:rsidRPr="00592454">
          <w:rPr>
            <w:rStyle w:val="af0"/>
            <w:rFonts w:ascii="Times New Roman" w:eastAsia="宋体" w:hAnsi="Times New Roman" w:cs="Times New Roman"/>
          </w:rPr>
          <w:t>李宇明</w:t>
        </w:r>
        <w:r w:rsidRPr="00592454">
          <w:rPr>
            <w:rStyle w:val="af0"/>
            <w:rFonts w:ascii="Times New Roman" w:eastAsia="宋体" w:hAnsi="Times New Roman" w:cs="Times New Roman"/>
          </w:rPr>
          <w:t>,</w:t>
        </w:r>
        <w:r w:rsidRPr="00592454">
          <w:rPr>
            <w:rStyle w:val="af0"/>
            <w:rFonts w:ascii="Times New Roman" w:eastAsia="宋体" w:hAnsi="Times New Roman" w:cs="Times New Roman"/>
          </w:rPr>
          <w:t xml:space="preserve"> </w:t>
        </w:r>
        <w:r w:rsidRPr="00592454">
          <w:rPr>
            <w:rStyle w:val="af0"/>
            <w:rFonts w:ascii="Times New Roman" w:eastAsia="宋体" w:hAnsi="Times New Roman" w:cs="Times New Roman"/>
          </w:rPr>
          <w:t>2021</w:t>
        </w:r>
        <w:r w:rsidRPr="00592454">
          <w:rPr>
            <w:rStyle w:val="af0"/>
            <w:rFonts w:ascii="Times New Roman" w:eastAsia="宋体" w:hAnsi="Times New Roman" w:cs="Times New Roman"/>
          </w:rPr>
          <w:fldChar w:fldCharType="end"/>
        </w:r>
        <w:r w:rsidRPr="00592454">
          <w:rPr>
            <w:rFonts w:ascii="Times New Roman" w:eastAsia="宋体" w:hAnsi="Times New Roman" w:cs="Times New Roman"/>
          </w:rPr>
          <w:t>)</w:t>
        </w:r>
        <w:r w:rsidRPr="00592454">
          <w:rPr>
            <w:rFonts w:ascii="Times New Roman" w:eastAsia="宋体" w:hAnsi="Times New Roman" w:cs="Times New Roman"/>
          </w:rPr>
          <w:t>。</w:t>
        </w:r>
        <w:r w:rsidRPr="00592454">
          <w:rPr>
            <w:rFonts w:ascii="Times New Roman" w:eastAsia="宋体" w:hAnsi="Times New Roman" w:cs="Times New Roman"/>
          </w:rPr>
          <w:t xml:space="preserve"> </w:t>
        </w:r>
      </w:ins>
      <w:ins w:id="2882" w:author="ZhuMeng" w:date="2023-10-12T19:08:00Z">
        <w:r w:rsidR="00BB24EF" w:rsidRPr="00592454">
          <w:rPr>
            <w:rFonts w:ascii="Times New Roman" w:eastAsia="宋体" w:hAnsi="Times New Roman" w:cs="Times New Roman"/>
          </w:rPr>
          <w:t>智慧语言教学、智能翻译等技术不仅推动了语言学习和使用方式的变革</w:t>
        </w:r>
      </w:ins>
      <w:ins w:id="2883" w:author="ZhuMeng" w:date="2023-10-12T19:09:00Z">
        <w:r w:rsidR="00BB24EF">
          <w:rPr>
            <w:rFonts w:ascii="Times New Roman" w:eastAsia="宋体" w:hAnsi="Times New Roman" w:cs="Times New Roman" w:hint="eastAsia"/>
          </w:rPr>
          <w:t>，而且增强了</w:t>
        </w:r>
        <w:r w:rsidR="00B926E2">
          <w:rPr>
            <w:rFonts w:ascii="Times New Roman" w:eastAsia="宋体" w:hAnsi="Times New Roman" w:cs="Times New Roman" w:hint="eastAsia"/>
          </w:rPr>
          <w:t>村民</w:t>
        </w:r>
      </w:ins>
      <w:ins w:id="2884" w:author="ZhuMeng" w:date="2023-10-12T19:08:00Z">
        <w:r w:rsidR="00BB24EF" w:rsidRPr="00BB24EF">
          <w:rPr>
            <w:rFonts w:ascii="Times New Roman" w:eastAsia="宋体" w:hAnsi="Times New Roman" w:cs="Times New Roman"/>
          </w:rPr>
          <w:t>适应新业态的语言传播能力、语言信息处理能力、语言的自我管理能力</w:t>
        </w:r>
      </w:ins>
      <w:r w:rsidR="00693F94">
        <w:rPr>
          <w:rFonts w:ascii="Times New Roman" w:eastAsia="宋体" w:hAnsi="Times New Roman" w:cs="Times New Roman"/>
        </w:rPr>
        <w:fldChar w:fldCharType="begin"/>
      </w:r>
      <w:r w:rsidR="00693F94">
        <w:rPr>
          <w:rFonts w:ascii="Times New Roman" w:eastAsia="宋体" w:hAnsi="Times New Roman" w:cs="Times New Roman" w:hint="eastAsia"/>
        </w:rPr>
        <w:instrText xml:space="preserve"> ADDIN ZOTERO_ITEM CSL_CITATION {"citationID":"Qj9jSlpv","properties":{"formattedCitation":"(\\uc0\\u23002{}\\uc0\\u27427{} &amp; \\uc0\\u26460{}\\uc0\\u25935{}, 2021)","plainCitation":"(</w:instrText>
      </w:r>
      <w:r w:rsidR="00693F94">
        <w:rPr>
          <w:rFonts w:ascii="Times New Roman" w:eastAsia="宋体" w:hAnsi="Times New Roman" w:cs="Times New Roman" w:hint="eastAsia"/>
        </w:rPr>
        <w:instrText>姚欣</w:instrText>
      </w:r>
      <w:r w:rsidR="00693F94">
        <w:rPr>
          <w:rFonts w:ascii="Times New Roman" w:eastAsia="宋体" w:hAnsi="Times New Roman" w:cs="Times New Roman" w:hint="eastAsia"/>
        </w:rPr>
        <w:instrText xml:space="preserve"> &amp; </w:instrText>
      </w:r>
      <w:r w:rsidR="00693F94">
        <w:rPr>
          <w:rFonts w:ascii="Times New Roman" w:eastAsia="宋体" w:hAnsi="Times New Roman" w:cs="Times New Roman" w:hint="eastAsia"/>
        </w:rPr>
        <w:instrText>杜敏</w:instrText>
      </w:r>
      <w:r w:rsidR="00693F94">
        <w:rPr>
          <w:rFonts w:ascii="Times New Roman" w:eastAsia="宋体" w:hAnsi="Times New Roman" w:cs="Times New Roman" w:hint="eastAsia"/>
        </w:rPr>
        <w:instrText>, 2021)","noteIndex":0},"citationItems":[{"id":33111,"uris":["http://zotero.org/users/7401469/items/X7YH2AVS"],"itemData":{"id":33111,"type":"article-journal","abstract":"</w:instrText>
      </w:r>
      <w:r w:rsidR="00693F94">
        <w:rPr>
          <w:rFonts w:ascii="Times New Roman" w:eastAsia="宋体" w:hAnsi="Times New Roman" w:cs="Times New Roman" w:hint="eastAsia"/>
        </w:rPr>
        <w:instrText>语言具有的多种属性与功能使语言能力的提升成为消除贫困、促进人的全面发展的基本要素。在全面建设现代化中国、实施乡村振兴背景下</w:instrText>
      </w:r>
      <w:r w:rsidR="00693F94">
        <w:rPr>
          <w:rFonts w:ascii="Times New Roman" w:eastAsia="宋体" w:hAnsi="Times New Roman" w:cs="Times New Roman" w:hint="eastAsia"/>
        </w:rPr>
        <w:instrText>,</w:instrText>
      </w:r>
      <w:r w:rsidR="00693F94">
        <w:rPr>
          <w:rFonts w:ascii="Times New Roman" w:eastAsia="宋体" w:hAnsi="Times New Roman" w:cs="Times New Roman" w:hint="eastAsia"/>
        </w:rPr>
        <w:instrText>推普工作仍然是农村语言能力建设的第一要务。不仅要持续提升村民的普通话习得能力、普通话交际能力</w:instrText>
      </w:r>
      <w:r w:rsidR="00693F94">
        <w:rPr>
          <w:rFonts w:ascii="Times New Roman" w:eastAsia="宋体" w:hAnsi="Times New Roman" w:cs="Times New Roman" w:hint="eastAsia"/>
        </w:rPr>
        <w:instrText>,</w:instrText>
      </w:r>
      <w:r w:rsidR="00693F94">
        <w:rPr>
          <w:rFonts w:ascii="Times New Roman" w:eastAsia="宋体" w:hAnsi="Times New Roman" w:cs="Times New Roman" w:hint="eastAsia"/>
        </w:rPr>
        <w:instrText>还要提高现代社会对村民更高层级语言能力的要求</w:instrText>
      </w:r>
      <w:r w:rsidR="00693F94">
        <w:rPr>
          <w:rFonts w:ascii="Times New Roman" w:eastAsia="宋体" w:hAnsi="Times New Roman" w:cs="Times New Roman" w:hint="eastAsia"/>
        </w:rPr>
        <w:instrText>,</w:instrText>
      </w:r>
      <w:r w:rsidR="00693F94">
        <w:rPr>
          <w:rFonts w:ascii="Times New Roman" w:eastAsia="宋体" w:hAnsi="Times New Roman" w:cs="Times New Roman" w:hint="eastAsia"/>
        </w:rPr>
        <w:instrText>即适应新业态的语言传播能力、语言信息处理能力、语言的自我管理能力。要将语言能力的提升与村民的全面发展相结合</w:instrText>
      </w:r>
      <w:r w:rsidR="00693F94">
        <w:rPr>
          <w:rFonts w:ascii="Times New Roman" w:eastAsia="宋体" w:hAnsi="Times New Roman" w:cs="Times New Roman" w:hint="eastAsia"/>
        </w:rPr>
        <w:instrText>,</w:instrText>
      </w:r>
      <w:r w:rsidR="00693F94">
        <w:rPr>
          <w:rFonts w:ascii="Times New Roman" w:eastAsia="宋体" w:hAnsi="Times New Roman" w:cs="Times New Roman" w:hint="eastAsia"/>
        </w:rPr>
        <w:instrText>注重结合大数据、智能化等在农牧业使用所形成的新业态</w:instrText>
      </w:r>
      <w:r w:rsidR="00693F94">
        <w:rPr>
          <w:rFonts w:ascii="Times New Roman" w:eastAsia="宋体" w:hAnsi="Times New Roman" w:cs="Times New Roman" w:hint="eastAsia"/>
        </w:rPr>
        <w:instrText>,</w:instrText>
      </w:r>
      <w:r w:rsidR="00693F94">
        <w:rPr>
          <w:rFonts w:ascii="Times New Roman" w:eastAsia="宋体" w:hAnsi="Times New Roman" w:cs="Times New Roman" w:hint="eastAsia"/>
        </w:rPr>
        <w:instrText>提升村民全面发展所需的各种语言能力。</w:instrText>
      </w:r>
      <w:r w:rsidR="00693F94">
        <w:rPr>
          <w:rFonts w:ascii="Times New Roman" w:eastAsia="宋体" w:hAnsi="Times New Roman" w:cs="Times New Roman" w:hint="eastAsia"/>
        </w:rPr>
        <w:instrText>","container-title":"</w:instrText>
      </w:r>
      <w:r w:rsidR="00693F94">
        <w:rPr>
          <w:rFonts w:ascii="Times New Roman" w:eastAsia="宋体" w:hAnsi="Times New Roman" w:cs="Times New Roman" w:hint="eastAsia"/>
        </w:rPr>
        <w:instrText>西北农林科技大学学报</w:instrText>
      </w:r>
      <w:r w:rsidR="00693F94">
        <w:rPr>
          <w:rFonts w:ascii="Times New Roman" w:eastAsia="宋体" w:hAnsi="Times New Roman" w:cs="Times New Roman" w:hint="eastAsia"/>
        </w:rPr>
        <w:instrText>(</w:instrText>
      </w:r>
      <w:r w:rsidR="00693F94">
        <w:rPr>
          <w:rFonts w:ascii="Times New Roman" w:eastAsia="宋体" w:hAnsi="Times New Roman" w:cs="Times New Roman" w:hint="eastAsia"/>
        </w:rPr>
        <w:instrText>社会科学版</w:instrText>
      </w:r>
      <w:r w:rsidR="00693F94">
        <w:rPr>
          <w:rFonts w:ascii="Times New Roman" w:eastAsia="宋体" w:hAnsi="Times New Roman" w:cs="Times New Roman" w:hint="eastAsia"/>
        </w:rPr>
        <w:instrText xml:space="preserve">)","DOI":"10.13968/j.cnki.1009-9107.2021.06.04","ISSN":"1009-9107","issue":"6","language":"zh-CN","note":"Core: </w:instrText>
      </w:r>
      <w:r w:rsidR="00693F94">
        <w:rPr>
          <w:rFonts w:ascii="Times New Roman" w:eastAsia="宋体" w:hAnsi="Times New Roman" w:cs="Times New Roman" w:hint="eastAsia"/>
        </w:rPr>
        <w:instrText>北大核心</w:instrText>
      </w:r>
      <w:r w:rsidR="00693F94">
        <w:rPr>
          <w:rFonts w:ascii="Times New Roman" w:eastAsia="宋体" w:hAnsi="Times New Roman" w:cs="Times New Roman" w:hint="eastAsia"/>
        </w:rPr>
        <w:instrText>, CSSCI, AMI","page":"26-32","source":"CNKI","title":"</w:instrText>
      </w:r>
      <w:r w:rsidR="00693F94">
        <w:rPr>
          <w:rFonts w:ascii="Times New Roman" w:eastAsia="宋体" w:hAnsi="Times New Roman" w:cs="Times New Roman" w:hint="eastAsia"/>
        </w:rPr>
        <w:instrText>乡村振兴视域下农村的语言能力建设</w:instrText>
      </w:r>
      <w:r w:rsidR="00693F94">
        <w:rPr>
          <w:rFonts w:ascii="Times New Roman" w:eastAsia="宋体" w:hAnsi="Times New Roman" w:cs="Times New Roman" w:hint="eastAsia"/>
        </w:rPr>
        <w:instrText>","volume":"21","author":[{"literal":"</w:instrText>
      </w:r>
      <w:r w:rsidR="00693F94">
        <w:rPr>
          <w:rFonts w:ascii="Times New Roman" w:eastAsia="宋体" w:hAnsi="Times New Roman" w:cs="Times New Roman" w:hint="eastAsia"/>
        </w:rPr>
        <w:instrText>姚欣</w:instrText>
      </w:r>
      <w:r w:rsidR="00693F94">
        <w:rPr>
          <w:rFonts w:ascii="Times New Roman" w:eastAsia="宋体" w:hAnsi="Times New Roman" w:cs="Times New Roman" w:hint="eastAsia"/>
        </w:rPr>
        <w:instrText>"},{"literal":"</w:instrText>
      </w:r>
      <w:r w:rsidR="00693F94">
        <w:rPr>
          <w:rFonts w:ascii="Times New Roman" w:eastAsia="宋体" w:hAnsi="Times New Roman" w:cs="Times New Roman" w:hint="eastAsia"/>
        </w:rPr>
        <w:instrText>杜敏</w:instrText>
      </w:r>
      <w:r w:rsidR="00693F94">
        <w:rPr>
          <w:rFonts w:ascii="Times New Roman" w:eastAsia="宋体" w:hAnsi="Times New Roman" w:cs="Times New Roman" w:hint="eastAsia"/>
        </w:rPr>
        <w:instrText>"}],"issued":{"date-parts":[["2021"]]},"citation-key":"YaoXinDuMin2021"}}],"schema":"https://github.com/citation-style-language/schema/raw/master/csl</w:instrText>
      </w:r>
      <w:r w:rsidR="00693F94">
        <w:rPr>
          <w:rFonts w:ascii="Times New Roman" w:eastAsia="宋体" w:hAnsi="Times New Roman" w:cs="Times New Roman"/>
        </w:rPr>
        <w:instrText xml:space="preserve">-citation.json"} </w:instrText>
      </w:r>
      <w:r w:rsidR="00693F94">
        <w:rPr>
          <w:rFonts w:ascii="Times New Roman" w:eastAsia="宋体" w:hAnsi="Times New Roman" w:cs="Times New Roman"/>
        </w:rPr>
        <w:fldChar w:fldCharType="separate"/>
      </w:r>
      <w:r w:rsidR="00693F94" w:rsidRPr="00693F94">
        <w:rPr>
          <w:rFonts w:ascii="Times New Roman" w:hAnsi="Times New Roman" w:cs="Times New Roman"/>
        </w:rPr>
        <w:t>(</w:t>
      </w:r>
      <w:r w:rsidR="00693F94" w:rsidRPr="00693F94">
        <w:rPr>
          <w:rFonts w:ascii="Times New Roman" w:hAnsi="Times New Roman" w:cs="Times New Roman"/>
        </w:rPr>
        <w:t>姚欣</w:t>
      </w:r>
      <w:r w:rsidR="00693F94" w:rsidRPr="00693F94">
        <w:rPr>
          <w:rFonts w:ascii="Times New Roman" w:hAnsi="Times New Roman" w:cs="Times New Roman"/>
        </w:rPr>
        <w:t xml:space="preserve"> &amp; </w:t>
      </w:r>
      <w:r w:rsidR="00693F94" w:rsidRPr="00693F94">
        <w:rPr>
          <w:rFonts w:ascii="Times New Roman" w:hAnsi="Times New Roman" w:cs="Times New Roman"/>
        </w:rPr>
        <w:t>杜敏</w:t>
      </w:r>
      <w:r w:rsidR="00693F94" w:rsidRPr="00693F94">
        <w:rPr>
          <w:rFonts w:ascii="Times New Roman" w:hAnsi="Times New Roman" w:cs="Times New Roman"/>
        </w:rPr>
        <w:t>, 2021)</w:t>
      </w:r>
      <w:r w:rsidR="00693F94">
        <w:rPr>
          <w:rFonts w:ascii="Times New Roman" w:eastAsia="宋体" w:hAnsi="Times New Roman" w:cs="Times New Roman"/>
        </w:rPr>
        <w:fldChar w:fldCharType="end"/>
      </w:r>
      <w:ins w:id="2885" w:author="ZhuMeng" w:date="2023-10-12T19:08:00Z">
        <w:r w:rsidR="00BB24EF" w:rsidRPr="00BB24EF">
          <w:rPr>
            <w:rFonts w:ascii="Times New Roman" w:eastAsia="宋体" w:hAnsi="Times New Roman" w:cs="Times New Roman"/>
          </w:rPr>
          <w:t>。</w:t>
        </w:r>
      </w:ins>
      <w:ins w:id="2886" w:author="ZhuMeng" w:date="2023-10-12T19:09:00Z">
        <w:r w:rsidR="00F3148E" w:rsidRPr="00592454">
          <w:rPr>
            <w:rFonts w:ascii="Times New Roman" w:eastAsia="宋体" w:hAnsi="Times New Roman" w:cs="Times New Roman"/>
          </w:rPr>
          <w:t>如，</w:t>
        </w:r>
        <w:r w:rsidR="00F3148E">
          <w:rPr>
            <w:rFonts w:ascii="Times New Roman" w:eastAsia="宋体" w:hAnsi="Times New Roman" w:cs="Times New Roman" w:hint="eastAsia"/>
          </w:rPr>
          <w:t>通过</w:t>
        </w:r>
        <w:r w:rsidR="00F3148E" w:rsidRPr="00592454">
          <w:rPr>
            <w:rFonts w:ascii="Times New Roman" w:eastAsia="宋体" w:hAnsi="Times New Roman" w:cs="Times New Roman"/>
          </w:rPr>
          <w:t>鼓励和支持各地筹建本地语言文化资源库和语言博物馆、建立地方语言资源平台、举办方言微电影、推动以图、文、音、像、影多种形式全方位展示和利用我国语言方言文化资源，</w:t>
        </w:r>
      </w:ins>
      <w:ins w:id="2887" w:author="ZhuMeng" w:date="2023-10-12T19:10:00Z">
        <w:r w:rsidR="00E649D3" w:rsidRPr="00592454">
          <w:rPr>
            <w:rFonts w:ascii="Times New Roman" w:eastAsia="宋体" w:hAnsi="Times New Roman" w:cs="Times New Roman"/>
          </w:rPr>
          <w:t>拓展了语言技术的应用场景和应用深度</w:t>
        </w:r>
        <w:r w:rsidR="00B948E0">
          <w:rPr>
            <w:rFonts w:ascii="Times New Roman" w:eastAsia="宋体" w:hAnsi="Times New Roman" w:cs="Times New Roman" w:hint="eastAsia"/>
          </w:rPr>
          <w:t>，</w:t>
        </w:r>
      </w:ins>
      <w:ins w:id="2888" w:author="ZhuMeng" w:date="2023-10-12T19:09:00Z">
        <w:r w:rsidR="00F3148E" w:rsidRPr="00592454">
          <w:rPr>
            <w:rFonts w:ascii="Times New Roman" w:eastAsia="宋体" w:hAnsi="Times New Roman" w:cs="Times New Roman"/>
          </w:rPr>
          <w:t>从而促进了语言新业态的产生和数字经济的高速发展，</w:t>
        </w:r>
      </w:ins>
      <w:ins w:id="2889" w:author="ZhuMeng" w:date="2023-10-12T19:10:00Z">
        <w:r w:rsidR="00A761C8">
          <w:rPr>
            <w:rFonts w:ascii="Times New Roman" w:eastAsia="宋体" w:hAnsi="Times New Roman" w:cs="Times New Roman" w:hint="eastAsia"/>
          </w:rPr>
          <w:t>实现了</w:t>
        </w:r>
        <w:r w:rsidR="00F3148E" w:rsidRPr="00BB24EF">
          <w:rPr>
            <w:rFonts w:ascii="Times New Roman" w:eastAsia="宋体" w:hAnsi="Times New Roman" w:cs="Times New Roman"/>
          </w:rPr>
          <w:t>将语言能力的提升与村民的全面发展相结合，</w:t>
        </w:r>
      </w:ins>
      <w:ins w:id="2890" w:author="ZhuMeng" w:date="2023-10-12T19:09:00Z">
        <w:r w:rsidR="00F3148E" w:rsidRPr="00592454">
          <w:rPr>
            <w:rFonts w:ascii="Times New Roman" w:eastAsia="宋体" w:hAnsi="Times New Roman" w:cs="Times New Roman"/>
          </w:rPr>
          <w:t>最终夯实了共同富裕的物质基础。</w:t>
        </w:r>
      </w:ins>
    </w:p>
    <w:p w14:paraId="7CCE577C" w14:textId="7B1BB08F" w:rsidR="007F0F0F" w:rsidRDefault="001808B5" w:rsidP="00FD1F70">
      <w:pPr>
        <w:pStyle w:val="a0"/>
        <w:spacing w:line="360" w:lineRule="auto"/>
        <w:jc w:val="both"/>
        <w:rPr>
          <w:ins w:id="2891" w:author="ZhuMeng" w:date="2023-10-12T19:13:00Z"/>
          <w:rFonts w:ascii="Times New Roman" w:eastAsia="宋体" w:hAnsi="Times New Roman" w:cs="Times New Roman"/>
        </w:rPr>
        <w:pPrChange w:id="2892" w:author="ZhuMeng" w:date="2023-10-13T09:17:00Z">
          <w:pPr>
            <w:pStyle w:val="a0"/>
            <w:ind w:firstLine="0"/>
            <w:jc w:val="both"/>
          </w:pPr>
        </w:pPrChange>
      </w:pPr>
      <w:ins w:id="2893" w:author="ZhuMeng" w:date="2023-10-12T18:41:00Z">
        <w:r w:rsidRPr="00592454">
          <w:rPr>
            <w:rFonts w:ascii="Times New Roman" w:eastAsia="宋体" w:hAnsi="Times New Roman" w:cs="Times New Roman"/>
          </w:rPr>
          <w:t>其次，以语言传承推动精神富裕。</w:t>
        </w:r>
      </w:ins>
      <w:ins w:id="2894" w:author="ZhuMeng" w:date="2023-10-12T18:47:00Z">
        <w:r w:rsidR="007D2692" w:rsidRPr="00592454">
          <w:rPr>
            <w:rFonts w:ascii="Times New Roman" w:eastAsia="宋体" w:hAnsi="Times New Roman" w:cs="Times New Roman"/>
          </w:rPr>
          <w:t>中国优秀语言文化的传承创新有助于筑牢中华民族共同体意识，树立文化自觉，增强文化自信</w:t>
        </w:r>
        <w:r w:rsidR="007D2692" w:rsidRPr="00592454">
          <w:rPr>
            <w:rFonts w:ascii="Times New Roman" w:eastAsia="宋体" w:hAnsi="Times New Roman" w:cs="Times New Roman"/>
          </w:rPr>
          <w:t>(</w:t>
        </w:r>
        <w:r w:rsidR="007D2692" w:rsidRPr="00592454">
          <w:fldChar w:fldCharType="begin"/>
        </w:r>
        <w:r w:rsidR="007D2692" w:rsidRPr="00592454">
          <w:rPr>
            <w:rFonts w:ascii="Times New Roman" w:eastAsia="宋体" w:hAnsi="Times New Roman" w:cs="Times New Roman"/>
          </w:rPr>
          <w:instrText xml:space="preserve"> HYPERLINK \l "ref-WangChunHui2020b" \h </w:instrText>
        </w:r>
        <w:r w:rsidR="007D2692" w:rsidRPr="00592454">
          <w:fldChar w:fldCharType="separate"/>
        </w:r>
        <w:r w:rsidR="007D2692" w:rsidRPr="00592454">
          <w:rPr>
            <w:rStyle w:val="af0"/>
            <w:rFonts w:ascii="Times New Roman" w:eastAsia="宋体" w:hAnsi="Times New Roman" w:cs="Times New Roman"/>
          </w:rPr>
          <w:t>王春辉</w:t>
        </w:r>
        <w:r w:rsidR="007D2692" w:rsidRPr="00592454">
          <w:rPr>
            <w:rStyle w:val="af0"/>
            <w:rFonts w:ascii="Times New Roman" w:eastAsia="宋体" w:hAnsi="Times New Roman" w:cs="Times New Roman"/>
          </w:rPr>
          <w:t>, 2020a</w:t>
        </w:r>
        <w:r w:rsidR="007D2692" w:rsidRPr="00592454">
          <w:rPr>
            <w:rStyle w:val="af0"/>
            <w:rFonts w:ascii="Times New Roman" w:eastAsia="宋体" w:hAnsi="Times New Roman" w:cs="Times New Roman"/>
          </w:rPr>
          <w:fldChar w:fldCharType="end"/>
        </w:r>
        <w:r w:rsidR="007D2692" w:rsidRPr="00592454">
          <w:rPr>
            <w:rFonts w:ascii="Times New Roman" w:eastAsia="宋体" w:hAnsi="Times New Roman" w:cs="Times New Roman"/>
          </w:rPr>
          <w:t>)</w:t>
        </w:r>
        <w:r w:rsidR="007D2692" w:rsidRPr="00592454">
          <w:rPr>
            <w:rFonts w:ascii="Times New Roman" w:eastAsia="宋体" w:hAnsi="Times New Roman" w:cs="Times New Roman"/>
          </w:rPr>
          <w:t>。</w:t>
        </w:r>
        <w:r w:rsidR="007D2692">
          <w:rPr>
            <w:rStyle w:val="highlight"/>
            <w:rFonts w:hint="eastAsia"/>
          </w:rPr>
          <w:t>但</w:t>
        </w:r>
      </w:ins>
      <w:ins w:id="2895" w:author="ZhuMeng" w:date="2023-10-12T18:46:00Z">
        <w:r w:rsidR="007D2692">
          <w:rPr>
            <w:rStyle w:val="highlight"/>
          </w:rPr>
          <w:t>近年来语言文字使用</w:t>
        </w:r>
      </w:ins>
      <w:ins w:id="2896" w:author="ZhuMeng" w:date="2023-10-12T18:49:00Z">
        <w:r w:rsidR="00F83A42">
          <w:rPr>
            <w:rStyle w:val="highlight"/>
            <w:rFonts w:hint="eastAsia"/>
          </w:rPr>
          <w:t>和表达</w:t>
        </w:r>
      </w:ins>
      <w:ins w:id="2897" w:author="ZhuMeng" w:date="2023-10-12T18:46:00Z">
        <w:r w:rsidR="007D2692">
          <w:rPr>
            <w:rStyle w:val="highlight"/>
          </w:rPr>
          <w:t>不规范现象仍较为常见</w:t>
        </w:r>
      </w:ins>
      <w:r w:rsidR="005905F8">
        <w:rPr>
          <w:rStyle w:val="highlight"/>
        </w:rPr>
        <w:fldChar w:fldCharType="begin"/>
      </w:r>
      <w:r w:rsidR="005905F8">
        <w:rPr>
          <w:rStyle w:val="highlight"/>
        </w:rPr>
        <w:instrText xml:space="preserve"> ADDIN ZOTERO_ITEM CSL_CITATION {"citationID":"C85ijNWH","properties":{"formattedCitation":"(\\uc0\\u21016{}\\uc0\\u27902{}, 2018)","plainCitation":"(刘泾, 2018)","noteIndex":0},"citationItems":[{"id":33145,"uris":["http://zotero.org/users/7401469/items/D5FT7VMZ"],"itemData":{"id":33145,"type":"article-journal","abstract":"【目的/意义】随着互联网技术的广泛应用,新媒体的强势崛起带来全新的网络传播生态,分析新媒体时代网络舆情特点与演化规律,提出网络舆情治理创新路径,有效提升政府网络舆情应对与治理能力。【方法/过程】从网络舆情及其治理的概念与属性出发,阐发当前政府网络舆情治理困境,基于协同治理理论,探析网络舆情治理创新的具体实施策略。【结果/结论】新媒体时代,政府舆情治理应从网络管控转变为网络</w:instrText>
      </w:r>
      <w:r w:rsidR="005905F8">
        <w:rPr>
          <w:rStyle w:val="highlight"/>
          <w:rFonts w:hint="eastAsia"/>
        </w:rPr>
        <w:instrText>治理</w:instrText>
      </w:r>
      <w:r w:rsidR="005905F8">
        <w:rPr>
          <w:rStyle w:val="highlight"/>
        </w:rPr>
        <w:instrText xml:space="preserve">,创新治理理念;从单一到多元,形成多元主体协同治理模式;从线性到系统,构建\"三位一体\"的网络舆情治理机制。","archive":"核心级","archive_location":"北大核心, CSSCI","call-number":"1.838","container-title":"情报科学","DOI":"10.13833/j.issn.1007-7634.2018.12.013","ISSN":"1007-7634","issue":"12","language":"zh-CN","license":"1.246","note":"Core: 北大核心, CSSCI","page":"66-70+89","title":"新媒体时代政府网络舆情治理模式创新研究","volume":"36","author":[{"literal":"刘泾"}],"issued":{"date-parts":[["2018"]]},"citation-key":"LiuJing2018"}}],"schema":"https://github.com/citation-style-language/schema/raw/master/csl-citation.json"} </w:instrText>
      </w:r>
      <w:r w:rsidR="005905F8">
        <w:rPr>
          <w:rStyle w:val="highlight"/>
        </w:rPr>
        <w:fldChar w:fldCharType="separate"/>
      </w:r>
      <w:r w:rsidR="005905F8" w:rsidRPr="005905F8">
        <w:rPr>
          <w:rFonts w:ascii="宋体" w:eastAsia="宋体" w:hAnsiTheme="minorHAnsi" w:cs="Times New Roman"/>
        </w:rPr>
        <w:t>(刘泾, 2018)</w:t>
      </w:r>
      <w:r w:rsidR="005905F8">
        <w:rPr>
          <w:rStyle w:val="highlight"/>
        </w:rPr>
        <w:fldChar w:fldCharType="end"/>
      </w:r>
      <w:ins w:id="2898" w:author="ZhuMeng" w:date="2023-10-12T18:46:00Z">
        <w:r w:rsidR="007D2692">
          <w:rPr>
            <w:rStyle w:val="highlight"/>
          </w:rPr>
          <w:t>，以致</w:t>
        </w:r>
      </w:ins>
      <w:ins w:id="2899" w:author="ZhuMeng" w:date="2023-10-12T18:48:00Z">
        <w:r w:rsidR="009152C9">
          <w:rPr>
            <w:rStyle w:val="highlight"/>
            <w:rFonts w:hint="eastAsia"/>
          </w:rPr>
          <w:t>语言本身所蕴含的丰富信息和优秀文化</w:t>
        </w:r>
      </w:ins>
      <w:ins w:id="2900" w:author="ZhuMeng" w:date="2023-10-12T18:46:00Z">
        <w:r w:rsidR="007D2692">
          <w:rPr>
            <w:rStyle w:val="highlight"/>
          </w:rPr>
          <w:t>信息传递不到位或传递了错误信息。</w:t>
        </w:r>
      </w:ins>
      <w:ins w:id="2901" w:author="ZhuMeng" w:date="2023-10-12T18:48:00Z">
        <w:r w:rsidR="00AC2048">
          <w:rPr>
            <w:rStyle w:val="highlight"/>
            <w:rFonts w:hint="eastAsia"/>
          </w:rPr>
          <w:t>因此，</w:t>
        </w:r>
        <w:r w:rsidR="003139C3">
          <w:rPr>
            <w:rStyle w:val="highlight"/>
            <w:rFonts w:hint="eastAsia"/>
          </w:rPr>
          <w:t>语言</w:t>
        </w:r>
      </w:ins>
      <w:ins w:id="2902" w:author="ZhuMeng" w:date="2023-10-12T18:46:00Z">
        <w:r w:rsidR="007D2692">
          <w:rPr>
            <w:rStyle w:val="highlight"/>
          </w:rPr>
          <w:t>策划</w:t>
        </w:r>
      </w:ins>
      <w:ins w:id="2903" w:author="ZhuMeng" w:date="2023-10-12T18:49:00Z">
        <w:r w:rsidR="006F0E4A">
          <w:rPr>
            <w:rStyle w:val="highlight"/>
            <w:rFonts w:hint="eastAsia"/>
          </w:rPr>
          <w:t>要</w:t>
        </w:r>
      </w:ins>
      <w:ins w:id="2904" w:author="ZhuMeng" w:date="2023-10-12T18:46:00Z">
        <w:r w:rsidR="007D2692">
          <w:rPr>
            <w:rStyle w:val="highlight"/>
          </w:rPr>
          <w:t>兼具宣传教育和审美</w:t>
        </w:r>
      </w:ins>
      <w:ins w:id="2905" w:author="ZhuMeng" w:date="2023-10-12T18:49:00Z">
        <w:r w:rsidR="006F0E4A">
          <w:rPr>
            <w:rStyle w:val="highlight"/>
            <w:rFonts w:hint="eastAsia"/>
          </w:rPr>
          <w:t>功能</w:t>
        </w:r>
      </w:ins>
      <w:ins w:id="2906" w:author="ZhuMeng" w:date="2023-10-13T10:53:00Z">
        <w:r w:rsidR="005905F8">
          <w:rPr>
            <w:rFonts w:ascii="Times New Roman" w:eastAsia="宋体" w:hAnsi="Times New Roman" w:cs="Times New Roman"/>
          </w:rPr>
          <w:fldChar w:fldCharType="begin"/>
        </w:r>
      </w:ins>
      <w:r w:rsidR="00510186">
        <w:rPr>
          <w:rFonts w:ascii="Times New Roman" w:eastAsia="宋体" w:hAnsi="Times New Roman" w:cs="Times New Roman" w:hint="eastAsia"/>
        </w:rPr>
        <w:instrText xml:space="preserve"> ADDIN ZOTERO_ITEM CSL_CITATION {"citationID":"C2nGjGbX","properties":{"formattedCitation":"(\\uc0\\u38134{}\\uc0\\u26228{}\\uc0\\u31561{}, 2022)","plainCitation":"(</w:instrText>
      </w:r>
      <w:r w:rsidR="00510186">
        <w:rPr>
          <w:rFonts w:ascii="Times New Roman" w:eastAsia="宋体" w:hAnsi="Times New Roman" w:cs="Times New Roman" w:hint="eastAsia"/>
        </w:rPr>
        <w:instrText>银晴等</w:instrText>
      </w:r>
      <w:r w:rsidR="00510186">
        <w:rPr>
          <w:rFonts w:ascii="Times New Roman" w:eastAsia="宋体" w:hAnsi="Times New Roman" w:cs="Times New Roman" w:hint="eastAsia"/>
        </w:rPr>
        <w:instrText>, 2022)","noteIndex":0},"citationItems":[{"id":33110,"uris":["http://zotero.org/users/7401469/items/2AHTF9Z5"],"itemData":{"id":33110,"type":"article-journal","abstract":"</w:instrText>
      </w:r>
      <w:r w:rsidR="00510186">
        <w:rPr>
          <w:rFonts w:ascii="Times New Roman" w:eastAsia="宋体" w:hAnsi="Times New Roman" w:cs="Times New Roman" w:hint="eastAsia"/>
        </w:rPr>
        <w:instrText>乡村振兴战略覆盖区域更广、时间跨度更长、目标维度更全</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涉及地域、人群和问题更为多样</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对语言种类、语言水平、语言功能都提出了更高的要求。语言是人类社会传授知识、传播信息、传承文化的重要载体</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因此不同语言可以在乡村振兴战略的不同领域和层面发挥重要作用。基于语言作为知识载体、信息载体、文化载体的功能</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可以通过实施国家通用语言文字教育、外语和跨境语言教育、通用手语和盲文教育</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提升乡村语言治理水平</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拓宽语言服务范围</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调查和开发乡村语言文化资源等方式</w:instrText>
      </w:r>
      <w:r w:rsidR="00510186">
        <w:rPr>
          <w:rFonts w:ascii="Times New Roman" w:eastAsia="宋体" w:hAnsi="Times New Roman" w:cs="Times New Roman" w:hint="eastAsia"/>
        </w:rPr>
        <w:instrText>,</w:instrText>
      </w:r>
      <w:r w:rsidR="00510186">
        <w:rPr>
          <w:rFonts w:ascii="Times New Roman" w:eastAsia="宋体" w:hAnsi="Times New Roman" w:cs="Times New Roman" w:hint="eastAsia"/>
        </w:rPr>
        <w:instrText>助力乡村实现人才振兴、组织振兴、文化振兴、产业振兴和生态振兴。</w:instrText>
      </w:r>
      <w:r w:rsidR="00510186">
        <w:rPr>
          <w:rFonts w:ascii="Times New Roman" w:eastAsia="宋体" w:hAnsi="Times New Roman" w:cs="Times New Roman" w:hint="eastAsia"/>
        </w:rPr>
        <w:instrText>","container-title":"</w:instrText>
      </w:r>
      <w:r w:rsidR="00510186">
        <w:rPr>
          <w:rFonts w:ascii="Times New Roman" w:eastAsia="宋体" w:hAnsi="Times New Roman" w:cs="Times New Roman" w:hint="eastAsia"/>
        </w:rPr>
        <w:instrText>语言战略研究</w:instrText>
      </w:r>
      <w:r w:rsidR="00510186">
        <w:rPr>
          <w:rFonts w:ascii="Times New Roman" w:eastAsia="宋体" w:hAnsi="Times New Roman" w:cs="Times New Roman" w:hint="eastAsia"/>
        </w:rPr>
        <w:instrText xml:space="preserve">","DOI":"10.19689/j.cnki.cn10-1361/h.20220102","ISSN":"2096-1014","issue":"1","language":"zh-CN","note":"Core: </w:instrText>
      </w:r>
      <w:r w:rsidR="00510186">
        <w:rPr>
          <w:rFonts w:ascii="Times New Roman" w:eastAsia="宋体" w:hAnsi="Times New Roman" w:cs="Times New Roman" w:hint="eastAsia"/>
        </w:rPr>
        <w:instrText>北大核心</w:instrText>
      </w:r>
      <w:r w:rsidR="00510186">
        <w:rPr>
          <w:rFonts w:ascii="Times New Roman" w:eastAsia="宋体" w:hAnsi="Times New Roman" w:cs="Times New Roman" w:hint="eastAsia"/>
        </w:rPr>
        <w:instrText>, CSSCI","page":"25-35","source":"CNKI","title":"</w:instrText>
      </w:r>
      <w:r w:rsidR="00510186">
        <w:rPr>
          <w:rFonts w:ascii="Times New Roman" w:eastAsia="宋体" w:hAnsi="Times New Roman" w:cs="Times New Roman" w:hint="eastAsia"/>
        </w:rPr>
        <w:instrText>语言何以助力乡村振兴</w:instrText>
      </w:r>
      <w:r w:rsidR="00510186">
        <w:rPr>
          <w:rFonts w:ascii="Times New Roman" w:eastAsia="宋体" w:hAnsi="Times New Roman" w:cs="Times New Roman" w:hint="eastAsia"/>
        </w:rPr>
        <w:instrText>","volume":"7","author":[{"literal":"</w:instrText>
      </w:r>
      <w:r w:rsidR="00510186">
        <w:rPr>
          <w:rFonts w:ascii="Times New Roman" w:eastAsia="宋体" w:hAnsi="Times New Roman" w:cs="Times New Roman" w:hint="eastAsia"/>
        </w:rPr>
        <w:instrText>银晴</w:instrText>
      </w:r>
      <w:r w:rsidR="00510186">
        <w:rPr>
          <w:rFonts w:ascii="Times New Roman" w:eastAsia="宋体" w:hAnsi="Times New Roman" w:cs="Times New Roman" w:hint="eastAsia"/>
        </w:rPr>
        <w:instrText>"},{"literal":"</w:instrText>
      </w:r>
      <w:r w:rsidR="00510186">
        <w:rPr>
          <w:rFonts w:ascii="Times New Roman" w:eastAsia="宋体" w:hAnsi="Times New Roman" w:cs="Times New Roman" w:hint="eastAsia"/>
        </w:rPr>
        <w:instrText>田静</w:instrText>
      </w:r>
      <w:r w:rsidR="00510186">
        <w:rPr>
          <w:rFonts w:ascii="Times New Roman" w:eastAsia="宋体" w:hAnsi="Times New Roman" w:cs="Times New Roman" w:hint="eastAsia"/>
        </w:rPr>
        <w:instrText>"},{"literal":"</w:instrText>
      </w:r>
      <w:r w:rsidR="00510186">
        <w:rPr>
          <w:rFonts w:ascii="Times New Roman" w:eastAsia="宋体" w:hAnsi="Times New Roman" w:cs="Times New Roman" w:hint="eastAsia"/>
        </w:rPr>
        <w:instrText>苏新春</w:instrText>
      </w:r>
      <w:r w:rsidR="00510186">
        <w:rPr>
          <w:rFonts w:ascii="Times New Roman" w:eastAsia="宋体" w:hAnsi="Times New Roman" w:cs="Times New Roman" w:hint="eastAsia"/>
        </w:rPr>
        <w:instrText>"}],"issued":{"date-parts":[["2022"]]},"citation-key":"YinQingEtAl2022"}}],"schema":"https://github.com/citation-style-language/schema/raw/master/csl-cit</w:instrText>
      </w:r>
      <w:r w:rsidR="00510186">
        <w:rPr>
          <w:rFonts w:ascii="Times New Roman" w:eastAsia="宋体" w:hAnsi="Times New Roman" w:cs="Times New Roman"/>
        </w:rPr>
        <w:instrText xml:space="preserve">ation.json"} </w:instrText>
      </w:r>
      <w:ins w:id="2907" w:author="ZhuMeng" w:date="2023-10-13T10:53:00Z">
        <w:r w:rsidR="005905F8">
          <w:rPr>
            <w:rFonts w:ascii="Times New Roman" w:eastAsia="宋体" w:hAnsi="Times New Roman" w:cs="Times New Roman"/>
          </w:rPr>
          <w:fldChar w:fldCharType="separate"/>
        </w:r>
        <w:r w:rsidR="005905F8" w:rsidRPr="00274525">
          <w:rPr>
            <w:rFonts w:ascii="Times New Roman" w:hAnsi="Times New Roman" w:cs="Times New Roman"/>
          </w:rPr>
          <w:t>(</w:t>
        </w:r>
        <w:r w:rsidR="005905F8" w:rsidRPr="00274525">
          <w:rPr>
            <w:rFonts w:ascii="Times New Roman" w:hAnsi="Times New Roman" w:cs="Times New Roman"/>
          </w:rPr>
          <w:t>银晴等</w:t>
        </w:r>
        <w:r w:rsidR="005905F8" w:rsidRPr="00274525">
          <w:rPr>
            <w:rFonts w:ascii="Times New Roman" w:hAnsi="Times New Roman" w:cs="Times New Roman"/>
          </w:rPr>
          <w:t xml:space="preserve">, </w:t>
        </w:r>
        <w:r w:rsidR="005905F8" w:rsidRPr="00274525">
          <w:rPr>
            <w:rFonts w:ascii="Times New Roman" w:hAnsi="Times New Roman" w:cs="Times New Roman"/>
          </w:rPr>
          <w:lastRenderedPageBreak/>
          <w:t>2022)</w:t>
        </w:r>
        <w:r w:rsidR="005905F8">
          <w:rPr>
            <w:rFonts w:ascii="Times New Roman" w:eastAsia="宋体" w:hAnsi="Times New Roman" w:cs="Times New Roman"/>
          </w:rPr>
          <w:fldChar w:fldCharType="end"/>
        </w:r>
      </w:ins>
      <w:ins w:id="2908" w:author="ZhuMeng" w:date="2023-10-12T18:46:00Z">
        <w:r w:rsidR="007D2692">
          <w:rPr>
            <w:rStyle w:val="highlight"/>
          </w:rPr>
          <w:t>，</w:t>
        </w:r>
      </w:ins>
      <w:ins w:id="2909" w:author="ZhuMeng" w:date="2023-10-12T18:47:00Z">
        <w:r w:rsidR="007D2692" w:rsidRPr="00592454">
          <w:rPr>
            <w:rFonts w:ascii="Times New Roman" w:eastAsia="宋体" w:hAnsi="Times New Roman" w:cs="Times New Roman"/>
          </w:rPr>
          <w:t>促使优秀语言文化进一步融入当代语言生活，丰富当前语言文字所蕴含的精神营养和价值意涵，</w:t>
        </w:r>
      </w:ins>
      <w:ins w:id="2910" w:author="ZhuMeng" w:date="2023-10-12T18:50:00Z">
        <w:r w:rsidR="003E7C7F">
          <w:rPr>
            <w:rFonts w:ascii="Times New Roman" w:eastAsia="宋体" w:hAnsi="Times New Roman" w:cs="Times New Roman" w:hint="eastAsia"/>
          </w:rPr>
          <w:t>从而</w:t>
        </w:r>
        <w:r w:rsidR="00CC735E">
          <w:rPr>
            <w:rFonts w:ascii="Times New Roman" w:eastAsia="宋体" w:hAnsi="Times New Roman" w:cs="Times New Roman" w:hint="eastAsia"/>
          </w:rPr>
          <w:t>培养</w:t>
        </w:r>
      </w:ins>
      <w:ins w:id="2911" w:author="ZhuMeng" w:date="2023-10-12T18:47:00Z">
        <w:r w:rsidR="007D2692" w:rsidRPr="00592454">
          <w:rPr>
            <w:rFonts w:ascii="Times New Roman" w:eastAsia="宋体" w:hAnsi="Times New Roman" w:cs="Times New Roman"/>
          </w:rPr>
          <w:t>精神富足</w:t>
        </w:r>
      </w:ins>
      <w:ins w:id="2912" w:author="ZhuMeng" w:date="2023-10-12T18:50:00Z">
        <w:r w:rsidR="001B1203">
          <w:rPr>
            <w:rFonts w:ascii="Times New Roman" w:eastAsia="宋体" w:hAnsi="Times New Roman" w:cs="Times New Roman" w:hint="eastAsia"/>
          </w:rPr>
          <w:t>和</w:t>
        </w:r>
      </w:ins>
      <w:ins w:id="2913" w:author="ZhuMeng" w:date="2023-10-12T18:47:00Z">
        <w:r w:rsidR="007D2692" w:rsidRPr="00592454">
          <w:rPr>
            <w:rFonts w:ascii="Times New Roman" w:eastAsia="宋体" w:hAnsi="Times New Roman" w:cs="Times New Roman"/>
          </w:rPr>
          <w:t>文化浸染的社会土壤。</w:t>
        </w:r>
      </w:ins>
    </w:p>
    <w:p w14:paraId="6E545A5E" w14:textId="461A5F7F" w:rsidR="0067268E" w:rsidRPr="007F0F0F" w:rsidDel="001808B5" w:rsidRDefault="00E44CC7" w:rsidP="00FD1F70">
      <w:pPr>
        <w:pStyle w:val="a0"/>
        <w:spacing w:line="360" w:lineRule="auto"/>
        <w:ind w:left="240" w:right="240" w:firstLineChars="200" w:firstLine="480"/>
        <w:jc w:val="both"/>
        <w:rPr>
          <w:del w:id="2914" w:author="ZhuMeng" w:date="2023-10-12T18:41:00Z"/>
          <w:rFonts w:ascii="Times New Roman" w:eastAsia="宋体" w:hAnsi="Times New Roman" w:cs="Times New Roman"/>
        </w:rPr>
        <w:pPrChange w:id="2915" w:author="ZhuMeng" w:date="2023-10-13T09:17:00Z">
          <w:pPr>
            <w:pStyle w:val="a0"/>
            <w:ind w:firstLine="0"/>
            <w:jc w:val="both"/>
          </w:pPr>
        </w:pPrChange>
      </w:pPr>
      <w:ins w:id="2916" w:author="ZhuMeng" w:date="2023-10-12T18:54:00Z">
        <w:r w:rsidRPr="001808B5">
          <w:rPr>
            <w:rFonts w:ascii="Times New Roman" w:eastAsia="宋体" w:hAnsi="Times New Roman" w:cs="Times New Roman"/>
          </w:rPr>
          <w:t>语言助力乡村振兴是</w:t>
        </w:r>
      </w:ins>
      <w:ins w:id="2917" w:author="ZhuMeng" w:date="2023-10-12T18:55:00Z">
        <w:r w:rsidR="0060515D">
          <w:rPr>
            <w:rFonts w:ascii="Times New Roman" w:eastAsia="宋体" w:hAnsi="Times New Roman" w:cs="Times New Roman" w:hint="eastAsia"/>
          </w:rPr>
          <w:t>系统性和长期性的</w:t>
        </w:r>
      </w:ins>
      <w:ins w:id="2918" w:author="ZhuMeng" w:date="2023-10-12T18:54:00Z">
        <w:r w:rsidRPr="001808B5">
          <w:rPr>
            <w:rFonts w:ascii="Times New Roman" w:eastAsia="宋体" w:hAnsi="Times New Roman" w:cs="Times New Roman" w:hint="eastAsia"/>
          </w:rPr>
          <w:t>，</w:t>
        </w:r>
      </w:ins>
      <w:ins w:id="2919" w:author="ZhuMeng" w:date="2023-10-12T18:55:00Z">
        <w:r w:rsidR="001A1593" w:rsidRPr="001808B5">
          <w:rPr>
            <w:rFonts w:ascii="Times New Roman" w:eastAsia="宋体" w:hAnsi="Times New Roman" w:cs="Times New Roman"/>
          </w:rPr>
          <w:t>是直接和间接作用相结合的</w:t>
        </w:r>
        <w:r w:rsidR="00215EB8">
          <w:rPr>
            <w:rFonts w:ascii="Times New Roman" w:eastAsia="宋体" w:hAnsi="Times New Roman" w:cs="Times New Roman" w:hint="eastAsia"/>
          </w:rPr>
          <w:t>，</w:t>
        </w:r>
      </w:ins>
      <w:ins w:id="2920" w:author="ZhuMeng" w:date="2023-10-12T18:54:00Z">
        <w:r w:rsidRPr="001808B5">
          <w:rPr>
            <w:rFonts w:ascii="Times New Roman" w:eastAsia="宋体" w:hAnsi="Times New Roman" w:cs="Times New Roman"/>
          </w:rPr>
          <w:t>必须规划先行、有序推进。</w:t>
        </w:r>
      </w:ins>
      <w:ins w:id="2921" w:author="ZhuMeng" w:date="2023-10-12T18:56:00Z">
        <w:r w:rsidR="00FD3ACC" w:rsidRPr="001808B5">
          <w:rPr>
            <w:rFonts w:ascii="Times New Roman" w:eastAsia="宋体" w:hAnsi="Times New Roman" w:cs="Times New Roman"/>
          </w:rPr>
          <w:t>乡村振兴战略的丰富内涵对</w:t>
        </w:r>
        <w:r w:rsidR="00FD3ACC">
          <w:rPr>
            <w:rFonts w:ascii="Times New Roman" w:eastAsia="宋体" w:hAnsi="Times New Roman" w:cs="Times New Roman" w:hint="eastAsia"/>
          </w:rPr>
          <w:t>国家</w:t>
        </w:r>
        <w:r w:rsidR="00FD3ACC" w:rsidRPr="001808B5">
          <w:rPr>
            <w:rFonts w:ascii="Times New Roman" w:eastAsia="宋体" w:hAnsi="Times New Roman" w:cs="Times New Roman"/>
          </w:rPr>
          <w:t>语言</w:t>
        </w:r>
        <w:r w:rsidR="00FD3ACC">
          <w:rPr>
            <w:rFonts w:ascii="Times New Roman" w:eastAsia="宋体" w:hAnsi="Times New Roman" w:cs="Times New Roman" w:hint="eastAsia"/>
          </w:rPr>
          <w:t>规划和语言本身功效的发挥</w:t>
        </w:r>
        <w:r w:rsidR="00FD3ACC" w:rsidRPr="001808B5">
          <w:rPr>
            <w:rFonts w:ascii="Times New Roman" w:eastAsia="宋体" w:hAnsi="Times New Roman" w:cs="Times New Roman"/>
          </w:rPr>
          <w:t>都</w:t>
        </w:r>
      </w:ins>
      <w:ins w:id="2922" w:author="ZhuMeng" w:date="2023-10-12T18:59:00Z">
        <w:r w:rsidR="00896C6F" w:rsidRPr="00592454">
          <w:rPr>
            <w:rFonts w:ascii="Times New Roman" w:eastAsia="宋体" w:hAnsi="Times New Roman" w:cs="Times New Roman"/>
          </w:rPr>
          <w:t>增添了更多的使命</w:t>
        </w:r>
        <w:r w:rsidR="00617921">
          <w:rPr>
            <w:rFonts w:ascii="Times New Roman" w:eastAsia="宋体" w:hAnsi="Times New Roman" w:cs="Times New Roman" w:hint="eastAsia"/>
          </w:rPr>
          <w:t>、</w:t>
        </w:r>
      </w:ins>
      <w:ins w:id="2923" w:author="ZhuMeng" w:date="2023-10-12T18:56:00Z">
        <w:r w:rsidR="00FD3ACC" w:rsidRPr="001808B5">
          <w:rPr>
            <w:rFonts w:ascii="Times New Roman" w:eastAsia="宋体" w:hAnsi="Times New Roman" w:cs="Times New Roman"/>
          </w:rPr>
          <w:t>提出了更高的要求</w:t>
        </w:r>
      </w:ins>
      <w:ins w:id="2924" w:author="ZhuMeng" w:date="2023-10-12T18:59:00Z">
        <w:r w:rsidR="00E46C1A">
          <w:rPr>
            <w:rFonts w:ascii="Times New Roman" w:eastAsia="宋体" w:hAnsi="Times New Roman" w:cs="Times New Roman" w:hint="eastAsia"/>
          </w:rPr>
          <w:t>。</w:t>
        </w:r>
      </w:ins>
      <w:ins w:id="2925" w:author="ZhuMeng" w:date="2023-10-12T18:56:00Z">
        <w:r w:rsidR="009800CF" w:rsidRPr="00592454">
          <w:rPr>
            <w:rFonts w:ascii="Times New Roman" w:eastAsia="宋体" w:hAnsi="Times New Roman" w:cs="Times New Roman"/>
          </w:rPr>
          <w:t>除了</w:t>
        </w:r>
        <w:r w:rsidR="009800CF" w:rsidRPr="00592454">
          <w:rPr>
            <w:rFonts w:ascii="Times New Roman" w:eastAsia="宋体" w:hAnsi="Times New Roman" w:cs="Times New Roman"/>
          </w:rPr>
          <w:t>“</w:t>
        </w:r>
        <w:r w:rsidR="009800CF" w:rsidRPr="00592454">
          <w:rPr>
            <w:rFonts w:ascii="Times New Roman" w:eastAsia="宋体" w:hAnsi="Times New Roman" w:cs="Times New Roman"/>
          </w:rPr>
          <w:t>推普脱贫</w:t>
        </w:r>
        <w:r w:rsidR="009800CF" w:rsidRPr="00592454">
          <w:rPr>
            <w:rFonts w:ascii="Times New Roman" w:eastAsia="宋体" w:hAnsi="Times New Roman" w:cs="Times New Roman"/>
          </w:rPr>
          <w:t>”</w:t>
        </w:r>
        <w:r w:rsidR="009800CF" w:rsidRPr="00592454">
          <w:rPr>
            <w:rFonts w:ascii="Times New Roman" w:eastAsia="宋体" w:hAnsi="Times New Roman" w:cs="Times New Roman"/>
          </w:rPr>
          <w:t>彰显其工具性的语言扶贫功能外，</w:t>
        </w:r>
      </w:ins>
      <w:ins w:id="2926" w:author="ZhuMeng" w:date="2023-10-12T19:00:00Z">
        <w:r w:rsidR="006D0810">
          <w:rPr>
            <w:rFonts w:ascii="Times New Roman" w:eastAsia="宋体" w:hAnsi="Times New Roman" w:cs="Times New Roman" w:hint="eastAsia"/>
          </w:rPr>
          <w:t>国家</w:t>
        </w:r>
      </w:ins>
      <w:ins w:id="2927" w:author="ZhuMeng" w:date="2023-10-12T18:56:00Z">
        <w:r w:rsidR="009800CF" w:rsidRPr="00592454">
          <w:rPr>
            <w:rFonts w:ascii="Times New Roman" w:eastAsia="宋体" w:hAnsi="Times New Roman" w:cs="Times New Roman"/>
          </w:rPr>
          <w:t>仍需不断丰富语言治理的内涵，不断克服语言因素对乡村地区全面发展所产生的阻碍，</w:t>
        </w:r>
      </w:ins>
      <w:ins w:id="2928" w:author="ZhuMeng" w:date="2023-10-12T18:57:00Z">
        <w:r w:rsidR="00006D7F">
          <w:rPr>
            <w:rFonts w:ascii="Times New Roman" w:eastAsia="宋体" w:hAnsi="Times New Roman" w:cs="Times New Roman" w:hint="eastAsia"/>
          </w:rPr>
          <w:t>即需要</w:t>
        </w:r>
      </w:ins>
      <w:ins w:id="2929" w:author="ZhuMeng" w:date="2023-10-12T18:56:00Z">
        <w:r w:rsidR="009800CF" w:rsidRPr="00592454">
          <w:rPr>
            <w:rFonts w:ascii="Times New Roman" w:eastAsia="宋体" w:hAnsi="Times New Roman" w:cs="Times New Roman"/>
          </w:rPr>
          <w:t>提高</w:t>
        </w:r>
      </w:ins>
      <w:ins w:id="2930" w:author="ZhuMeng" w:date="2023-10-12T18:57:00Z">
        <w:r w:rsidR="001F73A9">
          <w:rPr>
            <w:rFonts w:ascii="Times New Roman" w:eastAsia="宋体" w:hAnsi="Times New Roman" w:cs="Times New Roman" w:hint="eastAsia"/>
          </w:rPr>
          <w:t>农民个体</w:t>
        </w:r>
      </w:ins>
      <w:ins w:id="2931" w:author="ZhuMeng" w:date="2023-10-12T18:56:00Z">
        <w:r w:rsidR="009800CF" w:rsidRPr="00592454">
          <w:rPr>
            <w:rFonts w:ascii="Times New Roman" w:eastAsia="宋体" w:hAnsi="Times New Roman" w:cs="Times New Roman"/>
          </w:rPr>
          <w:t>内生性的发展能力，</w:t>
        </w:r>
      </w:ins>
      <w:ins w:id="2932" w:author="ZhuMeng" w:date="2023-10-12T18:57:00Z">
        <w:r w:rsidR="00624F2D">
          <w:rPr>
            <w:rFonts w:ascii="Times New Roman" w:eastAsia="宋体" w:hAnsi="Times New Roman" w:cs="Times New Roman" w:hint="eastAsia"/>
          </w:rPr>
          <w:t>也需要</w:t>
        </w:r>
      </w:ins>
      <w:ins w:id="2933" w:author="ZhuMeng" w:date="2023-10-12T18:56:00Z">
        <w:r w:rsidR="009800CF" w:rsidRPr="00592454">
          <w:rPr>
            <w:rFonts w:ascii="Times New Roman" w:eastAsia="宋体" w:hAnsi="Times New Roman" w:cs="Times New Roman"/>
          </w:rPr>
          <w:t>推动</w:t>
        </w:r>
      </w:ins>
      <w:ins w:id="2934" w:author="ZhuMeng" w:date="2023-10-12T18:57:00Z">
        <w:r w:rsidR="00624F2D">
          <w:rPr>
            <w:rFonts w:ascii="Times New Roman" w:eastAsia="宋体" w:hAnsi="Times New Roman" w:cs="Times New Roman" w:hint="eastAsia"/>
          </w:rPr>
          <w:t>乡村地区</w:t>
        </w:r>
      </w:ins>
      <w:ins w:id="2935" w:author="ZhuMeng" w:date="2023-10-12T18:56:00Z">
        <w:r w:rsidR="009800CF" w:rsidRPr="00592454">
          <w:rPr>
            <w:rFonts w:ascii="Times New Roman" w:eastAsia="宋体" w:hAnsi="Times New Roman" w:cs="Times New Roman"/>
          </w:rPr>
          <w:t>语言文化的振兴，语言生态的保护</w:t>
        </w:r>
      </w:ins>
      <w:ins w:id="2936" w:author="ZhuMeng" w:date="2023-10-12T18:57:00Z">
        <w:r w:rsidR="00665E6F">
          <w:rPr>
            <w:rFonts w:ascii="Times New Roman" w:eastAsia="宋体" w:hAnsi="Times New Roman" w:cs="Times New Roman" w:hint="eastAsia"/>
          </w:rPr>
          <w:t>和</w:t>
        </w:r>
      </w:ins>
      <w:ins w:id="2937" w:author="ZhuMeng" w:date="2023-10-12T18:56:00Z">
        <w:r w:rsidR="009800CF" w:rsidRPr="00592454">
          <w:rPr>
            <w:rFonts w:ascii="Times New Roman" w:eastAsia="宋体" w:hAnsi="Times New Roman" w:cs="Times New Roman"/>
          </w:rPr>
          <w:t>语言资源的开发，做好共同富裕的</w:t>
        </w:r>
        <w:r w:rsidR="009800CF" w:rsidRPr="00592454">
          <w:rPr>
            <w:rFonts w:ascii="Times New Roman" w:eastAsia="宋体" w:hAnsi="Times New Roman" w:cs="Times New Roman"/>
          </w:rPr>
          <w:t>“</w:t>
        </w:r>
        <w:r w:rsidR="009800CF" w:rsidRPr="00592454">
          <w:rPr>
            <w:rFonts w:ascii="Times New Roman" w:eastAsia="宋体" w:hAnsi="Times New Roman" w:cs="Times New Roman"/>
          </w:rPr>
          <w:t>语言文章</w:t>
        </w:r>
        <w:r w:rsidR="009800CF" w:rsidRPr="00592454">
          <w:rPr>
            <w:rFonts w:ascii="Times New Roman" w:eastAsia="宋体" w:hAnsi="Times New Roman" w:cs="Times New Roman"/>
          </w:rPr>
          <w:t>”</w:t>
        </w:r>
        <w:r w:rsidR="009800CF" w:rsidRPr="00592454">
          <w:rPr>
            <w:rFonts w:ascii="Times New Roman" w:eastAsia="宋体" w:hAnsi="Times New Roman" w:cs="Times New Roman"/>
          </w:rPr>
          <w:t>，真正实现乡村的人才振兴、</w:t>
        </w:r>
      </w:ins>
      <w:ins w:id="2938" w:author="ZhuMeng" w:date="2023-10-12T18:57:00Z">
        <w:r w:rsidR="00665E6F">
          <w:rPr>
            <w:rFonts w:ascii="Times New Roman" w:eastAsia="宋体" w:hAnsi="Times New Roman" w:cs="Times New Roman" w:hint="eastAsia"/>
          </w:rPr>
          <w:t>组织</w:t>
        </w:r>
      </w:ins>
      <w:ins w:id="2939" w:author="ZhuMeng" w:date="2023-10-12T18:58:00Z">
        <w:r w:rsidR="00665E6F">
          <w:rPr>
            <w:rFonts w:ascii="Times New Roman" w:eastAsia="宋体" w:hAnsi="Times New Roman" w:cs="Times New Roman" w:hint="eastAsia"/>
          </w:rPr>
          <w:t>整振兴、</w:t>
        </w:r>
      </w:ins>
      <w:ins w:id="2940" w:author="ZhuMeng" w:date="2023-10-12T18:56:00Z">
        <w:r w:rsidR="009800CF" w:rsidRPr="00592454">
          <w:rPr>
            <w:rFonts w:ascii="Times New Roman" w:eastAsia="宋体" w:hAnsi="Times New Roman" w:cs="Times New Roman"/>
          </w:rPr>
          <w:t>文化振兴和产业振兴。</w:t>
        </w:r>
      </w:ins>
      <w:del w:id="2941" w:author="ZhuMeng" w:date="2023-10-12T18:41:00Z">
        <w:r w:rsidR="0067268E" w:rsidRPr="006A3F35" w:rsidDel="001808B5">
          <w:rPr>
            <w:rFonts w:ascii="Times New Roman" w:eastAsia="宋体" w:hAnsi="Times New Roman" w:cs="Times New Roman"/>
            <w:rPrChange w:id="2942" w:author="ZhuMeng" w:date="2023-10-12T15:47:00Z">
              <w:rPr/>
            </w:rPrChange>
          </w:rPr>
          <w:delText>2018</w:delText>
        </w:r>
        <w:r w:rsidR="0067268E" w:rsidRPr="006A3F35" w:rsidDel="001808B5">
          <w:rPr>
            <w:rFonts w:ascii="Times New Roman" w:eastAsia="宋体" w:hAnsi="Times New Roman" w:cs="Times New Roman"/>
            <w:rPrChange w:id="2943" w:author="ZhuMeng" w:date="2023-10-12T15:47:00Z">
              <w:rPr/>
            </w:rPrChange>
          </w:rPr>
          <w:delText>年</w:delText>
        </w:r>
        <w:r w:rsidR="0067268E" w:rsidRPr="006A3F35" w:rsidDel="001808B5">
          <w:rPr>
            <w:rFonts w:ascii="Times New Roman" w:eastAsia="宋体" w:hAnsi="Times New Roman" w:cs="Times New Roman"/>
            <w:rPrChange w:id="2944" w:author="ZhuMeng" w:date="2023-10-12T15:47:00Z">
              <w:rPr/>
            </w:rPrChange>
          </w:rPr>
          <w:delText>9</w:delText>
        </w:r>
        <w:r w:rsidR="0067268E" w:rsidRPr="006A3F35" w:rsidDel="001808B5">
          <w:rPr>
            <w:rFonts w:ascii="Times New Roman" w:eastAsia="宋体" w:hAnsi="Times New Roman" w:cs="Times New Roman"/>
            <w:rPrChange w:id="2945" w:author="ZhuMeng" w:date="2023-10-12T15:47:00Z">
              <w:rPr/>
            </w:rPrChange>
          </w:rPr>
          <w:delText>月</w:delText>
        </w:r>
        <w:r w:rsidR="0067268E" w:rsidRPr="006A3F35" w:rsidDel="001808B5">
          <w:rPr>
            <w:rFonts w:ascii="Times New Roman" w:eastAsia="宋体" w:hAnsi="Times New Roman" w:cs="Times New Roman"/>
            <w:rPrChange w:id="2946" w:author="ZhuMeng" w:date="2023-10-12T15:47:00Z">
              <w:rPr/>
            </w:rPrChange>
          </w:rPr>
          <w:delText>,</w:delText>
        </w:r>
        <w:r w:rsidR="0067268E" w:rsidRPr="006A3F35" w:rsidDel="001808B5">
          <w:rPr>
            <w:rFonts w:ascii="Times New Roman" w:eastAsia="宋体" w:hAnsi="Times New Roman" w:cs="Times New Roman"/>
            <w:rPrChange w:id="2947" w:author="ZhuMeng" w:date="2023-10-12T15:47:00Z">
              <w:rPr/>
            </w:rPrChange>
          </w:rPr>
          <w:delText>中共中央、国务院印发了《乡村振兴战略规划（</w:delText>
        </w:r>
        <w:r w:rsidR="0067268E" w:rsidRPr="006A3F35" w:rsidDel="001808B5">
          <w:rPr>
            <w:rFonts w:ascii="Times New Roman" w:eastAsia="宋体" w:hAnsi="Times New Roman" w:cs="Times New Roman"/>
            <w:rPrChange w:id="2948" w:author="ZhuMeng" w:date="2023-10-12T15:47:00Z">
              <w:rPr/>
            </w:rPrChange>
          </w:rPr>
          <w:delText>2018—2022</w:delText>
        </w:r>
        <w:r w:rsidR="0067268E" w:rsidRPr="006A3F35" w:rsidDel="001808B5">
          <w:rPr>
            <w:rFonts w:ascii="Times New Roman" w:eastAsia="宋体" w:hAnsi="Times New Roman" w:cs="Times New Roman"/>
            <w:rPrChange w:id="2949" w:author="ZhuMeng" w:date="2023-10-12T15:47:00Z">
              <w:rPr/>
            </w:rPrChange>
          </w:rPr>
          <w:delText>年）》，强调防止因语言能力的缺乏和语言上的弱势致贫返贫，减少语言藩篱对贫困地区发展的束缚，注重语言规划在乡村振兴中的作用。</w:delText>
        </w:r>
        <w:r w:rsidR="0067268E" w:rsidRPr="006A3F35" w:rsidDel="001808B5">
          <w:rPr>
            <w:rFonts w:ascii="Times New Roman" w:eastAsia="宋体" w:hAnsi="Times New Roman" w:cs="Times New Roman"/>
            <w:rPrChange w:id="2950" w:author="ZhuMeng" w:date="2023-10-12T15:47:00Z">
              <w:rPr/>
            </w:rPrChange>
          </w:rPr>
          <w:delText xml:space="preserve"> </w:delText>
        </w:r>
        <w:r w:rsidR="0067268E" w:rsidRPr="006A3F35" w:rsidDel="001808B5">
          <w:rPr>
            <w:rFonts w:ascii="Times New Roman" w:eastAsia="宋体" w:hAnsi="Times New Roman" w:cs="Times New Roman"/>
            <w:rPrChange w:id="2951" w:author="ZhuMeng" w:date="2023-10-12T15:47:00Z">
              <w:rPr/>
            </w:rPrChange>
          </w:rPr>
          <w:delText>当前，我国语言治理对乡村振兴的作用主要基于以下两点：</w:delText>
        </w:r>
      </w:del>
    </w:p>
    <w:p w14:paraId="3ECCAD44" w14:textId="77777777" w:rsidR="001808B5" w:rsidRPr="006A3F35" w:rsidRDefault="001808B5" w:rsidP="00FD1F70">
      <w:pPr>
        <w:pStyle w:val="a0"/>
        <w:spacing w:line="360" w:lineRule="auto"/>
        <w:ind w:firstLineChars="200" w:firstLine="480"/>
        <w:jc w:val="both"/>
        <w:rPr>
          <w:ins w:id="2952" w:author="ZhuMeng" w:date="2023-10-12T18:42:00Z"/>
          <w:rFonts w:ascii="Times New Roman" w:eastAsia="宋体" w:hAnsi="Times New Roman" w:cs="Times New Roman"/>
          <w:rPrChange w:id="2953" w:author="ZhuMeng" w:date="2023-10-12T15:47:00Z">
            <w:rPr>
              <w:ins w:id="2954" w:author="ZhuMeng" w:date="2023-10-12T18:42:00Z"/>
            </w:rPr>
          </w:rPrChange>
        </w:rPr>
        <w:pPrChange w:id="2955" w:author="ZhuMeng" w:date="2023-10-13T09:17:00Z">
          <w:pPr>
            <w:pStyle w:val="FirstParagraph"/>
          </w:pPr>
        </w:pPrChange>
      </w:pPr>
    </w:p>
    <w:p w14:paraId="351BC1D6" w14:textId="4256E572" w:rsidR="0067268E" w:rsidRPr="006A3F35" w:rsidDel="001808B5" w:rsidRDefault="0067268E" w:rsidP="00FD1F70">
      <w:pPr>
        <w:pStyle w:val="a0"/>
        <w:spacing w:line="360" w:lineRule="auto"/>
        <w:ind w:left="240" w:right="240" w:firstLine="0"/>
        <w:jc w:val="both"/>
        <w:rPr>
          <w:del w:id="2956" w:author="ZhuMeng" w:date="2023-10-12T18:42:00Z"/>
          <w:rFonts w:ascii="Times New Roman" w:eastAsia="宋体" w:hAnsi="Times New Roman" w:cs="Times New Roman"/>
          <w:rPrChange w:id="2957" w:author="ZhuMeng" w:date="2023-10-12T15:47:00Z">
            <w:rPr>
              <w:del w:id="2958" w:author="ZhuMeng" w:date="2023-10-12T18:42:00Z"/>
            </w:rPr>
          </w:rPrChange>
        </w:rPr>
        <w:pPrChange w:id="2959" w:author="ZhuMeng" w:date="2023-10-13T09:17:00Z">
          <w:pPr>
            <w:pStyle w:val="a0"/>
          </w:pPr>
        </w:pPrChange>
      </w:pPr>
      <w:del w:id="2960" w:author="ZhuMeng" w:date="2023-10-12T18:42:00Z">
        <w:r w:rsidRPr="006A3F35" w:rsidDel="001808B5">
          <w:rPr>
            <w:rFonts w:ascii="Times New Roman" w:eastAsia="宋体" w:hAnsi="Times New Roman" w:cs="Times New Roman"/>
            <w:rPrChange w:id="2961" w:author="ZhuMeng" w:date="2023-10-12T15:47:00Z">
              <w:rPr/>
            </w:rPrChange>
          </w:rPr>
          <w:delText>第一，推广普通话对乡村振兴具有促进作用。</w:delText>
        </w:r>
        <w:r w:rsidRPr="006A3F35" w:rsidDel="001808B5">
          <w:rPr>
            <w:rFonts w:ascii="Times New Roman" w:eastAsia="宋体" w:hAnsi="Times New Roman" w:cs="Times New Roman"/>
            <w:rPrChange w:id="2962" w:author="ZhuMeng" w:date="2023-10-12T15:47:00Z">
              <w:rPr/>
            </w:rPrChange>
          </w:rPr>
          <w:delText xml:space="preserve"> </w:delText>
        </w:r>
        <w:r w:rsidRPr="006A3F35" w:rsidDel="001808B5">
          <w:rPr>
            <w:rFonts w:ascii="Times New Roman" w:eastAsia="宋体" w:hAnsi="Times New Roman" w:cs="Times New Roman"/>
            <w:rPrChange w:id="2963" w:author="ZhuMeng" w:date="2023-10-12T15:47:00Z">
              <w:rPr/>
            </w:rPrChange>
          </w:rPr>
          <w:delText>通过提高少数民族贫困人口普通话使用能力，搭建沟通桥梁，打破贫困地区和外界信息交流的语言屏障，从而推动贫困地区经济发展</w:delText>
        </w:r>
        <w:r w:rsidRPr="006A3F35" w:rsidDel="001808B5">
          <w:rPr>
            <w:rFonts w:ascii="Times New Roman" w:eastAsia="宋体" w:hAnsi="Times New Roman" w:cs="Times New Roman"/>
            <w:rPrChange w:id="2964" w:author="ZhuMeng" w:date="2023-10-12T15:47:00Z">
              <w:rPr/>
            </w:rPrChange>
          </w:rPr>
          <w:delText>(</w:delText>
        </w:r>
        <w:r w:rsidRPr="006A3F35" w:rsidDel="001808B5">
          <w:rPr>
            <w:rFonts w:ascii="Times New Roman" w:eastAsia="宋体" w:hAnsi="Times New Roman" w:cs="Times New Roman"/>
            <w:rPrChange w:id="2965" w:author="ZhuMeng" w:date="2023-10-12T15:47:00Z">
              <w:rPr/>
            </w:rPrChange>
          </w:rPr>
          <w:fldChar w:fldCharType="begin"/>
        </w:r>
        <w:r w:rsidRPr="006A3F35" w:rsidDel="001808B5">
          <w:rPr>
            <w:rFonts w:ascii="Times New Roman" w:eastAsia="宋体" w:hAnsi="Times New Roman" w:cs="Times New Roman"/>
            <w:rPrChange w:id="2966" w:author="ZhuMeng" w:date="2023-10-12T15:47:00Z">
              <w:rPr/>
            </w:rPrChange>
          </w:rPr>
          <w:delInstrText xml:space="preserve"> HYPERLINK \l "ref-LiYuMing2018" \h </w:delInstrText>
        </w:r>
        <w:r w:rsidRPr="00595FE8" w:rsidDel="001808B5">
          <w:rPr>
            <w:rFonts w:ascii="Times New Roman" w:eastAsia="宋体" w:hAnsi="Times New Roman" w:cs="Times New Roman"/>
          </w:rPr>
        </w:r>
        <w:r w:rsidRPr="006A3F35" w:rsidDel="001808B5">
          <w:rPr>
            <w:rFonts w:ascii="Times New Roman" w:eastAsia="宋体" w:hAnsi="Times New Roman" w:cs="Times New Roman"/>
            <w:rPrChange w:id="2967" w:author="ZhuMeng" w:date="2023-10-12T15:47:00Z">
              <w:rPr>
                <w:rStyle w:val="af0"/>
              </w:rPr>
            </w:rPrChange>
          </w:rPr>
          <w:fldChar w:fldCharType="separate"/>
        </w:r>
        <w:r w:rsidRPr="006A3F35" w:rsidDel="001808B5">
          <w:rPr>
            <w:rStyle w:val="af0"/>
            <w:rFonts w:ascii="Times New Roman" w:eastAsia="宋体" w:hAnsi="Times New Roman" w:cs="Times New Roman"/>
            <w:rPrChange w:id="2968" w:author="ZhuMeng" w:date="2023-10-12T15:47:00Z">
              <w:rPr>
                <w:rStyle w:val="af0"/>
              </w:rPr>
            </w:rPrChange>
          </w:rPr>
          <w:delText>李宇明</w:delText>
        </w:r>
        <w:r w:rsidRPr="006A3F35" w:rsidDel="001808B5">
          <w:rPr>
            <w:rStyle w:val="af0"/>
            <w:rFonts w:ascii="Times New Roman" w:eastAsia="宋体" w:hAnsi="Times New Roman" w:cs="Times New Roman"/>
            <w:rPrChange w:id="2969" w:author="ZhuMeng" w:date="2023-10-12T15:47:00Z">
              <w:rPr>
                <w:rStyle w:val="af0"/>
              </w:rPr>
            </w:rPrChange>
          </w:rPr>
          <w:delText>, 2018</w:delText>
        </w:r>
        <w:r w:rsidRPr="006A3F35" w:rsidDel="001808B5">
          <w:rPr>
            <w:rStyle w:val="af0"/>
            <w:rFonts w:ascii="Times New Roman" w:eastAsia="宋体" w:hAnsi="Times New Roman" w:cs="Times New Roman"/>
            <w:rPrChange w:id="2970" w:author="ZhuMeng" w:date="2023-10-12T15:47:00Z">
              <w:rPr>
                <w:rStyle w:val="af0"/>
              </w:rPr>
            </w:rPrChange>
          </w:rPr>
          <w:fldChar w:fldCharType="end"/>
        </w:r>
        <w:r w:rsidRPr="006A3F35" w:rsidDel="001808B5">
          <w:rPr>
            <w:rFonts w:ascii="Times New Roman" w:eastAsia="宋体" w:hAnsi="Times New Roman" w:cs="Times New Roman"/>
            <w:rPrChange w:id="2971" w:author="ZhuMeng" w:date="2023-10-12T15:47:00Z">
              <w:rPr/>
            </w:rPrChange>
          </w:rPr>
          <w:delText>)</w:delText>
        </w:r>
        <w:r w:rsidRPr="006A3F35" w:rsidDel="001808B5">
          <w:rPr>
            <w:rFonts w:ascii="Times New Roman" w:eastAsia="宋体" w:hAnsi="Times New Roman" w:cs="Times New Roman"/>
            <w:rPrChange w:id="2972" w:author="ZhuMeng" w:date="2023-10-12T15:47:00Z">
              <w:rPr/>
            </w:rPrChange>
          </w:rPr>
          <w:delText>。</w:delText>
        </w:r>
        <w:r w:rsidRPr="006A3F35" w:rsidDel="001808B5">
          <w:rPr>
            <w:rFonts w:ascii="Times New Roman" w:eastAsia="宋体" w:hAnsi="Times New Roman" w:cs="Times New Roman"/>
            <w:rPrChange w:id="2973" w:author="ZhuMeng" w:date="2023-10-12T15:47:00Z">
              <w:rPr/>
            </w:rPrChange>
          </w:rPr>
          <w:delText xml:space="preserve"> </w:delText>
        </w:r>
        <w:r w:rsidRPr="006A3F35" w:rsidDel="001808B5">
          <w:rPr>
            <w:rFonts w:ascii="Times New Roman" w:eastAsia="宋体" w:hAnsi="Times New Roman" w:cs="Times New Roman"/>
            <w:rPrChange w:id="2974" w:author="ZhuMeng" w:date="2023-10-12T15:47:00Z">
              <w:rPr/>
            </w:rPrChange>
          </w:rPr>
          <w:delText>如</w:delText>
        </w:r>
      </w:del>
      <w:del w:id="2975" w:author="ZhuMeng" w:date="2023-10-12T15:59:00Z">
        <w:r w:rsidRPr="006A3F35" w:rsidDel="00A3640A">
          <w:rPr>
            <w:rFonts w:ascii="Times New Roman" w:eastAsia="宋体" w:hAnsi="Times New Roman" w:cs="Times New Roman"/>
            <w:rPrChange w:id="2976" w:author="ZhuMeng" w:date="2023-10-12T15:47:00Z">
              <w:rPr/>
            </w:rPrChange>
          </w:rPr>
          <w:delText>，如，</w:delText>
        </w:r>
      </w:del>
      <w:del w:id="2977" w:author="ZhuMeng" w:date="2023-10-12T18:42:00Z">
        <w:r w:rsidRPr="006A3F35" w:rsidDel="001808B5">
          <w:rPr>
            <w:rFonts w:ascii="Times New Roman" w:eastAsia="宋体" w:hAnsi="Times New Roman" w:cs="Times New Roman"/>
            <w:rPrChange w:id="2978" w:author="ZhuMeng" w:date="2023-10-12T15:47:00Z">
              <w:rPr/>
            </w:rPrChange>
          </w:rPr>
          <w:delText>通过建立以</w:delText>
        </w:r>
        <w:r w:rsidRPr="006A3F35" w:rsidDel="001808B5">
          <w:rPr>
            <w:rFonts w:ascii="Times New Roman" w:eastAsia="宋体" w:hAnsi="Times New Roman" w:cs="Times New Roman"/>
            <w:rPrChange w:id="2979" w:author="ZhuMeng" w:date="2023-10-12T15:47:00Z">
              <w:rPr/>
            </w:rPrChange>
          </w:rPr>
          <w:delText>“</w:delText>
        </w:r>
        <w:r w:rsidRPr="006A3F35" w:rsidDel="001808B5">
          <w:rPr>
            <w:rFonts w:ascii="Times New Roman" w:eastAsia="宋体" w:hAnsi="Times New Roman" w:cs="Times New Roman"/>
            <w:rPrChange w:id="2980" w:author="ZhuMeng" w:date="2023-10-12T15:47:00Z">
              <w:rPr/>
            </w:rPrChange>
          </w:rPr>
          <w:delText>普通话专项培训为重点，以其他各类语言文字培训为补充</w:delText>
        </w:r>
        <w:r w:rsidRPr="006A3F35" w:rsidDel="001808B5">
          <w:rPr>
            <w:rFonts w:ascii="Times New Roman" w:eastAsia="宋体" w:hAnsi="Times New Roman" w:cs="Times New Roman"/>
            <w:rPrChange w:id="2981" w:author="ZhuMeng" w:date="2023-10-12T15:47:00Z">
              <w:rPr/>
            </w:rPrChange>
          </w:rPr>
          <w:delText>”</w:delText>
        </w:r>
        <w:r w:rsidRPr="006A3F35" w:rsidDel="001808B5">
          <w:rPr>
            <w:rFonts w:ascii="Times New Roman" w:eastAsia="宋体" w:hAnsi="Times New Roman" w:cs="Times New Roman"/>
            <w:rPrChange w:id="2982" w:author="ZhuMeng" w:date="2023-10-12T15:47:00Z">
              <w:rPr/>
            </w:rPrChange>
          </w:rPr>
          <w:delText>的教育体系</w:delText>
        </w:r>
        <w:r w:rsidRPr="006A3F35" w:rsidDel="001808B5">
          <w:rPr>
            <w:rFonts w:ascii="Times New Roman" w:eastAsia="宋体" w:hAnsi="Times New Roman" w:cs="Times New Roman"/>
            <w:rPrChange w:id="2983" w:author="ZhuMeng" w:date="2023-10-12T15:47:00Z">
              <w:rPr/>
            </w:rPrChange>
          </w:rPr>
          <w:delText>(</w:delText>
        </w:r>
        <w:r w:rsidRPr="006A3F35" w:rsidDel="001808B5">
          <w:rPr>
            <w:rFonts w:ascii="Times New Roman" w:eastAsia="宋体" w:hAnsi="Times New Roman" w:cs="Times New Roman"/>
            <w:rPrChange w:id="2984" w:author="ZhuMeng" w:date="2023-10-12T15:47:00Z">
              <w:rPr/>
            </w:rPrChange>
          </w:rPr>
          <w:fldChar w:fldCharType="begin"/>
        </w:r>
        <w:r w:rsidRPr="006A3F35" w:rsidDel="001808B5">
          <w:rPr>
            <w:rFonts w:ascii="Times New Roman" w:eastAsia="宋体" w:hAnsi="Times New Roman" w:cs="Times New Roman"/>
            <w:rPrChange w:id="2985" w:author="ZhuMeng" w:date="2023-10-12T15:47:00Z">
              <w:rPr/>
            </w:rPrChange>
          </w:rPr>
          <w:delInstrText xml:space="preserve"> HYPERLINK \l "ref-TianXueJun2019" \h </w:delInstrText>
        </w:r>
        <w:r w:rsidRPr="00595FE8" w:rsidDel="001808B5">
          <w:rPr>
            <w:rFonts w:ascii="Times New Roman" w:eastAsia="宋体" w:hAnsi="Times New Roman" w:cs="Times New Roman"/>
          </w:rPr>
        </w:r>
        <w:r w:rsidRPr="006A3F35" w:rsidDel="001808B5">
          <w:rPr>
            <w:rFonts w:ascii="Times New Roman" w:eastAsia="宋体" w:hAnsi="Times New Roman" w:cs="Times New Roman"/>
            <w:rPrChange w:id="2986" w:author="ZhuMeng" w:date="2023-10-12T15:47:00Z">
              <w:rPr>
                <w:rStyle w:val="af0"/>
              </w:rPr>
            </w:rPrChange>
          </w:rPr>
          <w:fldChar w:fldCharType="separate"/>
        </w:r>
        <w:r w:rsidRPr="006A3F35" w:rsidDel="001808B5">
          <w:rPr>
            <w:rStyle w:val="af0"/>
            <w:rFonts w:ascii="Times New Roman" w:eastAsia="宋体" w:hAnsi="Times New Roman" w:cs="Times New Roman"/>
            <w:rPrChange w:id="2987" w:author="ZhuMeng" w:date="2023-10-12T15:47:00Z">
              <w:rPr>
                <w:rStyle w:val="af0"/>
              </w:rPr>
            </w:rPrChange>
          </w:rPr>
          <w:delText>田学军</w:delText>
        </w:r>
        <w:r w:rsidRPr="006A3F35" w:rsidDel="001808B5">
          <w:rPr>
            <w:rStyle w:val="af0"/>
            <w:rFonts w:ascii="Times New Roman" w:eastAsia="宋体" w:hAnsi="Times New Roman" w:cs="Times New Roman"/>
            <w:rPrChange w:id="2988" w:author="ZhuMeng" w:date="2023-10-12T15:47:00Z">
              <w:rPr>
                <w:rStyle w:val="af0"/>
              </w:rPr>
            </w:rPrChange>
          </w:rPr>
          <w:delText>, 2019</w:delText>
        </w:r>
        <w:r w:rsidRPr="006A3F35" w:rsidDel="001808B5">
          <w:rPr>
            <w:rStyle w:val="af0"/>
            <w:rFonts w:ascii="Times New Roman" w:eastAsia="宋体" w:hAnsi="Times New Roman" w:cs="Times New Roman"/>
            <w:rPrChange w:id="2989" w:author="ZhuMeng" w:date="2023-10-12T15:47:00Z">
              <w:rPr>
                <w:rStyle w:val="af0"/>
              </w:rPr>
            </w:rPrChange>
          </w:rPr>
          <w:fldChar w:fldCharType="end"/>
        </w:r>
        <w:r w:rsidRPr="006A3F35" w:rsidDel="001808B5">
          <w:rPr>
            <w:rFonts w:ascii="Times New Roman" w:eastAsia="宋体" w:hAnsi="Times New Roman" w:cs="Times New Roman"/>
            <w:rPrChange w:id="2990" w:author="ZhuMeng" w:date="2023-10-12T15:47:00Z">
              <w:rPr/>
            </w:rPrChange>
          </w:rPr>
          <w:delText>)</w:delText>
        </w:r>
        <w:r w:rsidRPr="006A3F35" w:rsidDel="001808B5">
          <w:rPr>
            <w:rFonts w:ascii="Times New Roman" w:eastAsia="宋体" w:hAnsi="Times New Roman" w:cs="Times New Roman"/>
            <w:rPrChange w:id="2991" w:author="ZhuMeng" w:date="2023-10-12T15:47:00Z">
              <w:rPr/>
            </w:rPrChange>
          </w:rPr>
          <w:delText>，提升乡村地区尤其是民族地区普通民众的基本交际能力和沟通能力，帮助当地居民树立自信心，从而有助于村民内在地改变自身的生活状态和生活面貌。</w:delText>
        </w:r>
      </w:del>
    </w:p>
    <w:p w14:paraId="04E7F88D" w14:textId="3B22E587" w:rsidR="0067268E" w:rsidRPr="006A3F35" w:rsidDel="001808B5" w:rsidRDefault="0067268E" w:rsidP="00FD1F70">
      <w:pPr>
        <w:pStyle w:val="a0"/>
        <w:spacing w:line="360" w:lineRule="auto"/>
        <w:ind w:left="240" w:right="240" w:firstLine="0"/>
        <w:jc w:val="both"/>
        <w:rPr>
          <w:del w:id="2992" w:author="ZhuMeng" w:date="2023-10-12T18:44:00Z"/>
          <w:rFonts w:ascii="Times New Roman" w:eastAsia="宋体" w:hAnsi="Times New Roman" w:cs="Times New Roman"/>
          <w:rPrChange w:id="2993" w:author="ZhuMeng" w:date="2023-10-12T15:47:00Z">
            <w:rPr>
              <w:del w:id="2994" w:author="ZhuMeng" w:date="2023-10-12T18:44:00Z"/>
            </w:rPr>
          </w:rPrChange>
        </w:rPr>
        <w:pPrChange w:id="2995" w:author="ZhuMeng" w:date="2023-10-13T09:17:00Z">
          <w:pPr>
            <w:pStyle w:val="a0"/>
          </w:pPr>
        </w:pPrChange>
      </w:pPr>
      <w:del w:id="2996" w:author="ZhuMeng" w:date="2023-10-12T18:44:00Z">
        <w:r w:rsidRPr="006A3F35" w:rsidDel="001808B5">
          <w:rPr>
            <w:rFonts w:ascii="Times New Roman" w:eastAsia="宋体" w:hAnsi="Times New Roman" w:cs="Times New Roman"/>
            <w:rPrChange w:id="2997" w:author="ZhuMeng" w:date="2023-10-12T15:47:00Z">
              <w:rPr/>
            </w:rPrChange>
          </w:rPr>
          <w:delText>第二，以振兴乡村文化为要旨，注重多样化语言文化的保护。</w:delText>
        </w:r>
        <w:r w:rsidRPr="006A3F35" w:rsidDel="001808B5">
          <w:rPr>
            <w:rFonts w:ascii="Times New Roman" w:eastAsia="宋体" w:hAnsi="Times New Roman" w:cs="Times New Roman"/>
            <w:rPrChange w:id="2998" w:author="ZhuMeng" w:date="2023-10-12T15:47:00Z">
              <w:rPr/>
            </w:rPrChange>
          </w:rPr>
          <w:delText xml:space="preserve"> </w:delText>
        </w:r>
        <w:r w:rsidRPr="006A3F35" w:rsidDel="001808B5">
          <w:rPr>
            <w:rFonts w:ascii="Times New Roman" w:eastAsia="宋体" w:hAnsi="Times New Roman" w:cs="Times New Roman"/>
            <w:rPrChange w:id="2999" w:author="ZhuMeng" w:date="2023-10-12T15:47:00Z">
              <w:rPr/>
            </w:rPrChange>
          </w:rPr>
          <w:delText>通过对少数民族地区当地语言的规划和管理，发掘少数民族语言的本体资源</w:delText>
        </w:r>
        <w:r w:rsidRPr="006A3F35" w:rsidDel="001808B5">
          <w:rPr>
            <w:rFonts w:ascii="Times New Roman" w:eastAsia="宋体" w:hAnsi="Times New Roman" w:cs="Times New Roman"/>
            <w:rPrChange w:id="3000" w:author="ZhuMeng" w:date="2023-10-12T15:47:00Z">
              <w:rPr/>
            </w:rPrChange>
          </w:rPr>
          <w:delText>(</w:delText>
        </w:r>
        <w:r w:rsidRPr="006A3F35" w:rsidDel="001808B5">
          <w:rPr>
            <w:rFonts w:ascii="Times New Roman" w:eastAsia="宋体" w:hAnsi="Times New Roman" w:cs="Times New Roman"/>
            <w:rPrChange w:id="3001" w:author="ZhuMeng" w:date="2023-10-12T15:47:00Z">
              <w:rPr/>
            </w:rPrChange>
          </w:rPr>
          <w:fldChar w:fldCharType="begin"/>
        </w:r>
        <w:r w:rsidRPr="006A3F35" w:rsidDel="001808B5">
          <w:rPr>
            <w:rFonts w:ascii="Times New Roman" w:eastAsia="宋体" w:hAnsi="Times New Roman" w:cs="Times New Roman"/>
            <w:rPrChange w:id="3002" w:author="ZhuMeng" w:date="2023-10-12T15:47:00Z">
              <w:rPr/>
            </w:rPrChange>
          </w:rPr>
          <w:delInstrText xml:space="preserve"> HYPERLINK \l "ref-LiuHuaXiaYuanQingHuan2017" \h </w:delInstrText>
        </w:r>
        <w:r w:rsidRPr="00595FE8" w:rsidDel="001808B5">
          <w:rPr>
            <w:rFonts w:ascii="Times New Roman" w:eastAsia="宋体" w:hAnsi="Times New Roman" w:cs="Times New Roman"/>
          </w:rPr>
        </w:r>
        <w:r w:rsidRPr="006A3F35" w:rsidDel="001808B5">
          <w:rPr>
            <w:rFonts w:ascii="Times New Roman" w:eastAsia="宋体" w:hAnsi="Times New Roman" w:cs="Times New Roman"/>
            <w:rPrChange w:id="3003" w:author="ZhuMeng" w:date="2023-10-12T15:47:00Z">
              <w:rPr>
                <w:rStyle w:val="af0"/>
              </w:rPr>
            </w:rPrChange>
          </w:rPr>
          <w:fldChar w:fldCharType="separate"/>
        </w:r>
        <w:r w:rsidRPr="006A3F35" w:rsidDel="001808B5">
          <w:rPr>
            <w:rStyle w:val="af0"/>
            <w:rFonts w:ascii="Times New Roman" w:eastAsia="宋体" w:hAnsi="Times New Roman" w:cs="Times New Roman"/>
            <w:rPrChange w:id="3004" w:author="ZhuMeng" w:date="2023-10-12T15:47:00Z">
              <w:rPr>
                <w:rStyle w:val="af0"/>
              </w:rPr>
            </w:rPrChange>
          </w:rPr>
          <w:delText>刘华夏</w:delText>
        </w:r>
        <w:r w:rsidRPr="006A3F35" w:rsidDel="001808B5">
          <w:rPr>
            <w:rStyle w:val="af0"/>
            <w:rFonts w:ascii="Times New Roman" w:eastAsia="宋体" w:hAnsi="Times New Roman" w:cs="Times New Roman"/>
            <w:rPrChange w:id="3005" w:author="ZhuMeng" w:date="2023-10-12T15:47:00Z">
              <w:rPr>
                <w:rStyle w:val="af0"/>
              </w:rPr>
            </w:rPrChange>
          </w:rPr>
          <w:delText xml:space="preserve"> &amp; </w:delText>
        </w:r>
        <w:r w:rsidRPr="006A3F35" w:rsidDel="001808B5">
          <w:rPr>
            <w:rStyle w:val="af0"/>
            <w:rFonts w:ascii="Times New Roman" w:eastAsia="宋体" w:hAnsi="Times New Roman" w:cs="Times New Roman"/>
            <w:rPrChange w:id="3006" w:author="ZhuMeng" w:date="2023-10-12T15:47:00Z">
              <w:rPr>
                <w:rStyle w:val="af0"/>
              </w:rPr>
            </w:rPrChange>
          </w:rPr>
          <w:delText>袁青欢</w:delText>
        </w:r>
        <w:r w:rsidRPr="006A3F35" w:rsidDel="001808B5">
          <w:rPr>
            <w:rStyle w:val="af0"/>
            <w:rFonts w:ascii="Times New Roman" w:eastAsia="宋体" w:hAnsi="Times New Roman" w:cs="Times New Roman"/>
            <w:rPrChange w:id="3007" w:author="ZhuMeng" w:date="2023-10-12T15:47:00Z">
              <w:rPr>
                <w:rStyle w:val="af0"/>
              </w:rPr>
            </w:rPrChange>
          </w:rPr>
          <w:delText>, 2017</w:delText>
        </w:r>
        <w:r w:rsidRPr="006A3F35" w:rsidDel="001808B5">
          <w:rPr>
            <w:rStyle w:val="af0"/>
            <w:rFonts w:ascii="Times New Roman" w:eastAsia="宋体" w:hAnsi="Times New Roman" w:cs="Times New Roman"/>
            <w:rPrChange w:id="3008" w:author="ZhuMeng" w:date="2023-10-12T15:47:00Z">
              <w:rPr>
                <w:rStyle w:val="af0"/>
              </w:rPr>
            </w:rPrChange>
          </w:rPr>
          <w:fldChar w:fldCharType="end"/>
        </w:r>
        <w:r w:rsidRPr="006A3F35" w:rsidDel="001808B5">
          <w:rPr>
            <w:rFonts w:ascii="Times New Roman" w:eastAsia="宋体" w:hAnsi="Times New Roman" w:cs="Times New Roman"/>
            <w:rPrChange w:id="3009" w:author="ZhuMeng" w:date="2023-10-12T15:47:00Z">
              <w:rPr/>
            </w:rPrChange>
          </w:rPr>
          <w:delText xml:space="preserve">; </w:delText>
        </w:r>
        <w:r w:rsidRPr="006A3F35" w:rsidDel="001808B5">
          <w:rPr>
            <w:rFonts w:ascii="Times New Roman" w:eastAsia="宋体" w:hAnsi="Times New Roman" w:cs="Times New Roman"/>
            <w:rPrChange w:id="3010" w:author="ZhuMeng" w:date="2023-10-12T15:47:00Z">
              <w:rPr/>
            </w:rPrChange>
          </w:rPr>
          <w:fldChar w:fldCharType="begin"/>
        </w:r>
        <w:r w:rsidRPr="006A3F35" w:rsidDel="001808B5">
          <w:rPr>
            <w:rFonts w:ascii="Times New Roman" w:eastAsia="宋体" w:hAnsi="Times New Roman" w:cs="Times New Roman"/>
            <w:rPrChange w:id="3011" w:author="ZhuMeng" w:date="2023-10-12T15:47:00Z">
              <w:rPr/>
            </w:rPrChange>
          </w:rPr>
          <w:delInstrText xml:space="preserve"> HYPERLINK \l "ref-SuDe2004" \h </w:delInstrText>
        </w:r>
        <w:r w:rsidRPr="00595FE8" w:rsidDel="001808B5">
          <w:rPr>
            <w:rFonts w:ascii="Times New Roman" w:eastAsia="宋体" w:hAnsi="Times New Roman" w:cs="Times New Roman"/>
          </w:rPr>
        </w:r>
        <w:r w:rsidRPr="006A3F35" w:rsidDel="001808B5">
          <w:rPr>
            <w:rFonts w:ascii="Times New Roman" w:eastAsia="宋体" w:hAnsi="Times New Roman" w:cs="Times New Roman"/>
            <w:rPrChange w:id="3012" w:author="ZhuMeng" w:date="2023-10-12T15:47:00Z">
              <w:rPr>
                <w:rStyle w:val="af0"/>
              </w:rPr>
            </w:rPrChange>
          </w:rPr>
          <w:fldChar w:fldCharType="separate"/>
        </w:r>
        <w:r w:rsidRPr="006A3F35" w:rsidDel="001808B5">
          <w:rPr>
            <w:rStyle w:val="af0"/>
            <w:rFonts w:ascii="Times New Roman" w:eastAsia="宋体" w:hAnsi="Times New Roman" w:cs="Times New Roman"/>
            <w:rPrChange w:id="3013" w:author="ZhuMeng" w:date="2023-10-12T15:47:00Z">
              <w:rPr>
                <w:rStyle w:val="af0"/>
              </w:rPr>
            </w:rPrChange>
          </w:rPr>
          <w:delText>苏德</w:delText>
        </w:r>
        <w:r w:rsidRPr="006A3F35" w:rsidDel="001808B5">
          <w:rPr>
            <w:rStyle w:val="af0"/>
            <w:rFonts w:ascii="Times New Roman" w:eastAsia="宋体" w:hAnsi="Times New Roman" w:cs="Times New Roman"/>
            <w:rPrChange w:id="3014" w:author="ZhuMeng" w:date="2023-10-12T15:47:00Z">
              <w:rPr>
                <w:rStyle w:val="af0"/>
              </w:rPr>
            </w:rPrChange>
          </w:rPr>
          <w:delText>, 2004</w:delText>
        </w:r>
        <w:r w:rsidRPr="006A3F35" w:rsidDel="001808B5">
          <w:rPr>
            <w:rStyle w:val="af0"/>
            <w:rFonts w:ascii="Times New Roman" w:eastAsia="宋体" w:hAnsi="Times New Roman" w:cs="Times New Roman"/>
            <w:rPrChange w:id="3015" w:author="ZhuMeng" w:date="2023-10-12T15:47:00Z">
              <w:rPr>
                <w:rStyle w:val="af0"/>
              </w:rPr>
            </w:rPrChange>
          </w:rPr>
          <w:fldChar w:fldCharType="end"/>
        </w:r>
        <w:r w:rsidRPr="006A3F35" w:rsidDel="001808B5">
          <w:rPr>
            <w:rFonts w:ascii="Times New Roman" w:eastAsia="宋体" w:hAnsi="Times New Roman" w:cs="Times New Roman"/>
            <w:rPrChange w:id="3016" w:author="ZhuMeng" w:date="2023-10-12T15:47:00Z">
              <w:rPr/>
            </w:rPrChange>
          </w:rPr>
          <w:delText>)</w:delText>
        </w:r>
        <w:r w:rsidRPr="006A3F35" w:rsidDel="001808B5">
          <w:rPr>
            <w:rFonts w:ascii="Times New Roman" w:eastAsia="宋体" w:hAnsi="Times New Roman" w:cs="Times New Roman"/>
            <w:rPrChange w:id="3017" w:author="ZhuMeng" w:date="2023-10-12T15:47:00Z">
              <w:rPr/>
            </w:rPrChange>
          </w:rPr>
          <w:delText>。</w:delText>
        </w:r>
        <w:r w:rsidRPr="006A3F35" w:rsidDel="001808B5">
          <w:rPr>
            <w:rFonts w:ascii="Times New Roman" w:eastAsia="宋体" w:hAnsi="Times New Roman" w:cs="Times New Roman"/>
            <w:rPrChange w:id="3018" w:author="ZhuMeng" w:date="2023-10-12T15:47:00Z">
              <w:rPr/>
            </w:rPrChange>
          </w:rPr>
          <w:delText xml:space="preserve"> </w:delText>
        </w:r>
        <w:r w:rsidRPr="006A3F35" w:rsidDel="001808B5">
          <w:rPr>
            <w:rFonts w:ascii="Times New Roman" w:eastAsia="宋体" w:hAnsi="Times New Roman" w:cs="Times New Roman"/>
            <w:rPrChange w:id="3019" w:author="ZhuMeng" w:date="2023-10-12T15:47:00Z">
              <w:rPr/>
            </w:rPrChange>
          </w:rPr>
          <w:delText>如，鼓励和支持各地筹建本地语言文化资源库和语言博物馆、建立地方语言资源平台、举办方言微电影、推动以图、文、音、像、影多种形式全方位展示和利用我国语言方言文化资源，从而形成了推广普通话和保护少数民族语言互促互补的良好局面。</w:delText>
        </w:r>
      </w:del>
    </w:p>
    <w:p w14:paraId="5236E97A" w14:textId="2287E915" w:rsidR="0067268E" w:rsidRPr="006A3F35" w:rsidDel="001808B5" w:rsidRDefault="0067268E" w:rsidP="00FD1F70">
      <w:pPr>
        <w:pStyle w:val="a0"/>
        <w:spacing w:line="360" w:lineRule="auto"/>
        <w:ind w:left="240" w:right="240"/>
        <w:jc w:val="both"/>
        <w:rPr>
          <w:del w:id="3020" w:author="ZhuMeng" w:date="2023-10-12T18:42:00Z"/>
          <w:rFonts w:ascii="Times New Roman" w:eastAsia="宋体" w:hAnsi="Times New Roman" w:cs="Times New Roman"/>
          <w:rPrChange w:id="3021" w:author="ZhuMeng" w:date="2023-10-12T15:47:00Z">
            <w:rPr>
              <w:del w:id="3022" w:author="ZhuMeng" w:date="2023-10-12T18:42:00Z"/>
            </w:rPr>
          </w:rPrChange>
        </w:rPr>
        <w:pPrChange w:id="3023" w:author="ZhuMeng" w:date="2023-10-13T09:17:00Z">
          <w:pPr>
            <w:pStyle w:val="a0"/>
          </w:pPr>
        </w:pPrChange>
      </w:pPr>
      <w:del w:id="3024" w:author="ZhuMeng" w:date="2023-10-12T18:42:00Z">
        <w:r w:rsidRPr="006A3F35" w:rsidDel="001808B5">
          <w:rPr>
            <w:rFonts w:ascii="Times New Roman" w:eastAsia="宋体" w:hAnsi="Times New Roman" w:cs="Times New Roman"/>
            <w:rPrChange w:id="3025" w:author="ZhuMeng" w:date="2023-10-12T15:47:00Z">
              <w:rPr/>
            </w:rPrChange>
          </w:rPr>
          <w:delText>共同富裕是乡村振兴的最终目标，我们必须关注语言如何推动共同富裕的实现。</w:delText>
        </w:r>
      </w:del>
      <w:del w:id="3026" w:author="ZhuMeng" w:date="2023-10-12T18:39:00Z">
        <w:r w:rsidRPr="006A3F35" w:rsidDel="00933A02">
          <w:rPr>
            <w:rFonts w:ascii="Times New Roman" w:eastAsia="宋体" w:hAnsi="Times New Roman" w:cs="Times New Roman"/>
            <w:rPrChange w:id="3027" w:author="ZhuMeng" w:date="2023-10-12T15:47:00Z">
              <w:rPr/>
            </w:rPrChange>
          </w:rPr>
          <w:delText>具体而言，我国通过将语言的政治经济和社会文化职能与共同富裕的目标有机结合，推动全社会实现物质生活与精神生活的共同富裕。</w:delText>
        </w:r>
      </w:del>
    </w:p>
    <w:p w14:paraId="1FA7C643" w14:textId="4D893C5A" w:rsidR="0067268E" w:rsidRPr="006A3F35" w:rsidDel="001808B5" w:rsidRDefault="0067268E" w:rsidP="00FD1F70">
      <w:pPr>
        <w:pStyle w:val="a0"/>
        <w:spacing w:line="360" w:lineRule="auto"/>
        <w:ind w:left="240" w:right="240"/>
        <w:jc w:val="both"/>
        <w:rPr>
          <w:del w:id="3028" w:author="ZhuMeng" w:date="2023-10-12T18:41:00Z"/>
          <w:rFonts w:ascii="Times New Roman" w:eastAsia="宋体" w:hAnsi="Times New Roman" w:cs="Times New Roman"/>
          <w:rPrChange w:id="3029" w:author="ZhuMeng" w:date="2023-10-12T15:47:00Z">
            <w:rPr>
              <w:del w:id="3030" w:author="ZhuMeng" w:date="2023-10-12T18:41:00Z"/>
            </w:rPr>
          </w:rPrChange>
        </w:rPr>
        <w:pPrChange w:id="3031" w:author="ZhuMeng" w:date="2023-10-13T09:17:00Z">
          <w:pPr>
            <w:pStyle w:val="a0"/>
          </w:pPr>
        </w:pPrChange>
      </w:pPr>
      <w:del w:id="3032" w:author="ZhuMeng" w:date="2023-10-12T18:41:00Z">
        <w:r w:rsidRPr="006A3F35" w:rsidDel="001808B5">
          <w:rPr>
            <w:rFonts w:ascii="Times New Roman" w:eastAsia="宋体" w:hAnsi="Times New Roman" w:cs="Times New Roman"/>
            <w:rPrChange w:id="3033" w:author="ZhuMeng" w:date="2023-10-12T15:47:00Z">
              <w:rPr/>
            </w:rPrChange>
          </w:rPr>
          <w:delText>首先，以语言技术赋能物质富裕。</w:delText>
        </w:r>
        <w:r w:rsidRPr="006A3F35" w:rsidDel="001808B5">
          <w:rPr>
            <w:rFonts w:ascii="Times New Roman" w:eastAsia="宋体" w:hAnsi="Times New Roman" w:cs="Times New Roman"/>
            <w:rPrChange w:id="3034" w:author="ZhuMeng" w:date="2023-10-12T15:47:00Z">
              <w:rPr/>
            </w:rPrChange>
          </w:rPr>
          <w:delText xml:space="preserve"> </w:delText>
        </w:r>
        <w:r w:rsidRPr="006A3F35" w:rsidDel="001808B5">
          <w:rPr>
            <w:rFonts w:ascii="Times New Roman" w:eastAsia="宋体" w:hAnsi="Times New Roman" w:cs="Times New Roman"/>
            <w:rPrChange w:id="3035" w:author="ZhuMeng" w:date="2023-10-12T15:47:00Z">
              <w:rPr/>
            </w:rPrChange>
          </w:rPr>
          <w:delText>作为一种基础性数据，语言文字是数字经济的关键要素之一</w:delText>
        </w:r>
        <w:r w:rsidRPr="006A3F35" w:rsidDel="001808B5">
          <w:rPr>
            <w:rFonts w:ascii="Times New Roman" w:eastAsia="宋体" w:hAnsi="Times New Roman" w:cs="Times New Roman"/>
            <w:rPrChange w:id="3036" w:author="ZhuMeng" w:date="2023-10-12T15:47:00Z">
              <w:rPr/>
            </w:rPrChange>
          </w:rPr>
          <w:delText>(</w:delText>
        </w:r>
        <w:r w:rsidRPr="006A3F35" w:rsidDel="001808B5">
          <w:rPr>
            <w:rFonts w:ascii="Times New Roman" w:eastAsia="宋体" w:hAnsi="Times New Roman" w:cs="Times New Roman"/>
            <w:rPrChange w:id="3037" w:author="ZhuMeng" w:date="2023-10-12T15:47:00Z">
              <w:rPr/>
            </w:rPrChange>
          </w:rPr>
          <w:fldChar w:fldCharType="begin"/>
        </w:r>
        <w:r w:rsidRPr="006A3F35" w:rsidDel="001808B5">
          <w:rPr>
            <w:rFonts w:ascii="Times New Roman" w:eastAsia="宋体" w:hAnsi="Times New Roman" w:cs="Times New Roman"/>
            <w:rPrChange w:id="3038" w:author="ZhuMeng" w:date="2023-10-12T15:47:00Z">
              <w:rPr/>
            </w:rPrChange>
          </w:rPr>
          <w:delInstrText xml:space="preserve"> HYPERLINK \l "ref-LiYuMing2021a" \h </w:delInstrText>
        </w:r>
        <w:r w:rsidRPr="00595FE8" w:rsidDel="001808B5">
          <w:rPr>
            <w:rFonts w:ascii="Times New Roman" w:eastAsia="宋体" w:hAnsi="Times New Roman" w:cs="Times New Roman"/>
          </w:rPr>
        </w:r>
        <w:r w:rsidRPr="006A3F35" w:rsidDel="001808B5">
          <w:rPr>
            <w:rFonts w:ascii="Times New Roman" w:eastAsia="宋体" w:hAnsi="Times New Roman" w:cs="Times New Roman"/>
            <w:rPrChange w:id="3039" w:author="ZhuMeng" w:date="2023-10-12T15:47:00Z">
              <w:rPr>
                <w:rStyle w:val="af0"/>
              </w:rPr>
            </w:rPrChange>
          </w:rPr>
          <w:fldChar w:fldCharType="separate"/>
        </w:r>
        <w:r w:rsidRPr="006A3F35" w:rsidDel="001808B5">
          <w:rPr>
            <w:rStyle w:val="af0"/>
            <w:rFonts w:ascii="Times New Roman" w:eastAsia="宋体" w:hAnsi="Times New Roman" w:cs="Times New Roman"/>
            <w:rPrChange w:id="3040" w:author="ZhuMeng" w:date="2023-10-12T15:47:00Z">
              <w:rPr>
                <w:rStyle w:val="af0"/>
              </w:rPr>
            </w:rPrChange>
          </w:rPr>
          <w:delText>李宇明</w:delText>
        </w:r>
        <w:r w:rsidRPr="006A3F35" w:rsidDel="001808B5">
          <w:rPr>
            <w:rStyle w:val="af0"/>
            <w:rFonts w:ascii="Times New Roman" w:eastAsia="宋体" w:hAnsi="Times New Roman" w:cs="Times New Roman"/>
            <w:rPrChange w:id="3041" w:author="ZhuMeng" w:date="2023-10-12T15:47:00Z">
              <w:rPr>
                <w:rStyle w:val="af0"/>
              </w:rPr>
            </w:rPrChange>
          </w:rPr>
          <w:delText>, 2021</w:delText>
        </w:r>
        <w:r w:rsidRPr="006A3F35" w:rsidDel="001808B5">
          <w:rPr>
            <w:rStyle w:val="af0"/>
            <w:rFonts w:ascii="Times New Roman" w:eastAsia="宋体" w:hAnsi="Times New Roman" w:cs="Times New Roman"/>
            <w:rPrChange w:id="3042" w:author="ZhuMeng" w:date="2023-10-12T15:47:00Z">
              <w:rPr>
                <w:rStyle w:val="af0"/>
              </w:rPr>
            </w:rPrChange>
          </w:rPr>
          <w:fldChar w:fldCharType="end"/>
        </w:r>
        <w:r w:rsidRPr="006A3F35" w:rsidDel="001808B5">
          <w:rPr>
            <w:rFonts w:ascii="Times New Roman" w:eastAsia="宋体" w:hAnsi="Times New Roman" w:cs="Times New Roman"/>
            <w:rPrChange w:id="3043" w:author="ZhuMeng" w:date="2023-10-12T15:47:00Z">
              <w:rPr/>
            </w:rPrChange>
          </w:rPr>
          <w:delText>)</w:delText>
        </w:r>
        <w:r w:rsidRPr="006A3F35" w:rsidDel="001808B5">
          <w:rPr>
            <w:rFonts w:ascii="Times New Roman" w:eastAsia="宋体" w:hAnsi="Times New Roman" w:cs="Times New Roman"/>
            <w:rPrChange w:id="3044" w:author="ZhuMeng" w:date="2023-10-12T15:47:00Z">
              <w:rPr/>
            </w:rPrChange>
          </w:rPr>
          <w:delText>。</w:delText>
        </w:r>
        <w:r w:rsidRPr="006A3F35" w:rsidDel="001808B5">
          <w:rPr>
            <w:rFonts w:ascii="Times New Roman" w:eastAsia="宋体" w:hAnsi="Times New Roman" w:cs="Times New Roman"/>
            <w:rPrChange w:id="3045" w:author="ZhuMeng" w:date="2023-10-12T15:47:00Z">
              <w:rPr/>
            </w:rPrChange>
          </w:rPr>
          <w:delText xml:space="preserve"> </w:delText>
        </w:r>
        <w:r w:rsidRPr="006A3F35" w:rsidDel="001808B5">
          <w:rPr>
            <w:rFonts w:ascii="Times New Roman" w:eastAsia="宋体" w:hAnsi="Times New Roman" w:cs="Times New Roman"/>
            <w:rPrChange w:id="3046" w:author="ZhuMeng" w:date="2023-10-12T15:47:00Z">
              <w:rPr/>
            </w:rPrChange>
          </w:rPr>
          <w:delText>智慧语言教学、智能翻译等技术不仅推动了语言学习和使用方式的变革，而且拓展了语言技术的应用场景和应用深度，，从而促进了语言新业态的产生和数字经济的高速发展，最终夯实了共同富裕的物质基础。</w:delText>
        </w:r>
      </w:del>
    </w:p>
    <w:p w14:paraId="026DC31F" w14:textId="0A375950" w:rsidR="0067268E" w:rsidRPr="006A3F35" w:rsidDel="001808B5" w:rsidRDefault="0067268E" w:rsidP="00FD1F70">
      <w:pPr>
        <w:pStyle w:val="a0"/>
        <w:spacing w:line="360" w:lineRule="auto"/>
        <w:ind w:left="240" w:right="240"/>
        <w:jc w:val="both"/>
        <w:rPr>
          <w:del w:id="3047" w:author="ZhuMeng" w:date="2023-10-12T18:41:00Z"/>
          <w:rFonts w:ascii="Times New Roman" w:eastAsia="宋体" w:hAnsi="Times New Roman" w:cs="Times New Roman"/>
          <w:rPrChange w:id="3048" w:author="ZhuMeng" w:date="2023-10-12T15:47:00Z">
            <w:rPr>
              <w:del w:id="3049" w:author="ZhuMeng" w:date="2023-10-12T18:41:00Z"/>
            </w:rPr>
          </w:rPrChange>
        </w:rPr>
        <w:pPrChange w:id="3050" w:author="ZhuMeng" w:date="2023-10-13T09:17:00Z">
          <w:pPr>
            <w:pStyle w:val="a0"/>
          </w:pPr>
        </w:pPrChange>
      </w:pPr>
      <w:del w:id="3051" w:author="ZhuMeng" w:date="2023-10-12T18:41:00Z">
        <w:r w:rsidRPr="006A3F35" w:rsidDel="001808B5">
          <w:rPr>
            <w:rFonts w:ascii="Times New Roman" w:eastAsia="宋体" w:hAnsi="Times New Roman" w:cs="Times New Roman"/>
            <w:rPrChange w:id="3052" w:author="ZhuMeng" w:date="2023-10-12T15:47:00Z">
              <w:rPr/>
            </w:rPrChange>
          </w:rPr>
          <w:delText>其次，以语言传承推动精神富裕。</w:delText>
        </w:r>
        <w:r w:rsidRPr="006A3F35" w:rsidDel="001808B5">
          <w:rPr>
            <w:rFonts w:ascii="Times New Roman" w:eastAsia="宋体" w:hAnsi="Times New Roman" w:cs="Times New Roman"/>
            <w:rPrChange w:id="3053" w:author="ZhuMeng" w:date="2023-10-12T15:47:00Z">
              <w:rPr/>
            </w:rPrChange>
          </w:rPr>
          <w:delText xml:space="preserve"> </w:delText>
        </w:r>
        <w:r w:rsidRPr="006A3F35" w:rsidDel="001808B5">
          <w:rPr>
            <w:rFonts w:ascii="Times New Roman" w:eastAsia="宋体" w:hAnsi="Times New Roman" w:cs="Times New Roman"/>
            <w:rPrChange w:id="3054" w:author="ZhuMeng" w:date="2023-10-12T15:47:00Z">
              <w:rPr/>
            </w:rPrChange>
          </w:rPr>
          <w:delText>中国优秀语言文化的传承创新有助于筑牢中华民族共同体意识，树立文化自觉，增强文化自信</w:delText>
        </w:r>
        <w:r w:rsidRPr="006A3F35" w:rsidDel="001808B5">
          <w:rPr>
            <w:rFonts w:ascii="Times New Roman" w:eastAsia="宋体" w:hAnsi="Times New Roman" w:cs="Times New Roman"/>
            <w:rPrChange w:id="3055" w:author="ZhuMeng" w:date="2023-10-12T15:47:00Z">
              <w:rPr/>
            </w:rPrChange>
          </w:rPr>
          <w:delText>(</w:delText>
        </w:r>
        <w:r w:rsidRPr="006A3F35" w:rsidDel="001808B5">
          <w:rPr>
            <w:rFonts w:ascii="Times New Roman" w:eastAsia="宋体" w:hAnsi="Times New Roman" w:cs="Times New Roman"/>
            <w:rPrChange w:id="3056" w:author="ZhuMeng" w:date="2023-10-12T15:47:00Z">
              <w:rPr/>
            </w:rPrChange>
          </w:rPr>
          <w:fldChar w:fldCharType="begin"/>
        </w:r>
        <w:r w:rsidRPr="006A3F35" w:rsidDel="001808B5">
          <w:rPr>
            <w:rFonts w:ascii="Times New Roman" w:eastAsia="宋体" w:hAnsi="Times New Roman" w:cs="Times New Roman"/>
            <w:rPrChange w:id="3057" w:author="ZhuMeng" w:date="2023-10-12T15:47:00Z">
              <w:rPr/>
            </w:rPrChange>
          </w:rPr>
          <w:delInstrText xml:space="preserve"> HYPERLINK \l "ref-WangChunHui2020b" \h </w:delInstrText>
        </w:r>
        <w:r w:rsidRPr="00595FE8" w:rsidDel="001808B5">
          <w:rPr>
            <w:rFonts w:ascii="Times New Roman" w:eastAsia="宋体" w:hAnsi="Times New Roman" w:cs="Times New Roman"/>
          </w:rPr>
        </w:r>
        <w:r w:rsidRPr="006A3F35" w:rsidDel="001808B5">
          <w:rPr>
            <w:rFonts w:ascii="Times New Roman" w:eastAsia="宋体" w:hAnsi="Times New Roman" w:cs="Times New Roman"/>
            <w:rPrChange w:id="3058" w:author="ZhuMeng" w:date="2023-10-12T15:47:00Z">
              <w:rPr>
                <w:rStyle w:val="af0"/>
              </w:rPr>
            </w:rPrChange>
          </w:rPr>
          <w:fldChar w:fldCharType="separate"/>
        </w:r>
        <w:r w:rsidRPr="006A3F35" w:rsidDel="001808B5">
          <w:rPr>
            <w:rStyle w:val="af0"/>
            <w:rFonts w:ascii="Times New Roman" w:eastAsia="宋体" w:hAnsi="Times New Roman" w:cs="Times New Roman"/>
            <w:rPrChange w:id="3059" w:author="ZhuMeng" w:date="2023-10-12T15:47:00Z">
              <w:rPr>
                <w:rStyle w:val="af0"/>
              </w:rPr>
            </w:rPrChange>
          </w:rPr>
          <w:delText>王春辉</w:delText>
        </w:r>
        <w:r w:rsidRPr="006A3F35" w:rsidDel="001808B5">
          <w:rPr>
            <w:rStyle w:val="af0"/>
            <w:rFonts w:ascii="Times New Roman" w:eastAsia="宋体" w:hAnsi="Times New Roman" w:cs="Times New Roman"/>
            <w:rPrChange w:id="3060" w:author="ZhuMeng" w:date="2023-10-12T15:47:00Z">
              <w:rPr>
                <w:rStyle w:val="af0"/>
              </w:rPr>
            </w:rPrChange>
          </w:rPr>
          <w:delText>, 2020a</w:delText>
        </w:r>
        <w:r w:rsidRPr="006A3F35" w:rsidDel="001808B5">
          <w:rPr>
            <w:rStyle w:val="af0"/>
            <w:rFonts w:ascii="Times New Roman" w:eastAsia="宋体" w:hAnsi="Times New Roman" w:cs="Times New Roman"/>
            <w:rPrChange w:id="3061" w:author="ZhuMeng" w:date="2023-10-12T15:47:00Z">
              <w:rPr>
                <w:rStyle w:val="af0"/>
              </w:rPr>
            </w:rPrChange>
          </w:rPr>
          <w:fldChar w:fldCharType="end"/>
        </w:r>
        <w:r w:rsidRPr="006A3F35" w:rsidDel="001808B5">
          <w:rPr>
            <w:rFonts w:ascii="Times New Roman" w:eastAsia="宋体" w:hAnsi="Times New Roman" w:cs="Times New Roman"/>
            <w:rPrChange w:id="3062" w:author="ZhuMeng" w:date="2023-10-12T15:47:00Z">
              <w:rPr/>
            </w:rPrChange>
          </w:rPr>
          <w:delText>)</w:delText>
        </w:r>
        <w:r w:rsidRPr="006A3F35" w:rsidDel="001808B5">
          <w:rPr>
            <w:rFonts w:ascii="Times New Roman" w:eastAsia="宋体" w:hAnsi="Times New Roman" w:cs="Times New Roman"/>
            <w:rPrChange w:id="3063" w:author="ZhuMeng" w:date="2023-10-12T15:47:00Z">
              <w:rPr/>
            </w:rPrChange>
          </w:rPr>
          <w:delText>。文言文等中华经典诵读、甲骨文等语言资源保护等项目都促使优秀语言文化进一步融入当代语言生活，丰富了当前语言文字所蕴含的精神营养和价值意涵，有助于厚植精神富足、文化浸染的社会土壤。</w:delText>
        </w:r>
      </w:del>
    </w:p>
    <w:p w14:paraId="47E33A61" w14:textId="7FFA889A" w:rsidR="0067268E" w:rsidRPr="006A3F35" w:rsidDel="001808B5" w:rsidRDefault="0067268E" w:rsidP="00FD1F70">
      <w:pPr>
        <w:pStyle w:val="a0"/>
        <w:spacing w:line="360" w:lineRule="auto"/>
        <w:ind w:left="240" w:right="240"/>
        <w:jc w:val="both"/>
        <w:rPr>
          <w:del w:id="3064" w:author="ZhuMeng" w:date="2023-10-12T18:41:00Z"/>
          <w:rFonts w:ascii="Times New Roman" w:eastAsia="宋体" w:hAnsi="Times New Roman" w:cs="Times New Roman"/>
          <w:rPrChange w:id="3065" w:author="ZhuMeng" w:date="2023-10-12T15:47:00Z">
            <w:rPr>
              <w:del w:id="3066" w:author="ZhuMeng" w:date="2023-10-12T18:41:00Z"/>
            </w:rPr>
          </w:rPrChange>
        </w:rPr>
        <w:pPrChange w:id="3067" w:author="ZhuMeng" w:date="2023-10-13T09:17:00Z">
          <w:pPr>
            <w:pStyle w:val="a0"/>
          </w:pPr>
        </w:pPrChange>
      </w:pPr>
      <w:del w:id="3068" w:author="ZhuMeng" w:date="2023-10-12T18:41:00Z">
        <w:r w:rsidRPr="006A3F35" w:rsidDel="001808B5">
          <w:rPr>
            <w:rFonts w:ascii="Times New Roman" w:eastAsia="宋体" w:hAnsi="Times New Roman" w:cs="Times New Roman"/>
            <w:rPrChange w:id="3069" w:author="ZhuMeng" w:date="2023-10-12T15:47:00Z">
              <w:rPr/>
            </w:rPrChange>
          </w:rPr>
          <w:delText>我们已清晰地认识到了语言的扶贫功能。如，改变贫困人口和贫穷地区的经济劣势和发展劣势。但乡村振兴与共同富裕下的语言治理增添了更多的使命与任务，除了</w:delText>
        </w:r>
        <w:r w:rsidRPr="006A3F35" w:rsidDel="001808B5">
          <w:rPr>
            <w:rFonts w:ascii="Times New Roman" w:eastAsia="宋体" w:hAnsi="Times New Roman" w:cs="Times New Roman"/>
            <w:rPrChange w:id="3070" w:author="ZhuMeng" w:date="2023-10-12T15:47:00Z">
              <w:rPr/>
            </w:rPrChange>
          </w:rPr>
          <w:delText>“</w:delText>
        </w:r>
        <w:r w:rsidRPr="006A3F35" w:rsidDel="001808B5">
          <w:rPr>
            <w:rFonts w:ascii="Times New Roman" w:eastAsia="宋体" w:hAnsi="Times New Roman" w:cs="Times New Roman"/>
            <w:rPrChange w:id="3071" w:author="ZhuMeng" w:date="2023-10-12T15:47:00Z">
              <w:rPr/>
            </w:rPrChange>
          </w:rPr>
          <w:delText>推普脱贫</w:delText>
        </w:r>
        <w:r w:rsidRPr="006A3F35" w:rsidDel="001808B5">
          <w:rPr>
            <w:rFonts w:ascii="Times New Roman" w:eastAsia="宋体" w:hAnsi="Times New Roman" w:cs="Times New Roman"/>
            <w:rPrChange w:id="3072" w:author="ZhuMeng" w:date="2023-10-12T15:47:00Z">
              <w:rPr/>
            </w:rPrChange>
          </w:rPr>
          <w:delText>”</w:delText>
        </w:r>
        <w:r w:rsidRPr="006A3F35" w:rsidDel="001808B5">
          <w:rPr>
            <w:rFonts w:ascii="Times New Roman" w:eastAsia="宋体" w:hAnsi="Times New Roman" w:cs="Times New Roman"/>
            <w:rPrChange w:id="3073" w:author="ZhuMeng" w:date="2023-10-12T15:47:00Z">
              <w:rPr/>
            </w:rPrChange>
          </w:rPr>
          <w:delText>彰显其工具性的语言扶贫功能外，仍需不断丰富语言治理的内涵，不断克服语言因素对乡村地区全面发展所产生的阻碍，不断提高内生性的发展能力，推动语言文化的振兴，语言生态的保护，语言资源的开发，做好共同富裕的</w:delText>
        </w:r>
        <w:r w:rsidRPr="006A3F35" w:rsidDel="001808B5">
          <w:rPr>
            <w:rFonts w:ascii="Times New Roman" w:eastAsia="宋体" w:hAnsi="Times New Roman" w:cs="Times New Roman"/>
            <w:rPrChange w:id="3074" w:author="ZhuMeng" w:date="2023-10-12T15:47:00Z">
              <w:rPr/>
            </w:rPrChange>
          </w:rPr>
          <w:delText>“</w:delText>
        </w:r>
        <w:r w:rsidRPr="006A3F35" w:rsidDel="001808B5">
          <w:rPr>
            <w:rFonts w:ascii="Times New Roman" w:eastAsia="宋体" w:hAnsi="Times New Roman" w:cs="Times New Roman"/>
            <w:rPrChange w:id="3075" w:author="ZhuMeng" w:date="2023-10-12T15:47:00Z">
              <w:rPr/>
            </w:rPrChange>
          </w:rPr>
          <w:delText>语言文章</w:delText>
        </w:r>
        <w:r w:rsidRPr="006A3F35" w:rsidDel="001808B5">
          <w:rPr>
            <w:rFonts w:ascii="Times New Roman" w:eastAsia="宋体" w:hAnsi="Times New Roman" w:cs="Times New Roman"/>
            <w:rPrChange w:id="3076" w:author="ZhuMeng" w:date="2023-10-12T15:47:00Z">
              <w:rPr/>
            </w:rPrChange>
          </w:rPr>
          <w:delText>”</w:delText>
        </w:r>
        <w:r w:rsidRPr="006A3F35" w:rsidDel="001808B5">
          <w:rPr>
            <w:rFonts w:ascii="Times New Roman" w:eastAsia="宋体" w:hAnsi="Times New Roman" w:cs="Times New Roman"/>
            <w:rPrChange w:id="3077" w:author="ZhuMeng" w:date="2023-10-12T15:47:00Z">
              <w:rPr/>
            </w:rPrChange>
          </w:rPr>
          <w:delText>，真正实现乡村的人才振兴、文化振兴和产业振兴。</w:delText>
        </w:r>
      </w:del>
    </w:p>
    <w:p w14:paraId="734364F8" w14:textId="77777777" w:rsidR="0067268E" w:rsidRPr="006A3F35" w:rsidRDefault="0067268E" w:rsidP="00FD1F70">
      <w:pPr>
        <w:pStyle w:val="1"/>
        <w:spacing w:line="360" w:lineRule="auto"/>
        <w:jc w:val="both"/>
        <w:rPr>
          <w:rFonts w:ascii="Times New Roman" w:eastAsia="宋体" w:hAnsi="Times New Roman" w:cs="Times New Roman"/>
          <w:rPrChange w:id="3078" w:author="ZhuMeng" w:date="2023-10-12T15:47:00Z">
            <w:rPr/>
          </w:rPrChange>
        </w:rPr>
        <w:pPrChange w:id="3079" w:author="ZhuMeng" w:date="2023-10-13T09:17:00Z">
          <w:pPr>
            <w:pStyle w:val="1"/>
          </w:pPr>
        </w:pPrChange>
      </w:pPr>
      <w:bookmarkStart w:id="3080" w:name="总结与讨论"/>
      <w:bookmarkEnd w:id="2246"/>
      <w:bookmarkEnd w:id="2862"/>
      <w:r w:rsidRPr="006A3F35">
        <w:rPr>
          <w:rFonts w:ascii="Times New Roman" w:eastAsia="宋体" w:hAnsi="Times New Roman" w:cs="Times New Roman"/>
          <w:rPrChange w:id="3081" w:author="ZhuMeng" w:date="2023-10-12T15:47:00Z">
            <w:rPr/>
          </w:rPrChange>
        </w:rPr>
        <w:t>总结与讨论</w:t>
      </w:r>
    </w:p>
    <w:p w14:paraId="7B8564BE" w14:textId="0CEDD18D" w:rsidR="0067268E" w:rsidRPr="006A3F35" w:rsidRDefault="0067268E" w:rsidP="00FD1F70">
      <w:pPr>
        <w:pStyle w:val="FirstParagraph"/>
        <w:spacing w:line="360" w:lineRule="auto"/>
        <w:jc w:val="both"/>
        <w:rPr>
          <w:rFonts w:ascii="Times New Roman" w:eastAsia="宋体" w:hAnsi="Times New Roman" w:cs="Times New Roman"/>
          <w:rPrChange w:id="3082" w:author="ZhuMeng" w:date="2023-10-12T15:47:00Z">
            <w:rPr/>
          </w:rPrChange>
        </w:rPr>
        <w:pPrChange w:id="3083" w:author="ZhuMeng" w:date="2023-10-13T09:17:00Z">
          <w:pPr>
            <w:pStyle w:val="FirstParagraph"/>
          </w:pPr>
        </w:pPrChange>
      </w:pPr>
      <w:r w:rsidRPr="006A3F35">
        <w:rPr>
          <w:rFonts w:ascii="Times New Roman" w:eastAsia="宋体" w:hAnsi="Times New Roman" w:cs="Times New Roman"/>
          <w:rPrChange w:id="3084" w:author="ZhuMeng" w:date="2023-10-12T15:47:00Z">
            <w:rPr/>
          </w:rPrChange>
        </w:rPr>
        <w:t>本文从语言政治学视角</w:t>
      </w:r>
      <w:ins w:id="3085" w:author="ZhuMeng" w:date="2023-10-12T19:00:00Z">
        <w:r w:rsidR="00EC6F94">
          <w:rPr>
            <w:rFonts w:ascii="Times New Roman" w:eastAsia="宋体" w:hAnsi="Times New Roman" w:cs="Times New Roman" w:hint="eastAsia"/>
          </w:rPr>
          <w:t>阐明</w:t>
        </w:r>
      </w:ins>
      <w:del w:id="3086" w:author="ZhuMeng" w:date="2023-10-12T19:00:00Z">
        <w:r w:rsidRPr="006A3F35" w:rsidDel="00EC6F94">
          <w:rPr>
            <w:rFonts w:ascii="Times New Roman" w:eastAsia="宋体" w:hAnsi="Times New Roman" w:cs="Times New Roman"/>
            <w:rPrChange w:id="3087" w:author="ZhuMeng" w:date="2023-10-12T15:47:00Z">
              <w:rPr/>
            </w:rPrChange>
          </w:rPr>
          <w:delText>表明</w:delText>
        </w:r>
      </w:del>
      <w:r w:rsidRPr="006A3F35">
        <w:rPr>
          <w:rFonts w:ascii="Times New Roman" w:eastAsia="宋体" w:hAnsi="Times New Roman" w:cs="Times New Roman"/>
          <w:rPrChange w:id="3088" w:author="ZhuMeng" w:date="2023-10-12T15:47:00Z">
            <w:rPr/>
          </w:rPrChange>
        </w:rPr>
        <w:t>语言公共政策对国家治理、群体治理以及个体治理的重要性，揭示出语言</w:t>
      </w:r>
      <w:ins w:id="3089" w:author="ZhuMeng" w:date="2023-10-12T19:01:00Z">
        <w:r w:rsidR="00FF2170">
          <w:rPr>
            <w:rFonts w:ascii="Times New Roman" w:eastAsia="宋体" w:hAnsi="Times New Roman" w:cs="Times New Roman" w:hint="eastAsia"/>
          </w:rPr>
          <w:t>治理在</w:t>
        </w:r>
        <w:r w:rsidR="00D80FEA">
          <w:rPr>
            <w:rFonts w:ascii="Times New Roman" w:eastAsia="宋体" w:hAnsi="Times New Roman" w:cs="Times New Roman" w:hint="eastAsia"/>
          </w:rPr>
          <w:t>整个国家治理体系中</w:t>
        </w:r>
      </w:ins>
      <w:del w:id="3090" w:author="ZhuMeng" w:date="2023-10-12T19:00:00Z">
        <w:r w:rsidRPr="006A3F35" w:rsidDel="00154B50">
          <w:rPr>
            <w:rFonts w:ascii="Times New Roman" w:eastAsia="宋体" w:hAnsi="Times New Roman" w:cs="Times New Roman"/>
            <w:rPrChange w:id="3091" w:author="ZhuMeng" w:date="2023-10-12T15:47:00Z">
              <w:rPr/>
            </w:rPrChange>
          </w:rPr>
          <w:delText>影响</w:delText>
        </w:r>
      </w:del>
      <w:ins w:id="3092" w:author="ZhuMeng" w:date="2023-10-12T19:01:00Z">
        <w:r w:rsidR="00951237">
          <w:rPr>
            <w:rFonts w:ascii="Times New Roman" w:eastAsia="宋体" w:hAnsi="Times New Roman" w:cs="Times New Roman" w:hint="eastAsia"/>
          </w:rPr>
          <w:t>所发挥的</w:t>
        </w:r>
      </w:ins>
      <w:del w:id="3093" w:author="ZhuMeng" w:date="2023-10-12T19:01:00Z">
        <w:r w:rsidRPr="006A3F35" w:rsidDel="00951237">
          <w:rPr>
            <w:rFonts w:ascii="Times New Roman" w:eastAsia="宋体" w:hAnsi="Times New Roman" w:cs="Times New Roman"/>
            <w:rPrChange w:id="3094" w:author="ZhuMeng" w:date="2023-10-12T15:47:00Z">
              <w:rPr/>
            </w:rPrChange>
          </w:rPr>
          <w:delText>的</w:delText>
        </w:r>
      </w:del>
      <w:ins w:id="3095" w:author="ZhuMeng" w:date="2023-10-12T19:00:00Z">
        <w:r w:rsidR="007B1A02">
          <w:rPr>
            <w:rFonts w:ascii="Times New Roman" w:eastAsia="宋体" w:hAnsi="Times New Roman" w:cs="Times New Roman" w:hint="eastAsia"/>
          </w:rPr>
          <w:t>系统性</w:t>
        </w:r>
        <w:r w:rsidR="00154B50">
          <w:rPr>
            <w:rFonts w:ascii="Times New Roman" w:eastAsia="宋体" w:hAnsi="Times New Roman" w:cs="Times New Roman" w:hint="eastAsia"/>
          </w:rPr>
          <w:t>、</w:t>
        </w:r>
      </w:ins>
      <w:ins w:id="3096" w:author="ZhuMeng" w:date="2023-10-12T19:01:00Z">
        <w:r w:rsidR="00E62E60">
          <w:rPr>
            <w:rFonts w:ascii="Times New Roman" w:eastAsia="宋体" w:hAnsi="Times New Roman" w:cs="Times New Roman" w:hint="eastAsia"/>
          </w:rPr>
          <w:t>间接性和</w:t>
        </w:r>
      </w:ins>
      <w:del w:id="3097" w:author="ZhuMeng" w:date="2023-10-12T19:01:00Z">
        <w:r w:rsidRPr="006A3F35" w:rsidDel="00F33BCB">
          <w:rPr>
            <w:rFonts w:ascii="Times New Roman" w:eastAsia="宋体" w:hAnsi="Times New Roman" w:cs="Times New Roman"/>
            <w:rPrChange w:id="3098" w:author="ZhuMeng" w:date="2023-10-12T15:47:00Z">
              <w:rPr/>
            </w:rPrChange>
          </w:rPr>
          <w:delText>长期性、</w:delText>
        </w:r>
      </w:del>
      <w:r w:rsidRPr="006A3F35">
        <w:rPr>
          <w:rFonts w:ascii="Times New Roman" w:eastAsia="宋体" w:hAnsi="Times New Roman" w:cs="Times New Roman"/>
          <w:rPrChange w:id="3099" w:author="ZhuMeng" w:date="2023-10-12T15:47:00Z">
            <w:rPr/>
          </w:rPrChange>
        </w:rPr>
        <w:t>广泛性</w:t>
      </w:r>
      <w:del w:id="3100" w:author="ZhuMeng" w:date="2023-10-12T19:01:00Z">
        <w:r w:rsidRPr="006A3F35" w:rsidDel="003D44D8">
          <w:rPr>
            <w:rFonts w:ascii="Times New Roman" w:eastAsia="宋体" w:hAnsi="Times New Roman" w:cs="Times New Roman"/>
            <w:rPrChange w:id="3101" w:author="ZhuMeng" w:date="2023-10-12T15:47:00Z">
              <w:rPr/>
            </w:rPrChange>
          </w:rPr>
          <w:delText>和复杂性</w:delText>
        </w:r>
      </w:del>
      <w:ins w:id="3102" w:author="ZhuMeng" w:date="2023-10-12T19:01:00Z">
        <w:r w:rsidR="003D44D8">
          <w:rPr>
            <w:rFonts w:ascii="Times New Roman" w:eastAsia="宋体" w:hAnsi="Times New Roman" w:cs="Times New Roman" w:hint="eastAsia"/>
          </w:rPr>
          <w:t>影响</w:t>
        </w:r>
      </w:ins>
      <w:r w:rsidRPr="006A3F35">
        <w:rPr>
          <w:rFonts w:ascii="Times New Roman" w:eastAsia="宋体" w:hAnsi="Times New Roman" w:cs="Times New Roman"/>
          <w:rPrChange w:id="3103" w:author="ZhuMeng" w:date="2023-10-12T15:47:00Z">
            <w:rPr/>
          </w:rPrChange>
        </w:rPr>
        <w:t>，为我们在较大范围内从事理论概括和理论创新提供了坚实的基础。</w:t>
      </w:r>
    </w:p>
    <w:p w14:paraId="4776C762" w14:textId="601F6EA7" w:rsidR="0067268E" w:rsidRPr="006A3F35" w:rsidRDefault="0067268E" w:rsidP="00FD1F70">
      <w:pPr>
        <w:pStyle w:val="a0"/>
        <w:spacing w:line="360" w:lineRule="auto"/>
        <w:jc w:val="both"/>
        <w:rPr>
          <w:rFonts w:ascii="Times New Roman" w:eastAsia="宋体" w:hAnsi="Times New Roman" w:cs="Times New Roman"/>
          <w:rPrChange w:id="3104" w:author="ZhuMeng" w:date="2023-10-12T15:47:00Z">
            <w:rPr/>
          </w:rPrChange>
        </w:rPr>
        <w:pPrChange w:id="3105" w:author="ZhuMeng" w:date="2023-10-13T09:17:00Z">
          <w:pPr>
            <w:pStyle w:val="a0"/>
          </w:pPr>
        </w:pPrChange>
      </w:pPr>
      <w:r w:rsidRPr="006A3F35">
        <w:rPr>
          <w:rFonts w:ascii="Times New Roman" w:eastAsia="宋体" w:hAnsi="Times New Roman" w:cs="Times New Roman"/>
          <w:rPrChange w:id="3106" w:author="ZhuMeng" w:date="2023-10-12T15:47:00Z">
            <w:rPr/>
          </w:rPrChange>
        </w:rPr>
        <w:t>本研究归纳了语言治理的三种实施途径，即阐释政策规范、调整族群关系以及加强</w:t>
      </w:r>
      <w:ins w:id="3107" w:author="ZhuMeng" w:date="2023-10-12T19:01:00Z">
        <w:r w:rsidR="00F640D0">
          <w:rPr>
            <w:rFonts w:ascii="Times New Roman" w:eastAsia="宋体" w:hAnsi="Times New Roman" w:cs="Times New Roman" w:hint="eastAsia"/>
          </w:rPr>
          <w:t>个体</w:t>
        </w:r>
      </w:ins>
      <w:r w:rsidRPr="006A3F35">
        <w:rPr>
          <w:rFonts w:ascii="Times New Roman" w:eastAsia="宋体" w:hAnsi="Times New Roman" w:cs="Times New Roman"/>
          <w:rPrChange w:id="3108" w:author="ZhuMeng" w:date="2023-10-12T15:47:00Z">
            <w:rPr/>
          </w:rPrChange>
        </w:rPr>
        <w:t>心理引导。</w:t>
      </w:r>
      <w:r w:rsidRPr="006A3F35">
        <w:rPr>
          <w:rFonts w:ascii="Times New Roman" w:eastAsia="宋体" w:hAnsi="Times New Roman" w:cs="Times New Roman"/>
          <w:rPrChange w:id="3109" w:author="ZhuMeng" w:date="2023-10-12T15:47:00Z">
            <w:rPr/>
          </w:rPrChange>
        </w:rPr>
        <w:t xml:space="preserve"> </w:t>
      </w:r>
      <w:r w:rsidRPr="006A3F35">
        <w:rPr>
          <w:rFonts w:ascii="Times New Roman" w:eastAsia="宋体" w:hAnsi="Times New Roman" w:cs="Times New Roman"/>
          <w:rPrChange w:id="3110" w:author="ZhuMeng" w:date="2023-10-12T15:47:00Z">
            <w:rPr/>
          </w:rPrChange>
        </w:rPr>
        <w:t>虽然有关研究已为语言学和教育学学者所关注，但本文从政治学角度出发提供了有关语言治理的实现机制，体现了基于语言功能的不同治理策略，为思考如何切实实现民族平等、有效引导公民参与、降低治理难度提供了新思路。</w:t>
      </w:r>
      <w:r w:rsidRPr="006A3F35">
        <w:rPr>
          <w:rFonts w:ascii="Times New Roman" w:eastAsia="宋体" w:hAnsi="Times New Roman" w:cs="Times New Roman"/>
          <w:rPrChange w:id="3111" w:author="ZhuMeng" w:date="2023-10-12T15:47:00Z">
            <w:rPr/>
          </w:rPrChange>
        </w:rPr>
        <w:t xml:space="preserve"> </w:t>
      </w:r>
      <w:r w:rsidRPr="006A3F35">
        <w:rPr>
          <w:rFonts w:ascii="Times New Roman" w:eastAsia="宋体" w:hAnsi="Times New Roman" w:cs="Times New Roman"/>
          <w:rPrChange w:id="3112" w:author="ZhuMeng" w:date="2023-10-12T15:47:00Z">
            <w:rPr/>
          </w:rPrChange>
        </w:rPr>
        <w:t>本研究从城市治理、</w:t>
      </w:r>
      <w:ins w:id="3113" w:author="ZhuMeng" w:date="2023-10-12T19:02:00Z">
        <w:r w:rsidR="00B525AB">
          <w:rPr>
            <w:rFonts w:ascii="Times New Roman" w:eastAsia="宋体" w:hAnsi="Times New Roman" w:cs="Times New Roman" w:hint="eastAsia"/>
          </w:rPr>
          <w:t>新媒体治理、</w:t>
        </w:r>
      </w:ins>
      <w:del w:id="3114" w:author="ZhuMeng" w:date="2023-10-12T19:02:00Z">
        <w:r w:rsidRPr="006A3F35" w:rsidDel="000400C4">
          <w:rPr>
            <w:rFonts w:ascii="Times New Roman" w:eastAsia="宋体" w:hAnsi="Times New Roman" w:cs="Times New Roman"/>
            <w:rPrChange w:id="3115" w:author="ZhuMeng" w:date="2023-10-12T15:47:00Z">
              <w:rPr/>
            </w:rPrChange>
          </w:rPr>
          <w:delText>乡村振兴与</w:delText>
        </w:r>
      </w:del>
      <w:r w:rsidRPr="006A3F35">
        <w:rPr>
          <w:rFonts w:ascii="Times New Roman" w:eastAsia="宋体" w:hAnsi="Times New Roman" w:cs="Times New Roman"/>
          <w:rPrChange w:id="3116" w:author="ZhuMeng" w:date="2023-10-12T15:47:00Z">
            <w:rPr/>
          </w:rPrChange>
        </w:rPr>
        <w:t>共同富裕</w:t>
      </w:r>
      <w:del w:id="3117" w:author="ZhuMeng" w:date="2023-10-12T19:02:00Z">
        <w:r w:rsidRPr="006A3F35" w:rsidDel="00065A07">
          <w:rPr>
            <w:rFonts w:ascii="Times New Roman" w:eastAsia="宋体" w:hAnsi="Times New Roman" w:cs="Times New Roman"/>
            <w:rPrChange w:id="3118" w:author="ZhuMeng" w:date="2023-10-12T15:47:00Z">
              <w:rPr/>
            </w:rPrChange>
          </w:rPr>
          <w:delText>、新媒体治理</w:delText>
        </w:r>
      </w:del>
      <w:r w:rsidRPr="006A3F35">
        <w:rPr>
          <w:rFonts w:ascii="Times New Roman" w:eastAsia="宋体" w:hAnsi="Times New Roman" w:cs="Times New Roman"/>
          <w:rPrChange w:id="3119" w:author="ZhuMeng" w:date="2023-10-12T15:47:00Z">
            <w:rPr/>
          </w:rPrChange>
        </w:rPr>
        <w:t>三个方面</w:t>
      </w:r>
      <w:ins w:id="3120" w:author="ZhuMeng" w:date="2023-10-12T19:05:00Z">
        <w:r w:rsidR="00442836">
          <w:rPr>
            <w:rFonts w:ascii="Times New Roman" w:eastAsia="宋体" w:hAnsi="Times New Roman" w:cs="Times New Roman" w:hint="eastAsia"/>
          </w:rPr>
          <w:t>系统地</w:t>
        </w:r>
      </w:ins>
      <w:r w:rsidRPr="006A3F35">
        <w:rPr>
          <w:rFonts w:ascii="Times New Roman" w:eastAsia="宋体" w:hAnsi="Times New Roman" w:cs="Times New Roman"/>
          <w:rPrChange w:id="3121" w:author="ZhuMeng" w:date="2023-10-12T15:47:00Z">
            <w:rPr/>
          </w:rPrChange>
        </w:rPr>
        <w:t>探讨了语言治理与新时期中国政治发展的关系，</w:t>
      </w:r>
      <w:ins w:id="3122" w:author="ZhuMeng" w:date="2023-10-12T19:05:00Z">
        <w:r w:rsidR="006B4992">
          <w:rPr>
            <w:rFonts w:ascii="Times New Roman" w:eastAsia="宋体" w:hAnsi="Times New Roman" w:cs="Times New Roman" w:hint="eastAsia"/>
          </w:rPr>
          <w:t>丰富了语言治理在</w:t>
        </w:r>
        <w:r w:rsidR="003A7F59">
          <w:rPr>
            <w:rFonts w:ascii="Times New Roman" w:eastAsia="宋体" w:hAnsi="Times New Roman" w:cs="Times New Roman" w:hint="eastAsia"/>
          </w:rPr>
          <w:t>新时期国家</w:t>
        </w:r>
        <w:r w:rsidR="00544398">
          <w:rPr>
            <w:rFonts w:ascii="Times New Roman" w:eastAsia="宋体" w:hAnsi="Times New Roman" w:cs="Times New Roman" w:hint="eastAsia"/>
          </w:rPr>
          <w:t>治理体系中的应用场景</w:t>
        </w:r>
        <w:r w:rsidR="00442836">
          <w:rPr>
            <w:rFonts w:ascii="Times New Roman" w:eastAsia="宋体" w:hAnsi="Times New Roman" w:cs="Times New Roman" w:hint="eastAsia"/>
          </w:rPr>
          <w:t>，</w:t>
        </w:r>
      </w:ins>
      <w:del w:id="3123" w:author="ZhuMeng" w:date="2023-10-12T19:05:00Z">
        <w:r w:rsidRPr="006A3F35" w:rsidDel="00442836">
          <w:rPr>
            <w:rFonts w:ascii="Times New Roman" w:eastAsia="宋体" w:hAnsi="Times New Roman" w:cs="Times New Roman"/>
            <w:rPrChange w:id="3124" w:author="ZhuMeng" w:date="2023-10-12T15:47:00Z">
              <w:rPr/>
            </w:rPrChange>
          </w:rPr>
          <w:delText>厘清当前</w:delText>
        </w:r>
      </w:del>
      <w:del w:id="3125" w:author="ZhuMeng" w:date="2023-10-12T19:02:00Z">
        <w:r w:rsidRPr="006A3F35" w:rsidDel="007F70E8">
          <w:rPr>
            <w:rFonts w:ascii="Times New Roman" w:eastAsia="宋体" w:hAnsi="Times New Roman" w:cs="Times New Roman"/>
            <w:rPrChange w:id="3126" w:author="ZhuMeng" w:date="2023-10-12T15:47:00Z">
              <w:rPr/>
            </w:rPrChange>
          </w:rPr>
          <w:delText>国内</w:delText>
        </w:r>
      </w:del>
      <w:del w:id="3127" w:author="ZhuMeng" w:date="2023-10-12T19:05:00Z">
        <w:r w:rsidRPr="006A3F35" w:rsidDel="00442836">
          <w:rPr>
            <w:rFonts w:ascii="Times New Roman" w:eastAsia="宋体" w:hAnsi="Times New Roman" w:cs="Times New Roman"/>
            <w:rPrChange w:id="3128" w:author="ZhuMeng" w:date="2023-10-12T15:47:00Z">
              <w:rPr/>
            </w:rPrChange>
          </w:rPr>
          <w:delText>语言治理的三个维度，</w:delText>
        </w:r>
      </w:del>
      <w:r w:rsidRPr="006A3F35">
        <w:rPr>
          <w:rFonts w:ascii="Times New Roman" w:eastAsia="宋体" w:hAnsi="Times New Roman" w:cs="Times New Roman"/>
          <w:rPrChange w:id="3129" w:author="ZhuMeng" w:date="2023-10-12T15:47:00Z">
            <w:rPr/>
          </w:rPrChange>
        </w:rPr>
        <w:t>有助于加深对语言政治和语言规划的理解，为制定合理的语言</w:t>
      </w:r>
      <w:ins w:id="3130" w:author="ZhuMeng" w:date="2023-10-12T19:06:00Z">
        <w:r w:rsidR="00442836">
          <w:rPr>
            <w:rFonts w:ascii="Times New Roman" w:eastAsia="宋体" w:hAnsi="Times New Roman" w:cs="Times New Roman" w:hint="eastAsia"/>
          </w:rPr>
          <w:t>政策和</w:t>
        </w:r>
      </w:ins>
      <w:del w:id="3131" w:author="ZhuMeng" w:date="2023-10-12T19:06:00Z">
        <w:r w:rsidRPr="006A3F35" w:rsidDel="00442836">
          <w:rPr>
            <w:rFonts w:ascii="Times New Roman" w:eastAsia="宋体" w:hAnsi="Times New Roman" w:cs="Times New Roman"/>
            <w:rPrChange w:id="3132" w:author="ZhuMeng" w:date="2023-10-12T15:47:00Z">
              <w:rPr/>
            </w:rPrChange>
          </w:rPr>
          <w:delText>、</w:delText>
        </w:r>
      </w:del>
      <w:r w:rsidRPr="006A3F35">
        <w:rPr>
          <w:rFonts w:ascii="Times New Roman" w:eastAsia="宋体" w:hAnsi="Times New Roman" w:cs="Times New Roman"/>
          <w:rPrChange w:id="3133" w:author="ZhuMeng" w:date="2023-10-12T15:47:00Z">
            <w:rPr/>
          </w:rPrChange>
        </w:rPr>
        <w:t>教育政策提供借鉴，在学术和治理实践上都具有重要启示：</w:t>
      </w:r>
    </w:p>
    <w:p w14:paraId="32CBC5E8" w14:textId="77777777" w:rsidR="0067268E" w:rsidRPr="006A3F35" w:rsidRDefault="0067268E" w:rsidP="00FD1F70">
      <w:pPr>
        <w:pStyle w:val="a0"/>
        <w:spacing w:line="360" w:lineRule="auto"/>
        <w:jc w:val="both"/>
        <w:rPr>
          <w:rFonts w:ascii="Times New Roman" w:eastAsia="宋体" w:hAnsi="Times New Roman" w:cs="Times New Roman"/>
          <w:rPrChange w:id="3134" w:author="ZhuMeng" w:date="2023-10-12T15:47:00Z">
            <w:rPr/>
          </w:rPrChange>
        </w:rPr>
        <w:pPrChange w:id="3135" w:author="ZhuMeng" w:date="2023-10-13T09:17:00Z">
          <w:pPr>
            <w:pStyle w:val="a0"/>
          </w:pPr>
        </w:pPrChange>
      </w:pPr>
      <w:r w:rsidRPr="006A3F35">
        <w:rPr>
          <w:rFonts w:ascii="Times New Roman" w:eastAsia="宋体" w:hAnsi="Times New Roman" w:cs="Times New Roman"/>
          <w:rPrChange w:id="3136" w:author="ZhuMeng" w:date="2023-10-12T15:47:00Z">
            <w:rPr/>
          </w:rPrChange>
        </w:rPr>
        <w:t>首先，坚持党的领导。</w:t>
      </w:r>
      <w:r w:rsidRPr="006A3F35">
        <w:rPr>
          <w:rFonts w:ascii="Times New Roman" w:eastAsia="宋体" w:hAnsi="Times New Roman" w:cs="Times New Roman"/>
          <w:rPrChange w:id="3137" w:author="ZhuMeng" w:date="2023-10-12T15:47:00Z">
            <w:rPr/>
          </w:rPrChange>
        </w:rPr>
        <w:t xml:space="preserve"> </w:t>
      </w:r>
      <w:r w:rsidRPr="006A3F35">
        <w:rPr>
          <w:rFonts w:ascii="Times New Roman" w:eastAsia="宋体" w:hAnsi="Times New Roman" w:cs="Times New Roman"/>
          <w:rPrChange w:id="3138" w:author="ZhuMeng" w:date="2023-10-12T15:47:00Z">
            <w:rPr/>
          </w:rPrChange>
        </w:rPr>
        <w:t>语言治理是一个广泛的社会政治调控过程，其中包含对中国历史、中国国情、中国实践的全面把握，包括对各个国家机关、党政机关的动员组织，是带有全局性、战略性、根本性和长期性的重大任务，只有坚持党中央的集中统一领导，才能有效总揽全局、协调各方，制定正确的语言规划和发展战略，推进中国特色的社会治理、稳定政治秩序，实现语言治理现代化。</w:t>
      </w:r>
    </w:p>
    <w:p w14:paraId="4E741DD0" w14:textId="77777777" w:rsidR="0067268E" w:rsidRPr="006A3F35" w:rsidRDefault="0067268E" w:rsidP="00FD1F70">
      <w:pPr>
        <w:pStyle w:val="a0"/>
        <w:spacing w:line="360" w:lineRule="auto"/>
        <w:jc w:val="both"/>
        <w:rPr>
          <w:rFonts w:ascii="Times New Roman" w:eastAsia="宋体" w:hAnsi="Times New Roman" w:cs="Times New Roman"/>
          <w:rPrChange w:id="3139" w:author="ZhuMeng" w:date="2023-10-12T15:47:00Z">
            <w:rPr/>
          </w:rPrChange>
        </w:rPr>
        <w:pPrChange w:id="3140" w:author="ZhuMeng" w:date="2023-10-13T09:17:00Z">
          <w:pPr>
            <w:pStyle w:val="a0"/>
          </w:pPr>
        </w:pPrChange>
      </w:pPr>
      <w:r w:rsidRPr="006A3F35">
        <w:rPr>
          <w:rFonts w:ascii="Times New Roman" w:eastAsia="宋体" w:hAnsi="Times New Roman" w:cs="Times New Roman"/>
          <w:rPrChange w:id="3141" w:author="ZhuMeng" w:date="2023-10-12T15:47:00Z">
            <w:rPr/>
          </w:rPrChange>
        </w:rPr>
        <w:lastRenderedPageBreak/>
        <w:t>其次，服务于国家总体目标。作为国家公共政策的组成部分，国家语言政策的制定及实施应服务于国家治理的总体理念和目标。</w:t>
      </w:r>
      <w:r w:rsidRPr="006A3F35">
        <w:rPr>
          <w:rFonts w:ascii="Times New Roman" w:eastAsia="宋体" w:hAnsi="Times New Roman" w:cs="Times New Roman"/>
          <w:rPrChange w:id="3142" w:author="ZhuMeng" w:date="2023-10-12T15:47:00Z">
            <w:rPr/>
          </w:rPrChange>
        </w:rPr>
        <w:t xml:space="preserve"> </w:t>
      </w:r>
      <w:r w:rsidRPr="006A3F35">
        <w:rPr>
          <w:rFonts w:ascii="Times New Roman" w:eastAsia="宋体" w:hAnsi="Times New Roman" w:cs="Times New Roman"/>
          <w:rPrChange w:id="3143" w:author="ZhuMeng" w:date="2023-10-12T15:47:00Z">
            <w:rPr/>
          </w:rPrChange>
        </w:rPr>
        <w:t>习近平总书记指出，要构建集政治安全、国土安全、军事安全、经济安全、文化安全、社会安全、科技安全、信息安全、生态安全、资源安全、核安全等于一体的总体国家安全观。本研究揭示，语言安全不仅是文化安全的重要组成部分，更对政治安全和社会安全具有重要影响。这我们需要更加全面地研究公众语言规划（包括公众外语政策、民族语言政策）对于国家治理的影响，探讨语言规划有效促进国家治理的可能形态，使语言规划更好地为国家总体目标的实现服务，为中华民族共同体和人类命运共同体的建构贡献更多力量。</w:t>
      </w:r>
    </w:p>
    <w:p w14:paraId="57A887CF" w14:textId="77777777" w:rsidR="0067268E" w:rsidRPr="006A3F35" w:rsidRDefault="0067268E" w:rsidP="00FD1F70">
      <w:pPr>
        <w:pStyle w:val="a0"/>
        <w:spacing w:line="360" w:lineRule="auto"/>
        <w:jc w:val="both"/>
        <w:rPr>
          <w:rFonts w:ascii="Times New Roman" w:eastAsia="宋体" w:hAnsi="Times New Roman" w:cs="Times New Roman"/>
          <w:rPrChange w:id="3144" w:author="ZhuMeng" w:date="2023-10-12T15:47:00Z">
            <w:rPr/>
          </w:rPrChange>
        </w:rPr>
        <w:pPrChange w:id="3145" w:author="ZhuMeng" w:date="2023-10-13T09:17:00Z">
          <w:pPr>
            <w:pStyle w:val="a0"/>
          </w:pPr>
        </w:pPrChange>
      </w:pPr>
      <w:r w:rsidRPr="006A3F35">
        <w:rPr>
          <w:rFonts w:ascii="Times New Roman" w:eastAsia="宋体" w:hAnsi="Times New Roman" w:cs="Times New Roman"/>
          <w:rPrChange w:id="3146" w:author="ZhuMeng" w:date="2023-10-12T15:47:00Z">
            <w:rPr/>
          </w:rPrChange>
        </w:rPr>
        <w:t>再次，注重群体身份塑造。语言是最重要的群体属性之一，能够凝聚和强化群体意识，增强群体认同感。</w:t>
      </w:r>
      <w:r w:rsidRPr="006A3F35">
        <w:rPr>
          <w:rFonts w:ascii="Times New Roman" w:eastAsia="宋体" w:hAnsi="Times New Roman" w:cs="Times New Roman"/>
          <w:rPrChange w:id="3147" w:author="ZhuMeng" w:date="2023-10-12T15:47:00Z">
            <w:rPr/>
          </w:rPrChange>
        </w:rPr>
        <w:t xml:space="preserve"> </w:t>
      </w:r>
      <w:r w:rsidRPr="006A3F35">
        <w:rPr>
          <w:rFonts w:ascii="Times New Roman" w:eastAsia="宋体" w:hAnsi="Times New Roman" w:cs="Times New Roman"/>
          <w:rPrChange w:id="3148" w:author="ZhuMeng" w:date="2023-10-12T15:47:00Z">
            <w:rPr/>
          </w:rPrChange>
        </w:rPr>
        <w:t>当前，社会分化严重、社会矛盾突出，各群体对公共资源、国家机构，特别是语言规划控制权的争夺日益激烈，极其容易引发群体事件，影响社会秩序稳定。国家治理需要注重语言对群体身份的塑造作用，运用语言治理</w:t>
      </w:r>
      <w:r w:rsidRPr="006A3F35">
        <w:rPr>
          <w:rFonts w:ascii="Times New Roman" w:eastAsia="宋体" w:hAnsi="Times New Roman" w:cs="Times New Roman"/>
          <w:rPrChange w:id="3149" w:author="ZhuMeng" w:date="2023-10-12T15:47:00Z">
            <w:rPr/>
          </w:rPrChange>
        </w:rPr>
        <w:t>“</w:t>
      </w:r>
      <w:r w:rsidRPr="006A3F35">
        <w:rPr>
          <w:rFonts w:ascii="Times New Roman" w:eastAsia="宋体" w:hAnsi="Times New Roman" w:cs="Times New Roman"/>
          <w:rPrChange w:id="3150" w:author="ZhuMeng" w:date="2023-10-12T15:47:00Z">
            <w:rPr/>
          </w:rPrChange>
        </w:rPr>
        <w:t>润物细无声</w:t>
      </w:r>
      <w:r w:rsidRPr="006A3F35">
        <w:rPr>
          <w:rFonts w:ascii="Times New Roman" w:eastAsia="宋体" w:hAnsi="Times New Roman" w:cs="Times New Roman"/>
          <w:rPrChange w:id="3151" w:author="ZhuMeng" w:date="2023-10-12T15:47:00Z">
            <w:rPr/>
          </w:rPrChange>
        </w:rPr>
        <w:t>”</w:t>
      </w:r>
      <w:r w:rsidRPr="006A3F35">
        <w:rPr>
          <w:rFonts w:ascii="Times New Roman" w:eastAsia="宋体" w:hAnsi="Times New Roman" w:cs="Times New Roman"/>
          <w:rPrChange w:id="3152" w:author="ZhuMeng" w:date="2023-10-12T15:47:00Z">
            <w:rPr/>
          </w:rPrChange>
        </w:rPr>
        <w:t>的调控功能，对民众心理状态进行潜移默化而又具有持续性的调整和培养，调节个体社会成员的自我定位和人际关系，促进群体间的心理融合，避免话语冲突引起严重的政治冲突。</w:t>
      </w:r>
    </w:p>
    <w:p w14:paraId="776EE278" w14:textId="77777777" w:rsidR="0067268E" w:rsidRPr="006A3F35" w:rsidRDefault="0067268E" w:rsidP="00FD1F70">
      <w:pPr>
        <w:pStyle w:val="a0"/>
        <w:spacing w:line="360" w:lineRule="auto"/>
        <w:jc w:val="both"/>
        <w:rPr>
          <w:rFonts w:ascii="Times New Roman" w:eastAsia="宋体" w:hAnsi="Times New Roman" w:cs="Times New Roman"/>
          <w:rPrChange w:id="3153" w:author="ZhuMeng" w:date="2023-10-12T15:47:00Z">
            <w:rPr/>
          </w:rPrChange>
        </w:rPr>
        <w:pPrChange w:id="3154" w:author="ZhuMeng" w:date="2023-10-13T09:17:00Z">
          <w:pPr>
            <w:pStyle w:val="a0"/>
          </w:pPr>
        </w:pPrChange>
      </w:pPr>
      <w:r w:rsidRPr="006A3F35">
        <w:rPr>
          <w:rFonts w:ascii="Times New Roman" w:eastAsia="宋体" w:hAnsi="Times New Roman" w:cs="Times New Roman"/>
          <w:rPrChange w:id="3155" w:author="ZhuMeng" w:date="2023-10-12T15:47:00Z">
            <w:rPr/>
          </w:rPrChange>
        </w:rPr>
        <w:t>最后，明确推广普通话的目的和效果。</w:t>
      </w:r>
      <w:r w:rsidRPr="006A3F35">
        <w:rPr>
          <w:rFonts w:ascii="Times New Roman" w:eastAsia="宋体" w:hAnsi="Times New Roman" w:cs="Times New Roman"/>
          <w:rPrChange w:id="3156" w:author="ZhuMeng" w:date="2023-10-12T15:47:00Z">
            <w:rPr/>
          </w:rPrChange>
        </w:rPr>
        <w:t xml:space="preserve"> </w:t>
      </w:r>
      <w:r w:rsidRPr="006A3F35">
        <w:rPr>
          <w:rFonts w:ascii="Times New Roman" w:eastAsia="宋体" w:hAnsi="Times New Roman" w:cs="Times New Roman"/>
          <w:rPrChange w:id="3157" w:author="ZhuMeng" w:date="2023-10-12T15:47:00Z">
            <w:rPr/>
          </w:rPrChange>
        </w:rPr>
        <w:t>对于中国这个多方言国家来说，普通话是进行现代国家治理不可或缺的语言工具，但过分推行通用语将会使得方言和少数民族语言式微，导致语言治理效果随之降低，尤其在地方意识或族群文化比较浓厚的地区。不仅如此，目前推广普通话只是聚焦于语音、语调层面的推广</w:t>
      </w:r>
      <w:r w:rsidRPr="006A3F35">
        <w:rPr>
          <w:rFonts w:ascii="Times New Roman" w:eastAsia="宋体" w:hAnsi="Times New Roman" w:cs="Times New Roman"/>
          <w:rPrChange w:id="3158" w:author="ZhuMeng" w:date="2023-10-12T15:47:00Z">
            <w:rPr/>
          </w:rPrChange>
        </w:rPr>
        <w:t>(</w:t>
      </w:r>
      <w:r w:rsidRPr="006A3F35">
        <w:rPr>
          <w:rFonts w:ascii="Times New Roman" w:eastAsia="宋体" w:hAnsi="Times New Roman" w:cs="Times New Roman"/>
          <w:rPrChange w:id="3159" w:author="ZhuMeng" w:date="2023-10-12T15:47:00Z">
            <w:rPr/>
          </w:rPrChange>
        </w:rPr>
        <w:fldChar w:fldCharType="begin"/>
      </w:r>
      <w:r w:rsidRPr="006A3F35">
        <w:rPr>
          <w:rFonts w:ascii="Times New Roman" w:eastAsia="宋体" w:hAnsi="Times New Roman" w:cs="Times New Roman"/>
          <w:rPrChange w:id="3160" w:author="ZhuMeng" w:date="2023-10-12T15:47:00Z">
            <w:rPr/>
          </w:rPrChange>
        </w:rPr>
        <w:instrText xml:space="preserve"> HYPERLINK \l "ref-LuZiWen2008" \h </w:instrText>
      </w:r>
      <w:r w:rsidRPr="00595FE8">
        <w:rPr>
          <w:rFonts w:ascii="Times New Roman" w:eastAsia="宋体" w:hAnsi="Times New Roman" w:cs="Times New Roman"/>
        </w:rPr>
      </w:r>
      <w:r w:rsidRPr="006A3F35">
        <w:rPr>
          <w:rFonts w:ascii="Times New Roman" w:eastAsia="宋体" w:hAnsi="Times New Roman" w:cs="Times New Roman"/>
          <w:rPrChange w:id="3161" w:author="ZhuMeng" w:date="2023-10-12T15:47:00Z">
            <w:rPr>
              <w:rStyle w:val="af0"/>
            </w:rPr>
          </w:rPrChange>
        </w:rPr>
        <w:fldChar w:fldCharType="separate"/>
      </w:r>
      <w:r w:rsidRPr="006A3F35">
        <w:rPr>
          <w:rStyle w:val="af0"/>
          <w:rFonts w:ascii="Times New Roman" w:eastAsia="宋体" w:hAnsi="Times New Roman" w:cs="Times New Roman"/>
          <w:rPrChange w:id="3162" w:author="ZhuMeng" w:date="2023-10-12T15:47:00Z">
            <w:rPr>
              <w:rStyle w:val="af0"/>
            </w:rPr>
          </w:rPrChange>
        </w:rPr>
        <w:t>鲁子问</w:t>
      </w:r>
      <w:r w:rsidRPr="006A3F35">
        <w:rPr>
          <w:rStyle w:val="af0"/>
          <w:rFonts w:ascii="Times New Roman" w:eastAsia="宋体" w:hAnsi="Times New Roman" w:cs="Times New Roman"/>
          <w:rPrChange w:id="3163" w:author="ZhuMeng" w:date="2023-10-12T15:47:00Z">
            <w:rPr>
              <w:rStyle w:val="af0"/>
            </w:rPr>
          </w:rPrChange>
        </w:rPr>
        <w:t>, 2008</w:t>
      </w:r>
      <w:r w:rsidRPr="006A3F35">
        <w:rPr>
          <w:rStyle w:val="af0"/>
          <w:rFonts w:ascii="Times New Roman" w:eastAsia="宋体" w:hAnsi="Times New Roman" w:cs="Times New Roman"/>
          <w:rPrChange w:id="3164" w:author="ZhuMeng" w:date="2023-10-12T15:47:00Z">
            <w:rPr>
              <w:rStyle w:val="af0"/>
            </w:rPr>
          </w:rPrChange>
        </w:rPr>
        <w:fldChar w:fldCharType="end"/>
      </w:r>
      <w:r w:rsidRPr="006A3F35">
        <w:rPr>
          <w:rFonts w:ascii="Times New Roman" w:eastAsia="宋体" w:hAnsi="Times New Roman" w:cs="Times New Roman"/>
          <w:rPrChange w:id="3165" w:author="ZhuMeng" w:date="2023-10-12T15:47:00Z">
            <w:rPr/>
          </w:rPrChange>
        </w:rPr>
        <w:t>)</w:t>
      </w:r>
      <w:r w:rsidRPr="006A3F35">
        <w:rPr>
          <w:rFonts w:ascii="Times New Roman" w:eastAsia="宋体" w:hAnsi="Times New Roman" w:cs="Times New Roman"/>
          <w:rPrChange w:id="3166" w:author="ZhuMeng" w:date="2023-10-12T15:47:00Z">
            <w:rPr/>
          </w:rPrChange>
        </w:rPr>
        <w:t>，国民是否能从语义这个根本目的上理解通用语治理与方言保护之间的非对立性有待考察。这要求我们明确推广普通话的目的和效果，妥善处理推行通用语与保护地方方言、少数民族语言的关系，平衡建立低成本交流环境与合理利用地方文化资源的关系，切实保障语言权利，解决语言问题，构建和谐语言生活。</w:t>
      </w:r>
    </w:p>
    <w:p w14:paraId="73F3005D" w14:textId="77777777" w:rsidR="0067268E" w:rsidRPr="006A3F35" w:rsidRDefault="0067268E" w:rsidP="00FD1F70">
      <w:pPr>
        <w:pStyle w:val="1"/>
        <w:spacing w:line="360" w:lineRule="auto"/>
        <w:jc w:val="both"/>
        <w:rPr>
          <w:rFonts w:ascii="Times New Roman" w:eastAsia="宋体" w:hAnsi="Times New Roman" w:cs="Times New Roman"/>
          <w:rPrChange w:id="3167" w:author="ZhuMeng" w:date="2023-10-12T15:47:00Z">
            <w:rPr/>
          </w:rPrChange>
        </w:rPr>
        <w:pPrChange w:id="3168" w:author="ZhuMeng" w:date="2023-10-13T09:17:00Z">
          <w:pPr>
            <w:pStyle w:val="1"/>
          </w:pPr>
        </w:pPrChange>
      </w:pPr>
      <w:bookmarkStart w:id="3169" w:name="参考文献"/>
      <w:bookmarkEnd w:id="3080"/>
      <w:r w:rsidRPr="006A3F35">
        <w:rPr>
          <w:rFonts w:ascii="Times New Roman" w:eastAsia="宋体" w:hAnsi="Times New Roman" w:cs="Times New Roman"/>
          <w:rPrChange w:id="3170" w:author="ZhuMeng" w:date="2023-10-12T15:47:00Z">
            <w:rPr/>
          </w:rPrChange>
        </w:rPr>
        <w:t>参考文献</w:t>
      </w:r>
    </w:p>
    <w:p w14:paraId="4C61E9D8" w14:textId="77777777" w:rsidR="0067268E" w:rsidRPr="006A3F35" w:rsidRDefault="0067268E" w:rsidP="00FD1F70">
      <w:pPr>
        <w:pStyle w:val="10"/>
        <w:spacing w:line="360" w:lineRule="auto"/>
        <w:jc w:val="both"/>
        <w:rPr>
          <w:rFonts w:ascii="Times New Roman" w:eastAsia="宋体" w:hAnsi="Times New Roman" w:cs="Times New Roman"/>
          <w:rPrChange w:id="3171" w:author="ZhuMeng" w:date="2023-10-12T15:47:00Z">
            <w:rPr/>
          </w:rPrChange>
        </w:rPr>
        <w:pPrChange w:id="3172" w:author="ZhuMeng" w:date="2023-10-13T09:17:00Z">
          <w:pPr>
            <w:pStyle w:val="10"/>
          </w:pPr>
        </w:pPrChange>
      </w:pPr>
      <w:bookmarkStart w:id="3173" w:name="ref-Anthony2002"/>
      <w:bookmarkStart w:id="3174" w:name="refs"/>
      <w:r w:rsidRPr="006A3F35">
        <w:rPr>
          <w:rFonts w:ascii="Times New Roman" w:eastAsia="宋体" w:hAnsi="Times New Roman" w:cs="Times New Roman"/>
          <w:rPrChange w:id="3175" w:author="ZhuMeng" w:date="2023-10-12T15:47:00Z">
            <w:rPr/>
          </w:rPrChange>
        </w:rPr>
        <w:t xml:space="preserve">Anthony, S. (2002). </w:t>
      </w:r>
      <w:r w:rsidRPr="006A3F35">
        <w:rPr>
          <w:rFonts w:ascii="Times New Roman" w:eastAsia="宋体" w:hAnsi="Times New Roman" w:cs="Times New Roman"/>
          <w:i/>
          <w:iCs/>
          <w:rPrChange w:id="3176" w:author="ZhuMeng" w:date="2023-10-12T15:47:00Z">
            <w:rPr>
              <w:i/>
              <w:iCs/>
            </w:rPr>
          </w:rPrChange>
        </w:rPr>
        <w:t>全球化时代的民族与民族主义</w:t>
      </w:r>
      <w:r w:rsidRPr="006A3F35">
        <w:rPr>
          <w:rFonts w:ascii="Times New Roman" w:eastAsia="宋体" w:hAnsi="Times New Roman" w:cs="Times New Roman"/>
          <w:rPrChange w:id="3177" w:author="ZhuMeng" w:date="2023-10-12T15:47:00Z">
            <w:rPr/>
          </w:rPrChange>
        </w:rPr>
        <w:t xml:space="preserve"> (</w:t>
      </w:r>
      <w:r w:rsidRPr="006A3F35">
        <w:rPr>
          <w:rFonts w:ascii="Times New Roman" w:eastAsia="宋体" w:hAnsi="Times New Roman" w:cs="Times New Roman"/>
          <w:rPrChange w:id="3178" w:author="ZhuMeng" w:date="2023-10-12T15:47:00Z">
            <w:rPr/>
          </w:rPrChange>
        </w:rPr>
        <w:t>龚维斌</w:t>
      </w:r>
      <w:r w:rsidRPr="006A3F35">
        <w:rPr>
          <w:rFonts w:ascii="Times New Roman" w:eastAsia="宋体" w:hAnsi="Times New Roman" w:cs="Times New Roman"/>
          <w:rPrChange w:id="3179" w:author="ZhuMeng" w:date="2023-10-12T15:47:00Z">
            <w:rPr/>
          </w:rPrChange>
        </w:rPr>
        <w:t xml:space="preserve"> &amp; </w:t>
      </w:r>
      <w:r w:rsidRPr="006A3F35">
        <w:rPr>
          <w:rFonts w:ascii="Times New Roman" w:eastAsia="宋体" w:hAnsi="Times New Roman" w:cs="Times New Roman"/>
          <w:rPrChange w:id="3180" w:author="ZhuMeng" w:date="2023-10-12T15:47:00Z">
            <w:rPr/>
          </w:rPrChange>
        </w:rPr>
        <w:t>良警宇</w:t>
      </w:r>
      <w:r w:rsidRPr="006A3F35">
        <w:rPr>
          <w:rFonts w:ascii="Times New Roman" w:eastAsia="宋体" w:hAnsi="Times New Roman" w:cs="Times New Roman"/>
          <w:rPrChange w:id="3181" w:author="ZhuMeng" w:date="2023-10-12T15:47:00Z">
            <w:rPr/>
          </w:rPrChange>
        </w:rPr>
        <w:t xml:space="preserve">, Trans.). </w:t>
      </w:r>
      <w:r w:rsidRPr="006A3F35">
        <w:rPr>
          <w:rFonts w:ascii="Times New Roman" w:eastAsia="宋体" w:hAnsi="Times New Roman" w:cs="Times New Roman"/>
          <w:rPrChange w:id="3182" w:author="ZhuMeng" w:date="2023-10-12T15:47:00Z">
            <w:rPr/>
          </w:rPrChange>
        </w:rPr>
        <w:t>中央编译</w:t>
      </w:r>
      <w:r w:rsidRPr="006A3F35">
        <w:rPr>
          <w:rFonts w:ascii="Times New Roman" w:eastAsia="宋体" w:hAnsi="Times New Roman" w:cs="Times New Roman"/>
          <w:rPrChange w:id="3183" w:author="ZhuMeng" w:date="2023-10-12T15:47:00Z">
            <w:rPr/>
          </w:rPrChange>
        </w:rPr>
        <w:t>.</w:t>
      </w:r>
    </w:p>
    <w:p w14:paraId="6354D943" w14:textId="77777777" w:rsidR="0067268E" w:rsidRPr="006A3F35" w:rsidRDefault="0067268E" w:rsidP="00FD1F70">
      <w:pPr>
        <w:pStyle w:val="10"/>
        <w:spacing w:line="360" w:lineRule="auto"/>
        <w:jc w:val="both"/>
        <w:rPr>
          <w:rFonts w:ascii="Times New Roman" w:eastAsia="宋体" w:hAnsi="Times New Roman" w:cs="Times New Roman"/>
          <w:rPrChange w:id="3184" w:author="ZhuMeng" w:date="2023-10-12T15:47:00Z">
            <w:rPr/>
          </w:rPrChange>
        </w:rPr>
        <w:pPrChange w:id="3185" w:author="ZhuMeng" w:date="2023-10-13T09:17:00Z">
          <w:pPr>
            <w:pStyle w:val="10"/>
          </w:pPr>
        </w:pPrChange>
      </w:pPr>
      <w:bookmarkStart w:id="3186" w:name="ref-Benedict2005"/>
      <w:bookmarkEnd w:id="3173"/>
      <w:r w:rsidRPr="006A3F35">
        <w:rPr>
          <w:rFonts w:ascii="Times New Roman" w:eastAsia="宋体" w:hAnsi="Times New Roman" w:cs="Times New Roman"/>
          <w:rPrChange w:id="3187" w:author="ZhuMeng" w:date="2023-10-12T15:47:00Z">
            <w:rPr/>
          </w:rPrChange>
        </w:rPr>
        <w:t xml:space="preserve">Benedict, A. (2005). </w:t>
      </w:r>
      <w:r w:rsidRPr="006A3F35">
        <w:rPr>
          <w:rFonts w:ascii="Times New Roman" w:eastAsia="宋体" w:hAnsi="Times New Roman" w:cs="Times New Roman"/>
          <w:i/>
          <w:iCs/>
          <w:rPrChange w:id="3188" w:author="ZhuMeng" w:date="2023-10-12T15:47:00Z">
            <w:rPr>
              <w:i/>
              <w:iCs/>
            </w:rPr>
          </w:rPrChange>
        </w:rPr>
        <w:t>想象的共同体</w:t>
      </w:r>
      <w:r w:rsidRPr="006A3F35">
        <w:rPr>
          <w:rFonts w:ascii="Times New Roman" w:eastAsia="宋体" w:hAnsi="Times New Roman" w:cs="Times New Roman"/>
          <w:rPrChange w:id="3189" w:author="ZhuMeng" w:date="2023-10-12T15:47:00Z">
            <w:rPr/>
          </w:rPrChange>
        </w:rPr>
        <w:t xml:space="preserve"> (</w:t>
      </w:r>
      <w:r w:rsidRPr="006A3F35">
        <w:rPr>
          <w:rFonts w:ascii="Times New Roman" w:eastAsia="宋体" w:hAnsi="Times New Roman" w:cs="Times New Roman"/>
          <w:rPrChange w:id="3190" w:author="ZhuMeng" w:date="2023-10-12T15:47:00Z">
            <w:rPr/>
          </w:rPrChange>
        </w:rPr>
        <w:t>吴叡人</w:t>
      </w:r>
      <w:r w:rsidRPr="006A3F35">
        <w:rPr>
          <w:rFonts w:ascii="Times New Roman" w:eastAsia="宋体" w:hAnsi="Times New Roman" w:cs="Times New Roman"/>
          <w:rPrChange w:id="3191" w:author="ZhuMeng" w:date="2023-10-12T15:47:00Z">
            <w:rPr/>
          </w:rPrChange>
        </w:rPr>
        <w:t xml:space="preserve">., Trans.). </w:t>
      </w:r>
      <w:r w:rsidRPr="006A3F35">
        <w:rPr>
          <w:rFonts w:ascii="Times New Roman" w:eastAsia="宋体" w:hAnsi="Times New Roman" w:cs="Times New Roman"/>
          <w:rPrChange w:id="3192" w:author="ZhuMeng" w:date="2023-10-12T15:47:00Z">
            <w:rPr/>
          </w:rPrChange>
        </w:rPr>
        <w:t>上海人民出版社</w:t>
      </w:r>
      <w:r w:rsidRPr="006A3F35">
        <w:rPr>
          <w:rFonts w:ascii="Times New Roman" w:eastAsia="宋体" w:hAnsi="Times New Roman" w:cs="Times New Roman"/>
          <w:rPrChange w:id="3193" w:author="ZhuMeng" w:date="2023-10-12T15:47:00Z">
            <w:rPr/>
          </w:rPrChange>
        </w:rPr>
        <w:t>.</w:t>
      </w:r>
    </w:p>
    <w:p w14:paraId="491FB85B" w14:textId="77777777" w:rsidR="0067268E" w:rsidRPr="006A3F35" w:rsidRDefault="0067268E" w:rsidP="00FD1F70">
      <w:pPr>
        <w:pStyle w:val="10"/>
        <w:spacing w:line="360" w:lineRule="auto"/>
        <w:jc w:val="both"/>
        <w:rPr>
          <w:rFonts w:ascii="Times New Roman" w:eastAsia="宋体" w:hAnsi="Times New Roman" w:cs="Times New Roman"/>
          <w:rPrChange w:id="3194" w:author="ZhuMeng" w:date="2023-10-12T15:47:00Z">
            <w:rPr/>
          </w:rPrChange>
        </w:rPr>
        <w:pPrChange w:id="3195" w:author="ZhuMeng" w:date="2023-10-13T09:17:00Z">
          <w:pPr>
            <w:pStyle w:val="10"/>
          </w:pPr>
        </w:pPrChange>
      </w:pPr>
      <w:bookmarkStart w:id="3196" w:name="ref-CookLiu2016"/>
      <w:bookmarkEnd w:id="3186"/>
      <w:r w:rsidRPr="006A3F35">
        <w:rPr>
          <w:rFonts w:ascii="Times New Roman" w:eastAsia="宋体" w:hAnsi="Times New Roman" w:cs="Times New Roman"/>
          <w:rPrChange w:id="3197" w:author="ZhuMeng" w:date="2023-10-12T15:47:00Z">
            <w:rPr/>
          </w:rPrChange>
        </w:rPr>
        <w:lastRenderedPageBreak/>
        <w:t xml:space="preserve">Cook, T., &amp; Liu, A. (2016). Using Linguistic Networks to Explain Strength of Intellectual Property Rights. </w:t>
      </w:r>
      <w:r w:rsidRPr="006A3F35">
        <w:rPr>
          <w:rFonts w:ascii="Times New Roman" w:eastAsia="宋体" w:hAnsi="Times New Roman" w:cs="Times New Roman"/>
          <w:i/>
          <w:iCs/>
          <w:rPrChange w:id="3198" w:author="ZhuMeng" w:date="2023-10-12T15:47:00Z">
            <w:rPr>
              <w:i/>
              <w:iCs/>
            </w:rPr>
          </w:rPrChange>
        </w:rPr>
        <w:t>World Development</w:t>
      </w:r>
      <w:r w:rsidRPr="006A3F35">
        <w:rPr>
          <w:rFonts w:ascii="Times New Roman" w:eastAsia="宋体" w:hAnsi="Times New Roman" w:cs="Times New Roman"/>
          <w:rPrChange w:id="3199" w:author="ZhuMeng" w:date="2023-10-12T15:47:00Z">
            <w:rPr/>
          </w:rPrChange>
        </w:rPr>
        <w:t xml:space="preserve">, </w:t>
      </w:r>
      <w:r w:rsidRPr="006A3F35">
        <w:rPr>
          <w:rFonts w:ascii="Times New Roman" w:eastAsia="宋体" w:hAnsi="Times New Roman" w:cs="Times New Roman"/>
          <w:i/>
          <w:iCs/>
          <w:rPrChange w:id="3200" w:author="ZhuMeng" w:date="2023-10-12T15:47:00Z">
            <w:rPr>
              <w:i/>
              <w:iCs/>
            </w:rPr>
          </w:rPrChange>
        </w:rPr>
        <w:t>87</w:t>
      </w:r>
      <w:r w:rsidRPr="006A3F35">
        <w:rPr>
          <w:rFonts w:ascii="Times New Roman" w:eastAsia="宋体" w:hAnsi="Times New Roman" w:cs="Times New Roman"/>
          <w:rPrChange w:id="3201" w:author="ZhuMeng" w:date="2023-10-12T15:47:00Z">
            <w:rPr/>
          </w:rPrChange>
        </w:rPr>
        <w:t>, 128–138.</w:t>
      </w:r>
    </w:p>
    <w:p w14:paraId="60F04CCE" w14:textId="77777777" w:rsidR="0067268E" w:rsidRPr="006A3F35" w:rsidRDefault="0067268E" w:rsidP="00FD1F70">
      <w:pPr>
        <w:pStyle w:val="10"/>
        <w:spacing w:line="360" w:lineRule="auto"/>
        <w:jc w:val="both"/>
        <w:rPr>
          <w:rFonts w:ascii="Times New Roman" w:eastAsia="宋体" w:hAnsi="Times New Roman" w:cs="Times New Roman"/>
          <w:rPrChange w:id="3202" w:author="ZhuMeng" w:date="2023-10-12T15:47:00Z">
            <w:rPr/>
          </w:rPrChange>
        </w:rPr>
        <w:pPrChange w:id="3203" w:author="ZhuMeng" w:date="2023-10-13T09:17:00Z">
          <w:pPr>
            <w:pStyle w:val="10"/>
          </w:pPr>
        </w:pPrChange>
      </w:pPr>
      <w:bookmarkStart w:id="3204" w:name="ref-Cummings2019"/>
      <w:bookmarkEnd w:id="3196"/>
      <w:r w:rsidRPr="006A3F35">
        <w:rPr>
          <w:rFonts w:ascii="Times New Roman" w:eastAsia="宋体" w:hAnsi="Times New Roman" w:cs="Times New Roman"/>
          <w:rPrChange w:id="3205" w:author="ZhuMeng" w:date="2023-10-12T15:47:00Z">
            <w:rPr/>
          </w:rPrChange>
        </w:rPr>
        <w:t xml:space="preserve">Cummings, M. (2019). Developing systemic functional linguistics: Theory and application. </w:t>
      </w:r>
      <w:r w:rsidRPr="006A3F35">
        <w:rPr>
          <w:rFonts w:ascii="Times New Roman" w:eastAsia="宋体" w:hAnsi="Times New Roman" w:cs="Times New Roman"/>
          <w:i/>
          <w:iCs/>
          <w:rPrChange w:id="3206" w:author="ZhuMeng" w:date="2023-10-12T15:47:00Z">
            <w:rPr>
              <w:i/>
              <w:iCs/>
            </w:rPr>
          </w:rPrChange>
        </w:rPr>
        <w:t>Word</w:t>
      </w:r>
      <w:r w:rsidRPr="006A3F35">
        <w:rPr>
          <w:rFonts w:ascii="Times New Roman" w:eastAsia="宋体" w:hAnsi="Times New Roman" w:cs="Times New Roman"/>
          <w:rPrChange w:id="3207" w:author="ZhuMeng" w:date="2023-10-12T15:47:00Z">
            <w:rPr/>
          </w:rPrChange>
        </w:rPr>
        <w:t xml:space="preserve">, </w:t>
      </w:r>
      <w:r w:rsidRPr="006A3F35">
        <w:rPr>
          <w:rFonts w:ascii="Times New Roman" w:eastAsia="宋体" w:hAnsi="Times New Roman" w:cs="Times New Roman"/>
          <w:i/>
          <w:iCs/>
          <w:rPrChange w:id="3208" w:author="ZhuMeng" w:date="2023-10-12T15:47:00Z">
            <w:rPr>
              <w:i/>
              <w:iCs/>
            </w:rPr>
          </w:rPrChange>
        </w:rPr>
        <w:t>65</w:t>
      </w:r>
      <w:r w:rsidRPr="006A3F35">
        <w:rPr>
          <w:rFonts w:ascii="Times New Roman" w:eastAsia="宋体" w:hAnsi="Times New Roman" w:cs="Times New Roman"/>
          <w:rPrChange w:id="3209" w:author="ZhuMeng" w:date="2023-10-12T15:47:00Z">
            <w:rPr/>
          </w:rPrChange>
        </w:rPr>
        <w:t xml:space="preserve">(2), 135–138. </w:t>
      </w:r>
      <w:r w:rsidRPr="006A3F35">
        <w:rPr>
          <w:rFonts w:ascii="Times New Roman" w:eastAsia="宋体" w:hAnsi="Times New Roman" w:cs="Times New Roman"/>
          <w:rPrChange w:id="3210" w:author="ZhuMeng" w:date="2023-10-12T15:47:00Z">
            <w:rPr/>
          </w:rPrChange>
        </w:rPr>
        <w:fldChar w:fldCharType="begin"/>
      </w:r>
      <w:r w:rsidRPr="006A3F35">
        <w:rPr>
          <w:rFonts w:ascii="Times New Roman" w:eastAsia="宋体" w:hAnsi="Times New Roman" w:cs="Times New Roman"/>
          <w:rPrChange w:id="3211" w:author="ZhuMeng" w:date="2023-10-12T15:47:00Z">
            <w:rPr/>
          </w:rPrChange>
        </w:rPr>
        <w:instrText xml:space="preserve"> HYPERLINK "https://doi.org/10.1080/00437956.2019.1615708" \h </w:instrText>
      </w:r>
      <w:r w:rsidRPr="00595FE8">
        <w:rPr>
          <w:rFonts w:ascii="Times New Roman" w:eastAsia="宋体" w:hAnsi="Times New Roman" w:cs="Times New Roman"/>
        </w:rPr>
      </w:r>
      <w:r w:rsidRPr="006A3F35">
        <w:rPr>
          <w:rFonts w:ascii="Times New Roman" w:eastAsia="宋体" w:hAnsi="Times New Roman" w:cs="Times New Roman"/>
          <w:rPrChange w:id="3212" w:author="ZhuMeng" w:date="2023-10-12T15:47:00Z">
            <w:rPr>
              <w:rStyle w:val="af0"/>
            </w:rPr>
          </w:rPrChange>
        </w:rPr>
        <w:fldChar w:fldCharType="separate"/>
      </w:r>
      <w:r w:rsidRPr="006A3F35">
        <w:rPr>
          <w:rStyle w:val="af0"/>
          <w:rFonts w:ascii="Times New Roman" w:eastAsia="宋体" w:hAnsi="Times New Roman" w:cs="Times New Roman"/>
          <w:rPrChange w:id="3213" w:author="ZhuMeng" w:date="2023-10-12T15:47:00Z">
            <w:rPr>
              <w:rStyle w:val="af0"/>
            </w:rPr>
          </w:rPrChange>
        </w:rPr>
        <w:t>https://doi.org/10.1080/00437956.2019.1615708</w:t>
      </w:r>
      <w:r w:rsidRPr="006A3F35">
        <w:rPr>
          <w:rStyle w:val="af0"/>
          <w:rFonts w:ascii="Times New Roman" w:eastAsia="宋体" w:hAnsi="Times New Roman" w:cs="Times New Roman"/>
          <w:rPrChange w:id="3214" w:author="ZhuMeng" w:date="2023-10-12T15:47:00Z">
            <w:rPr>
              <w:rStyle w:val="af0"/>
            </w:rPr>
          </w:rPrChange>
        </w:rPr>
        <w:fldChar w:fldCharType="end"/>
      </w:r>
    </w:p>
    <w:p w14:paraId="7DBF5B31" w14:textId="77777777" w:rsidR="0067268E" w:rsidRPr="006A3F35" w:rsidRDefault="0067268E" w:rsidP="00FD1F70">
      <w:pPr>
        <w:pStyle w:val="10"/>
        <w:spacing w:line="360" w:lineRule="auto"/>
        <w:jc w:val="both"/>
        <w:rPr>
          <w:rFonts w:ascii="Times New Roman" w:eastAsia="宋体" w:hAnsi="Times New Roman" w:cs="Times New Roman"/>
          <w:rPrChange w:id="3215" w:author="ZhuMeng" w:date="2023-10-12T15:47:00Z">
            <w:rPr/>
          </w:rPrChange>
        </w:rPr>
        <w:pPrChange w:id="3216" w:author="ZhuMeng" w:date="2023-10-13T09:17:00Z">
          <w:pPr>
            <w:pStyle w:val="10"/>
          </w:pPr>
        </w:pPrChange>
      </w:pPr>
      <w:bookmarkStart w:id="3217" w:name="ref-DustmannFabbri2003"/>
      <w:bookmarkEnd w:id="3204"/>
      <w:r w:rsidRPr="006A3F35">
        <w:rPr>
          <w:rFonts w:ascii="Times New Roman" w:eastAsia="宋体" w:hAnsi="Times New Roman" w:cs="Times New Roman"/>
          <w:rPrChange w:id="3218" w:author="ZhuMeng" w:date="2023-10-12T15:47:00Z">
            <w:rPr/>
          </w:rPrChange>
        </w:rPr>
        <w:t xml:space="preserve">Dustmann, C., &amp; Fabbri, F. (2003). Language Proficiency and Labour Market Performance of Immigrants in the UK. </w:t>
      </w:r>
      <w:r w:rsidRPr="006A3F35">
        <w:rPr>
          <w:rFonts w:ascii="Times New Roman" w:eastAsia="宋体" w:hAnsi="Times New Roman" w:cs="Times New Roman"/>
          <w:i/>
          <w:iCs/>
          <w:rPrChange w:id="3219" w:author="ZhuMeng" w:date="2023-10-12T15:47:00Z">
            <w:rPr>
              <w:i/>
              <w:iCs/>
            </w:rPr>
          </w:rPrChange>
        </w:rPr>
        <w:t>The Economic Journal</w:t>
      </w:r>
      <w:r w:rsidRPr="006A3F35">
        <w:rPr>
          <w:rFonts w:ascii="Times New Roman" w:eastAsia="宋体" w:hAnsi="Times New Roman" w:cs="Times New Roman"/>
          <w:rPrChange w:id="3220" w:author="ZhuMeng" w:date="2023-10-12T15:47:00Z">
            <w:rPr/>
          </w:rPrChange>
        </w:rPr>
        <w:t xml:space="preserve">, </w:t>
      </w:r>
      <w:r w:rsidRPr="006A3F35">
        <w:rPr>
          <w:rFonts w:ascii="Times New Roman" w:eastAsia="宋体" w:hAnsi="Times New Roman" w:cs="Times New Roman"/>
          <w:i/>
          <w:iCs/>
          <w:rPrChange w:id="3221" w:author="ZhuMeng" w:date="2023-10-12T15:47:00Z">
            <w:rPr>
              <w:i/>
              <w:iCs/>
            </w:rPr>
          </w:rPrChange>
        </w:rPr>
        <w:t>113</w:t>
      </w:r>
      <w:r w:rsidRPr="006A3F35">
        <w:rPr>
          <w:rFonts w:ascii="Times New Roman" w:eastAsia="宋体" w:hAnsi="Times New Roman" w:cs="Times New Roman"/>
          <w:rPrChange w:id="3222" w:author="ZhuMeng" w:date="2023-10-12T15:47:00Z">
            <w:rPr/>
          </w:rPrChange>
        </w:rPr>
        <w:t xml:space="preserve">(489), 695–717. </w:t>
      </w:r>
      <w:r w:rsidRPr="006A3F35">
        <w:rPr>
          <w:rFonts w:ascii="Times New Roman" w:eastAsia="宋体" w:hAnsi="Times New Roman" w:cs="Times New Roman"/>
          <w:rPrChange w:id="3223" w:author="ZhuMeng" w:date="2023-10-12T15:47:00Z">
            <w:rPr/>
          </w:rPrChange>
        </w:rPr>
        <w:fldChar w:fldCharType="begin"/>
      </w:r>
      <w:r w:rsidRPr="006A3F35">
        <w:rPr>
          <w:rFonts w:ascii="Times New Roman" w:eastAsia="宋体" w:hAnsi="Times New Roman" w:cs="Times New Roman"/>
          <w:rPrChange w:id="3224" w:author="ZhuMeng" w:date="2023-10-12T15:47:00Z">
            <w:rPr/>
          </w:rPrChange>
        </w:rPr>
        <w:instrText xml:space="preserve"> HYPERLINK "https://doi.org/10.1111/1468-0297.t01-1-00151" \h </w:instrText>
      </w:r>
      <w:r w:rsidRPr="00595FE8">
        <w:rPr>
          <w:rFonts w:ascii="Times New Roman" w:eastAsia="宋体" w:hAnsi="Times New Roman" w:cs="Times New Roman"/>
        </w:rPr>
      </w:r>
      <w:r w:rsidRPr="006A3F35">
        <w:rPr>
          <w:rFonts w:ascii="Times New Roman" w:eastAsia="宋体" w:hAnsi="Times New Roman" w:cs="Times New Roman"/>
          <w:rPrChange w:id="3225" w:author="ZhuMeng" w:date="2023-10-12T15:47:00Z">
            <w:rPr>
              <w:rStyle w:val="af0"/>
            </w:rPr>
          </w:rPrChange>
        </w:rPr>
        <w:fldChar w:fldCharType="separate"/>
      </w:r>
      <w:r w:rsidRPr="006A3F35">
        <w:rPr>
          <w:rStyle w:val="af0"/>
          <w:rFonts w:ascii="Times New Roman" w:eastAsia="宋体" w:hAnsi="Times New Roman" w:cs="Times New Roman"/>
          <w:rPrChange w:id="3226" w:author="ZhuMeng" w:date="2023-10-12T15:47:00Z">
            <w:rPr>
              <w:rStyle w:val="af0"/>
            </w:rPr>
          </w:rPrChange>
        </w:rPr>
        <w:t>https://doi.org/10.1111/1468-0297.t01-1-00151</w:t>
      </w:r>
      <w:r w:rsidRPr="006A3F35">
        <w:rPr>
          <w:rStyle w:val="af0"/>
          <w:rFonts w:ascii="Times New Roman" w:eastAsia="宋体" w:hAnsi="Times New Roman" w:cs="Times New Roman"/>
          <w:rPrChange w:id="3227" w:author="ZhuMeng" w:date="2023-10-12T15:47:00Z">
            <w:rPr>
              <w:rStyle w:val="af0"/>
            </w:rPr>
          </w:rPrChange>
        </w:rPr>
        <w:fldChar w:fldCharType="end"/>
      </w:r>
    </w:p>
    <w:p w14:paraId="311A5745" w14:textId="77777777" w:rsidR="0067268E" w:rsidRPr="006A3F35" w:rsidRDefault="0067268E" w:rsidP="00FD1F70">
      <w:pPr>
        <w:pStyle w:val="10"/>
        <w:spacing w:line="360" w:lineRule="auto"/>
        <w:jc w:val="both"/>
        <w:rPr>
          <w:rFonts w:ascii="Times New Roman" w:eastAsia="宋体" w:hAnsi="Times New Roman" w:cs="Times New Roman"/>
          <w:rPrChange w:id="3228" w:author="ZhuMeng" w:date="2023-10-12T15:47:00Z">
            <w:rPr/>
          </w:rPrChange>
        </w:rPr>
        <w:pPrChange w:id="3229" w:author="ZhuMeng" w:date="2023-10-13T09:17:00Z">
          <w:pPr>
            <w:pStyle w:val="10"/>
          </w:pPr>
        </w:pPrChange>
      </w:pPr>
      <w:bookmarkStart w:id="3230" w:name="ref-Giddens2000"/>
      <w:bookmarkEnd w:id="3217"/>
      <w:r w:rsidRPr="006A3F35">
        <w:rPr>
          <w:rFonts w:ascii="Times New Roman" w:eastAsia="宋体" w:hAnsi="Times New Roman" w:cs="Times New Roman"/>
          <w:rPrChange w:id="3231" w:author="ZhuMeng" w:date="2023-10-12T15:47:00Z">
            <w:rPr/>
          </w:rPrChange>
        </w:rPr>
        <w:t xml:space="preserve">Giddens, A. (2000). </w:t>
      </w:r>
      <w:r w:rsidRPr="006A3F35">
        <w:rPr>
          <w:rFonts w:ascii="Times New Roman" w:eastAsia="宋体" w:hAnsi="Times New Roman" w:cs="Times New Roman"/>
          <w:i/>
          <w:iCs/>
          <w:rPrChange w:id="3232" w:author="ZhuMeng" w:date="2023-10-12T15:47:00Z">
            <w:rPr>
              <w:i/>
              <w:iCs/>
            </w:rPr>
          </w:rPrChange>
        </w:rPr>
        <w:t>现代性的后果</w:t>
      </w:r>
      <w:r w:rsidRPr="006A3F35">
        <w:rPr>
          <w:rFonts w:ascii="Times New Roman" w:eastAsia="宋体" w:hAnsi="Times New Roman" w:cs="Times New Roman"/>
          <w:rPrChange w:id="3233" w:author="ZhuMeng" w:date="2023-10-12T15:47:00Z">
            <w:rPr/>
          </w:rPrChange>
        </w:rPr>
        <w:t xml:space="preserve"> (</w:t>
      </w:r>
      <w:r w:rsidRPr="006A3F35">
        <w:rPr>
          <w:rFonts w:ascii="Times New Roman" w:eastAsia="宋体" w:hAnsi="Times New Roman" w:cs="Times New Roman"/>
          <w:rPrChange w:id="3234" w:author="ZhuMeng" w:date="2023-10-12T15:47:00Z">
            <w:rPr/>
          </w:rPrChange>
        </w:rPr>
        <w:t>田禾</w:t>
      </w:r>
      <w:r w:rsidRPr="006A3F35">
        <w:rPr>
          <w:rFonts w:ascii="Times New Roman" w:eastAsia="宋体" w:hAnsi="Times New Roman" w:cs="Times New Roman"/>
          <w:rPrChange w:id="3235" w:author="ZhuMeng" w:date="2023-10-12T15:47:00Z">
            <w:rPr/>
          </w:rPrChange>
        </w:rPr>
        <w:t xml:space="preserve">, Trans.). </w:t>
      </w:r>
      <w:r w:rsidRPr="006A3F35">
        <w:rPr>
          <w:rFonts w:ascii="Times New Roman" w:eastAsia="宋体" w:hAnsi="Times New Roman" w:cs="Times New Roman"/>
          <w:rPrChange w:id="3236" w:author="ZhuMeng" w:date="2023-10-12T15:47:00Z">
            <w:rPr/>
          </w:rPrChange>
        </w:rPr>
        <w:t>译林出版社</w:t>
      </w:r>
      <w:r w:rsidRPr="006A3F35">
        <w:rPr>
          <w:rFonts w:ascii="Times New Roman" w:eastAsia="宋体" w:hAnsi="Times New Roman" w:cs="Times New Roman"/>
          <w:rPrChange w:id="3237" w:author="ZhuMeng" w:date="2023-10-12T15:47:00Z">
            <w:rPr/>
          </w:rPrChange>
        </w:rPr>
        <w:t>.</w:t>
      </w:r>
    </w:p>
    <w:p w14:paraId="5A92BE44" w14:textId="77777777" w:rsidR="0067268E" w:rsidRPr="006A3F35" w:rsidRDefault="0067268E" w:rsidP="00FD1F70">
      <w:pPr>
        <w:pStyle w:val="10"/>
        <w:spacing w:line="360" w:lineRule="auto"/>
        <w:jc w:val="both"/>
        <w:rPr>
          <w:rFonts w:ascii="Times New Roman" w:eastAsia="宋体" w:hAnsi="Times New Roman" w:cs="Times New Roman"/>
          <w:rPrChange w:id="3238" w:author="ZhuMeng" w:date="2023-10-12T15:47:00Z">
            <w:rPr/>
          </w:rPrChange>
        </w:rPr>
        <w:pPrChange w:id="3239" w:author="ZhuMeng" w:date="2023-10-13T09:17:00Z">
          <w:pPr>
            <w:pStyle w:val="10"/>
          </w:pPr>
        </w:pPrChange>
      </w:pPr>
      <w:bookmarkStart w:id="3240" w:name="ref-GuoWen2007"/>
      <w:bookmarkEnd w:id="3230"/>
      <w:r w:rsidRPr="006A3F35">
        <w:rPr>
          <w:rFonts w:ascii="Times New Roman" w:eastAsia="宋体" w:hAnsi="Times New Roman" w:cs="Times New Roman"/>
          <w:rPrChange w:id="3241" w:author="ZhuMeng" w:date="2023-10-12T15:47:00Z">
            <w:rPr/>
          </w:rPrChange>
        </w:rPr>
        <w:t xml:space="preserve">GuoWen, H. (2007). Aims and principles for systemic functional syntax analysis. </w:t>
      </w:r>
      <w:r w:rsidRPr="006A3F35">
        <w:rPr>
          <w:rFonts w:ascii="Times New Roman" w:eastAsia="宋体" w:hAnsi="Times New Roman" w:cs="Times New Roman"/>
          <w:i/>
          <w:iCs/>
          <w:rPrChange w:id="3242" w:author="ZhuMeng" w:date="2023-10-12T15:47:00Z">
            <w:rPr>
              <w:i/>
              <w:iCs/>
            </w:rPr>
          </w:rPrChange>
        </w:rPr>
        <w:t>Foreign Language Research</w:t>
      </w:r>
      <w:r w:rsidRPr="006A3F35">
        <w:rPr>
          <w:rFonts w:ascii="Times New Roman" w:eastAsia="宋体" w:hAnsi="Times New Roman" w:cs="Times New Roman"/>
          <w:rPrChange w:id="3243" w:author="ZhuMeng" w:date="2023-10-12T15:47:00Z">
            <w:rPr/>
          </w:rPrChange>
        </w:rPr>
        <w:t xml:space="preserve">, </w:t>
      </w:r>
      <w:r w:rsidRPr="006A3F35">
        <w:rPr>
          <w:rFonts w:ascii="Times New Roman" w:eastAsia="宋体" w:hAnsi="Times New Roman" w:cs="Times New Roman"/>
          <w:i/>
          <w:iCs/>
          <w:rPrChange w:id="3244" w:author="ZhuMeng" w:date="2023-10-12T15:47:00Z">
            <w:rPr>
              <w:i/>
              <w:iCs/>
            </w:rPr>
          </w:rPrChange>
        </w:rPr>
        <w:t>3</w:t>
      </w:r>
      <w:r w:rsidRPr="006A3F35">
        <w:rPr>
          <w:rFonts w:ascii="Times New Roman" w:eastAsia="宋体" w:hAnsi="Times New Roman" w:cs="Times New Roman"/>
          <w:rPrChange w:id="3245" w:author="ZhuMeng" w:date="2023-10-12T15:47:00Z">
            <w:rPr/>
          </w:rPrChange>
        </w:rPr>
        <w:t>, 39–45.</w:t>
      </w:r>
    </w:p>
    <w:p w14:paraId="4A9A2C7D" w14:textId="77777777" w:rsidR="0067268E" w:rsidRPr="006A3F35" w:rsidRDefault="0067268E" w:rsidP="00FD1F70">
      <w:pPr>
        <w:pStyle w:val="10"/>
        <w:spacing w:line="360" w:lineRule="auto"/>
        <w:jc w:val="both"/>
        <w:rPr>
          <w:rFonts w:ascii="Times New Roman" w:eastAsia="宋体" w:hAnsi="Times New Roman" w:cs="Times New Roman"/>
          <w:rPrChange w:id="3246" w:author="ZhuMeng" w:date="2023-10-12T15:47:00Z">
            <w:rPr/>
          </w:rPrChange>
        </w:rPr>
        <w:pPrChange w:id="3247" w:author="ZhuMeng" w:date="2023-10-13T09:17:00Z">
          <w:pPr>
            <w:pStyle w:val="10"/>
          </w:pPr>
        </w:pPrChange>
      </w:pPr>
      <w:bookmarkStart w:id="3248" w:name="ref-HallidayEtAl1964"/>
      <w:bookmarkEnd w:id="3240"/>
      <w:r w:rsidRPr="006A3F35">
        <w:rPr>
          <w:rFonts w:ascii="Times New Roman" w:eastAsia="宋体" w:hAnsi="Times New Roman" w:cs="Times New Roman"/>
          <w:rPrChange w:id="3249" w:author="ZhuMeng" w:date="2023-10-12T15:47:00Z">
            <w:rPr/>
          </w:rPrChange>
        </w:rPr>
        <w:t xml:space="preserve">Halliday, M., Brown, T., &amp; McIntosh, A. (1964). The Linguistic Sciences and Language Teaching. </w:t>
      </w:r>
      <w:r w:rsidRPr="006A3F35">
        <w:rPr>
          <w:rFonts w:ascii="Times New Roman" w:eastAsia="宋体" w:hAnsi="Times New Roman" w:cs="Times New Roman"/>
          <w:i/>
          <w:iCs/>
          <w:rPrChange w:id="3250" w:author="ZhuMeng" w:date="2023-10-12T15:47:00Z">
            <w:rPr>
              <w:i/>
              <w:iCs/>
            </w:rPr>
          </w:rPrChange>
        </w:rPr>
        <w:t>The Modern Language Review</w:t>
      </w:r>
      <w:r w:rsidRPr="006A3F35">
        <w:rPr>
          <w:rFonts w:ascii="Times New Roman" w:eastAsia="宋体" w:hAnsi="Times New Roman" w:cs="Times New Roman"/>
          <w:rPrChange w:id="3251" w:author="ZhuMeng" w:date="2023-10-12T15:47:00Z">
            <w:rPr/>
          </w:rPrChange>
        </w:rPr>
        <w:t xml:space="preserve">, </w:t>
      </w:r>
      <w:r w:rsidRPr="006A3F35">
        <w:rPr>
          <w:rFonts w:ascii="Times New Roman" w:eastAsia="宋体" w:hAnsi="Times New Roman" w:cs="Times New Roman"/>
          <w:i/>
          <w:iCs/>
          <w:rPrChange w:id="3252" w:author="ZhuMeng" w:date="2023-10-12T15:47:00Z">
            <w:rPr>
              <w:i/>
              <w:iCs/>
            </w:rPr>
          </w:rPrChange>
        </w:rPr>
        <w:t>62</w:t>
      </w:r>
      <w:r w:rsidRPr="006A3F35">
        <w:rPr>
          <w:rFonts w:ascii="Times New Roman" w:eastAsia="宋体" w:hAnsi="Times New Roman" w:cs="Times New Roman"/>
          <w:rPrChange w:id="3253" w:author="ZhuMeng" w:date="2023-10-12T15:47:00Z">
            <w:rPr/>
          </w:rPrChange>
        </w:rPr>
        <w:t xml:space="preserve">(1), 106. </w:t>
      </w:r>
      <w:r w:rsidRPr="006A3F35">
        <w:rPr>
          <w:rFonts w:ascii="Times New Roman" w:eastAsia="宋体" w:hAnsi="Times New Roman" w:cs="Times New Roman"/>
          <w:rPrChange w:id="3254" w:author="ZhuMeng" w:date="2023-10-12T15:47:00Z">
            <w:rPr/>
          </w:rPrChange>
        </w:rPr>
        <w:fldChar w:fldCharType="begin"/>
      </w:r>
      <w:r w:rsidRPr="006A3F35">
        <w:rPr>
          <w:rFonts w:ascii="Times New Roman" w:eastAsia="宋体" w:hAnsi="Times New Roman" w:cs="Times New Roman"/>
          <w:rPrChange w:id="3255" w:author="ZhuMeng" w:date="2023-10-12T15:47:00Z">
            <w:rPr/>
          </w:rPrChange>
        </w:rPr>
        <w:instrText xml:space="preserve"> HYPERLINK "https://www.researchgate.net/publication/270196760_The_Linguistic_Sciences_and_Language_Teaching" \h </w:instrText>
      </w:r>
      <w:r w:rsidRPr="00595FE8">
        <w:rPr>
          <w:rFonts w:ascii="Times New Roman" w:eastAsia="宋体" w:hAnsi="Times New Roman" w:cs="Times New Roman"/>
        </w:rPr>
      </w:r>
      <w:r w:rsidRPr="006A3F35">
        <w:rPr>
          <w:rFonts w:ascii="Times New Roman" w:eastAsia="宋体" w:hAnsi="Times New Roman" w:cs="Times New Roman"/>
          <w:rPrChange w:id="3256" w:author="ZhuMeng" w:date="2023-10-12T15:47:00Z">
            <w:rPr>
              <w:rStyle w:val="af0"/>
            </w:rPr>
          </w:rPrChange>
        </w:rPr>
        <w:fldChar w:fldCharType="separate"/>
      </w:r>
      <w:r w:rsidRPr="006A3F35">
        <w:rPr>
          <w:rStyle w:val="af0"/>
          <w:rFonts w:ascii="Times New Roman" w:eastAsia="宋体" w:hAnsi="Times New Roman" w:cs="Times New Roman"/>
          <w:rPrChange w:id="3257" w:author="ZhuMeng" w:date="2023-10-12T15:47:00Z">
            <w:rPr>
              <w:rStyle w:val="af0"/>
            </w:rPr>
          </w:rPrChange>
        </w:rPr>
        <w:t>https://www.researchgate.net/publication/270196760_The_Linguistic_Sciences_and_Language_Teaching</w:t>
      </w:r>
      <w:r w:rsidRPr="006A3F35">
        <w:rPr>
          <w:rStyle w:val="af0"/>
          <w:rFonts w:ascii="Times New Roman" w:eastAsia="宋体" w:hAnsi="Times New Roman" w:cs="Times New Roman"/>
          <w:rPrChange w:id="3258" w:author="ZhuMeng" w:date="2023-10-12T15:47:00Z">
            <w:rPr>
              <w:rStyle w:val="af0"/>
            </w:rPr>
          </w:rPrChange>
        </w:rPr>
        <w:fldChar w:fldCharType="end"/>
      </w:r>
    </w:p>
    <w:p w14:paraId="17A9A5EF" w14:textId="77777777" w:rsidR="0067268E" w:rsidRPr="006A3F35" w:rsidRDefault="0067268E" w:rsidP="00FD1F70">
      <w:pPr>
        <w:pStyle w:val="10"/>
        <w:spacing w:line="360" w:lineRule="auto"/>
        <w:jc w:val="both"/>
        <w:rPr>
          <w:rFonts w:ascii="Times New Roman" w:eastAsia="宋体" w:hAnsi="Times New Roman" w:cs="Times New Roman"/>
          <w:rPrChange w:id="3259" w:author="ZhuMeng" w:date="2023-10-12T15:47:00Z">
            <w:rPr/>
          </w:rPrChange>
        </w:rPr>
        <w:pPrChange w:id="3260" w:author="ZhuMeng" w:date="2023-10-13T09:17:00Z">
          <w:pPr>
            <w:pStyle w:val="10"/>
          </w:pPr>
        </w:pPrChange>
      </w:pPr>
      <w:bookmarkStart w:id="3261" w:name="ref-HenriTajfelJohnTurner2004"/>
      <w:bookmarkEnd w:id="3248"/>
      <w:r w:rsidRPr="006A3F35">
        <w:rPr>
          <w:rFonts w:ascii="Times New Roman" w:eastAsia="宋体" w:hAnsi="Times New Roman" w:cs="Times New Roman"/>
          <w:rPrChange w:id="3262" w:author="ZhuMeng" w:date="2023-10-12T15:47:00Z">
            <w:rPr/>
          </w:rPrChange>
        </w:rPr>
        <w:t xml:space="preserve">Henri Tajfel, &amp; John Turner. (2004). </w:t>
      </w:r>
      <w:r w:rsidRPr="006A3F35">
        <w:rPr>
          <w:rFonts w:ascii="Times New Roman" w:eastAsia="宋体" w:hAnsi="Times New Roman" w:cs="Times New Roman"/>
          <w:i/>
          <w:iCs/>
          <w:rPrChange w:id="3263" w:author="ZhuMeng" w:date="2023-10-12T15:47:00Z">
            <w:rPr>
              <w:i/>
              <w:iCs/>
            </w:rPr>
          </w:rPrChange>
        </w:rPr>
        <w:t>The Social Identity Theory of Intergroup Behavior</w:t>
      </w:r>
      <w:r w:rsidRPr="006A3F35">
        <w:rPr>
          <w:rFonts w:ascii="Times New Roman" w:eastAsia="宋体" w:hAnsi="Times New Roman" w:cs="Times New Roman"/>
          <w:rPrChange w:id="3264" w:author="ZhuMeng" w:date="2023-10-12T15:47:00Z">
            <w:rPr/>
          </w:rPrChange>
        </w:rPr>
        <w:t xml:space="preserve"> (p. 293). Psychology Press. </w:t>
      </w:r>
      <w:r w:rsidRPr="006A3F35">
        <w:rPr>
          <w:rFonts w:ascii="Times New Roman" w:eastAsia="宋体" w:hAnsi="Times New Roman" w:cs="Times New Roman"/>
          <w:rPrChange w:id="3265" w:author="ZhuMeng" w:date="2023-10-12T15:47:00Z">
            <w:rPr/>
          </w:rPrChange>
        </w:rPr>
        <w:fldChar w:fldCharType="begin"/>
      </w:r>
      <w:r w:rsidRPr="006A3F35">
        <w:rPr>
          <w:rFonts w:ascii="Times New Roman" w:eastAsia="宋体" w:hAnsi="Times New Roman" w:cs="Times New Roman"/>
          <w:rPrChange w:id="3266" w:author="ZhuMeng" w:date="2023-10-12T15:47:00Z">
            <w:rPr/>
          </w:rPrChange>
        </w:rPr>
        <w:instrText xml:space="preserve"> HYPERLINK "https://doi.org/10.4324/9780203505984-16" \h </w:instrText>
      </w:r>
      <w:r w:rsidRPr="00595FE8">
        <w:rPr>
          <w:rFonts w:ascii="Times New Roman" w:eastAsia="宋体" w:hAnsi="Times New Roman" w:cs="Times New Roman"/>
        </w:rPr>
      </w:r>
      <w:r w:rsidRPr="006A3F35">
        <w:rPr>
          <w:rFonts w:ascii="Times New Roman" w:eastAsia="宋体" w:hAnsi="Times New Roman" w:cs="Times New Roman"/>
          <w:rPrChange w:id="3267" w:author="ZhuMeng" w:date="2023-10-12T15:47:00Z">
            <w:rPr>
              <w:rStyle w:val="af0"/>
            </w:rPr>
          </w:rPrChange>
        </w:rPr>
        <w:fldChar w:fldCharType="separate"/>
      </w:r>
      <w:r w:rsidRPr="006A3F35">
        <w:rPr>
          <w:rStyle w:val="af0"/>
          <w:rFonts w:ascii="Times New Roman" w:eastAsia="宋体" w:hAnsi="Times New Roman" w:cs="Times New Roman"/>
          <w:rPrChange w:id="3268" w:author="ZhuMeng" w:date="2023-10-12T15:47:00Z">
            <w:rPr>
              <w:rStyle w:val="af0"/>
            </w:rPr>
          </w:rPrChange>
        </w:rPr>
        <w:t>https://doi.org/10.4324/9780203505984-16</w:t>
      </w:r>
      <w:r w:rsidRPr="006A3F35">
        <w:rPr>
          <w:rStyle w:val="af0"/>
          <w:rFonts w:ascii="Times New Roman" w:eastAsia="宋体" w:hAnsi="Times New Roman" w:cs="Times New Roman"/>
          <w:rPrChange w:id="3269" w:author="ZhuMeng" w:date="2023-10-12T15:47:00Z">
            <w:rPr>
              <w:rStyle w:val="af0"/>
            </w:rPr>
          </w:rPrChange>
        </w:rPr>
        <w:fldChar w:fldCharType="end"/>
      </w:r>
    </w:p>
    <w:p w14:paraId="624F723A" w14:textId="77777777" w:rsidR="0067268E" w:rsidRPr="006A3F35" w:rsidRDefault="0067268E" w:rsidP="00FD1F70">
      <w:pPr>
        <w:pStyle w:val="10"/>
        <w:spacing w:line="360" w:lineRule="auto"/>
        <w:jc w:val="both"/>
        <w:rPr>
          <w:rFonts w:ascii="Times New Roman" w:eastAsia="宋体" w:hAnsi="Times New Roman" w:cs="Times New Roman"/>
          <w:rPrChange w:id="3270" w:author="ZhuMeng" w:date="2023-10-12T15:47:00Z">
            <w:rPr/>
          </w:rPrChange>
        </w:rPr>
        <w:pPrChange w:id="3271" w:author="ZhuMeng" w:date="2023-10-13T09:17:00Z">
          <w:pPr>
            <w:pStyle w:val="10"/>
          </w:pPr>
        </w:pPrChange>
      </w:pPr>
      <w:bookmarkStart w:id="3272" w:name="ref-Hu2019"/>
      <w:bookmarkEnd w:id="3261"/>
      <w:r w:rsidRPr="006A3F35">
        <w:rPr>
          <w:rFonts w:ascii="Times New Roman" w:eastAsia="宋体" w:hAnsi="Times New Roman" w:cs="Times New Roman"/>
          <w:rPrChange w:id="3273" w:author="ZhuMeng" w:date="2023-10-12T15:47:00Z">
            <w:rPr/>
          </w:rPrChange>
        </w:rPr>
        <w:t xml:space="preserve">Hu, Y. (2019). Refocusing democracy: The Chinese government’s framing strategy in political language: Democratization. </w:t>
      </w:r>
      <w:r w:rsidRPr="006A3F35">
        <w:rPr>
          <w:rFonts w:ascii="Times New Roman" w:eastAsia="宋体" w:hAnsi="Times New Roman" w:cs="Times New Roman"/>
          <w:i/>
          <w:iCs/>
          <w:rPrChange w:id="3274" w:author="ZhuMeng" w:date="2023-10-12T15:47:00Z">
            <w:rPr>
              <w:i/>
              <w:iCs/>
            </w:rPr>
          </w:rPrChange>
        </w:rPr>
        <w:t>Democratization</w:t>
      </w:r>
      <w:r w:rsidRPr="006A3F35">
        <w:rPr>
          <w:rFonts w:ascii="Times New Roman" w:eastAsia="宋体" w:hAnsi="Times New Roman" w:cs="Times New Roman"/>
          <w:rPrChange w:id="3275" w:author="ZhuMeng" w:date="2023-10-12T15:47:00Z">
            <w:rPr/>
          </w:rPrChange>
        </w:rPr>
        <w:t xml:space="preserve">, </w:t>
      </w:r>
      <w:r w:rsidRPr="006A3F35">
        <w:rPr>
          <w:rFonts w:ascii="Times New Roman" w:eastAsia="宋体" w:hAnsi="Times New Roman" w:cs="Times New Roman"/>
          <w:i/>
          <w:iCs/>
          <w:rPrChange w:id="3276" w:author="ZhuMeng" w:date="2023-10-12T15:47:00Z">
            <w:rPr>
              <w:i/>
              <w:iCs/>
            </w:rPr>
          </w:rPrChange>
        </w:rPr>
        <w:t>27</w:t>
      </w:r>
      <w:r w:rsidRPr="006A3F35">
        <w:rPr>
          <w:rFonts w:ascii="Times New Roman" w:eastAsia="宋体" w:hAnsi="Times New Roman" w:cs="Times New Roman"/>
          <w:rPrChange w:id="3277" w:author="ZhuMeng" w:date="2023-10-12T15:47:00Z">
            <w:rPr/>
          </w:rPrChange>
        </w:rPr>
        <w:t>(2), 302–320.</w:t>
      </w:r>
    </w:p>
    <w:p w14:paraId="1CDE01F3" w14:textId="77777777" w:rsidR="0067268E" w:rsidRPr="006A3F35" w:rsidRDefault="0067268E" w:rsidP="00FD1F70">
      <w:pPr>
        <w:pStyle w:val="10"/>
        <w:spacing w:line="360" w:lineRule="auto"/>
        <w:jc w:val="both"/>
        <w:rPr>
          <w:rFonts w:ascii="Times New Roman" w:eastAsia="宋体" w:hAnsi="Times New Roman" w:cs="Times New Roman"/>
          <w:rPrChange w:id="3278" w:author="ZhuMeng" w:date="2023-10-12T15:47:00Z">
            <w:rPr/>
          </w:rPrChange>
        </w:rPr>
        <w:pPrChange w:id="3279" w:author="ZhuMeng" w:date="2023-10-13T09:17:00Z">
          <w:pPr>
            <w:pStyle w:val="10"/>
          </w:pPr>
        </w:pPrChange>
      </w:pPr>
      <w:bookmarkStart w:id="3280" w:name="ref-Hu2020b"/>
      <w:bookmarkEnd w:id="3272"/>
      <w:r w:rsidRPr="006A3F35">
        <w:rPr>
          <w:rFonts w:ascii="Times New Roman" w:eastAsia="宋体" w:hAnsi="Times New Roman" w:cs="Times New Roman"/>
          <w:rPrChange w:id="3281" w:author="ZhuMeng" w:date="2023-10-12T15:47:00Z">
            <w:rPr/>
          </w:rPrChange>
        </w:rPr>
        <w:t xml:space="preserve">Hu, Y. (2020). Refocusing Democracy: The Chinese Government’s Framing Strategy in Political Language. </w:t>
      </w:r>
      <w:r w:rsidRPr="006A3F35">
        <w:rPr>
          <w:rFonts w:ascii="Times New Roman" w:eastAsia="宋体" w:hAnsi="Times New Roman" w:cs="Times New Roman"/>
          <w:i/>
          <w:iCs/>
          <w:rPrChange w:id="3282" w:author="ZhuMeng" w:date="2023-10-12T15:47:00Z">
            <w:rPr>
              <w:i/>
              <w:iCs/>
            </w:rPr>
          </w:rPrChange>
        </w:rPr>
        <w:t>Democratization</w:t>
      </w:r>
      <w:r w:rsidRPr="006A3F35">
        <w:rPr>
          <w:rFonts w:ascii="Times New Roman" w:eastAsia="宋体" w:hAnsi="Times New Roman" w:cs="Times New Roman"/>
          <w:rPrChange w:id="3283" w:author="ZhuMeng" w:date="2023-10-12T15:47:00Z">
            <w:rPr/>
          </w:rPrChange>
        </w:rPr>
        <w:t xml:space="preserve">, </w:t>
      </w:r>
      <w:r w:rsidRPr="006A3F35">
        <w:rPr>
          <w:rFonts w:ascii="Times New Roman" w:eastAsia="宋体" w:hAnsi="Times New Roman" w:cs="Times New Roman"/>
          <w:i/>
          <w:iCs/>
          <w:rPrChange w:id="3284" w:author="ZhuMeng" w:date="2023-10-12T15:47:00Z">
            <w:rPr>
              <w:i/>
              <w:iCs/>
            </w:rPr>
          </w:rPrChange>
        </w:rPr>
        <w:t>72</w:t>
      </w:r>
      <w:r w:rsidRPr="006A3F35">
        <w:rPr>
          <w:rFonts w:ascii="Times New Roman" w:eastAsia="宋体" w:hAnsi="Times New Roman" w:cs="Times New Roman"/>
          <w:rPrChange w:id="3285" w:author="ZhuMeng" w:date="2023-10-12T15:47:00Z">
            <w:rPr/>
          </w:rPrChange>
        </w:rPr>
        <w:t xml:space="preserve">(2, 2), 302–320. </w:t>
      </w:r>
      <w:r w:rsidRPr="006A3F35">
        <w:rPr>
          <w:rFonts w:ascii="Times New Roman" w:eastAsia="宋体" w:hAnsi="Times New Roman" w:cs="Times New Roman"/>
          <w:rPrChange w:id="3286" w:author="ZhuMeng" w:date="2023-10-12T15:47:00Z">
            <w:rPr/>
          </w:rPrChange>
        </w:rPr>
        <w:fldChar w:fldCharType="begin"/>
      </w:r>
      <w:r w:rsidRPr="006A3F35">
        <w:rPr>
          <w:rFonts w:ascii="Times New Roman" w:eastAsia="宋体" w:hAnsi="Times New Roman" w:cs="Times New Roman"/>
          <w:rPrChange w:id="3287" w:author="ZhuMeng" w:date="2023-10-12T15:47:00Z">
            <w:rPr/>
          </w:rPrChange>
        </w:rPr>
        <w:instrText xml:space="preserve"> HYPERLINK "https://doi.org/10.1080/13510347.2019.1690461" \h </w:instrText>
      </w:r>
      <w:r w:rsidRPr="00595FE8">
        <w:rPr>
          <w:rFonts w:ascii="Times New Roman" w:eastAsia="宋体" w:hAnsi="Times New Roman" w:cs="Times New Roman"/>
        </w:rPr>
      </w:r>
      <w:r w:rsidRPr="006A3F35">
        <w:rPr>
          <w:rFonts w:ascii="Times New Roman" w:eastAsia="宋体" w:hAnsi="Times New Roman" w:cs="Times New Roman"/>
          <w:rPrChange w:id="3288" w:author="ZhuMeng" w:date="2023-10-12T15:47:00Z">
            <w:rPr>
              <w:rStyle w:val="af0"/>
            </w:rPr>
          </w:rPrChange>
        </w:rPr>
        <w:fldChar w:fldCharType="separate"/>
      </w:r>
      <w:r w:rsidRPr="006A3F35">
        <w:rPr>
          <w:rStyle w:val="af0"/>
          <w:rFonts w:ascii="Times New Roman" w:eastAsia="宋体" w:hAnsi="Times New Roman" w:cs="Times New Roman"/>
          <w:rPrChange w:id="3289" w:author="ZhuMeng" w:date="2023-10-12T15:47:00Z">
            <w:rPr>
              <w:rStyle w:val="af0"/>
            </w:rPr>
          </w:rPrChange>
        </w:rPr>
        <w:t>https://doi.org/10.1080/13510347.2019.1690461</w:t>
      </w:r>
      <w:r w:rsidRPr="006A3F35">
        <w:rPr>
          <w:rStyle w:val="af0"/>
          <w:rFonts w:ascii="Times New Roman" w:eastAsia="宋体" w:hAnsi="Times New Roman" w:cs="Times New Roman"/>
          <w:rPrChange w:id="3290" w:author="ZhuMeng" w:date="2023-10-12T15:47:00Z">
            <w:rPr>
              <w:rStyle w:val="af0"/>
            </w:rPr>
          </w:rPrChange>
        </w:rPr>
        <w:fldChar w:fldCharType="end"/>
      </w:r>
    </w:p>
    <w:p w14:paraId="0BFD89D1" w14:textId="77777777" w:rsidR="0067268E" w:rsidRPr="006A3F35" w:rsidRDefault="0067268E" w:rsidP="00FD1F70">
      <w:pPr>
        <w:pStyle w:val="10"/>
        <w:spacing w:line="360" w:lineRule="auto"/>
        <w:jc w:val="both"/>
        <w:rPr>
          <w:rFonts w:ascii="Times New Roman" w:eastAsia="宋体" w:hAnsi="Times New Roman" w:cs="Times New Roman"/>
          <w:rPrChange w:id="3291" w:author="ZhuMeng" w:date="2023-10-12T15:47:00Z">
            <w:rPr/>
          </w:rPrChange>
        </w:rPr>
        <w:pPrChange w:id="3292" w:author="ZhuMeng" w:date="2023-10-13T09:17:00Z">
          <w:pPr>
            <w:pStyle w:val="10"/>
          </w:pPr>
        </w:pPrChange>
      </w:pPr>
      <w:bookmarkStart w:id="3293" w:name="ref-HuLiu2020"/>
      <w:bookmarkEnd w:id="3280"/>
      <w:r w:rsidRPr="006A3F35">
        <w:rPr>
          <w:rFonts w:ascii="Times New Roman" w:eastAsia="宋体" w:hAnsi="Times New Roman" w:cs="Times New Roman"/>
          <w:rPrChange w:id="3294" w:author="ZhuMeng" w:date="2023-10-12T15:47:00Z">
            <w:rPr/>
          </w:rPrChange>
        </w:rPr>
        <w:t xml:space="preserve">Hu, Y., &amp; Liu, A. H. (2020). The Effects of Foreign Language Proficiency on Public Attitudes: Evidence from the Chinese-Speaking World. </w:t>
      </w:r>
      <w:r w:rsidRPr="006A3F35">
        <w:rPr>
          <w:rFonts w:ascii="Times New Roman" w:eastAsia="宋体" w:hAnsi="Times New Roman" w:cs="Times New Roman"/>
          <w:i/>
          <w:iCs/>
          <w:rPrChange w:id="3295" w:author="ZhuMeng" w:date="2023-10-12T15:47:00Z">
            <w:rPr>
              <w:i/>
              <w:iCs/>
            </w:rPr>
          </w:rPrChange>
        </w:rPr>
        <w:t>Journal of East Asian Studies</w:t>
      </w:r>
      <w:r w:rsidRPr="006A3F35">
        <w:rPr>
          <w:rFonts w:ascii="Times New Roman" w:eastAsia="宋体" w:hAnsi="Times New Roman" w:cs="Times New Roman"/>
          <w:rPrChange w:id="3296" w:author="ZhuMeng" w:date="2023-10-12T15:47:00Z">
            <w:rPr/>
          </w:rPrChange>
        </w:rPr>
        <w:t xml:space="preserve">, </w:t>
      </w:r>
      <w:r w:rsidRPr="006A3F35">
        <w:rPr>
          <w:rFonts w:ascii="Times New Roman" w:eastAsia="宋体" w:hAnsi="Times New Roman" w:cs="Times New Roman"/>
          <w:i/>
          <w:iCs/>
          <w:rPrChange w:id="3297" w:author="ZhuMeng" w:date="2023-10-12T15:47:00Z">
            <w:rPr>
              <w:i/>
              <w:iCs/>
            </w:rPr>
          </w:rPrChange>
        </w:rPr>
        <w:t>20</w:t>
      </w:r>
      <w:r w:rsidRPr="006A3F35">
        <w:rPr>
          <w:rFonts w:ascii="Times New Roman" w:eastAsia="宋体" w:hAnsi="Times New Roman" w:cs="Times New Roman"/>
          <w:rPrChange w:id="3298" w:author="ZhuMeng" w:date="2023-10-12T15:47:00Z">
            <w:rPr/>
          </w:rPrChange>
        </w:rPr>
        <w:t xml:space="preserve">(1, 1), 1–23. </w:t>
      </w:r>
      <w:r w:rsidRPr="006A3F35">
        <w:rPr>
          <w:rFonts w:ascii="Times New Roman" w:eastAsia="宋体" w:hAnsi="Times New Roman" w:cs="Times New Roman"/>
          <w:rPrChange w:id="3299" w:author="ZhuMeng" w:date="2023-10-12T15:47:00Z">
            <w:rPr/>
          </w:rPrChange>
        </w:rPr>
        <w:fldChar w:fldCharType="begin"/>
      </w:r>
      <w:r w:rsidRPr="006A3F35">
        <w:rPr>
          <w:rFonts w:ascii="Times New Roman" w:eastAsia="宋体" w:hAnsi="Times New Roman" w:cs="Times New Roman"/>
          <w:rPrChange w:id="3300" w:author="ZhuMeng" w:date="2023-10-12T15:47:00Z">
            <w:rPr/>
          </w:rPrChange>
        </w:rPr>
        <w:instrText xml:space="preserve"> HYPERLINK "https://doi.org/10.1017/jea.2019.41" \h </w:instrText>
      </w:r>
      <w:r w:rsidRPr="00595FE8">
        <w:rPr>
          <w:rFonts w:ascii="Times New Roman" w:eastAsia="宋体" w:hAnsi="Times New Roman" w:cs="Times New Roman"/>
        </w:rPr>
      </w:r>
      <w:r w:rsidRPr="006A3F35">
        <w:rPr>
          <w:rFonts w:ascii="Times New Roman" w:eastAsia="宋体" w:hAnsi="Times New Roman" w:cs="Times New Roman"/>
          <w:rPrChange w:id="3301" w:author="ZhuMeng" w:date="2023-10-12T15:47:00Z">
            <w:rPr>
              <w:rStyle w:val="af0"/>
            </w:rPr>
          </w:rPrChange>
        </w:rPr>
        <w:fldChar w:fldCharType="separate"/>
      </w:r>
      <w:r w:rsidRPr="006A3F35">
        <w:rPr>
          <w:rStyle w:val="af0"/>
          <w:rFonts w:ascii="Times New Roman" w:eastAsia="宋体" w:hAnsi="Times New Roman" w:cs="Times New Roman"/>
          <w:rPrChange w:id="3302" w:author="ZhuMeng" w:date="2023-10-12T15:47:00Z">
            <w:rPr>
              <w:rStyle w:val="af0"/>
            </w:rPr>
          </w:rPrChange>
        </w:rPr>
        <w:t>https://doi.org/10.1017/jea.2019.41</w:t>
      </w:r>
      <w:r w:rsidRPr="006A3F35">
        <w:rPr>
          <w:rStyle w:val="af0"/>
          <w:rFonts w:ascii="Times New Roman" w:eastAsia="宋体" w:hAnsi="Times New Roman" w:cs="Times New Roman"/>
          <w:rPrChange w:id="3303" w:author="ZhuMeng" w:date="2023-10-12T15:47:00Z">
            <w:rPr>
              <w:rStyle w:val="af0"/>
            </w:rPr>
          </w:rPrChange>
        </w:rPr>
        <w:fldChar w:fldCharType="end"/>
      </w:r>
    </w:p>
    <w:p w14:paraId="189CD5CB" w14:textId="77777777" w:rsidR="0067268E" w:rsidRPr="006A3F35" w:rsidRDefault="0067268E" w:rsidP="00FD1F70">
      <w:pPr>
        <w:pStyle w:val="10"/>
        <w:spacing w:line="360" w:lineRule="auto"/>
        <w:jc w:val="both"/>
        <w:rPr>
          <w:rFonts w:ascii="Times New Roman" w:eastAsia="宋体" w:hAnsi="Times New Roman" w:cs="Times New Roman"/>
          <w:rPrChange w:id="3304" w:author="ZhuMeng" w:date="2023-10-12T15:47:00Z">
            <w:rPr/>
          </w:rPrChange>
        </w:rPr>
        <w:pPrChange w:id="3305" w:author="ZhuMeng" w:date="2023-10-13T09:17:00Z">
          <w:pPr>
            <w:pStyle w:val="10"/>
          </w:pPr>
        </w:pPrChange>
      </w:pPr>
      <w:bookmarkStart w:id="3306" w:name="ref-HuPizzi2022"/>
      <w:bookmarkEnd w:id="3293"/>
      <w:r w:rsidRPr="006A3F35">
        <w:rPr>
          <w:rFonts w:ascii="Times New Roman" w:eastAsia="宋体" w:hAnsi="Times New Roman" w:cs="Times New Roman"/>
          <w:rPrChange w:id="3307" w:author="ZhuMeng" w:date="2023-10-12T15:47:00Z">
            <w:rPr/>
          </w:rPrChange>
        </w:rPr>
        <w:t xml:space="preserve">Hu, Y., &amp; Pizzi, E. (2022). Breaking Through the Linguistic Barrier: The Role of Language Policy in Migration Decisions. </w:t>
      </w:r>
      <w:r w:rsidRPr="006A3F35">
        <w:rPr>
          <w:rFonts w:ascii="Times New Roman" w:eastAsia="宋体" w:hAnsi="Times New Roman" w:cs="Times New Roman"/>
          <w:i/>
          <w:iCs/>
          <w:rPrChange w:id="3308" w:author="ZhuMeng" w:date="2023-10-12T15:47:00Z">
            <w:rPr>
              <w:i/>
              <w:iCs/>
            </w:rPr>
          </w:rPrChange>
        </w:rPr>
        <w:t>China: An International Journal</w:t>
      </w:r>
      <w:r w:rsidRPr="006A3F35">
        <w:rPr>
          <w:rFonts w:ascii="Times New Roman" w:eastAsia="宋体" w:hAnsi="Times New Roman" w:cs="Times New Roman"/>
          <w:rPrChange w:id="3309" w:author="ZhuMeng" w:date="2023-10-12T15:47:00Z">
            <w:rPr/>
          </w:rPrChange>
        </w:rPr>
        <w:t>, Forthcoming.</w:t>
      </w:r>
    </w:p>
    <w:p w14:paraId="53C28F6E" w14:textId="77777777" w:rsidR="0067268E" w:rsidRPr="006A3F35" w:rsidRDefault="0067268E" w:rsidP="00FD1F70">
      <w:pPr>
        <w:pStyle w:val="10"/>
        <w:spacing w:line="360" w:lineRule="auto"/>
        <w:jc w:val="both"/>
        <w:rPr>
          <w:rFonts w:ascii="Times New Roman" w:eastAsia="宋体" w:hAnsi="Times New Roman" w:cs="Times New Roman"/>
          <w:rPrChange w:id="3310" w:author="ZhuMeng" w:date="2023-10-12T15:47:00Z">
            <w:rPr/>
          </w:rPrChange>
        </w:rPr>
        <w:pPrChange w:id="3311" w:author="ZhuMeng" w:date="2023-10-13T09:17:00Z">
          <w:pPr>
            <w:pStyle w:val="10"/>
          </w:pPr>
        </w:pPrChange>
      </w:pPr>
      <w:bookmarkStart w:id="3312" w:name="ref-KathrynKendall2017"/>
      <w:bookmarkEnd w:id="3306"/>
      <w:r w:rsidRPr="006A3F35">
        <w:rPr>
          <w:rFonts w:ascii="Times New Roman" w:eastAsia="宋体" w:hAnsi="Times New Roman" w:cs="Times New Roman"/>
          <w:rPrChange w:id="3313" w:author="ZhuMeng" w:date="2023-10-12T15:47:00Z">
            <w:rPr/>
          </w:rPrChange>
        </w:rPr>
        <w:t xml:space="preserve">Kathryn, S., &amp; Kendall, K. (2017). Language Planning and Policy. In </w:t>
      </w:r>
      <w:r w:rsidRPr="006A3F35">
        <w:rPr>
          <w:rFonts w:ascii="Times New Roman" w:eastAsia="宋体" w:hAnsi="Times New Roman" w:cs="Times New Roman"/>
          <w:i/>
          <w:iCs/>
          <w:rPrChange w:id="3314" w:author="ZhuMeng" w:date="2023-10-12T15:47:00Z">
            <w:rPr>
              <w:i/>
              <w:iCs/>
            </w:rPr>
          </w:rPrChange>
        </w:rPr>
        <w:t>The Handbook of Linguistics</w:t>
      </w:r>
      <w:r w:rsidRPr="006A3F35">
        <w:rPr>
          <w:rFonts w:ascii="Times New Roman" w:eastAsia="宋体" w:hAnsi="Times New Roman" w:cs="Times New Roman"/>
          <w:rPrChange w:id="3315" w:author="ZhuMeng" w:date="2023-10-12T15:47:00Z">
            <w:rPr/>
          </w:rPrChange>
        </w:rPr>
        <w:t xml:space="preserve"> (pp. 655–673). John Wiley &amp; Sons, Ltd. </w:t>
      </w:r>
      <w:r w:rsidRPr="006A3F35">
        <w:rPr>
          <w:rFonts w:ascii="Times New Roman" w:eastAsia="宋体" w:hAnsi="Times New Roman" w:cs="Times New Roman"/>
          <w:rPrChange w:id="3316" w:author="ZhuMeng" w:date="2023-10-12T15:47:00Z">
            <w:rPr/>
          </w:rPrChange>
        </w:rPr>
        <w:fldChar w:fldCharType="begin"/>
      </w:r>
      <w:r w:rsidRPr="006A3F35">
        <w:rPr>
          <w:rFonts w:ascii="Times New Roman" w:eastAsia="宋体" w:hAnsi="Times New Roman" w:cs="Times New Roman"/>
          <w:rPrChange w:id="3317" w:author="ZhuMeng" w:date="2023-10-12T15:47:00Z">
            <w:rPr/>
          </w:rPrChange>
        </w:rPr>
        <w:instrText xml:space="preserve"> HYPERLINK "https://doi.org/10.1002/9781119072256.ch33" \h </w:instrText>
      </w:r>
      <w:r w:rsidRPr="00595FE8">
        <w:rPr>
          <w:rFonts w:ascii="Times New Roman" w:eastAsia="宋体" w:hAnsi="Times New Roman" w:cs="Times New Roman"/>
        </w:rPr>
      </w:r>
      <w:r w:rsidRPr="006A3F35">
        <w:rPr>
          <w:rFonts w:ascii="Times New Roman" w:eastAsia="宋体" w:hAnsi="Times New Roman" w:cs="Times New Roman"/>
          <w:rPrChange w:id="3318" w:author="ZhuMeng" w:date="2023-10-12T15:47:00Z">
            <w:rPr>
              <w:rStyle w:val="af0"/>
            </w:rPr>
          </w:rPrChange>
        </w:rPr>
        <w:fldChar w:fldCharType="separate"/>
      </w:r>
      <w:r w:rsidRPr="006A3F35">
        <w:rPr>
          <w:rStyle w:val="af0"/>
          <w:rFonts w:ascii="Times New Roman" w:eastAsia="宋体" w:hAnsi="Times New Roman" w:cs="Times New Roman"/>
          <w:rPrChange w:id="3319" w:author="ZhuMeng" w:date="2023-10-12T15:47:00Z">
            <w:rPr>
              <w:rStyle w:val="af0"/>
            </w:rPr>
          </w:rPrChange>
        </w:rPr>
        <w:t>https://doi.org/10.1002/9781119072256.ch33</w:t>
      </w:r>
      <w:r w:rsidRPr="006A3F35">
        <w:rPr>
          <w:rStyle w:val="af0"/>
          <w:rFonts w:ascii="Times New Roman" w:eastAsia="宋体" w:hAnsi="Times New Roman" w:cs="Times New Roman"/>
          <w:rPrChange w:id="3320" w:author="ZhuMeng" w:date="2023-10-12T15:47:00Z">
            <w:rPr>
              <w:rStyle w:val="af0"/>
            </w:rPr>
          </w:rPrChange>
        </w:rPr>
        <w:fldChar w:fldCharType="end"/>
      </w:r>
    </w:p>
    <w:p w14:paraId="6A056220" w14:textId="77777777" w:rsidR="0067268E" w:rsidRPr="006A3F35" w:rsidRDefault="0067268E" w:rsidP="00FD1F70">
      <w:pPr>
        <w:pStyle w:val="10"/>
        <w:spacing w:line="360" w:lineRule="auto"/>
        <w:jc w:val="both"/>
        <w:rPr>
          <w:rFonts w:ascii="Times New Roman" w:eastAsia="宋体" w:hAnsi="Times New Roman" w:cs="Times New Roman"/>
          <w:rPrChange w:id="3321" w:author="ZhuMeng" w:date="2023-10-12T15:47:00Z">
            <w:rPr/>
          </w:rPrChange>
        </w:rPr>
        <w:pPrChange w:id="3322" w:author="ZhuMeng" w:date="2023-10-13T09:17:00Z">
          <w:pPr>
            <w:pStyle w:val="10"/>
          </w:pPr>
        </w:pPrChange>
      </w:pPr>
      <w:bookmarkStart w:id="3323" w:name="ref-Laitin1977"/>
      <w:bookmarkEnd w:id="3312"/>
      <w:r w:rsidRPr="006A3F35">
        <w:rPr>
          <w:rFonts w:ascii="Times New Roman" w:eastAsia="宋体" w:hAnsi="Times New Roman" w:cs="Times New Roman"/>
          <w:rPrChange w:id="3324" w:author="ZhuMeng" w:date="2023-10-12T15:47:00Z">
            <w:rPr/>
          </w:rPrChange>
        </w:rPr>
        <w:t xml:space="preserve">Laitin, D. (1977). Politics, Language, and Thought: The Somali Experience. </w:t>
      </w:r>
      <w:r w:rsidRPr="006A3F35">
        <w:rPr>
          <w:rFonts w:ascii="Times New Roman" w:eastAsia="宋体" w:hAnsi="Times New Roman" w:cs="Times New Roman"/>
          <w:i/>
          <w:iCs/>
          <w:rPrChange w:id="3325" w:author="ZhuMeng" w:date="2023-10-12T15:47:00Z">
            <w:rPr>
              <w:i/>
              <w:iCs/>
            </w:rPr>
          </w:rPrChange>
        </w:rPr>
        <w:t>American Ethnologist</w:t>
      </w:r>
      <w:r w:rsidRPr="006A3F35">
        <w:rPr>
          <w:rFonts w:ascii="Times New Roman" w:eastAsia="宋体" w:hAnsi="Times New Roman" w:cs="Times New Roman"/>
          <w:rPrChange w:id="3326" w:author="ZhuMeng" w:date="2023-10-12T15:47:00Z">
            <w:rPr/>
          </w:rPrChange>
        </w:rPr>
        <w:t xml:space="preserve">, </w:t>
      </w:r>
      <w:r w:rsidRPr="006A3F35">
        <w:rPr>
          <w:rFonts w:ascii="Times New Roman" w:eastAsia="宋体" w:hAnsi="Times New Roman" w:cs="Times New Roman"/>
          <w:i/>
          <w:iCs/>
          <w:rPrChange w:id="3327" w:author="ZhuMeng" w:date="2023-10-12T15:47:00Z">
            <w:rPr>
              <w:i/>
              <w:iCs/>
            </w:rPr>
          </w:rPrChange>
        </w:rPr>
        <w:t>5</w:t>
      </w:r>
      <w:r w:rsidRPr="006A3F35">
        <w:rPr>
          <w:rFonts w:ascii="Times New Roman" w:eastAsia="宋体" w:hAnsi="Times New Roman" w:cs="Times New Roman"/>
          <w:rPrChange w:id="3328" w:author="ZhuMeng" w:date="2023-10-12T15:47:00Z">
            <w:rPr/>
          </w:rPrChange>
        </w:rPr>
        <w:t xml:space="preserve">(4), 797–799. </w:t>
      </w:r>
      <w:r w:rsidRPr="006A3F35">
        <w:rPr>
          <w:rFonts w:ascii="Times New Roman" w:eastAsia="宋体" w:hAnsi="Times New Roman" w:cs="Times New Roman"/>
          <w:rPrChange w:id="3329" w:author="ZhuMeng" w:date="2023-10-12T15:47:00Z">
            <w:rPr/>
          </w:rPrChange>
        </w:rPr>
        <w:fldChar w:fldCharType="begin"/>
      </w:r>
      <w:r w:rsidRPr="006A3F35">
        <w:rPr>
          <w:rFonts w:ascii="Times New Roman" w:eastAsia="宋体" w:hAnsi="Times New Roman" w:cs="Times New Roman"/>
          <w:rPrChange w:id="3330" w:author="ZhuMeng" w:date="2023-10-12T15:47:00Z">
            <w:rPr/>
          </w:rPrChange>
        </w:rPr>
        <w:instrText xml:space="preserve"> HYPERLINK "https://doi.org/10.1525/ae.1978.5.4.02a00130" \h </w:instrText>
      </w:r>
      <w:r w:rsidRPr="00595FE8">
        <w:rPr>
          <w:rFonts w:ascii="Times New Roman" w:eastAsia="宋体" w:hAnsi="Times New Roman" w:cs="Times New Roman"/>
        </w:rPr>
      </w:r>
      <w:r w:rsidRPr="006A3F35">
        <w:rPr>
          <w:rFonts w:ascii="Times New Roman" w:eastAsia="宋体" w:hAnsi="Times New Roman" w:cs="Times New Roman"/>
          <w:rPrChange w:id="3331" w:author="ZhuMeng" w:date="2023-10-12T15:47:00Z">
            <w:rPr>
              <w:rStyle w:val="af0"/>
            </w:rPr>
          </w:rPrChange>
        </w:rPr>
        <w:fldChar w:fldCharType="separate"/>
      </w:r>
      <w:r w:rsidRPr="006A3F35">
        <w:rPr>
          <w:rStyle w:val="af0"/>
          <w:rFonts w:ascii="Times New Roman" w:eastAsia="宋体" w:hAnsi="Times New Roman" w:cs="Times New Roman"/>
          <w:rPrChange w:id="3332" w:author="ZhuMeng" w:date="2023-10-12T15:47:00Z">
            <w:rPr>
              <w:rStyle w:val="af0"/>
            </w:rPr>
          </w:rPrChange>
        </w:rPr>
        <w:t>https://doi.org/10.1525/ae.1978.5.4.02a00130</w:t>
      </w:r>
      <w:r w:rsidRPr="006A3F35">
        <w:rPr>
          <w:rStyle w:val="af0"/>
          <w:rFonts w:ascii="Times New Roman" w:eastAsia="宋体" w:hAnsi="Times New Roman" w:cs="Times New Roman"/>
          <w:rPrChange w:id="3333" w:author="ZhuMeng" w:date="2023-10-12T15:47:00Z">
            <w:rPr>
              <w:rStyle w:val="af0"/>
            </w:rPr>
          </w:rPrChange>
        </w:rPr>
        <w:fldChar w:fldCharType="end"/>
      </w:r>
    </w:p>
    <w:p w14:paraId="6B92466E" w14:textId="77777777" w:rsidR="0067268E" w:rsidRPr="006A3F35" w:rsidRDefault="0067268E" w:rsidP="00FD1F70">
      <w:pPr>
        <w:pStyle w:val="10"/>
        <w:spacing w:line="360" w:lineRule="auto"/>
        <w:jc w:val="both"/>
        <w:rPr>
          <w:rFonts w:ascii="Times New Roman" w:eastAsia="宋体" w:hAnsi="Times New Roman" w:cs="Times New Roman"/>
          <w:rPrChange w:id="3334" w:author="ZhuMeng" w:date="2023-10-12T15:47:00Z">
            <w:rPr/>
          </w:rPrChange>
        </w:rPr>
        <w:pPrChange w:id="3335" w:author="ZhuMeng" w:date="2023-10-13T09:17:00Z">
          <w:pPr>
            <w:pStyle w:val="10"/>
          </w:pPr>
        </w:pPrChange>
      </w:pPr>
      <w:bookmarkStart w:id="3336" w:name="ref-LiangEtAl2018"/>
      <w:bookmarkEnd w:id="3323"/>
      <w:r w:rsidRPr="006A3F35">
        <w:rPr>
          <w:rFonts w:ascii="Times New Roman" w:eastAsia="宋体" w:hAnsi="Times New Roman" w:cs="Times New Roman"/>
          <w:rPrChange w:id="3337" w:author="ZhuMeng" w:date="2023-10-12T15:47:00Z">
            <w:rPr/>
          </w:rPrChange>
        </w:rPr>
        <w:lastRenderedPageBreak/>
        <w:t xml:space="preserve">Liang, H., Marquis, C., Renneboog, L., &amp; Sun, S. L. (2018). Future-Time Framing: The Effect of Language on Corporate Future Orientation. </w:t>
      </w:r>
      <w:r w:rsidRPr="006A3F35">
        <w:rPr>
          <w:rFonts w:ascii="Times New Roman" w:eastAsia="宋体" w:hAnsi="Times New Roman" w:cs="Times New Roman"/>
          <w:i/>
          <w:iCs/>
          <w:rPrChange w:id="3338" w:author="ZhuMeng" w:date="2023-10-12T15:47:00Z">
            <w:rPr>
              <w:i/>
              <w:iCs/>
            </w:rPr>
          </w:rPrChange>
        </w:rPr>
        <w:t>Organization Science</w:t>
      </w:r>
      <w:r w:rsidRPr="006A3F35">
        <w:rPr>
          <w:rFonts w:ascii="Times New Roman" w:eastAsia="宋体" w:hAnsi="Times New Roman" w:cs="Times New Roman"/>
          <w:rPrChange w:id="3339" w:author="ZhuMeng" w:date="2023-10-12T15:47:00Z">
            <w:rPr/>
          </w:rPrChange>
        </w:rPr>
        <w:t xml:space="preserve">, </w:t>
      </w:r>
      <w:r w:rsidRPr="006A3F35">
        <w:rPr>
          <w:rFonts w:ascii="Times New Roman" w:eastAsia="宋体" w:hAnsi="Times New Roman" w:cs="Times New Roman"/>
          <w:i/>
          <w:iCs/>
          <w:rPrChange w:id="3340" w:author="ZhuMeng" w:date="2023-10-12T15:47:00Z">
            <w:rPr>
              <w:i/>
              <w:iCs/>
            </w:rPr>
          </w:rPrChange>
        </w:rPr>
        <w:t>29</w:t>
      </w:r>
      <w:r w:rsidRPr="006A3F35">
        <w:rPr>
          <w:rFonts w:ascii="Times New Roman" w:eastAsia="宋体" w:hAnsi="Times New Roman" w:cs="Times New Roman"/>
          <w:rPrChange w:id="3341" w:author="ZhuMeng" w:date="2023-10-12T15:47:00Z">
            <w:rPr/>
          </w:rPrChange>
        </w:rPr>
        <w:t>(6), 1093–1111.</w:t>
      </w:r>
    </w:p>
    <w:p w14:paraId="65A4DDDF" w14:textId="77777777" w:rsidR="0067268E" w:rsidRPr="006A3F35" w:rsidRDefault="0067268E" w:rsidP="00FD1F70">
      <w:pPr>
        <w:pStyle w:val="10"/>
        <w:spacing w:line="360" w:lineRule="auto"/>
        <w:jc w:val="both"/>
        <w:rPr>
          <w:rFonts w:ascii="Times New Roman" w:eastAsia="宋体" w:hAnsi="Times New Roman" w:cs="Times New Roman"/>
          <w:rPrChange w:id="3342" w:author="ZhuMeng" w:date="2023-10-12T15:47:00Z">
            <w:rPr/>
          </w:rPrChange>
        </w:rPr>
        <w:pPrChange w:id="3343" w:author="ZhuMeng" w:date="2023-10-13T09:17:00Z">
          <w:pPr>
            <w:pStyle w:val="10"/>
          </w:pPr>
        </w:pPrChange>
      </w:pPr>
      <w:bookmarkStart w:id="3344" w:name="ref-Liu2015"/>
      <w:bookmarkEnd w:id="3336"/>
      <w:r w:rsidRPr="006A3F35">
        <w:rPr>
          <w:rFonts w:ascii="Times New Roman" w:eastAsia="宋体" w:hAnsi="Times New Roman" w:cs="Times New Roman"/>
          <w:rPrChange w:id="3345" w:author="ZhuMeng" w:date="2023-10-12T15:47:00Z">
            <w:rPr/>
          </w:rPrChange>
        </w:rPr>
        <w:t xml:space="preserve">Liu, A. (2015). </w:t>
      </w:r>
      <w:r w:rsidRPr="006A3F35">
        <w:rPr>
          <w:rFonts w:ascii="Times New Roman" w:eastAsia="宋体" w:hAnsi="Times New Roman" w:cs="Times New Roman"/>
          <w:i/>
          <w:iCs/>
          <w:rPrChange w:id="3346" w:author="ZhuMeng" w:date="2023-10-12T15:47:00Z">
            <w:rPr>
              <w:i/>
              <w:iCs/>
            </w:rPr>
          </w:rPrChange>
        </w:rPr>
        <w:t>Standardizing Diversity: The Political Economy of Language Regimes</w:t>
      </w:r>
      <w:r w:rsidRPr="006A3F35">
        <w:rPr>
          <w:rFonts w:ascii="Times New Roman" w:eastAsia="宋体" w:hAnsi="Times New Roman" w:cs="Times New Roman"/>
          <w:rPrChange w:id="3347" w:author="ZhuMeng" w:date="2023-10-12T15:47:00Z">
            <w:rPr/>
          </w:rPrChange>
        </w:rPr>
        <w:t>. University of Pennsylvania Press.</w:t>
      </w:r>
    </w:p>
    <w:p w14:paraId="00E0B438" w14:textId="77777777" w:rsidR="0067268E" w:rsidRPr="006A3F35" w:rsidRDefault="0067268E" w:rsidP="00FD1F70">
      <w:pPr>
        <w:pStyle w:val="10"/>
        <w:spacing w:line="360" w:lineRule="auto"/>
        <w:jc w:val="both"/>
        <w:rPr>
          <w:rFonts w:ascii="Times New Roman" w:eastAsia="宋体" w:hAnsi="Times New Roman" w:cs="Times New Roman"/>
          <w:rPrChange w:id="3348" w:author="ZhuMeng" w:date="2023-10-12T15:47:00Z">
            <w:rPr/>
          </w:rPrChange>
        </w:rPr>
        <w:pPrChange w:id="3349" w:author="ZhuMeng" w:date="2023-10-13T09:17:00Z">
          <w:pPr>
            <w:pStyle w:val="10"/>
          </w:pPr>
        </w:pPrChange>
      </w:pPr>
      <w:bookmarkStart w:id="3350" w:name="ref-LiuPizzi2018"/>
      <w:bookmarkEnd w:id="3344"/>
      <w:r w:rsidRPr="006A3F35">
        <w:rPr>
          <w:rFonts w:ascii="Times New Roman" w:eastAsia="宋体" w:hAnsi="Times New Roman" w:cs="Times New Roman"/>
          <w:rPrChange w:id="3351" w:author="ZhuMeng" w:date="2023-10-12T15:47:00Z">
            <w:rPr/>
          </w:rPrChange>
        </w:rPr>
        <w:t xml:space="preserve">Liu, A., &amp; Pizzi, E. (2018). The Language of Economic Growth: A New Measure of Linguistic Heterogeneity. </w:t>
      </w:r>
      <w:r w:rsidRPr="006A3F35">
        <w:rPr>
          <w:rFonts w:ascii="Times New Roman" w:eastAsia="宋体" w:hAnsi="Times New Roman" w:cs="Times New Roman"/>
          <w:i/>
          <w:iCs/>
          <w:rPrChange w:id="3352" w:author="ZhuMeng" w:date="2023-10-12T15:47:00Z">
            <w:rPr>
              <w:i/>
              <w:iCs/>
            </w:rPr>
          </w:rPrChange>
        </w:rPr>
        <w:t>British Journal of Political Science</w:t>
      </w:r>
      <w:r w:rsidRPr="006A3F35">
        <w:rPr>
          <w:rFonts w:ascii="Times New Roman" w:eastAsia="宋体" w:hAnsi="Times New Roman" w:cs="Times New Roman"/>
          <w:rPrChange w:id="3353" w:author="ZhuMeng" w:date="2023-10-12T15:47:00Z">
            <w:rPr/>
          </w:rPrChange>
        </w:rPr>
        <w:t xml:space="preserve">, 1–28. </w:t>
      </w:r>
      <w:r w:rsidRPr="006A3F35">
        <w:rPr>
          <w:rFonts w:ascii="Times New Roman" w:eastAsia="宋体" w:hAnsi="Times New Roman" w:cs="Times New Roman"/>
          <w:rPrChange w:id="3354" w:author="ZhuMeng" w:date="2023-10-12T15:47:00Z">
            <w:rPr/>
          </w:rPrChange>
        </w:rPr>
        <w:fldChar w:fldCharType="begin"/>
      </w:r>
      <w:r w:rsidRPr="006A3F35">
        <w:rPr>
          <w:rFonts w:ascii="Times New Roman" w:eastAsia="宋体" w:hAnsi="Times New Roman" w:cs="Times New Roman"/>
          <w:rPrChange w:id="3355" w:author="ZhuMeng" w:date="2023-10-12T15:47:00Z">
            <w:rPr/>
          </w:rPrChange>
        </w:rPr>
        <w:instrText xml:space="preserve"> HYPERLINK "https://doi.org/10.1017/s0007123416000260" \h </w:instrText>
      </w:r>
      <w:r w:rsidRPr="00595FE8">
        <w:rPr>
          <w:rFonts w:ascii="Times New Roman" w:eastAsia="宋体" w:hAnsi="Times New Roman" w:cs="Times New Roman"/>
        </w:rPr>
      </w:r>
      <w:r w:rsidRPr="006A3F35">
        <w:rPr>
          <w:rFonts w:ascii="Times New Roman" w:eastAsia="宋体" w:hAnsi="Times New Roman" w:cs="Times New Roman"/>
          <w:rPrChange w:id="3356" w:author="ZhuMeng" w:date="2023-10-12T15:47:00Z">
            <w:rPr>
              <w:rStyle w:val="af0"/>
            </w:rPr>
          </w:rPrChange>
        </w:rPr>
        <w:fldChar w:fldCharType="separate"/>
      </w:r>
      <w:r w:rsidRPr="006A3F35">
        <w:rPr>
          <w:rStyle w:val="af0"/>
          <w:rFonts w:ascii="Times New Roman" w:eastAsia="宋体" w:hAnsi="Times New Roman" w:cs="Times New Roman"/>
          <w:rPrChange w:id="3357" w:author="ZhuMeng" w:date="2023-10-12T15:47:00Z">
            <w:rPr>
              <w:rStyle w:val="af0"/>
            </w:rPr>
          </w:rPrChange>
        </w:rPr>
        <w:t>https://doi.org/10.1017/s0007123416000260</w:t>
      </w:r>
      <w:r w:rsidRPr="006A3F35">
        <w:rPr>
          <w:rStyle w:val="af0"/>
          <w:rFonts w:ascii="Times New Roman" w:eastAsia="宋体" w:hAnsi="Times New Roman" w:cs="Times New Roman"/>
          <w:rPrChange w:id="3358" w:author="ZhuMeng" w:date="2023-10-12T15:47:00Z">
            <w:rPr>
              <w:rStyle w:val="af0"/>
            </w:rPr>
          </w:rPrChange>
        </w:rPr>
        <w:fldChar w:fldCharType="end"/>
      </w:r>
    </w:p>
    <w:p w14:paraId="476E73A7" w14:textId="77777777" w:rsidR="0067268E" w:rsidRPr="006A3F35" w:rsidRDefault="0067268E" w:rsidP="00FD1F70">
      <w:pPr>
        <w:pStyle w:val="10"/>
        <w:spacing w:line="360" w:lineRule="auto"/>
        <w:jc w:val="both"/>
        <w:rPr>
          <w:rFonts w:ascii="Times New Roman" w:eastAsia="宋体" w:hAnsi="Times New Roman" w:cs="Times New Roman"/>
          <w:rPrChange w:id="3359" w:author="ZhuMeng" w:date="2023-10-12T15:47:00Z">
            <w:rPr/>
          </w:rPrChange>
        </w:rPr>
        <w:pPrChange w:id="3360" w:author="ZhuMeng" w:date="2023-10-13T09:17:00Z">
          <w:pPr>
            <w:pStyle w:val="10"/>
          </w:pPr>
        </w:pPrChange>
      </w:pPr>
      <w:bookmarkStart w:id="3361" w:name="ref-MaKeSiEnGeSi1961"/>
      <w:bookmarkEnd w:id="3350"/>
      <w:r w:rsidRPr="006A3F35">
        <w:rPr>
          <w:rFonts w:ascii="Times New Roman" w:eastAsia="宋体" w:hAnsi="Times New Roman" w:cs="Times New Roman"/>
          <w:rPrChange w:id="3362" w:author="ZhuMeng" w:date="2023-10-12T15:47:00Z">
            <w:rPr/>
          </w:rPrChange>
        </w:rPr>
        <w:t xml:space="preserve">Marx, K., &amp; Engels, F. (1961). </w:t>
      </w:r>
      <w:r w:rsidRPr="006A3F35">
        <w:rPr>
          <w:rFonts w:ascii="Times New Roman" w:eastAsia="宋体" w:hAnsi="Times New Roman" w:cs="Times New Roman"/>
          <w:i/>
          <w:iCs/>
          <w:rPrChange w:id="3363" w:author="ZhuMeng" w:date="2023-10-12T15:47:00Z">
            <w:rPr>
              <w:i/>
              <w:iCs/>
            </w:rPr>
          </w:rPrChange>
        </w:rPr>
        <w:t>德意志意识形态</w:t>
      </w:r>
      <w:r w:rsidRPr="006A3F35">
        <w:rPr>
          <w:rFonts w:ascii="Times New Roman" w:eastAsia="宋体" w:hAnsi="Times New Roman" w:cs="Times New Roman"/>
          <w:rPrChange w:id="3364" w:author="ZhuMeng" w:date="2023-10-12T15:47:00Z">
            <w:rPr/>
          </w:rPrChange>
        </w:rPr>
        <w:t xml:space="preserve"> (</w:t>
      </w:r>
      <w:r w:rsidRPr="006A3F35">
        <w:rPr>
          <w:rFonts w:ascii="Times New Roman" w:eastAsia="宋体" w:hAnsi="Times New Roman" w:cs="Times New Roman"/>
          <w:rPrChange w:id="3365" w:author="ZhuMeng" w:date="2023-10-12T15:47:00Z">
            <w:rPr/>
          </w:rPrChange>
        </w:rPr>
        <w:t>中共中央马克思恩格斯列宁斯大林著作编译局</w:t>
      </w:r>
      <w:r w:rsidRPr="006A3F35">
        <w:rPr>
          <w:rFonts w:ascii="Times New Roman" w:eastAsia="宋体" w:hAnsi="Times New Roman" w:cs="Times New Roman"/>
          <w:rPrChange w:id="3366" w:author="ZhuMeng" w:date="2023-10-12T15:47:00Z">
            <w:rPr/>
          </w:rPrChange>
        </w:rPr>
        <w:t xml:space="preserve">, Trans.). </w:t>
      </w:r>
      <w:r w:rsidRPr="006A3F35">
        <w:rPr>
          <w:rFonts w:ascii="Times New Roman" w:eastAsia="宋体" w:hAnsi="Times New Roman" w:cs="Times New Roman"/>
          <w:rPrChange w:id="3367" w:author="ZhuMeng" w:date="2023-10-12T15:47:00Z">
            <w:rPr/>
          </w:rPrChange>
        </w:rPr>
        <w:t>人民出版社</w:t>
      </w:r>
      <w:r w:rsidRPr="006A3F35">
        <w:rPr>
          <w:rFonts w:ascii="Times New Roman" w:eastAsia="宋体" w:hAnsi="Times New Roman" w:cs="Times New Roman"/>
          <w:rPrChange w:id="3368" w:author="ZhuMeng" w:date="2023-10-12T15:47:00Z">
            <w:rPr/>
          </w:rPrChange>
        </w:rPr>
        <w:t>.</w:t>
      </w:r>
    </w:p>
    <w:p w14:paraId="7357A70E" w14:textId="77777777" w:rsidR="0067268E" w:rsidRPr="006A3F35" w:rsidRDefault="0067268E" w:rsidP="00FD1F70">
      <w:pPr>
        <w:pStyle w:val="10"/>
        <w:spacing w:line="360" w:lineRule="auto"/>
        <w:jc w:val="both"/>
        <w:rPr>
          <w:rFonts w:ascii="Times New Roman" w:eastAsia="宋体" w:hAnsi="Times New Roman" w:cs="Times New Roman"/>
          <w:lang w:eastAsia="zh-CN"/>
          <w:rPrChange w:id="3369" w:author="ZhuMeng" w:date="2023-10-12T15:47:00Z">
            <w:rPr>
              <w:lang w:eastAsia="zh-CN"/>
            </w:rPr>
          </w:rPrChange>
        </w:rPr>
        <w:pPrChange w:id="3370" w:author="ZhuMeng" w:date="2023-10-13T09:17:00Z">
          <w:pPr>
            <w:pStyle w:val="10"/>
          </w:pPr>
        </w:pPrChange>
      </w:pPr>
      <w:bookmarkStart w:id="3371" w:name="ref-Mead2012"/>
      <w:bookmarkEnd w:id="3361"/>
      <w:r w:rsidRPr="006A3F35">
        <w:rPr>
          <w:rFonts w:ascii="Times New Roman" w:eastAsia="宋体" w:hAnsi="Times New Roman" w:cs="Times New Roman"/>
          <w:rPrChange w:id="3372" w:author="ZhuMeng" w:date="2023-10-12T15:47:00Z">
            <w:rPr/>
          </w:rPrChange>
        </w:rPr>
        <w:t xml:space="preserve">Mead, G. (2012). </w:t>
      </w:r>
      <w:r w:rsidRPr="006A3F35">
        <w:rPr>
          <w:rFonts w:ascii="Times New Roman" w:eastAsia="宋体" w:hAnsi="Times New Roman" w:cs="Times New Roman"/>
          <w:i/>
          <w:iCs/>
          <w:rPrChange w:id="3373" w:author="ZhuMeng" w:date="2023-10-12T15:47:00Z">
            <w:rPr>
              <w:i/>
              <w:iCs/>
            </w:rPr>
          </w:rPrChange>
        </w:rPr>
        <w:t>心灵、自我和社会</w:t>
      </w:r>
      <w:r w:rsidRPr="006A3F35">
        <w:rPr>
          <w:rFonts w:ascii="Times New Roman" w:eastAsia="宋体" w:hAnsi="Times New Roman" w:cs="Times New Roman"/>
          <w:rPrChange w:id="3374" w:author="ZhuMeng" w:date="2023-10-12T15:47:00Z">
            <w:rPr/>
          </w:rPrChange>
        </w:rPr>
        <w:t xml:space="preserve"> (</w:t>
      </w:r>
      <w:r w:rsidRPr="006A3F35">
        <w:rPr>
          <w:rFonts w:ascii="Times New Roman" w:eastAsia="宋体" w:hAnsi="Times New Roman" w:cs="Times New Roman"/>
          <w:rPrChange w:id="3375" w:author="ZhuMeng" w:date="2023-10-12T15:47:00Z">
            <w:rPr/>
          </w:rPrChange>
        </w:rPr>
        <w:t>霍桂桓</w:t>
      </w:r>
      <w:r w:rsidRPr="006A3F35">
        <w:rPr>
          <w:rFonts w:ascii="Times New Roman" w:eastAsia="宋体" w:hAnsi="Times New Roman" w:cs="Times New Roman"/>
          <w:rPrChange w:id="3376" w:author="ZhuMeng" w:date="2023-10-12T15:47:00Z">
            <w:rPr/>
          </w:rPrChange>
        </w:rPr>
        <w:t xml:space="preserve">, Trans.). </w:t>
      </w:r>
      <w:r w:rsidRPr="006A3F35">
        <w:rPr>
          <w:rFonts w:ascii="Times New Roman" w:eastAsia="宋体" w:hAnsi="Times New Roman" w:cs="Times New Roman"/>
          <w:lang w:eastAsia="zh-CN"/>
          <w:rPrChange w:id="3377" w:author="ZhuMeng" w:date="2023-10-12T15:47:00Z">
            <w:rPr>
              <w:lang w:eastAsia="zh-CN"/>
            </w:rPr>
          </w:rPrChange>
        </w:rPr>
        <w:t>译林出版社</w:t>
      </w:r>
      <w:r w:rsidRPr="006A3F35">
        <w:rPr>
          <w:rFonts w:ascii="Times New Roman" w:eastAsia="宋体" w:hAnsi="Times New Roman" w:cs="Times New Roman"/>
          <w:lang w:eastAsia="zh-CN"/>
          <w:rPrChange w:id="3378" w:author="ZhuMeng" w:date="2023-10-12T15:47:00Z">
            <w:rPr>
              <w:lang w:eastAsia="zh-CN"/>
            </w:rPr>
          </w:rPrChange>
        </w:rPr>
        <w:t xml:space="preserve">. </w:t>
      </w:r>
      <w:r w:rsidRPr="006A3F35">
        <w:rPr>
          <w:rFonts w:ascii="Times New Roman" w:eastAsia="宋体" w:hAnsi="Times New Roman" w:cs="Times New Roman"/>
          <w:rPrChange w:id="3379" w:author="ZhuMeng" w:date="2023-10-12T15:47:00Z">
            <w:rPr/>
          </w:rPrChange>
        </w:rPr>
        <w:fldChar w:fldCharType="begin"/>
      </w:r>
      <w:r w:rsidRPr="006A3F35">
        <w:rPr>
          <w:rFonts w:ascii="Times New Roman" w:eastAsia="宋体" w:hAnsi="Times New Roman" w:cs="Times New Roman"/>
          <w:lang w:eastAsia="zh-CN"/>
          <w:rPrChange w:id="3380" w:author="ZhuMeng" w:date="2023-10-12T15:47:00Z">
            <w:rPr>
              <w:lang w:eastAsia="zh-CN"/>
            </w:rPr>
          </w:rPrChange>
        </w:rPr>
        <w:instrText xml:space="preserve"> HYPERLINK "https://book.douban.com/subject/10771031/" \h </w:instrText>
      </w:r>
      <w:r w:rsidRPr="00595FE8">
        <w:rPr>
          <w:rFonts w:ascii="Times New Roman" w:eastAsia="宋体" w:hAnsi="Times New Roman" w:cs="Times New Roman"/>
        </w:rPr>
      </w:r>
      <w:r w:rsidRPr="006A3F35">
        <w:rPr>
          <w:rFonts w:ascii="Times New Roman" w:eastAsia="宋体" w:hAnsi="Times New Roman" w:cs="Times New Roman"/>
          <w:rPrChange w:id="3381" w:author="ZhuMeng" w:date="2023-10-12T15:47:00Z">
            <w:rPr>
              <w:rStyle w:val="af0"/>
            </w:rPr>
          </w:rPrChange>
        </w:rPr>
        <w:fldChar w:fldCharType="separate"/>
      </w:r>
      <w:r w:rsidRPr="006A3F35">
        <w:rPr>
          <w:rStyle w:val="af0"/>
          <w:rFonts w:ascii="Times New Roman" w:eastAsia="宋体" w:hAnsi="Times New Roman" w:cs="Times New Roman"/>
          <w:lang w:eastAsia="zh-CN"/>
          <w:rPrChange w:id="3382" w:author="ZhuMeng" w:date="2023-10-12T15:47:00Z">
            <w:rPr>
              <w:rStyle w:val="af0"/>
              <w:lang w:eastAsia="zh-CN"/>
            </w:rPr>
          </w:rPrChange>
        </w:rPr>
        <w:t>https://book.douban.com/subject/10771031/</w:t>
      </w:r>
      <w:r w:rsidRPr="006A3F35">
        <w:rPr>
          <w:rStyle w:val="af0"/>
          <w:rFonts w:ascii="Times New Roman" w:eastAsia="宋体" w:hAnsi="Times New Roman" w:cs="Times New Roman"/>
          <w:rPrChange w:id="3383" w:author="ZhuMeng" w:date="2023-10-12T15:47:00Z">
            <w:rPr>
              <w:rStyle w:val="af0"/>
            </w:rPr>
          </w:rPrChange>
        </w:rPr>
        <w:fldChar w:fldCharType="end"/>
      </w:r>
    </w:p>
    <w:p w14:paraId="04B0C424" w14:textId="77777777" w:rsidR="0067268E" w:rsidRPr="006A3F35" w:rsidRDefault="0067268E" w:rsidP="00FD1F70">
      <w:pPr>
        <w:pStyle w:val="10"/>
        <w:spacing w:line="360" w:lineRule="auto"/>
        <w:jc w:val="both"/>
        <w:rPr>
          <w:rFonts w:ascii="Times New Roman" w:eastAsia="宋体" w:hAnsi="Times New Roman" w:cs="Times New Roman"/>
          <w:rPrChange w:id="3384" w:author="ZhuMeng" w:date="2023-10-12T15:47:00Z">
            <w:rPr/>
          </w:rPrChange>
        </w:rPr>
        <w:pPrChange w:id="3385" w:author="ZhuMeng" w:date="2023-10-13T09:17:00Z">
          <w:pPr>
            <w:pStyle w:val="10"/>
          </w:pPr>
        </w:pPrChange>
      </w:pPr>
      <w:bookmarkStart w:id="3386" w:name="ref-MillerRose1990"/>
      <w:bookmarkEnd w:id="3371"/>
      <w:r w:rsidRPr="006A3F35">
        <w:rPr>
          <w:rFonts w:ascii="Times New Roman" w:eastAsia="宋体" w:hAnsi="Times New Roman" w:cs="Times New Roman"/>
          <w:rPrChange w:id="3387" w:author="ZhuMeng" w:date="2023-10-12T15:47:00Z">
            <w:rPr/>
          </w:rPrChange>
        </w:rPr>
        <w:t xml:space="preserve">Miller, P., &amp; Rose, N. (1990). Governing economic life. </w:t>
      </w:r>
      <w:r w:rsidRPr="006A3F35">
        <w:rPr>
          <w:rFonts w:ascii="Times New Roman" w:eastAsia="宋体" w:hAnsi="Times New Roman" w:cs="Times New Roman"/>
          <w:i/>
          <w:iCs/>
          <w:rPrChange w:id="3388" w:author="ZhuMeng" w:date="2023-10-12T15:47:00Z">
            <w:rPr>
              <w:i/>
              <w:iCs/>
            </w:rPr>
          </w:rPrChange>
        </w:rPr>
        <w:t>Economy and Society</w:t>
      </w:r>
      <w:r w:rsidRPr="006A3F35">
        <w:rPr>
          <w:rFonts w:ascii="Times New Roman" w:eastAsia="宋体" w:hAnsi="Times New Roman" w:cs="Times New Roman"/>
          <w:rPrChange w:id="3389" w:author="ZhuMeng" w:date="2023-10-12T15:47:00Z">
            <w:rPr/>
          </w:rPrChange>
        </w:rPr>
        <w:t xml:space="preserve">, </w:t>
      </w:r>
      <w:r w:rsidRPr="006A3F35">
        <w:rPr>
          <w:rFonts w:ascii="Times New Roman" w:eastAsia="宋体" w:hAnsi="Times New Roman" w:cs="Times New Roman"/>
          <w:i/>
          <w:iCs/>
          <w:rPrChange w:id="3390" w:author="ZhuMeng" w:date="2023-10-12T15:47:00Z">
            <w:rPr>
              <w:i/>
              <w:iCs/>
            </w:rPr>
          </w:rPrChange>
        </w:rPr>
        <w:t>19</w:t>
      </w:r>
      <w:r w:rsidRPr="006A3F35">
        <w:rPr>
          <w:rFonts w:ascii="Times New Roman" w:eastAsia="宋体" w:hAnsi="Times New Roman" w:cs="Times New Roman"/>
          <w:rPrChange w:id="3391" w:author="ZhuMeng" w:date="2023-10-12T15:47:00Z">
            <w:rPr/>
          </w:rPrChange>
        </w:rPr>
        <w:t xml:space="preserve">(1), 1–31. </w:t>
      </w:r>
      <w:r w:rsidRPr="006A3F35">
        <w:rPr>
          <w:rFonts w:ascii="Times New Roman" w:eastAsia="宋体" w:hAnsi="Times New Roman" w:cs="Times New Roman"/>
          <w:rPrChange w:id="3392" w:author="ZhuMeng" w:date="2023-10-12T15:47:00Z">
            <w:rPr/>
          </w:rPrChange>
        </w:rPr>
        <w:fldChar w:fldCharType="begin"/>
      </w:r>
      <w:r w:rsidRPr="006A3F35">
        <w:rPr>
          <w:rFonts w:ascii="Times New Roman" w:eastAsia="宋体" w:hAnsi="Times New Roman" w:cs="Times New Roman"/>
          <w:rPrChange w:id="3393" w:author="ZhuMeng" w:date="2023-10-12T15:47:00Z">
            <w:rPr/>
          </w:rPrChange>
        </w:rPr>
        <w:instrText xml:space="preserve"> HYPERLINK "https://doi.org/0.1080/03085149000000001" \h </w:instrText>
      </w:r>
      <w:r w:rsidRPr="00595FE8">
        <w:rPr>
          <w:rFonts w:ascii="Times New Roman" w:eastAsia="宋体" w:hAnsi="Times New Roman" w:cs="Times New Roman"/>
        </w:rPr>
      </w:r>
      <w:r w:rsidRPr="006A3F35">
        <w:rPr>
          <w:rFonts w:ascii="Times New Roman" w:eastAsia="宋体" w:hAnsi="Times New Roman" w:cs="Times New Roman"/>
          <w:rPrChange w:id="3394" w:author="ZhuMeng" w:date="2023-10-12T15:47:00Z">
            <w:rPr>
              <w:rStyle w:val="af0"/>
            </w:rPr>
          </w:rPrChange>
        </w:rPr>
        <w:fldChar w:fldCharType="separate"/>
      </w:r>
      <w:r w:rsidRPr="006A3F35">
        <w:rPr>
          <w:rStyle w:val="af0"/>
          <w:rFonts w:ascii="Times New Roman" w:eastAsia="宋体" w:hAnsi="Times New Roman" w:cs="Times New Roman"/>
          <w:rPrChange w:id="3395" w:author="ZhuMeng" w:date="2023-10-12T15:47:00Z">
            <w:rPr>
              <w:rStyle w:val="af0"/>
            </w:rPr>
          </w:rPrChange>
        </w:rPr>
        <w:t>https://doi.org/0.1080/03085149000000001</w:t>
      </w:r>
      <w:r w:rsidRPr="006A3F35">
        <w:rPr>
          <w:rStyle w:val="af0"/>
          <w:rFonts w:ascii="Times New Roman" w:eastAsia="宋体" w:hAnsi="Times New Roman" w:cs="Times New Roman"/>
          <w:rPrChange w:id="3396" w:author="ZhuMeng" w:date="2023-10-12T15:47:00Z">
            <w:rPr>
              <w:rStyle w:val="af0"/>
            </w:rPr>
          </w:rPrChange>
        </w:rPr>
        <w:fldChar w:fldCharType="end"/>
      </w:r>
    </w:p>
    <w:p w14:paraId="0C615CE4" w14:textId="77777777" w:rsidR="0067268E" w:rsidRPr="006A3F35" w:rsidRDefault="0067268E" w:rsidP="00FD1F70">
      <w:pPr>
        <w:pStyle w:val="10"/>
        <w:spacing w:line="360" w:lineRule="auto"/>
        <w:jc w:val="both"/>
        <w:rPr>
          <w:rFonts w:ascii="Times New Roman" w:eastAsia="宋体" w:hAnsi="Times New Roman" w:cs="Times New Roman"/>
          <w:rPrChange w:id="3397" w:author="ZhuMeng" w:date="2023-10-12T15:47:00Z">
            <w:rPr/>
          </w:rPrChange>
        </w:rPr>
        <w:pPrChange w:id="3398" w:author="ZhuMeng" w:date="2023-10-13T09:17:00Z">
          <w:pPr>
            <w:pStyle w:val="10"/>
          </w:pPr>
        </w:pPrChange>
      </w:pPr>
      <w:bookmarkStart w:id="3399" w:name="ref-Ostrom2015"/>
      <w:bookmarkEnd w:id="3386"/>
      <w:r w:rsidRPr="006A3F35">
        <w:rPr>
          <w:rFonts w:ascii="Times New Roman" w:eastAsia="宋体" w:hAnsi="Times New Roman" w:cs="Times New Roman"/>
          <w:lang w:eastAsia="zh-CN"/>
          <w:rPrChange w:id="3400" w:author="ZhuMeng" w:date="2023-10-12T15:47:00Z">
            <w:rPr>
              <w:lang w:eastAsia="zh-CN"/>
            </w:rPr>
          </w:rPrChange>
        </w:rPr>
        <w:t xml:space="preserve">Ostrom, E. (2015). </w:t>
      </w:r>
      <w:r w:rsidRPr="006A3F35">
        <w:rPr>
          <w:rFonts w:ascii="Times New Roman" w:eastAsia="宋体" w:hAnsi="Times New Roman" w:cs="Times New Roman"/>
          <w:i/>
          <w:iCs/>
          <w:lang w:eastAsia="zh-CN"/>
          <w:rPrChange w:id="3401" w:author="ZhuMeng" w:date="2023-10-12T15:47:00Z">
            <w:rPr>
              <w:i/>
              <w:iCs/>
              <w:lang w:eastAsia="zh-CN"/>
            </w:rPr>
          </w:rPrChange>
        </w:rPr>
        <w:t>公共资源的未来：超越市场失灵和政府管制（诺贝尔经济学奖获得者丛书）</w:t>
      </w:r>
      <w:r w:rsidRPr="006A3F35">
        <w:rPr>
          <w:rFonts w:ascii="Times New Roman" w:eastAsia="宋体" w:hAnsi="Times New Roman" w:cs="Times New Roman"/>
          <w:lang w:eastAsia="zh-CN"/>
          <w:rPrChange w:id="3402" w:author="ZhuMeng" w:date="2023-10-12T15:47:00Z">
            <w:rPr>
              <w:lang w:eastAsia="zh-CN"/>
            </w:rPr>
          </w:rPrChange>
        </w:rPr>
        <w:t xml:space="preserve"> (</w:t>
      </w:r>
      <w:r w:rsidRPr="006A3F35">
        <w:rPr>
          <w:rFonts w:ascii="Times New Roman" w:eastAsia="宋体" w:hAnsi="Times New Roman" w:cs="Times New Roman"/>
          <w:lang w:eastAsia="zh-CN"/>
          <w:rPrChange w:id="3403" w:author="ZhuMeng" w:date="2023-10-12T15:47:00Z">
            <w:rPr>
              <w:lang w:eastAsia="zh-CN"/>
            </w:rPr>
          </w:rPrChange>
        </w:rPr>
        <w:t>郭冠清</w:t>
      </w:r>
      <w:r w:rsidRPr="006A3F35">
        <w:rPr>
          <w:rFonts w:ascii="Times New Roman" w:eastAsia="宋体" w:hAnsi="Times New Roman" w:cs="Times New Roman"/>
          <w:lang w:eastAsia="zh-CN"/>
          <w:rPrChange w:id="3404" w:author="ZhuMeng" w:date="2023-10-12T15:47:00Z">
            <w:rPr>
              <w:lang w:eastAsia="zh-CN"/>
            </w:rPr>
          </w:rPrChange>
        </w:rPr>
        <w:t xml:space="preserve">, Trans.; </w:t>
      </w:r>
      <w:r w:rsidRPr="006A3F35">
        <w:rPr>
          <w:rFonts w:ascii="Times New Roman" w:eastAsia="宋体" w:hAnsi="Times New Roman" w:cs="Times New Roman"/>
          <w:lang w:eastAsia="zh-CN"/>
          <w:rPrChange w:id="3405" w:author="ZhuMeng" w:date="2023-10-12T15:47:00Z">
            <w:rPr>
              <w:lang w:eastAsia="zh-CN"/>
            </w:rPr>
          </w:rPrChange>
        </w:rPr>
        <w:t>第</w:t>
      </w:r>
      <w:r w:rsidRPr="006A3F35">
        <w:rPr>
          <w:rFonts w:ascii="Times New Roman" w:eastAsia="宋体" w:hAnsi="Times New Roman" w:cs="Times New Roman"/>
          <w:lang w:eastAsia="zh-CN"/>
          <w:rPrChange w:id="3406" w:author="ZhuMeng" w:date="2023-10-12T15:47:00Z">
            <w:rPr>
              <w:lang w:eastAsia="zh-CN"/>
            </w:rPr>
          </w:rPrChange>
        </w:rPr>
        <w:t>1</w:t>
      </w:r>
      <w:r w:rsidRPr="006A3F35">
        <w:rPr>
          <w:rFonts w:ascii="Times New Roman" w:eastAsia="宋体" w:hAnsi="Times New Roman" w:cs="Times New Roman"/>
          <w:lang w:eastAsia="zh-CN"/>
          <w:rPrChange w:id="3407" w:author="ZhuMeng" w:date="2023-10-12T15:47:00Z">
            <w:rPr>
              <w:lang w:eastAsia="zh-CN"/>
            </w:rPr>
          </w:rPrChange>
        </w:rPr>
        <w:t>版</w:t>
      </w:r>
      <w:r w:rsidRPr="006A3F35">
        <w:rPr>
          <w:rFonts w:ascii="Times New Roman" w:eastAsia="宋体" w:hAnsi="Times New Roman" w:cs="Times New Roman"/>
          <w:lang w:eastAsia="zh-CN"/>
          <w:rPrChange w:id="3408" w:author="ZhuMeng" w:date="2023-10-12T15:47:00Z">
            <w:rPr>
              <w:lang w:eastAsia="zh-CN"/>
            </w:rPr>
          </w:rPrChange>
        </w:rPr>
        <w:t xml:space="preserve"> ed.). </w:t>
      </w:r>
      <w:r w:rsidRPr="006A3F35">
        <w:rPr>
          <w:rFonts w:ascii="Times New Roman" w:eastAsia="宋体" w:hAnsi="Times New Roman" w:cs="Times New Roman"/>
          <w:rPrChange w:id="3409" w:author="ZhuMeng" w:date="2023-10-12T15:47:00Z">
            <w:rPr/>
          </w:rPrChange>
        </w:rPr>
        <w:t>中国人民大学出版社</w:t>
      </w:r>
      <w:r w:rsidRPr="006A3F35">
        <w:rPr>
          <w:rFonts w:ascii="Times New Roman" w:eastAsia="宋体" w:hAnsi="Times New Roman" w:cs="Times New Roman"/>
          <w:rPrChange w:id="3410" w:author="ZhuMeng" w:date="2023-10-12T15:47:00Z">
            <w:rPr/>
          </w:rPrChange>
        </w:rPr>
        <w:t>.</w:t>
      </w:r>
    </w:p>
    <w:p w14:paraId="0E355911" w14:textId="77777777" w:rsidR="0067268E" w:rsidRPr="006A3F35" w:rsidRDefault="0067268E" w:rsidP="00FD1F70">
      <w:pPr>
        <w:pStyle w:val="10"/>
        <w:spacing w:line="360" w:lineRule="auto"/>
        <w:jc w:val="both"/>
        <w:rPr>
          <w:rFonts w:ascii="Times New Roman" w:eastAsia="宋体" w:hAnsi="Times New Roman" w:cs="Times New Roman"/>
          <w:rPrChange w:id="3411" w:author="ZhuMeng" w:date="2023-10-12T15:47:00Z">
            <w:rPr/>
          </w:rPrChange>
        </w:rPr>
        <w:pPrChange w:id="3412" w:author="ZhuMeng" w:date="2023-10-13T09:17:00Z">
          <w:pPr>
            <w:pStyle w:val="10"/>
          </w:pPr>
        </w:pPrChange>
      </w:pPr>
      <w:bookmarkStart w:id="3413" w:name="ref-RendallEtAl2010"/>
      <w:bookmarkEnd w:id="3399"/>
      <w:r w:rsidRPr="006A3F35">
        <w:rPr>
          <w:rFonts w:ascii="Times New Roman" w:eastAsia="宋体" w:hAnsi="Times New Roman" w:cs="Times New Roman"/>
          <w:rPrChange w:id="3414" w:author="ZhuMeng" w:date="2023-10-12T15:47:00Z">
            <w:rPr/>
          </w:rPrChange>
        </w:rPr>
        <w:t xml:space="preserve">Rendall, M., Tsang, F., Rubin, J., Rabinovich, L., &amp; Janta, B. (2010). Contrasting Trajectories of Labor-Market Integration Between Migrant Women in Western and Southern Europe. </w:t>
      </w:r>
      <w:r w:rsidRPr="006A3F35">
        <w:rPr>
          <w:rFonts w:ascii="Times New Roman" w:eastAsia="宋体" w:hAnsi="Times New Roman" w:cs="Times New Roman"/>
          <w:i/>
          <w:iCs/>
          <w:rPrChange w:id="3415" w:author="ZhuMeng" w:date="2023-10-12T15:47:00Z">
            <w:rPr>
              <w:i/>
              <w:iCs/>
            </w:rPr>
          </w:rPrChange>
        </w:rPr>
        <w:t>European Journal of Population / Revue Européenne de Démographie</w:t>
      </w:r>
      <w:r w:rsidRPr="006A3F35">
        <w:rPr>
          <w:rFonts w:ascii="Times New Roman" w:eastAsia="宋体" w:hAnsi="Times New Roman" w:cs="Times New Roman"/>
          <w:rPrChange w:id="3416" w:author="ZhuMeng" w:date="2023-10-12T15:47:00Z">
            <w:rPr/>
          </w:rPrChange>
        </w:rPr>
        <w:t xml:space="preserve">, </w:t>
      </w:r>
      <w:r w:rsidRPr="006A3F35">
        <w:rPr>
          <w:rFonts w:ascii="Times New Roman" w:eastAsia="宋体" w:hAnsi="Times New Roman" w:cs="Times New Roman"/>
          <w:i/>
          <w:iCs/>
          <w:rPrChange w:id="3417" w:author="ZhuMeng" w:date="2023-10-12T15:47:00Z">
            <w:rPr>
              <w:i/>
              <w:iCs/>
            </w:rPr>
          </w:rPrChange>
        </w:rPr>
        <w:t>26</w:t>
      </w:r>
      <w:r w:rsidRPr="006A3F35">
        <w:rPr>
          <w:rFonts w:ascii="Times New Roman" w:eastAsia="宋体" w:hAnsi="Times New Roman" w:cs="Times New Roman"/>
          <w:rPrChange w:id="3418" w:author="ZhuMeng" w:date="2023-10-12T15:47:00Z">
            <w:rPr/>
          </w:rPrChange>
        </w:rPr>
        <w:t xml:space="preserve">(4), 383–410. </w:t>
      </w:r>
      <w:r w:rsidRPr="006A3F35">
        <w:rPr>
          <w:rFonts w:ascii="Times New Roman" w:eastAsia="宋体" w:hAnsi="Times New Roman" w:cs="Times New Roman"/>
          <w:rPrChange w:id="3419" w:author="ZhuMeng" w:date="2023-10-12T15:47:00Z">
            <w:rPr/>
          </w:rPrChange>
        </w:rPr>
        <w:fldChar w:fldCharType="begin"/>
      </w:r>
      <w:r w:rsidRPr="006A3F35">
        <w:rPr>
          <w:rFonts w:ascii="Times New Roman" w:eastAsia="宋体" w:hAnsi="Times New Roman" w:cs="Times New Roman"/>
          <w:rPrChange w:id="3420" w:author="ZhuMeng" w:date="2023-10-12T15:47:00Z">
            <w:rPr/>
          </w:rPrChange>
        </w:rPr>
        <w:instrText xml:space="preserve"> HYPERLINK "https://doi.org/10.1007/s10680-010-9214-x" \h </w:instrText>
      </w:r>
      <w:r w:rsidRPr="00595FE8">
        <w:rPr>
          <w:rFonts w:ascii="Times New Roman" w:eastAsia="宋体" w:hAnsi="Times New Roman" w:cs="Times New Roman"/>
        </w:rPr>
      </w:r>
      <w:r w:rsidRPr="006A3F35">
        <w:rPr>
          <w:rFonts w:ascii="Times New Roman" w:eastAsia="宋体" w:hAnsi="Times New Roman" w:cs="Times New Roman"/>
          <w:rPrChange w:id="3421" w:author="ZhuMeng" w:date="2023-10-12T15:47:00Z">
            <w:rPr>
              <w:rStyle w:val="af0"/>
            </w:rPr>
          </w:rPrChange>
        </w:rPr>
        <w:fldChar w:fldCharType="separate"/>
      </w:r>
      <w:r w:rsidRPr="006A3F35">
        <w:rPr>
          <w:rStyle w:val="af0"/>
          <w:rFonts w:ascii="Times New Roman" w:eastAsia="宋体" w:hAnsi="Times New Roman" w:cs="Times New Roman"/>
          <w:rPrChange w:id="3422" w:author="ZhuMeng" w:date="2023-10-12T15:47:00Z">
            <w:rPr>
              <w:rStyle w:val="af0"/>
            </w:rPr>
          </w:rPrChange>
        </w:rPr>
        <w:t>https://doi.org/10.1007/s10680-010-9214-x</w:t>
      </w:r>
      <w:r w:rsidRPr="006A3F35">
        <w:rPr>
          <w:rStyle w:val="af0"/>
          <w:rFonts w:ascii="Times New Roman" w:eastAsia="宋体" w:hAnsi="Times New Roman" w:cs="Times New Roman"/>
          <w:rPrChange w:id="3423" w:author="ZhuMeng" w:date="2023-10-12T15:47:00Z">
            <w:rPr>
              <w:rStyle w:val="af0"/>
            </w:rPr>
          </w:rPrChange>
        </w:rPr>
        <w:fldChar w:fldCharType="end"/>
      </w:r>
    </w:p>
    <w:p w14:paraId="2FA6AA88" w14:textId="77777777" w:rsidR="0067268E" w:rsidRPr="006A3F35" w:rsidRDefault="0067268E" w:rsidP="00FD1F70">
      <w:pPr>
        <w:pStyle w:val="10"/>
        <w:spacing w:line="360" w:lineRule="auto"/>
        <w:jc w:val="both"/>
        <w:rPr>
          <w:rFonts w:ascii="Times New Roman" w:eastAsia="宋体" w:hAnsi="Times New Roman" w:cs="Times New Roman"/>
          <w:rPrChange w:id="3424" w:author="ZhuMeng" w:date="2023-10-12T15:47:00Z">
            <w:rPr/>
          </w:rPrChange>
        </w:rPr>
        <w:pPrChange w:id="3425" w:author="ZhuMeng" w:date="2023-10-13T09:17:00Z">
          <w:pPr>
            <w:pStyle w:val="10"/>
          </w:pPr>
        </w:pPrChange>
      </w:pPr>
      <w:bookmarkStart w:id="3426" w:name="ref-VroomeEtAl2013"/>
      <w:bookmarkEnd w:id="3413"/>
      <w:r w:rsidRPr="006A3F35">
        <w:rPr>
          <w:rFonts w:ascii="Times New Roman" w:eastAsia="宋体" w:hAnsi="Times New Roman" w:cs="Times New Roman"/>
          <w:rPrChange w:id="3427" w:author="ZhuMeng" w:date="2023-10-12T15:47:00Z">
            <w:rPr/>
          </w:rPrChange>
        </w:rPr>
        <w:t xml:space="preserve">Vroome, T., Hooghe, M., &amp; Marien, S. (2013). The Origins of Generalized and Political Trust among Immigrant Minorities and the Majority Population in the Netherlands. </w:t>
      </w:r>
      <w:r w:rsidRPr="006A3F35">
        <w:rPr>
          <w:rFonts w:ascii="Times New Roman" w:eastAsia="宋体" w:hAnsi="Times New Roman" w:cs="Times New Roman"/>
          <w:i/>
          <w:iCs/>
          <w:rPrChange w:id="3428" w:author="ZhuMeng" w:date="2023-10-12T15:47:00Z">
            <w:rPr>
              <w:i/>
              <w:iCs/>
            </w:rPr>
          </w:rPrChange>
        </w:rPr>
        <w:t>European Sociological Review</w:t>
      </w:r>
      <w:r w:rsidRPr="006A3F35">
        <w:rPr>
          <w:rFonts w:ascii="Times New Roman" w:eastAsia="宋体" w:hAnsi="Times New Roman" w:cs="Times New Roman"/>
          <w:rPrChange w:id="3429" w:author="ZhuMeng" w:date="2023-10-12T15:47:00Z">
            <w:rPr/>
          </w:rPrChange>
        </w:rPr>
        <w:t xml:space="preserve">, </w:t>
      </w:r>
      <w:r w:rsidRPr="006A3F35">
        <w:rPr>
          <w:rFonts w:ascii="Times New Roman" w:eastAsia="宋体" w:hAnsi="Times New Roman" w:cs="Times New Roman"/>
          <w:i/>
          <w:iCs/>
          <w:rPrChange w:id="3430" w:author="ZhuMeng" w:date="2023-10-12T15:47:00Z">
            <w:rPr>
              <w:i/>
              <w:iCs/>
            </w:rPr>
          </w:rPrChange>
        </w:rPr>
        <w:t>29</w:t>
      </w:r>
      <w:r w:rsidRPr="006A3F35">
        <w:rPr>
          <w:rFonts w:ascii="Times New Roman" w:eastAsia="宋体" w:hAnsi="Times New Roman" w:cs="Times New Roman"/>
          <w:rPrChange w:id="3431" w:author="ZhuMeng" w:date="2023-10-12T15:47:00Z">
            <w:rPr/>
          </w:rPrChange>
        </w:rPr>
        <w:t xml:space="preserve">, 1336–1350. </w:t>
      </w:r>
      <w:r w:rsidRPr="006A3F35">
        <w:rPr>
          <w:rFonts w:ascii="Times New Roman" w:eastAsia="宋体" w:hAnsi="Times New Roman" w:cs="Times New Roman"/>
          <w:rPrChange w:id="3432" w:author="ZhuMeng" w:date="2023-10-12T15:47:00Z">
            <w:rPr/>
          </w:rPrChange>
        </w:rPr>
        <w:fldChar w:fldCharType="begin"/>
      </w:r>
      <w:r w:rsidRPr="006A3F35">
        <w:rPr>
          <w:rFonts w:ascii="Times New Roman" w:eastAsia="宋体" w:hAnsi="Times New Roman" w:cs="Times New Roman"/>
          <w:rPrChange w:id="3433" w:author="ZhuMeng" w:date="2023-10-12T15:47:00Z">
            <w:rPr/>
          </w:rPrChange>
        </w:rPr>
        <w:instrText xml:space="preserve"> HYPERLINK "https://doi.org/10.1093/esr/jct018" \h </w:instrText>
      </w:r>
      <w:r w:rsidRPr="00595FE8">
        <w:rPr>
          <w:rFonts w:ascii="Times New Roman" w:eastAsia="宋体" w:hAnsi="Times New Roman" w:cs="Times New Roman"/>
        </w:rPr>
      </w:r>
      <w:r w:rsidRPr="006A3F35">
        <w:rPr>
          <w:rFonts w:ascii="Times New Roman" w:eastAsia="宋体" w:hAnsi="Times New Roman" w:cs="Times New Roman"/>
          <w:rPrChange w:id="3434" w:author="ZhuMeng" w:date="2023-10-12T15:47:00Z">
            <w:rPr>
              <w:rStyle w:val="af0"/>
            </w:rPr>
          </w:rPrChange>
        </w:rPr>
        <w:fldChar w:fldCharType="separate"/>
      </w:r>
      <w:r w:rsidRPr="006A3F35">
        <w:rPr>
          <w:rStyle w:val="af0"/>
          <w:rFonts w:ascii="Times New Roman" w:eastAsia="宋体" w:hAnsi="Times New Roman" w:cs="Times New Roman"/>
          <w:rPrChange w:id="3435" w:author="ZhuMeng" w:date="2023-10-12T15:47:00Z">
            <w:rPr>
              <w:rStyle w:val="af0"/>
            </w:rPr>
          </w:rPrChange>
        </w:rPr>
        <w:t>https://doi.org/10.1093/esr/jct018</w:t>
      </w:r>
      <w:r w:rsidRPr="006A3F35">
        <w:rPr>
          <w:rStyle w:val="af0"/>
          <w:rFonts w:ascii="Times New Roman" w:eastAsia="宋体" w:hAnsi="Times New Roman" w:cs="Times New Roman"/>
          <w:rPrChange w:id="3436" w:author="ZhuMeng" w:date="2023-10-12T15:47:00Z">
            <w:rPr>
              <w:rStyle w:val="af0"/>
            </w:rPr>
          </w:rPrChange>
        </w:rPr>
        <w:fldChar w:fldCharType="end"/>
      </w:r>
    </w:p>
    <w:p w14:paraId="27E8F694" w14:textId="77777777" w:rsidR="0067268E" w:rsidRPr="006A3F35" w:rsidRDefault="0067268E" w:rsidP="00FD1F70">
      <w:pPr>
        <w:pStyle w:val="10"/>
        <w:spacing w:line="360" w:lineRule="auto"/>
        <w:jc w:val="both"/>
        <w:rPr>
          <w:rFonts w:ascii="Times New Roman" w:eastAsia="宋体" w:hAnsi="Times New Roman" w:cs="Times New Roman"/>
          <w:rPrChange w:id="3437" w:author="ZhuMeng" w:date="2023-10-12T15:47:00Z">
            <w:rPr/>
          </w:rPrChange>
        </w:rPr>
        <w:pPrChange w:id="3438" w:author="ZhuMeng" w:date="2023-10-13T09:17:00Z">
          <w:pPr>
            <w:pStyle w:val="10"/>
          </w:pPr>
        </w:pPrChange>
      </w:pPr>
      <w:bookmarkStart w:id="3439" w:name="ref-WrightTaylor1995"/>
      <w:bookmarkEnd w:id="3426"/>
      <w:r w:rsidRPr="006A3F35">
        <w:rPr>
          <w:rFonts w:ascii="Times New Roman" w:eastAsia="宋体" w:hAnsi="Times New Roman" w:cs="Times New Roman"/>
          <w:rPrChange w:id="3440" w:author="ZhuMeng" w:date="2023-10-12T15:47:00Z">
            <w:rPr/>
          </w:rPrChange>
        </w:rPr>
        <w:t xml:space="preserve">Wright, S., &amp; Taylor, D. (1995). Identity and the Language of the Classroom: Investigating the Impact of Heritage Versus Second Language Instruction on Personal and Collective Self-Esteem. </w:t>
      </w:r>
      <w:r w:rsidRPr="006A3F35">
        <w:rPr>
          <w:rFonts w:ascii="Times New Roman" w:eastAsia="宋体" w:hAnsi="Times New Roman" w:cs="Times New Roman"/>
          <w:i/>
          <w:iCs/>
          <w:rPrChange w:id="3441" w:author="ZhuMeng" w:date="2023-10-12T15:47:00Z">
            <w:rPr>
              <w:i/>
              <w:iCs/>
            </w:rPr>
          </w:rPrChange>
        </w:rPr>
        <w:t>Journal of Educational Psychology</w:t>
      </w:r>
      <w:r w:rsidRPr="006A3F35">
        <w:rPr>
          <w:rFonts w:ascii="Times New Roman" w:eastAsia="宋体" w:hAnsi="Times New Roman" w:cs="Times New Roman"/>
          <w:rPrChange w:id="3442" w:author="ZhuMeng" w:date="2023-10-12T15:47:00Z">
            <w:rPr/>
          </w:rPrChange>
        </w:rPr>
        <w:t xml:space="preserve">, </w:t>
      </w:r>
      <w:r w:rsidRPr="006A3F35">
        <w:rPr>
          <w:rFonts w:ascii="Times New Roman" w:eastAsia="宋体" w:hAnsi="Times New Roman" w:cs="Times New Roman"/>
          <w:i/>
          <w:iCs/>
          <w:rPrChange w:id="3443" w:author="ZhuMeng" w:date="2023-10-12T15:47:00Z">
            <w:rPr>
              <w:i/>
              <w:iCs/>
            </w:rPr>
          </w:rPrChange>
        </w:rPr>
        <w:t>87</w:t>
      </w:r>
      <w:r w:rsidRPr="006A3F35">
        <w:rPr>
          <w:rFonts w:ascii="Times New Roman" w:eastAsia="宋体" w:hAnsi="Times New Roman" w:cs="Times New Roman"/>
          <w:rPrChange w:id="3444" w:author="ZhuMeng" w:date="2023-10-12T15:47:00Z">
            <w:rPr/>
          </w:rPrChange>
        </w:rPr>
        <w:t xml:space="preserve">(2), 241–252. </w:t>
      </w:r>
      <w:r w:rsidRPr="006A3F35">
        <w:rPr>
          <w:rFonts w:ascii="Times New Roman" w:eastAsia="宋体" w:hAnsi="Times New Roman" w:cs="Times New Roman"/>
          <w:rPrChange w:id="3445" w:author="ZhuMeng" w:date="2023-10-12T15:47:00Z">
            <w:rPr/>
          </w:rPrChange>
        </w:rPr>
        <w:fldChar w:fldCharType="begin"/>
      </w:r>
      <w:r w:rsidRPr="006A3F35">
        <w:rPr>
          <w:rFonts w:ascii="Times New Roman" w:eastAsia="宋体" w:hAnsi="Times New Roman" w:cs="Times New Roman"/>
          <w:rPrChange w:id="3446" w:author="ZhuMeng" w:date="2023-10-12T15:47:00Z">
            <w:rPr/>
          </w:rPrChange>
        </w:rPr>
        <w:instrText xml:space="preserve"> HYPERLINK "https://doi.org/10.1037/0022-0663.87.2.241" \h </w:instrText>
      </w:r>
      <w:r w:rsidRPr="00595FE8">
        <w:rPr>
          <w:rFonts w:ascii="Times New Roman" w:eastAsia="宋体" w:hAnsi="Times New Roman" w:cs="Times New Roman"/>
        </w:rPr>
      </w:r>
      <w:r w:rsidRPr="006A3F35">
        <w:rPr>
          <w:rFonts w:ascii="Times New Roman" w:eastAsia="宋体" w:hAnsi="Times New Roman" w:cs="Times New Roman"/>
          <w:rPrChange w:id="3447" w:author="ZhuMeng" w:date="2023-10-12T15:47:00Z">
            <w:rPr>
              <w:rStyle w:val="af0"/>
            </w:rPr>
          </w:rPrChange>
        </w:rPr>
        <w:fldChar w:fldCharType="separate"/>
      </w:r>
      <w:r w:rsidRPr="006A3F35">
        <w:rPr>
          <w:rStyle w:val="af0"/>
          <w:rFonts w:ascii="Times New Roman" w:eastAsia="宋体" w:hAnsi="Times New Roman" w:cs="Times New Roman"/>
          <w:rPrChange w:id="3448" w:author="ZhuMeng" w:date="2023-10-12T15:47:00Z">
            <w:rPr>
              <w:rStyle w:val="af0"/>
            </w:rPr>
          </w:rPrChange>
        </w:rPr>
        <w:t>https://doi.org/10.1037/0022-0663.87.2.241</w:t>
      </w:r>
      <w:r w:rsidRPr="006A3F35">
        <w:rPr>
          <w:rStyle w:val="af0"/>
          <w:rFonts w:ascii="Times New Roman" w:eastAsia="宋体" w:hAnsi="Times New Roman" w:cs="Times New Roman"/>
          <w:rPrChange w:id="3449" w:author="ZhuMeng" w:date="2023-10-12T15:47:00Z">
            <w:rPr>
              <w:rStyle w:val="af0"/>
            </w:rPr>
          </w:rPrChange>
        </w:rPr>
        <w:fldChar w:fldCharType="end"/>
      </w:r>
    </w:p>
    <w:p w14:paraId="2F485712" w14:textId="77777777" w:rsidR="0067268E" w:rsidRPr="006A3F35" w:rsidRDefault="0067268E" w:rsidP="00FD1F70">
      <w:pPr>
        <w:pStyle w:val="10"/>
        <w:spacing w:line="360" w:lineRule="auto"/>
        <w:jc w:val="both"/>
        <w:rPr>
          <w:rFonts w:ascii="Times New Roman" w:eastAsia="宋体" w:hAnsi="Times New Roman" w:cs="Times New Roman"/>
          <w:rPrChange w:id="3450" w:author="ZhuMeng" w:date="2023-10-12T15:47:00Z">
            <w:rPr/>
          </w:rPrChange>
        </w:rPr>
        <w:pPrChange w:id="3451" w:author="ZhuMeng" w:date="2023-10-13T09:17:00Z">
          <w:pPr>
            <w:pStyle w:val="10"/>
          </w:pPr>
        </w:pPrChange>
      </w:pPr>
      <w:bookmarkStart w:id="3452" w:name="ref-DingJianXinYangHui2020"/>
      <w:bookmarkEnd w:id="3439"/>
      <w:r w:rsidRPr="006A3F35">
        <w:rPr>
          <w:rFonts w:ascii="Times New Roman" w:eastAsia="宋体" w:hAnsi="Times New Roman" w:cs="Times New Roman"/>
          <w:rPrChange w:id="3453" w:author="ZhuMeng" w:date="2023-10-12T15:47:00Z">
            <w:rPr/>
          </w:rPrChange>
        </w:rPr>
        <w:t>丁建新</w:t>
      </w:r>
      <w:r w:rsidRPr="006A3F35">
        <w:rPr>
          <w:rFonts w:ascii="Times New Roman" w:eastAsia="宋体" w:hAnsi="Times New Roman" w:cs="Times New Roman"/>
          <w:rPrChange w:id="3454" w:author="ZhuMeng" w:date="2023-10-12T15:47:00Z">
            <w:rPr/>
          </w:rPrChange>
        </w:rPr>
        <w:t xml:space="preserve">, &amp; </w:t>
      </w:r>
      <w:r w:rsidRPr="006A3F35">
        <w:rPr>
          <w:rFonts w:ascii="Times New Roman" w:eastAsia="宋体" w:hAnsi="Times New Roman" w:cs="Times New Roman"/>
          <w:rPrChange w:id="3455" w:author="ZhuMeng" w:date="2023-10-12T15:47:00Z">
            <w:rPr/>
          </w:rPrChange>
        </w:rPr>
        <w:t>杨荟</w:t>
      </w:r>
      <w:r w:rsidRPr="006A3F35">
        <w:rPr>
          <w:rFonts w:ascii="Times New Roman" w:eastAsia="宋体" w:hAnsi="Times New Roman" w:cs="Times New Roman"/>
          <w:rPrChange w:id="3456" w:author="ZhuMeng" w:date="2023-10-12T15:47:00Z">
            <w:rPr/>
          </w:rPrChange>
        </w:rPr>
        <w:t xml:space="preserve">. (2020). </w:t>
      </w:r>
      <w:r w:rsidRPr="006A3F35">
        <w:rPr>
          <w:rFonts w:ascii="Times New Roman" w:eastAsia="宋体" w:hAnsi="Times New Roman" w:cs="Times New Roman"/>
          <w:rPrChange w:id="3457" w:author="ZhuMeng" w:date="2023-10-12T15:47:00Z">
            <w:rPr/>
          </w:rPrChange>
        </w:rPr>
        <w:t>作为</w:t>
      </w:r>
      <w:r w:rsidRPr="006A3F35">
        <w:rPr>
          <w:rFonts w:ascii="Times New Roman" w:eastAsia="宋体" w:hAnsi="Times New Roman" w:cs="Times New Roman"/>
          <w:rPrChange w:id="3458" w:author="ZhuMeng" w:date="2023-10-12T15:47:00Z">
            <w:rPr/>
          </w:rPrChange>
        </w:rPr>
        <w:t>“</w:t>
      </w:r>
      <w:r w:rsidRPr="006A3F35">
        <w:rPr>
          <w:rFonts w:ascii="Times New Roman" w:eastAsia="宋体" w:hAnsi="Times New Roman" w:cs="Times New Roman"/>
          <w:rPrChange w:id="3459" w:author="ZhuMeng" w:date="2023-10-12T15:47:00Z">
            <w:rPr/>
          </w:rPrChange>
        </w:rPr>
        <w:t>他者</w:t>
      </w:r>
      <w:r w:rsidRPr="006A3F35">
        <w:rPr>
          <w:rFonts w:ascii="Times New Roman" w:eastAsia="宋体" w:hAnsi="Times New Roman" w:cs="Times New Roman"/>
          <w:rPrChange w:id="3460" w:author="ZhuMeng" w:date="2023-10-12T15:47:00Z">
            <w:rPr/>
          </w:rPrChange>
        </w:rPr>
        <w:t>”</w:t>
      </w:r>
      <w:r w:rsidRPr="006A3F35">
        <w:rPr>
          <w:rFonts w:ascii="Times New Roman" w:eastAsia="宋体" w:hAnsi="Times New Roman" w:cs="Times New Roman"/>
          <w:rPrChange w:id="3461" w:author="ZhuMeng" w:date="2023-10-12T15:47:00Z">
            <w:rPr/>
          </w:rPrChange>
        </w:rPr>
        <w:t>的病毒</w:t>
      </w:r>
      <w:r w:rsidRPr="006A3F35">
        <w:rPr>
          <w:rFonts w:ascii="Times New Roman" w:eastAsia="宋体" w:hAnsi="Times New Roman" w:cs="Times New Roman"/>
          <w:rPrChange w:id="3462" w:author="ZhuMeng" w:date="2023-10-12T15:47:00Z">
            <w:rPr/>
          </w:rPrChange>
        </w:rPr>
        <w:t>:</w:t>
      </w:r>
      <w:r w:rsidRPr="006A3F35">
        <w:rPr>
          <w:rFonts w:ascii="Times New Roman" w:eastAsia="宋体" w:hAnsi="Times New Roman" w:cs="Times New Roman"/>
          <w:rPrChange w:id="3463" w:author="ZhuMeng" w:date="2023-10-12T15:47:00Z">
            <w:rPr/>
          </w:rPrChange>
        </w:rPr>
        <w:t>关于新冠肺炎隐喻的话语分析</w:t>
      </w:r>
      <w:r w:rsidRPr="006A3F35">
        <w:rPr>
          <w:rFonts w:ascii="Times New Roman" w:eastAsia="宋体" w:hAnsi="Times New Roman" w:cs="Times New Roman"/>
          <w:rPrChange w:id="3464" w:author="ZhuMeng" w:date="2023-10-12T15:47:00Z">
            <w:rPr/>
          </w:rPrChange>
        </w:rPr>
        <w:t xml:space="preserve">. </w:t>
      </w:r>
      <w:r w:rsidRPr="006A3F35">
        <w:rPr>
          <w:rFonts w:ascii="Times New Roman" w:eastAsia="宋体" w:hAnsi="Times New Roman" w:cs="Times New Roman"/>
          <w:i/>
          <w:iCs/>
          <w:rPrChange w:id="3465" w:author="ZhuMeng" w:date="2023-10-12T15:47:00Z">
            <w:rPr>
              <w:i/>
              <w:iCs/>
            </w:rPr>
          </w:rPrChange>
        </w:rPr>
        <w:t>广州大学学报</w:t>
      </w:r>
      <w:r w:rsidRPr="006A3F35">
        <w:rPr>
          <w:rFonts w:ascii="Times New Roman" w:eastAsia="宋体" w:hAnsi="Times New Roman" w:cs="Times New Roman"/>
          <w:i/>
          <w:iCs/>
          <w:rPrChange w:id="3466" w:author="ZhuMeng" w:date="2023-10-12T15:47:00Z">
            <w:rPr>
              <w:i/>
              <w:iCs/>
            </w:rPr>
          </w:rPrChange>
        </w:rPr>
        <w:t>(</w:t>
      </w:r>
      <w:r w:rsidRPr="006A3F35">
        <w:rPr>
          <w:rFonts w:ascii="Times New Roman" w:eastAsia="宋体" w:hAnsi="Times New Roman" w:cs="Times New Roman"/>
          <w:i/>
          <w:iCs/>
          <w:rPrChange w:id="3467" w:author="ZhuMeng" w:date="2023-10-12T15:47:00Z">
            <w:rPr>
              <w:i/>
              <w:iCs/>
            </w:rPr>
          </w:rPrChange>
        </w:rPr>
        <w:t>社会科学版</w:t>
      </w:r>
      <w:r w:rsidRPr="006A3F35">
        <w:rPr>
          <w:rFonts w:ascii="Times New Roman" w:eastAsia="宋体" w:hAnsi="Times New Roman" w:cs="Times New Roman"/>
          <w:i/>
          <w:iCs/>
          <w:rPrChange w:id="3468" w:author="ZhuMeng" w:date="2023-10-12T15:47:00Z">
            <w:rPr>
              <w:i/>
              <w:iCs/>
            </w:rPr>
          </w:rPrChange>
        </w:rPr>
        <w:t>)</w:t>
      </w:r>
      <w:r w:rsidRPr="006A3F35">
        <w:rPr>
          <w:rFonts w:ascii="Times New Roman" w:eastAsia="宋体" w:hAnsi="Times New Roman" w:cs="Times New Roman"/>
          <w:rPrChange w:id="3469" w:author="ZhuMeng" w:date="2023-10-12T15:47:00Z">
            <w:rPr/>
          </w:rPrChange>
        </w:rPr>
        <w:t xml:space="preserve">, </w:t>
      </w:r>
      <w:r w:rsidRPr="006A3F35">
        <w:rPr>
          <w:rFonts w:ascii="Times New Roman" w:eastAsia="宋体" w:hAnsi="Times New Roman" w:cs="Times New Roman"/>
          <w:i/>
          <w:iCs/>
          <w:rPrChange w:id="3470" w:author="ZhuMeng" w:date="2023-10-12T15:47:00Z">
            <w:rPr>
              <w:i/>
              <w:iCs/>
            </w:rPr>
          </w:rPrChange>
        </w:rPr>
        <w:t>19</w:t>
      </w:r>
      <w:r w:rsidRPr="006A3F35">
        <w:rPr>
          <w:rFonts w:ascii="Times New Roman" w:eastAsia="宋体" w:hAnsi="Times New Roman" w:cs="Times New Roman"/>
          <w:rPrChange w:id="3471" w:author="ZhuMeng" w:date="2023-10-12T15:47:00Z">
            <w:rPr/>
          </w:rPrChange>
        </w:rPr>
        <w:t>(04), 107–112.</w:t>
      </w:r>
    </w:p>
    <w:p w14:paraId="05411613" w14:textId="77777777" w:rsidR="0067268E" w:rsidRPr="006A3F35" w:rsidRDefault="0067268E" w:rsidP="00FD1F70">
      <w:pPr>
        <w:pStyle w:val="10"/>
        <w:spacing w:line="360" w:lineRule="auto"/>
        <w:jc w:val="both"/>
        <w:rPr>
          <w:rFonts w:ascii="Times New Roman" w:eastAsia="宋体" w:hAnsi="Times New Roman" w:cs="Times New Roman"/>
          <w:rPrChange w:id="3472" w:author="ZhuMeng" w:date="2023-10-12T15:47:00Z">
            <w:rPr/>
          </w:rPrChange>
        </w:rPr>
        <w:pPrChange w:id="3473" w:author="ZhuMeng" w:date="2023-10-13T09:17:00Z">
          <w:pPr>
            <w:pStyle w:val="10"/>
          </w:pPr>
        </w:pPrChange>
      </w:pPr>
      <w:bookmarkStart w:id="3474" w:name="ref-HeZengKe2014"/>
      <w:bookmarkEnd w:id="3452"/>
      <w:r w:rsidRPr="006A3F35">
        <w:rPr>
          <w:rFonts w:ascii="Times New Roman" w:eastAsia="宋体" w:hAnsi="Times New Roman" w:cs="Times New Roman"/>
          <w:rPrChange w:id="3475" w:author="ZhuMeng" w:date="2023-10-12T15:47:00Z">
            <w:rPr/>
          </w:rPrChange>
        </w:rPr>
        <w:t>何增科</w:t>
      </w:r>
      <w:r w:rsidRPr="006A3F35">
        <w:rPr>
          <w:rFonts w:ascii="Times New Roman" w:eastAsia="宋体" w:hAnsi="Times New Roman" w:cs="Times New Roman"/>
          <w:rPrChange w:id="3476" w:author="ZhuMeng" w:date="2023-10-12T15:47:00Z">
            <w:rPr/>
          </w:rPrChange>
        </w:rPr>
        <w:t xml:space="preserve">. (2014). </w:t>
      </w:r>
      <w:r w:rsidRPr="006A3F35">
        <w:rPr>
          <w:rFonts w:ascii="Times New Roman" w:eastAsia="宋体" w:hAnsi="Times New Roman" w:cs="Times New Roman"/>
          <w:rPrChange w:id="3477" w:author="ZhuMeng" w:date="2023-10-12T15:47:00Z">
            <w:rPr/>
          </w:rPrChange>
        </w:rPr>
        <w:t>理解国家治理及其现代化</w:t>
      </w:r>
      <w:r w:rsidRPr="006A3F35">
        <w:rPr>
          <w:rFonts w:ascii="Times New Roman" w:eastAsia="宋体" w:hAnsi="Times New Roman" w:cs="Times New Roman"/>
          <w:rPrChange w:id="3478" w:author="ZhuMeng" w:date="2023-10-12T15:47:00Z">
            <w:rPr/>
          </w:rPrChange>
        </w:rPr>
        <w:t xml:space="preserve">. </w:t>
      </w:r>
      <w:r w:rsidRPr="006A3F35">
        <w:rPr>
          <w:rFonts w:ascii="Times New Roman" w:eastAsia="宋体" w:hAnsi="Times New Roman" w:cs="Times New Roman"/>
          <w:i/>
          <w:iCs/>
          <w:rPrChange w:id="3479" w:author="ZhuMeng" w:date="2023-10-12T15:47:00Z">
            <w:rPr>
              <w:i/>
              <w:iCs/>
            </w:rPr>
          </w:rPrChange>
        </w:rPr>
        <w:t>马克思主义与现实</w:t>
      </w:r>
      <w:r w:rsidRPr="006A3F35">
        <w:rPr>
          <w:rFonts w:ascii="Times New Roman" w:eastAsia="宋体" w:hAnsi="Times New Roman" w:cs="Times New Roman"/>
          <w:rPrChange w:id="3480" w:author="ZhuMeng" w:date="2023-10-12T15:47:00Z">
            <w:rPr/>
          </w:rPrChange>
        </w:rPr>
        <w:t xml:space="preserve">, </w:t>
      </w:r>
      <w:r w:rsidRPr="006A3F35">
        <w:rPr>
          <w:rFonts w:ascii="Times New Roman" w:eastAsia="宋体" w:hAnsi="Times New Roman" w:cs="Times New Roman"/>
          <w:i/>
          <w:iCs/>
          <w:rPrChange w:id="3481" w:author="ZhuMeng" w:date="2023-10-12T15:47:00Z">
            <w:rPr>
              <w:i/>
              <w:iCs/>
            </w:rPr>
          </w:rPrChange>
        </w:rPr>
        <w:t>01</w:t>
      </w:r>
      <w:r w:rsidRPr="006A3F35">
        <w:rPr>
          <w:rFonts w:ascii="Times New Roman" w:eastAsia="宋体" w:hAnsi="Times New Roman" w:cs="Times New Roman"/>
          <w:rPrChange w:id="3482" w:author="ZhuMeng" w:date="2023-10-12T15:47:00Z">
            <w:rPr/>
          </w:rPrChange>
        </w:rPr>
        <w:t>, 11–15.</w:t>
      </w:r>
    </w:p>
    <w:p w14:paraId="2CF883C9" w14:textId="77777777" w:rsidR="0067268E" w:rsidRPr="006A3F35" w:rsidRDefault="0067268E" w:rsidP="00FD1F70">
      <w:pPr>
        <w:pStyle w:val="10"/>
        <w:spacing w:line="360" w:lineRule="auto"/>
        <w:jc w:val="both"/>
        <w:rPr>
          <w:rFonts w:ascii="Times New Roman" w:eastAsia="宋体" w:hAnsi="Times New Roman" w:cs="Times New Roman"/>
          <w:lang w:eastAsia="zh-CN"/>
          <w:rPrChange w:id="3483" w:author="ZhuMeng" w:date="2023-10-12T15:47:00Z">
            <w:rPr>
              <w:lang w:eastAsia="zh-CN"/>
            </w:rPr>
          </w:rPrChange>
        </w:rPr>
        <w:pPrChange w:id="3484" w:author="ZhuMeng" w:date="2023-10-13T09:17:00Z">
          <w:pPr>
            <w:pStyle w:val="10"/>
          </w:pPr>
        </w:pPrChange>
      </w:pPr>
      <w:bookmarkStart w:id="3485" w:name="ref-LiuHuaXiaYuanQingHuan2017"/>
      <w:bookmarkEnd w:id="3474"/>
      <w:r w:rsidRPr="006A3F35">
        <w:rPr>
          <w:rFonts w:ascii="Times New Roman" w:eastAsia="宋体" w:hAnsi="Times New Roman" w:cs="Times New Roman"/>
          <w:lang w:eastAsia="zh-CN"/>
          <w:rPrChange w:id="3486" w:author="ZhuMeng" w:date="2023-10-12T15:47:00Z">
            <w:rPr>
              <w:lang w:eastAsia="zh-CN"/>
            </w:rPr>
          </w:rPrChange>
        </w:rPr>
        <w:t>刘华夏</w:t>
      </w:r>
      <w:r w:rsidRPr="006A3F35">
        <w:rPr>
          <w:rFonts w:ascii="Times New Roman" w:eastAsia="宋体" w:hAnsi="Times New Roman" w:cs="Times New Roman"/>
          <w:lang w:eastAsia="zh-CN"/>
          <w:rPrChange w:id="3487" w:author="ZhuMeng" w:date="2023-10-12T15:47:00Z">
            <w:rPr>
              <w:lang w:eastAsia="zh-CN"/>
            </w:rPr>
          </w:rPrChange>
        </w:rPr>
        <w:t xml:space="preserve">, &amp; </w:t>
      </w:r>
      <w:r w:rsidRPr="006A3F35">
        <w:rPr>
          <w:rFonts w:ascii="Times New Roman" w:eastAsia="宋体" w:hAnsi="Times New Roman" w:cs="Times New Roman"/>
          <w:lang w:eastAsia="zh-CN"/>
          <w:rPrChange w:id="3488" w:author="ZhuMeng" w:date="2023-10-12T15:47:00Z">
            <w:rPr>
              <w:lang w:eastAsia="zh-CN"/>
            </w:rPr>
          </w:rPrChange>
        </w:rPr>
        <w:t>袁青欢</w:t>
      </w:r>
      <w:r w:rsidRPr="006A3F35">
        <w:rPr>
          <w:rFonts w:ascii="Times New Roman" w:eastAsia="宋体" w:hAnsi="Times New Roman" w:cs="Times New Roman"/>
          <w:lang w:eastAsia="zh-CN"/>
          <w:rPrChange w:id="3489" w:author="ZhuMeng" w:date="2023-10-12T15:47:00Z">
            <w:rPr>
              <w:lang w:eastAsia="zh-CN"/>
            </w:rPr>
          </w:rPrChange>
        </w:rPr>
        <w:t xml:space="preserve">. (2017). </w:t>
      </w:r>
      <w:r w:rsidRPr="006A3F35">
        <w:rPr>
          <w:rFonts w:ascii="Times New Roman" w:eastAsia="宋体" w:hAnsi="Times New Roman" w:cs="Times New Roman"/>
          <w:lang w:eastAsia="zh-CN"/>
          <w:rPrChange w:id="3490" w:author="ZhuMeng" w:date="2023-10-12T15:47:00Z">
            <w:rPr>
              <w:lang w:eastAsia="zh-CN"/>
            </w:rPr>
          </w:rPrChange>
        </w:rPr>
        <w:t>边疆语言治理的挑战与转型</w:t>
      </w:r>
      <w:r w:rsidRPr="006A3F35">
        <w:rPr>
          <w:rFonts w:ascii="Times New Roman" w:eastAsia="宋体" w:hAnsi="Times New Roman" w:cs="Times New Roman"/>
          <w:lang w:eastAsia="zh-CN"/>
          <w:rPrChange w:id="3491" w:author="ZhuMeng" w:date="2023-10-12T15:47:00Z">
            <w:rPr>
              <w:lang w:eastAsia="zh-CN"/>
            </w:rPr>
          </w:rPrChange>
        </w:rPr>
        <w:t xml:space="preserve">. </w:t>
      </w:r>
      <w:r w:rsidRPr="006A3F35">
        <w:rPr>
          <w:rFonts w:ascii="Times New Roman" w:eastAsia="宋体" w:hAnsi="Times New Roman" w:cs="Times New Roman"/>
          <w:i/>
          <w:iCs/>
          <w:lang w:eastAsia="zh-CN"/>
          <w:rPrChange w:id="3492" w:author="ZhuMeng" w:date="2023-10-12T15:47:00Z">
            <w:rPr>
              <w:i/>
              <w:iCs/>
              <w:lang w:eastAsia="zh-CN"/>
            </w:rPr>
          </w:rPrChange>
        </w:rPr>
        <w:t>广西民族研究</w:t>
      </w:r>
      <w:r w:rsidRPr="006A3F35">
        <w:rPr>
          <w:rFonts w:ascii="Times New Roman" w:eastAsia="宋体" w:hAnsi="Times New Roman" w:cs="Times New Roman"/>
          <w:lang w:eastAsia="zh-CN"/>
          <w:rPrChange w:id="3493" w:author="ZhuMeng" w:date="2023-10-12T15:47:00Z">
            <w:rPr>
              <w:lang w:eastAsia="zh-CN"/>
            </w:rPr>
          </w:rPrChange>
        </w:rPr>
        <w:t xml:space="preserve">, </w:t>
      </w:r>
      <w:r w:rsidRPr="006A3F35">
        <w:rPr>
          <w:rFonts w:ascii="Times New Roman" w:eastAsia="宋体" w:hAnsi="Times New Roman" w:cs="Times New Roman"/>
          <w:i/>
          <w:iCs/>
          <w:lang w:eastAsia="zh-CN"/>
          <w:rPrChange w:id="3494" w:author="ZhuMeng" w:date="2023-10-12T15:47:00Z">
            <w:rPr>
              <w:i/>
              <w:iCs/>
              <w:lang w:eastAsia="zh-CN"/>
            </w:rPr>
          </w:rPrChange>
        </w:rPr>
        <w:t>06</w:t>
      </w:r>
      <w:r w:rsidRPr="006A3F35">
        <w:rPr>
          <w:rFonts w:ascii="Times New Roman" w:eastAsia="宋体" w:hAnsi="Times New Roman" w:cs="Times New Roman"/>
          <w:lang w:eastAsia="zh-CN"/>
          <w:rPrChange w:id="3495" w:author="ZhuMeng" w:date="2023-10-12T15:47:00Z">
            <w:rPr>
              <w:lang w:eastAsia="zh-CN"/>
            </w:rPr>
          </w:rPrChange>
        </w:rPr>
        <w:t>, 8–15.</w:t>
      </w:r>
    </w:p>
    <w:p w14:paraId="54E4884A" w14:textId="77777777" w:rsidR="0067268E" w:rsidRPr="006A3F35" w:rsidRDefault="0067268E" w:rsidP="00FD1F70">
      <w:pPr>
        <w:pStyle w:val="10"/>
        <w:spacing w:line="360" w:lineRule="auto"/>
        <w:jc w:val="both"/>
        <w:rPr>
          <w:rFonts w:ascii="Times New Roman" w:eastAsia="宋体" w:hAnsi="Times New Roman" w:cs="Times New Roman"/>
          <w:lang w:eastAsia="zh-CN"/>
          <w:rPrChange w:id="3496" w:author="ZhuMeng" w:date="2023-10-12T15:47:00Z">
            <w:rPr>
              <w:lang w:eastAsia="zh-CN"/>
            </w:rPr>
          </w:rPrChange>
        </w:rPr>
        <w:pPrChange w:id="3497" w:author="ZhuMeng" w:date="2023-10-13T09:17:00Z">
          <w:pPr>
            <w:pStyle w:val="10"/>
          </w:pPr>
        </w:pPrChange>
      </w:pPr>
      <w:bookmarkStart w:id="3498" w:name="ref-LiuHong1993"/>
      <w:bookmarkEnd w:id="3485"/>
      <w:r w:rsidRPr="006A3F35">
        <w:rPr>
          <w:rFonts w:ascii="Times New Roman" w:eastAsia="宋体" w:hAnsi="Times New Roman" w:cs="Times New Roman"/>
          <w:lang w:eastAsia="zh-CN"/>
          <w:rPrChange w:id="3499" w:author="ZhuMeng" w:date="2023-10-12T15:47:00Z">
            <w:rPr>
              <w:lang w:eastAsia="zh-CN"/>
            </w:rPr>
          </w:rPrChange>
        </w:rPr>
        <w:t>刘虹</w:t>
      </w:r>
      <w:r w:rsidRPr="006A3F35">
        <w:rPr>
          <w:rFonts w:ascii="Times New Roman" w:eastAsia="宋体" w:hAnsi="Times New Roman" w:cs="Times New Roman"/>
          <w:lang w:eastAsia="zh-CN"/>
          <w:rPrChange w:id="3500" w:author="ZhuMeng" w:date="2023-10-12T15:47:00Z">
            <w:rPr>
              <w:lang w:eastAsia="zh-CN"/>
            </w:rPr>
          </w:rPrChange>
        </w:rPr>
        <w:t xml:space="preserve">. (1993). </w:t>
      </w:r>
      <w:r w:rsidRPr="006A3F35">
        <w:rPr>
          <w:rFonts w:ascii="Times New Roman" w:eastAsia="宋体" w:hAnsi="Times New Roman" w:cs="Times New Roman"/>
          <w:lang w:eastAsia="zh-CN"/>
          <w:rPrChange w:id="3501" w:author="ZhuMeng" w:date="2023-10-12T15:47:00Z">
            <w:rPr>
              <w:lang w:eastAsia="zh-CN"/>
            </w:rPr>
          </w:rPrChange>
        </w:rPr>
        <w:t>语言态度对语言使用和语言变化的影响</w:t>
      </w:r>
      <w:r w:rsidRPr="006A3F35">
        <w:rPr>
          <w:rFonts w:ascii="Times New Roman" w:eastAsia="宋体" w:hAnsi="Times New Roman" w:cs="Times New Roman"/>
          <w:lang w:eastAsia="zh-CN"/>
          <w:rPrChange w:id="3502" w:author="ZhuMeng" w:date="2023-10-12T15:47:00Z">
            <w:rPr>
              <w:lang w:eastAsia="zh-CN"/>
            </w:rPr>
          </w:rPrChange>
        </w:rPr>
        <w:t xml:space="preserve">. </w:t>
      </w:r>
      <w:r w:rsidRPr="006A3F35">
        <w:rPr>
          <w:rFonts w:ascii="Times New Roman" w:eastAsia="宋体" w:hAnsi="Times New Roman" w:cs="Times New Roman"/>
          <w:i/>
          <w:iCs/>
          <w:lang w:eastAsia="zh-CN"/>
          <w:rPrChange w:id="3503" w:author="ZhuMeng" w:date="2023-10-12T15:47:00Z">
            <w:rPr>
              <w:i/>
              <w:iCs/>
              <w:lang w:eastAsia="zh-CN"/>
            </w:rPr>
          </w:rPrChange>
        </w:rPr>
        <w:t>语言文字应用</w:t>
      </w:r>
      <w:r w:rsidRPr="006A3F35">
        <w:rPr>
          <w:rFonts w:ascii="Times New Roman" w:eastAsia="宋体" w:hAnsi="Times New Roman" w:cs="Times New Roman"/>
          <w:lang w:eastAsia="zh-CN"/>
          <w:rPrChange w:id="3504" w:author="ZhuMeng" w:date="2023-10-12T15:47:00Z">
            <w:rPr>
              <w:lang w:eastAsia="zh-CN"/>
            </w:rPr>
          </w:rPrChange>
        </w:rPr>
        <w:t xml:space="preserve">, </w:t>
      </w:r>
      <w:r w:rsidRPr="006A3F35">
        <w:rPr>
          <w:rFonts w:ascii="Times New Roman" w:eastAsia="宋体" w:hAnsi="Times New Roman" w:cs="Times New Roman"/>
          <w:i/>
          <w:iCs/>
          <w:lang w:eastAsia="zh-CN"/>
          <w:rPrChange w:id="3505" w:author="ZhuMeng" w:date="2023-10-12T15:47:00Z">
            <w:rPr>
              <w:i/>
              <w:iCs/>
              <w:lang w:eastAsia="zh-CN"/>
            </w:rPr>
          </w:rPrChange>
        </w:rPr>
        <w:t>03</w:t>
      </w:r>
      <w:r w:rsidRPr="006A3F35">
        <w:rPr>
          <w:rFonts w:ascii="Times New Roman" w:eastAsia="宋体" w:hAnsi="Times New Roman" w:cs="Times New Roman"/>
          <w:lang w:eastAsia="zh-CN"/>
          <w:rPrChange w:id="3506" w:author="ZhuMeng" w:date="2023-10-12T15:47:00Z">
            <w:rPr>
              <w:lang w:eastAsia="zh-CN"/>
            </w:rPr>
          </w:rPrChange>
        </w:rPr>
        <w:t>, 93–102.</w:t>
      </w:r>
    </w:p>
    <w:p w14:paraId="5E4D69A7" w14:textId="77777777" w:rsidR="0067268E" w:rsidRPr="006A3F35" w:rsidRDefault="0067268E" w:rsidP="00FD1F70">
      <w:pPr>
        <w:pStyle w:val="10"/>
        <w:spacing w:line="360" w:lineRule="auto"/>
        <w:jc w:val="both"/>
        <w:rPr>
          <w:rFonts w:ascii="Times New Roman" w:eastAsia="宋体" w:hAnsi="Times New Roman" w:cs="Times New Roman"/>
          <w:lang w:eastAsia="zh-CN"/>
          <w:rPrChange w:id="3507" w:author="ZhuMeng" w:date="2023-10-12T15:47:00Z">
            <w:rPr>
              <w:lang w:eastAsia="zh-CN"/>
            </w:rPr>
          </w:rPrChange>
        </w:rPr>
        <w:pPrChange w:id="3508" w:author="ZhuMeng" w:date="2023-10-13T09:17:00Z">
          <w:pPr>
            <w:pStyle w:val="10"/>
          </w:pPr>
        </w:pPrChange>
      </w:pPr>
      <w:bookmarkStart w:id="3509" w:name="ref-LuHuiLinPanYi2014"/>
      <w:bookmarkEnd w:id="3498"/>
      <w:r w:rsidRPr="006A3F35">
        <w:rPr>
          <w:rFonts w:ascii="Times New Roman" w:eastAsia="宋体" w:hAnsi="Times New Roman" w:cs="Times New Roman"/>
          <w:lang w:eastAsia="zh-CN"/>
          <w:rPrChange w:id="3510" w:author="ZhuMeng" w:date="2023-10-12T15:47:00Z">
            <w:rPr>
              <w:lang w:eastAsia="zh-CN"/>
            </w:rPr>
          </w:rPrChange>
        </w:rPr>
        <w:lastRenderedPageBreak/>
        <w:t>卢晖临</w:t>
      </w:r>
      <w:r w:rsidRPr="006A3F35">
        <w:rPr>
          <w:rFonts w:ascii="Times New Roman" w:eastAsia="宋体" w:hAnsi="Times New Roman" w:cs="Times New Roman"/>
          <w:lang w:eastAsia="zh-CN"/>
          <w:rPrChange w:id="3511" w:author="ZhuMeng" w:date="2023-10-12T15:47:00Z">
            <w:rPr>
              <w:lang w:eastAsia="zh-CN"/>
            </w:rPr>
          </w:rPrChange>
        </w:rPr>
        <w:t xml:space="preserve">, &amp; </w:t>
      </w:r>
      <w:r w:rsidRPr="006A3F35">
        <w:rPr>
          <w:rFonts w:ascii="Times New Roman" w:eastAsia="宋体" w:hAnsi="Times New Roman" w:cs="Times New Roman"/>
          <w:lang w:eastAsia="zh-CN"/>
          <w:rPrChange w:id="3512" w:author="ZhuMeng" w:date="2023-10-12T15:47:00Z">
            <w:rPr>
              <w:lang w:eastAsia="zh-CN"/>
            </w:rPr>
          </w:rPrChange>
        </w:rPr>
        <w:t>潘毅</w:t>
      </w:r>
      <w:r w:rsidRPr="006A3F35">
        <w:rPr>
          <w:rFonts w:ascii="Times New Roman" w:eastAsia="宋体" w:hAnsi="Times New Roman" w:cs="Times New Roman"/>
          <w:lang w:eastAsia="zh-CN"/>
          <w:rPrChange w:id="3513" w:author="ZhuMeng" w:date="2023-10-12T15:47:00Z">
            <w:rPr>
              <w:lang w:eastAsia="zh-CN"/>
            </w:rPr>
          </w:rPrChange>
        </w:rPr>
        <w:t xml:space="preserve">. (2014). </w:t>
      </w:r>
      <w:r w:rsidRPr="006A3F35">
        <w:rPr>
          <w:rFonts w:ascii="Times New Roman" w:eastAsia="宋体" w:hAnsi="Times New Roman" w:cs="Times New Roman"/>
          <w:lang w:eastAsia="zh-CN"/>
          <w:rPrChange w:id="3514" w:author="ZhuMeng" w:date="2023-10-12T15:47:00Z">
            <w:rPr>
              <w:lang w:eastAsia="zh-CN"/>
            </w:rPr>
          </w:rPrChange>
        </w:rPr>
        <w:t>当代中国第二代农民工的身份认同、情感与集体行动</w:t>
      </w:r>
      <w:r w:rsidRPr="006A3F35">
        <w:rPr>
          <w:rFonts w:ascii="Times New Roman" w:eastAsia="宋体" w:hAnsi="Times New Roman" w:cs="Times New Roman"/>
          <w:lang w:eastAsia="zh-CN"/>
          <w:rPrChange w:id="3515" w:author="ZhuMeng" w:date="2023-10-12T15:47:00Z">
            <w:rPr>
              <w:lang w:eastAsia="zh-CN"/>
            </w:rPr>
          </w:rPrChange>
        </w:rPr>
        <w:t xml:space="preserve">. </w:t>
      </w:r>
      <w:r w:rsidRPr="006A3F35">
        <w:rPr>
          <w:rFonts w:ascii="Times New Roman" w:eastAsia="宋体" w:hAnsi="Times New Roman" w:cs="Times New Roman"/>
          <w:i/>
          <w:iCs/>
          <w:lang w:eastAsia="zh-CN"/>
          <w:rPrChange w:id="3516" w:author="ZhuMeng" w:date="2023-10-12T15:47:00Z">
            <w:rPr>
              <w:i/>
              <w:iCs/>
              <w:lang w:eastAsia="zh-CN"/>
            </w:rPr>
          </w:rPrChange>
        </w:rPr>
        <w:t>文化纵横</w:t>
      </w:r>
      <w:r w:rsidRPr="006A3F35">
        <w:rPr>
          <w:rFonts w:ascii="Times New Roman" w:eastAsia="宋体" w:hAnsi="Times New Roman" w:cs="Times New Roman"/>
          <w:lang w:eastAsia="zh-CN"/>
          <w:rPrChange w:id="3517" w:author="ZhuMeng" w:date="2023-10-12T15:47:00Z">
            <w:rPr>
              <w:lang w:eastAsia="zh-CN"/>
            </w:rPr>
          </w:rPrChange>
        </w:rPr>
        <w:t xml:space="preserve">, </w:t>
      </w:r>
      <w:r w:rsidRPr="006A3F35">
        <w:rPr>
          <w:rFonts w:ascii="Times New Roman" w:eastAsia="宋体" w:hAnsi="Times New Roman" w:cs="Times New Roman"/>
          <w:i/>
          <w:iCs/>
          <w:lang w:eastAsia="zh-CN"/>
          <w:rPrChange w:id="3518" w:author="ZhuMeng" w:date="2023-10-12T15:47:00Z">
            <w:rPr>
              <w:i/>
              <w:iCs/>
              <w:lang w:eastAsia="zh-CN"/>
            </w:rPr>
          </w:rPrChange>
        </w:rPr>
        <w:t>5</w:t>
      </w:r>
      <w:r w:rsidRPr="006A3F35">
        <w:rPr>
          <w:rFonts w:ascii="Times New Roman" w:eastAsia="宋体" w:hAnsi="Times New Roman" w:cs="Times New Roman"/>
          <w:lang w:eastAsia="zh-CN"/>
          <w:rPrChange w:id="3519" w:author="ZhuMeng" w:date="2023-10-12T15:47:00Z">
            <w:rPr>
              <w:lang w:eastAsia="zh-CN"/>
            </w:rPr>
          </w:rPrChange>
        </w:rPr>
        <w:t>.</w:t>
      </w:r>
    </w:p>
    <w:p w14:paraId="5ADB25A6" w14:textId="77777777" w:rsidR="0067268E" w:rsidRPr="006A3F35" w:rsidRDefault="0067268E" w:rsidP="00FD1F70">
      <w:pPr>
        <w:pStyle w:val="10"/>
        <w:spacing w:line="360" w:lineRule="auto"/>
        <w:jc w:val="both"/>
        <w:rPr>
          <w:rFonts w:ascii="Times New Roman" w:eastAsia="宋体" w:hAnsi="Times New Roman" w:cs="Times New Roman"/>
          <w:lang w:eastAsia="zh-CN"/>
          <w:rPrChange w:id="3520" w:author="ZhuMeng" w:date="2023-10-12T15:47:00Z">
            <w:rPr>
              <w:lang w:eastAsia="zh-CN"/>
            </w:rPr>
          </w:rPrChange>
        </w:rPr>
        <w:pPrChange w:id="3521" w:author="ZhuMeng" w:date="2023-10-13T09:17:00Z">
          <w:pPr>
            <w:pStyle w:val="10"/>
          </w:pPr>
        </w:pPrChange>
      </w:pPr>
      <w:bookmarkStart w:id="3522" w:name="ref-TangXuJunEtAl2019"/>
      <w:bookmarkEnd w:id="3509"/>
      <w:r w:rsidRPr="006A3F35">
        <w:rPr>
          <w:rFonts w:ascii="Times New Roman" w:eastAsia="宋体" w:hAnsi="Times New Roman" w:cs="Times New Roman"/>
          <w:lang w:eastAsia="zh-CN"/>
          <w:rPrChange w:id="3523" w:author="ZhuMeng" w:date="2023-10-12T15:47:00Z">
            <w:rPr>
              <w:lang w:eastAsia="zh-CN"/>
            </w:rPr>
          </w:rPrChange>
        </w:rPr>
        <w:t>唐绪军</w:t>
      </w:r>
      <w:r w:rsidRPr="006A3F35">
        <w:rPr>
          <w:rFonts w:ascii="Times New Roman" w:eastAsia="宋体" w:hAnsi="Times New Roman" w:cs="Times New Roman"/>
          <w:lang w:eastAsia="zh-CN"/>
          <w:rPrChange w:id="3524" w:author="ZhuMeng" w:date="2023-10-12T15:47:00Z">
            <w:rPr>
              <w:lang w:eastAsia="zh-CN"/>
            </w:rPr>
          </w:rPrChange>
        </w:rPr>
        <w:t xml:space="preserve">, </w:t>
      </w:r>
      <w:r w:rsidRPr="006A3F35">
        <w:rPr>
          <w:rFonts w:ascii="Times New Roman" w:eastAsia="宋体" w:hAnsi="Times New Roman" w:cs="Times New Roman"/>
          <w:lang w:eastAsia="zh-CN"/>
          <w:rPrChange w:id="3525" w:author="ZhuMeng" w:date="2023-10-12T15:47:00Z">
            <w:rPr>
              <w:lang w:eastAsia="zh-CN"/>
            </w:rPr>
          </w:rPrChange>
        </w:rPr>
        <w:t>吴信训</w:t>
      </w:r>
      <w:r w:rsidRPr="006A3F35">
        <w:rPr>
          <w:rFonts w:ascii="Times New Roman" w:eastAsia="宋体" w:hAnsi="Times New Roman" w:cs="Times New Roman"/>
          <w:lang w:eastAsia="zh-CN"/>
          <w:rPrChange w:id="3526" w:author="ZhuMeng" w:date="2023-10-12T15:47:00Z">
            <w:rPr>
              <w:lang w:eastAsia="zh-CN"/>
            </w:rPr>
          </w:rPrChange>
        </w:rPr>
        <w:t xml:space="preserve">, &amp; </w:t>
      </w:r>
      <w:r w:rsidRPr="006A3F35">
        <w:rPr>
          <w:rFonts w:ascii="Times New Roman" w:eastAsia="宋体" w:hAnsi="Times New Roman" w:cs="Times New Roman"/>
          <w:lang w:eastAsia="zh-CN"/>
          <w:rPrChange w:id="3527" w:author="ZhuMeng" w:date="2023-10-12T15:47:00Z">
            <w:rPr>
              <w:lang w:eastAsia="zh-CN"/>
            </w:rPr>
          </w:rPrChange>
        </w:rPr>
        <w:t>黄楚新</w:t>
      </w:r>
      <w:r w:rsidRPr="006A3F35">
        <w:rPr>
          <w:rFonts w:ascii="Times New Roman" w:eastAsia="宋体" w:hAnsi="Times New Roman" w:cs="Times New Roman"/>
          <w:lang w:eastAsia="zh-CN"/>
          <w:rPrChange w:id="3528" w:author="ZhuMeng" w:date="2023-10-12T15:47:00Z">
            <w:rPr>
              <w:lang w:eastAsia="zh-CN"/>
            </w:rPr>
          </w:rPrChange>
        </w:rPr>
        <w:t xml:space="preserve">. (2019). </w:t>
      </w:r>
      <w:r w:rsidRPr="006A3F35">
        <w:rPr>
          <w:rFonts w:ascii="Times New Roman" w:eastAsia="宋体" w:hAnsi="Times New Roman" w:cs="Times New Roman"/>
          <w:i/>
          <w:iCs/>
          <w:lang w:eastAsia="zh-CN"/>
          <w:rPrChange w:id="3529" w:author="ZhuMeng" w:date="2023-10-12T15:47:00Z">
            <w:rPr>
              <w:i/>
              <w:iCs/>
              <w:lang w:eastAsia="zh-CN"/>
            </w:rPr>
          </w:rPrChange>
        </w:rPr>
        <w:t>中国新媒体发展报告（</w:t>
      </w:r>
      <w:r w:rsidRPr="006A3F35">
        <w:rPr>
          <w:rFonts w:ascii="Times New Roman" w:eastAsia="宋体" w:hAnsi="Times New Roman" w:cs="Times New Roman"/>
          <w:i/>
          <w:iCs/>
          <w:lang w:eastAsia="zh-CN"/>
          <w:rPrChange w:id="3530" w:author="ZhuMeng" w:date="2023-10-12T15:47:00Z">
            <w:rPr>
              <w:i/>
              <w:iCs/>
              <w:lang w:eastAsia="zh-CN"/>
            </w:rPr>
          </w:rPrChange>
        </w:rPr>
        <w:t>2019</w:t>
      </w:r>
      <w:r w:rsidRPr="006A3F35">
        <w:rPr>
          <w:rFonts w:ascii="Times New Roman" w:eastAsia="宋体" w:hAnsi="Times New Roman" w:cs="Times New Roman"/>
          <w:i/>
          <w:iCs/>
          <w:lang w:eastAsia="zh-CN"/>
          <w:rPrChange w:id="3531" w:author="ZhuMeng" w:date="2023-10-12T15:47:00Z">
            <w:rPr>
              <w:i/>
              <w:iCs/>
              <w:lang w:eastAsia="zh-CN"/>
            </w:rPr>
          </w:rPrChange>
        </w:rPr>
        <w:t>）</w:t>
      </w:r>
      <w:r w:rsidRPr="006A3F35">
        <w:rPr>
          <w:rFonts w:ascii="Times New Roman" w:eastAsia="宋体" w:hAnsi="Times New Roman" w:cs="Times New Roman"/>
          <w:lang w:eastAsia="zh-CN"/>
          <w:rPrChange w:id="3532" w:author="ZhuMeng" w:date="2023-10-12T15:47:00Z">
            <w:rPr>
              <w:lang w:eastAsia="zh-CN"/>
            </w:rPr>
          </w:rPrChange>
        </w:rPr>
        <w:t xml:space="preserve"> (No. No.10).</w:t>
      </w:r>
    </w:p>
    <w:p w14:paraId="2440466B" w14:textId="77777777" w:rsidR="0067268E" w:rsidRPr="006A3F35" w:rsidRDefault="0067268E" w:rsidP="00FD1F70">
      <w:pPr>
        <w:pStyle w:val="10"/>
        <w:spacing w:line="360" w:lineRule="auto"/>
        <w:jc w:val="both"/>
        <w:rPr>
          <w:rFonts w:ascii="Times New Roman" w:eastAsia="宋体" w:hAnsi="Times New Roman" w:cs="Times New Roman"/>
          <w:lang w:eastAsia="zh-CN"/>
          <w:rPrChange w:id="3533" w:author="ZhuMeng" w:date="2023-10-12T15:47:00Z">
            <w:rPr/>
          </w:rPrChange>
        </w:rPr>
        <w:pPrChange w:id="3534" w:author="ZhuMeng" w:date="2023-10-13T09:17:00Z">
          <w:pPr>
            <w:pStyle w:val="10"/>
          </w:pPr>
        </w:pPrChange>
      </w:pPr>
      <w:bookmarkStart w:id="3535" w:name="ref-MengHongLi2010"/>
      <w:bookmarkEnd w:id="3522"/>
      <w:r w:rsidRPr="006A3F35">
        <w:rPr>
          <w:rFonts w:ascii="Times New Roman" w:eastAsia="宋体" w:hAnsi="Times New Roman" w:cs="Times New Roman"/>
          <w:lang w:eastAsia="zh-CN"/>
          <w:rPrChange w:id="3536" w:author="ZhuMeng" w:date="2023-10-12T15:47:00Z">
            <w:rPr>
              <w:lang w:eastAsia="zh-CN"/>
            </w:rPr>
          </w:rPrChange>
        </w:rPr>
        <w:t>孟红莉</w:t>
      </w:r>
      <w:r w:rsidRPr="006A3F35">
        <w:rPr>
          <w:rFonts w:ascii="Times New Roman" w:eastAsia="宋体" w:hAnsi="Times New Roman" w:cs="Times New Roman"/>
          <w:lang w:eastAsia="zh-CN"/>
          <w:rPrChange w:id="3537" w:author="ZhuMeng" w:date="2023-10-12T15:47:00Z">
            <w:rPr>
              <w:lang w:eastAsia="zh-CN"/>
            </w:rPr>
          </w:rPrChange>
        </w:rPr>
        <w:t xml:space="preserve">. (2010). </w:t>
      </w:r>
      <w:r w:rsidRPr="006A3F35">
        <w:rPr>
          <w:rFonts w:ascii="Times New Roman" w:eastAsia="宋体" w:hAnsi="Times New Roman" w:cs="Times New Roman"/>
          <w:lang w:eastAsia="zh-CN"/>
          <w:rPrChange w:id="3538" w:author="ZhuMeng" w:date="2023-10-12T15:47:00Z">
            <w:rPr>
              <w:lang w:eastAsia="zh-CN"/>
            </w:rPr>
          </w:rPrChange>
        </w:rPr>
        <w:t>语言使用与族群关系</w:t>
      </w:r>
      <w:r w:rsidRPr="006A3F35">
        <w:rPr>
          <w:rFonts w:ascii="Times New Roman" w:eastAsia="宋体" w:hAnsi="Times New Roman" w:cs="Times New Roman"/>
          <w:lang w:eastAsia="zh-CN"/>
          <w:rPrChange w:id="3539" w:author="ZhuMeng" w:date="2023-10-12T15:47:00Z">
            <w:rPr>
              <w:lang w:eastAsia="zh-CN"/>
            </w:rPr>
          </w:rPrChange>
        </w:rPr>
        <w:t>:</w:t>
      </w:r>
      <w:r w:rsidRPr="006A3F35">
        <w:rPr>
          <w:rFonts w:ascii="Times New Roman" w:eastAsia="宋体" w:hAnsi="Times New Roman" w:cs="Times New Roman"/>
          <w:lang w:eastAsia="zh-CN"/>
          <w:rPrChange w:id="3540" w:author="ZhuMeng" w:date="2023-10-12T15:47:00Z">
            <w:rPr>
              <w:lang w:eastAsia="zh-CN"/>
            </w:rPr>
          </w:rPrChange>
        </w:rPr>
        <w:t>五种类型分析</w:t>
      </w:r>
      <w:r w:rsidRPr="006A3F35">
        <w:rPr>
          <w:rFonts w:ascii="Times New Roman" w:eastAsia="宋体" w:hAnsi="Times New Roman" w:cs="Times New Roman"/>
          <w:lang w:eastAsia="zh-CN"/>
          <w:rPrChange w:id="3541" w:author="ZhuMeng" w:date="2023-10-12T15:47:00Z">
            <w:rPr>
              <w:lang w:eastAsia="zh-CN"/>
            </w:rPr>
          </w:rPrChange>
        </w:rPr>
        <w:t xml:space="preserve">. </w:t>
      </w:r>
      <w:r w:rsidRPr="006A3F35">
        <w:rPr>
          <w:rFonts w:ascii="Times New Roman" w:eastAsia="宋体" w:hAnsi="Times New Roman" w:cs="Times New Roman"/>
          <w:i/>
          <w:iCs/>
          <w:lang w:eastAsia="zh-CN"/>
          <w:rPrChange w:id="3542" w:author="ZhuMeng" w:date="2023-10-12T15:47:00Z">
            <w:rPr>
              <w:i/>
              <w:iCs/>
              <w:lang w:eastAsia="zh-CN"/>
            </w:rPr>
          </w:rPrChange>
        </w:rPr>
        <w:t>西北民族研究</w:t>
      </w:r>
      <w:r w:rsidRPr="006A3F35">
        <w:rPr>
          <w:rFonts w:ascii="Times New Roman" w:eastAsia="宋体" w:hAnsi="Times New Roman" w:cs="Times New Roman"/>
          <w:lang w:eastAsia="zh-CN"/>
          <w:rPrChange w:id="3543" w:author="ZhuMeng" w:date="2023-10-12T15:47:00Z">
            <w:rPr>
              <w:lang w:eastAsia="zh-CN"/>
            </w:rPr>
          </w:rPrChange>
        </w:rPr>
        <w:t xml:space="preserve">, </w:t>
      </w:r>
      <w:r w:rsidRPr="006A3F35">
        <w:rPr>
          <w:rFonts w:ascii="Times New Roman" w:eastAsia="宋体" w:hAnsi="Times New Roman" w:cs="Times New Roman"/>
          <w:i/>
          <w:iCs/>
          <w:lang w:eastAsia="zh-CN"/>
          <w:rPrChange w:id="3544" w:author="ZhuMeng" w:date="2023-10-12T15:47:00Z">
            <w:rPr>
              <w:i/>
              <w:iCs/>
              <w:lang w:eastAsia="zh-CN"/>
            </w:rPr>
          </w:rPrChange>
        </w:rPr>
        <w:t>1</w:t>
      </w:r>
      <w:r w:rsidRPr="006A3F35">
        <w:rPr>
          <w:rFonts w:ascii="Times New Roman" w:eastAsia="宋体" w:hAnsi="Times New Roman" w:cs="Times New Roman"/>
          <w:lang w:eastAsia="zh-CN"/>
          <w:rPrChange w:id="3545" w:author="ZhuMeng" w:date="2023-10-12T15:47:00Z">
            <w:rPr>
              <w:lang w:eastAsia="zh-CN"/>
            </w:rPr>
          </w:rPrChange>
        </w:rPr>
        <w:t xml:space="preserve">. </w:t>
      </w:r>
      <w:r w:rsidRPr="006A3F35">
        <w:rPr>
          <w:rFonts w:ascii="Times New Roman" w:eastAsia="宋体" w:hAnsi="Times New Roman" w:cs="Times New Roman"/>
          <w:rPrChange w:id="3546" w:author="ZhuMeng" w:date="2023-10-12T15:47:00Z">
            <w:rPr/>
          </w:rPrChange>
        </w:rPr>
        <w:fldChar w:fldCharType="begin"/>
      </w:r>
      <w:r w:rsidRPr="006A3F35">
        <w:rPr>
          <w:rFonts w:ascii="Times New Roman" w:eastAsia="宋体" w:hAnsi="Times New Roman" w:cs="Times New Roman"/>
          <w:lang w:eastAsia="zh-CN"/>
          <w:rPrChange w:id="3547" w:author="ZhuMeng" w:date="2023-10-12T15:47:00Z">
            <w:rPr>
              <w:lang w:eastAsia="zh-CN"/>
            </w:rPr>
          </w:rPrChange>
        </w:rPr>
        <w:instrText xml:space="preserve"> HYPERLINK "https://doi.org/10.16486/j.cnki.62-1035/d.2010.01.026" \h </w:instrText>
      </w:r>
      <w:r w:rsidRPr="00595FE8">
        <w:rPr>
          <w:rFonts w:ascii="Times New Roman" w:eastAsia="宋体" w:hAnsi="Times New Roman" w:cs="Times New Roman"/>
        </w:rPr>
      </w:r>
      <w:r w:rsidRPr="006A3F35">
        <w:rPr>
          <w:rFonts w:ascii="Times New Roman" w:eastAsia="宋体" w:hAnsi="Times New Roman" w:cs="Times New Roman"/>
          <w:rPrChange w:id="3548" w:author="ZhuMeng" w:date="2023-10-12T15:47:00Z">
            <w:rPr>
              <w:rStyle w:val="af0"/>
            </w:rPr>
          </w:rPrChange>
        </w:rPr>
        <w:fldChar w:fldCharType="separate"/>
      </w:r>
      <w:r w:rsidRPr="006A3F35">
        <w:rPr>
          <w:rStyle w:val="af0"/>
          <w:rFonts w:ascii="Times New Roman" w:eastAsia="宋体" w:hAnsi="Times New Roman" w:cs="Times New Roman"/>
          <w:lang w:eastAsia="zh-CN"/>
          <w:rPrChange w:id="3549" w:author="ZhuMeng" w:date="2023-10-12T15:47:00Z">
            <w:rPr>
              <w:rStyle w:val="af0"/>
            </w:rPr>
          </w:rPrChange>
        </w:rPr>
        <w:t>https://doi.org/10.16486/j.cnki.62-1035/d.2010.01.026</w:t>
      </w:r>
      <w:r w:rsidRPr="006A3F35">
        <w:rPr>
          <w:rStyle w:val="af0"/>
          <w:rFonts w:ascii="Times New Roman" w:eastAsia="宋体" w:hAnsi="Times New Roman" w:cs="Times New Roman"/>
          <w:rPrChange w:id="3550" w:author="ZhuMeng" w:date="2023-10-12T15:47:00Z">
            <w:rPr>
              <w:rStyle w:val="af0"/>
            </w:rPr>
          </w:rPrChange>
        </w:rPr>
        <w:fldChar w:fldCharType="end"/>
      </w:r>
    </w:p>
    <w:p w14:paraId="50DA4D0A" w14:textId="77777777" w:rsidR="0067268E" w:rsidRPr="006A3F35" w:rsidRDefault="0067268E" w:rsidP="00FD1F70">
      <w:pPr>
        <w:pStyle w:val="10"/>
        <w:spacing w:line="360" w:lineRule="auto"/>
        <w:jc w:val="both"/>
        <w:rPr>
          <w:rFonts w:ascii="Times New Roman" w:eastAsia="宋体" w:hAnsi="Times New Roman" w:cs="Times New Roman"/>
          <w:lang w:eastAsia="zh-CN"/>
          <w:rPrChange w:id="3551" w:author="ZhuMeng" w:date="2023-10-12T15:47:00Z">
            <w:rPr>
              <w:lang w:eastAsia="zh-CN"/>
            </w:rPr>
          </w:rPrChange>
        </w:rPr>
        <w:pPrChange w:id="3552" w:author="ZhuMeng" w:date="2023-10-13T09:17:00Z">
          <w:pPr>
            <w:pStyle w:val="10"/>
          </w:pPr>
        </w:pPrChange>
      </w:pPr>
      <w:bookmarkStart w:id="3553" w:name="ref-ZhangWeiGuo2011"/>
      <w:bookmarkEnd w:id="3535"/>
      <w:r w:rsidRPr="006A3F35">
        <w:rPr>
          <w:rFonts w:ascii="Times New Roman" w:eastAsia="宋体" w:hAnsi="Times New Roman" w:cs="Times New Roman"/>
          <w:lang w:eastAsia="zh-CN"/>
          <w:rPrChange w:id="3554" w:author="ZhuMeng" w:date="2023-10-12T15:47:00Z">
            <w:rPr>
              <w:lang w:eastAsia="zh-CN"/>
            </w:rPr>
          </w:rPrChange>
        </w:rPr>
        <w:t>张卫国</w:t>
      </w:r>
      <w:r w:rsidRPr="006A3F35">
        <w:rPr>
          <w:rFonts w:ascii="Times New Roman" w:eastAsia="宋体" w:hAnsi="Times New Roman" w:cs="Times New Roman"/>
          <w:lang w:eastAsia="zh-CN"/>
          <w:rPrChange w:id="3555" w:author="ZhuMeng" w:date="2023-10-12T15:47:00Z">
            <w:rPr>
              <w:lang w:eastAsia="zh-CN"/>
            </w:rPr>
          </w:rPrChange>
        </w:rPr>
        <w:t xml:space="preserve">. (2011). </w:t>
      </w:r>
      <w:r w:rsidRPr="006A3F35">
        <w:rPr>
          <w:rFonts w:ascii="Times New Roman" w:eastAsia="宋体" w:hAnsi="Times New Roman" w:cs="Times New Roman"/>
          <w:lang w:eastAsia="zh-CN"/>
          <w:rPrChange w:id="3556" w:author="ZhuMeng" w:date="2023-10-12T15:47:00Z">
            <w:rPr>
              <w:lang w:eastAsia="zh-CN"/>
            </w:rPr>
          </w:rPrChange>
        </w:rPr>
        <w:t>语言的经济学分析</w:t>
      </w:r>
      <w:r w:rsidRPr="006A3F35">
        <w:rPr>
          <w:rFonts w:ascii="Times New Roman" w:eastAsia="宋体" w:hAnsi="Times New Roman" w:cs="Times New Roman"/>
          <w:lang w:eastAsia="zh-CN"/>
          <w:rPrChange w:id="3557" w:author="ZhuMeng" w:date="2023-10-12T15:47:00Z">
            <w:rPr>
              <w:lang w:eastAsia="zh-CN"/>
            </w:rPr>
          </w:rPrChange>
        </w:rPr>
        <w:t>:</w:t>
      </w:r>
      <w:r w:rsidRPr="006A3F35">
        <w:rPr>
          <w:rFonts w:ascii="Times New Roman" w:eastAsia="宋体" w:hAnsi="Times New Roman" w:cs="Times New Roman"/>
          <w:lang w:eastAsia="zh-CN"/>
          <w:rPrChange w:id="3558" w:author="ZhuMeng" w:date="2023-10-12T15:47:00Z">
            <w:rPr>
              <w:lang w:eastAsia="zh-CN"/>
            </w:rPr>
          </w:rPrChange>
        </w:rPr>
        <w:t>一个综述</w:t>
      </w:r>
      <w:r w:rsidRPr="006A3F35">
        <w:rPr>
          <w:rFonts w:ascii="Times New Roman" w:eastAsia="宋体" w:hAnsi="Times New Roman" w:cs="Times New Roman"/>
          <w:lang w:eastAsia="zh-CN"/>
          <w:rPrChange w:id="3559" w:author="ZhuMeng" w:date="2023-10-12T15:47:00Z">
            <w:rPr>
              <w:lang w:eastAsia="zh-CN"/>
            </w:rPr>
          </w:rPrChange>
        </w:rPr>
        <w:t xml:space="preserve">. </w:t>
      </w:r>
      <w:r w:rsidRPr="006A3F35">
        <w:rPr>
          <w:rFonts w:ascii="Times New Roman" w:eastAsia="宋体" w:hAnsi="Times New Roman" w:cs="Times New Roman"/>
          <w:i/>
          <w:iCs/>
          <w:lang w:eastAsia="zh-CN"/>
          <w:rPrChange w:id="3560" w:author="ZhuMeng" w:date="2023-10-12T15:47:00Z">
            <w:rPr>
              <w:i/>
              <w:iCs/>
              <w:lang w:eastAsia="zh-CN"/>
            </w:rPr>
          </w:rPrChange>
        </w:rPr>
        <w:t>经济评论</w:t>
      </w:r>
      <w:r w:rsidRPr="006A3F35">
        <w:rPr>
          <w:rFonts w:ascii="Times New Roman" w:eastAsia="宋体" w:hAnsi="Times New Roman" w:cs="Times New Roman"/>
          <w:lang w:eastAsia="zh-CN"/>
          <w:rPrChange w:id="3561" w:author="ZhuMeng" w:date="2023-10-12T15:47:00Z">
            <w:rPr>
              <w:lang w:eastAsia="zh-CN"/>
            </w:rPr>
          </w:rPrChange>
        </w:rPr>
        <w:t xml:space="preserve">, </w:t>
      </w:r>
      <w:r w:rsidRPr="006A3F35">
        <w:rPr>
          <w:rFonts w:ascii="Times New Roman" w:eastAsia="宋体" w:hAnsi="Times New Roman" w:cs="Times New Roman"/>
          <w:i/>
          <w:iCs/>
          <w:lang w:eastAsia="zh-CN"/>
          <w:rPrChange w:id="3562" w:author="ZhuMeng" w:date="2023-10-12T15:47:00Z">
            <w:rPr>
              <w:i/>
              <w:iCs/>
              <w:lang w:eastAsia="zh-CN"/>
            </w:rPr>
          </w:rPrChange>
        </w:rPr>
        <w:t>04</w:t>
      </w:r>
      <w:r w:rsidRPr="006A3F35">
        <w:rPr>
          <w:rFonts w:ascii="Times New Roman" w:eastAsia="宋体" w:hAnsi="Times New Roman" w:cs="Times New Roman"/>
          <w:lang w:eastAsia="zh-CN"/>
          <w:rPrChange w:id="3563" w:author="ZhuMeng" w:date="2023-10-12T15:47:00Z">
            <w:rPr>
              <w:lang w:eastAsia="zh-CN"/>
            </w:rPr>
          </w:rPrChange>
        </w:rPr>
        <w:t>, 140–149.</w:t>
      </w:r>
    </w:p>
    <w:p w14:paraId="61CA4E20" w14:textId="77777777" w:rsidR="0067268E" w:rsidRPr="006A3F35" w:rsidRDefault="0067268E" w:rsidP="00FD1F70">
      <w:pPr>
        <w:pStyle w:val="10"/>
        <w:spacing w:line="360" w:lineRule="auto"/>
        <w:jc w:val="both"/>
        <w:rPr>
          <w:rFonts w:ascii="Times New Roman" w:eastAsia="宋体" w:hAnsi="Times New Roman" w:cs="Times New Roman"/>
          <w:lang w:eastAsia="zh-CN"/>
          <w:rPrChange w:id="3564" w:author="ZhuMeng" w:date="2023-10-12T15:47:00Z">
            <w:rPr>
              <w:lang w:eastAsia="zh-CN"/>
            </w:rPr>
          </w:rPrChange>
        </w:rPr>
        <w:pPrChange w:id="3565" w:author="ZhuMeng" w:date="2023-10-13T09:17:00Z">
          <w:pPr>
            <w:pStyle w:val="10"/>
          </w:pPr>
        </w:pPrChange>
      </w:pPr>
      <w:bookmarkStart w:id="3566" w:name="ref-ZhangWeiGuo2020"/>
      <w:bookmarkEnd w:id="3553"/>
      <w:r w:rsidRPr="006A3F35">
        <w:rPr>
          <w:rFonts w:ascii="Times New Roman" w:eastAsia="宋体" w:hAnsi="Times New Roman" w:cs="Times New Roman"/>
          <w:lang w:eastAsia="zh-CN"/>
          <w:rPrChange w:id="3567" w:author="ZhuMeng" w:date="2023-10-12T15:47:00Z">
            <w:rPr>
              <w:lang w:eastAsia="zh-CN"/>
            </w:rPr>
          </w:rPrChange>
        </w:rPr>
        <w:t>张卫国</w:t>
      </w:r>
      <w:r w:rsidRPr="006A3F35">
        <w:rPr>
          <w:rFonts w:ascii="Times New Roman" w:eastAsia="宋体" w:hAnsi="Times New Roman" w:cs="Times New Roman"/>
          <w:lang w:eastAsia="zh-CN"/>
          <w:rPrChange w:id="3568" w:author="ZhuMeng" w:date="2023-10-12T15:47:00Z">
            <w:rPr>
              <w:lang w:eastAsia="zh-CN"/>
            </w:rPr>
          </w:rPrChange>
        </w:rPr>
        <w:t xml:space="preserve">. (2020). </w:t>
      </w:r>
      <w:r w:rsidRPr="006A3F35">
        <w:rPr>
          <w:rFonts w:ascii="Times New Roman" w:eastAsia="宋体" w:hAnsi="Times New Roman" w:cs="Times New Roman"/>
          <w:lang w:eastAsia="zh-CN"/>
          <w:rPrChange w:id="3569" w:author="ZhuMeng" w:date="2023-10-12T15:47:00Z">
            <w:rPr>
              <w:lang w:eastAsia="zh-CN"/>
            </w:rPr>
          </w:rPrChange>
        </w:rPr>
        <w:t>普通话能力的减贫效应</w:t>
      </w:r>
      <w:r w:rsidRPr="006A3F35">
        <w:rPr>
          <w:rFonts w:ascii="Times New Roman" w:eastAsia="宋体" w:hAnsi="Times New Roman" w:cs="Times New Roman"/>
          <w:lang w:eastAsia="zh-CN"/>
          <w:rPrChange w:id="3570" w:author="ZhuMeng" w:date="2023-10-12T15:47:00Z">
            <w:rPr>
              <w:lang w:eastAsia="zh-CN"/>
            </w:rPr>
          </w:rPrChange>
        </w:rPr>
        <w:t>:</w:t>
      </w:r>
      <w:r w:rsidRPr="006A3F35">
        <w:rPr>
          <w:rFonts w:ascii="Times New Roman" w:eastAsia="宋体" w:hAnsi="Times New Roman" w:cs="Times New Roman"/>
          <w:lang w:eastAsia="zh-CN"/>
          <w:rPrChange w:id="3571" w:author="ZhuMeng" w:date="2023-10-12T15:47:00Z">
            <w:rPr>
              <w:lang w:eastAsia="zh-CN"/>
            </w:rPr>
          </w:rPrChange>
        </w:rPr>
        <w:t>基于经济、健康和精神维度的经验分析</w:t>
      </w:r>
      <w:r w:rsidRPr="006A3F35">
        <w:rPr>
          <w:rFonts w:ascii="Times New Roman" w:eastAsia="宋体" w:hAnsi="Times New Roman" w:cs="Times New Roman"/>
          <w:lang w:eastAsia="zh-CN"/>
          <w:rPrChange w:id="3572" w:author="ZhuMeng" w:date="2023-10-12T15:47:00Z">
            <w:rPr>
              <w:lang w:eastAsia="zh-CN"/>
            </w:rPr>
          </w:rPrChange>
        </w:rPr>
        <w:t xml:space="preserve">. </w:t>
      </w:r>
      <w:r w:rsidRPr="006A3F35">
        <w:rPr>
          <w:rFonts w:ascii="Times New Roman" w:eastAsia="宋体" w:hAnsi="Times New Roman" w:cs="Times New Roman"/>
          <w:i/>
          <w:iCs/>
          <w:lang w:eastAsia="zh-CN"/>
          <w:rPrChange w:id="3573" w:author="ZhuMeng" w:date="2023-10-12T15:47:00Z">
            <w:rPr>
              <w:i/>
              <w:iCs/>
              <w:lang w:eastAsia="zh-CN"/>
            </w:rPr>
          </w:rPrChange>
        </w:rPr>
        <w:t>语言文字应用</w:t>
      </w:r>
      <w:r w:rsidRPr="006A3F35">
        <w:rPr>
          <w:rFonts w:ascii="Times New Roman" w:eastAsia="宋体" w:hAnsi="Times New Roman" w:cs="Times New Roman"/>
          <w:lang w:eastAsia="zh-CN"/>
          <w:rPrChange w:id="3574" w:author="ZhuMeng" w:date="2023-10-12T15:47:00Z">
            <w:rPr>
              <w:lang w:eastAsia="zh-CN"/>
            </w:rPr>
          </w:rPrChange>
        </w:rPr>
        <w:t xml:space="preserve">, </w:t>
      </w:r>
      <w:r w:rsidRPr="006A3F35">
        <w:rPr>
          <w:rFonts w:ascii="Times New Roman" w:eastAsia="宋体" w:hAnsi="Times New Roman" w:cs="Times New Roman"/>
          <w:i/>
          <w:iCs/>
          <w:lang w:eastAsia="zh-CN"/>
          <w:rPrChange w:id="3575" w:author="ZhuMeng" w:date="2023-10-12T15:47:00Z">
            <w:rPr>
              <w:i/>
              <w:iCs/>
              <w:lang w:eastAsia="zh-CN"/>
            </w:rPr>
          </w:rPrChange>
        </w:rPr>
        <w:t>04</w:t>
      </w:r>
      <w:r w:rsidRPr="006A3F35">
        <w:rPr>
          <w:rFonts w:ascii="Times New Roman" w:eastAsia="宋体" w:hAnsi="Times New Roman" w:cs="Times New Roman"/>
          <w:lang w:eastAsia="zh-CN"/>
          <w:rPrChange w:id="3576" w:author="ZhuMeng" w:date="2023-10-12T15:47:00Z">
            <w:rPr>
              <w:lang w:eastAsia="zh-CN"/>
            </w:rPr>
          </w:rPrChange>
        </w:rPr>
        <w:t>, 37–51.</w:t>
      </w:r>
    </w:p>
    <w:p w14:paraId="29240522" w14:textId="77777777" w:rsidR="0067268E" w:rsidRPr="006A3F35" w:rsidRDefault="0067268E" w:rsidP="00FD1F70">
      <w:pPr>
        <w:pStyle w:val="10"/>
        <w:spacing w:line="360" w:lineRule="auto"/>
        <w:jc w:val="both"/>
        <w:rPr>
          <w:rFonts w:ascii="Times New Roman" w:eastAsia="宋体" w:hAnsi="Times New Roman" w:cs="Times New Roman"/>
          <w:lang w:eastAsia="zh-CN"/>
          <w:rPrChange w:id="3577" w:author="ZhuMeng" w:date="2023-10-12T15:47:00Z">
            <w:rPr>
              <w:lang w:eastAsia="zh-CN"/>
            </w:rPr>
          </w:rPrChange>
        </w:rPr>
        <w:pPrChange w:id="3578" w:author="ZhuMeng" w:date="2023-10-13T09:17:00Z">
          <w:pPr>
            <w:pStyle w:val="10"/>
          </w:pPr>
        </w:pPrChange>
      </w:pPr>
      <w:bookmarkStart w:id="3579" w:name="ref-ZhangWeiGuoSunTao2016"/>
      <w:bookmarkEnd w:id="3566"/>
      <w:r w:rsidRPr="006A3F35">
        <w:rPr>
          <w:rFonts w:ascii="Times New Roman" w:eastAsia="宋体" w:hAnsi="Times New Roman" w:cs="Times New Roman"/>
          <w:lang w:eastAsia="zh-CN"/>
          <w:rPrChange w:id="3580" w:author="ZhuMeng" w:date="2023-10-12T15:47:00Z">
            <w:rPr>
              <w:lang w:eastAsia="zh-CN"/>
            </w:rPr>
          </w:rPrChange>
        </w:rPr>
        <w:t>张卫国</w:t>
      </w:r>
      <w:r w:rsidRPr="006A3F35">
        <w:rPr>
          <w:rFonts w:ascii="Times New Roman" w:eastAsia="宋体" w:hAnsi="Times New Roman" w:cs="Times New Roman"/>
          <w:lang w:eastAsia="zh-CN"/>
          <w:rPrChange w:id="3581" w:author="ZhuMeng" w:date="2023-10-12T15:47:00Z">
            <w:rPr>
              <w:lang w:eastAsia="zh-CN"/>
            </w:rPr>
          </w:rPrChange>
        </w:rPr>
        <w:t xml:space="preserve">, &amp; </w:t>
      </w:r>
      <w:r w:rsidRPr="006A3F35">
        <w:rPr>
          <w:rFonts w:ascii="Times New Roman" w:eastAsia="宋体" w:hAnsi="Times New Roman" w:cs="Times New Roman"/>
          <w:lang w:eastAsia="zh-CN"/>
          <w:rPrChange w:id="3582" w:author="ZhuMeng" w:date="2023-10-12T15:47:00Z">
            <w:rPr>
              <w:lang w:eastAsia="zh-CN"/>
            </w:rPr>
          </w:rPrChange>
        </w:rPr>
        <w:t>孙涛</w:t>
      </w:r>
      <w:r w:rsidRPr="006A3F35">
        <w:rPr>
          <w:rFonts w:ascii="Times New Roman" w:eastAsia="宋体" w:hAnsi="Times New Roman" w:cs="Times New Roman"/>
          <w:lang w:eastAsia="zh-CN"/>
          <w:rPrChange w:id="3583" w:author="ZhuMeng" w:date="2023-10-12T15:47:00Z">
            <w:rPr>
              <w:lang w:eastAsia="zh-CN"/>
            </w:rPr>
          </w:rPrChange>
        </w:rPr>
        <w:t xml:space="preserve">. (2016). </w:t>
      </w:r>
      <w:r w:rsidRPr="006A3F35">
        <w:rPr>
          <w:rFonts w:ascii="Times New Roman" w:eastAsia="宋体" w:hAnsi="Times New Roman" w:cs="Times New Roman"/>
          <w:lang w:eastAsia="zh-CN"/>
          <w:rPrChange w:id="3584" w:author="ZhuMeng" w:date="2023-10-12T15:47:00Z">
            <w:rPr>
              <w:lang w:eastAsia="zh-CN"/>
            </w:rPr>
          </w:rPrChange>
        </w:rPr>
        <w:t>语言的经济力量</w:t>
      </w:r>
      <w:r w:rsidRPr="006A3F35">
        <w:rPr>
          <w:rFonts w:ascii="Times New Roman" w:eastAsia="宋体" w:hAnsi="Times New Roman" w:cs="Times New Roman"/>
          <w:lang w:eastAsia="zh-CN"/>
          <w:rPrChange w:id="3585" w:author="ZhuMeng" w:date="2023-10-12T15:47:00Z">
            <w:rPr>
              <w:lang w:eastAsia="zh-CN"/>
            </w:rPr>
          </w:rPrChange>
        </w:rPr>
        <w:t>:</w:t>
      </w:r>
      <w:r w:rsidRPr="006A3F35">
        <w:rPr>
          <w:rFonts w:ascii="Times New Roman" w:eastAsia="宋体" w:hAnsi="Times New Roman" w:cs="Times New Roman"/>
          <w:lang w:eastAsia="zh-CN"/>
          <w:rPrChange w:id="3586" w:author="ZhuMeng" w:date="2023-10-12T15:47:00Z">
            <w:rPr>
              <w:lang w:eastAsia="zh-CN"/>
            </w:rPr>
          </w:rPrChange>
        </w:rPr>
        <w:t>国民英语能力对中国对外服务贸易的影响</w:t>
      </w:r>
      <w:r w:rsidRPr="006A3F35">
        <w:rPr>
          <w:rFonts w:ascii="Times New Roman" w:eastAsia="宋体" w:hAnsi="Times New Roman" w:cs="Times New Roman"/>
          <w:lang w:eastAsia="zh-CN"/>
          <w:rPrChange w:id="3587" w:author="ZhuMeng" w:date="2023-10-12T15:47:00Z">
            <w:rPr>
              <w:lang w:eastAsia="zh-CN"/>
            </w:rPr>
          </w:rPrChange>
        </w:rPr>
        <w:t xml:space="preserve">. </w:t>
      </w:r>
      <w:r w:rsidRPr="006A3F35">
        <w:rPr>
          <w:rFonts w:ascii="Times New Roman" w:eastAsia="宋体" w:hAnsi="Times New Roman" w:cs="Times New Roman"/>
          <w:i/>
          <w:iCs/>
          <w:lang w:eastAsia="zh-CN"/>
          <w:rPrChange w:id="3588" w:author="ZhuMeng" w:date="2023-10-12T15:47:00Z">
            <w:rPr>
              <w:i/>
              <w:iCs/>
              <w:lang w:eastAsia="zh-CN"/>
            </w:rPr>
          </w:rPrChange>
        </w:rPr>
        <w:t>国际贸易问题</w:t>
      </w:r>
      <w:r w:rsidRPr="006A3F35">
        <w:rPr>
          <w:rFonts w:ascii="Times New Roman" w:eastAsia="宋体" w:hAnsi="Times New Roman" w:cs="Times New Roman"/>
          <w:lang w:eastAsia="zh-CN"/>
          <w:rPrChange w:id="3589" w:author="ZhuMeng" w:date="2023-10-12T15:47:00Z">
            <w:rPr>
              <w:lang w:eastAsia="zh-CN"/>
            </w:rPr>
          </w:rPrChange>
        </w:rPr>
        <w:t xml:space="preserve">, </w:t>
      </w:r>
      <w:r w:rsidRPr="006A3F35">
        <w:rPr>
          <w:rFonts w:ascii="Times New Roman" w:eastAsia="宋体" w:hAnsi="Times New Roman" w:cs="Times New Roman"/>
          <w:i/>
          <w:iCs/>
          <w:lang w:eastAsia="zh-CN"/>
          <w:rPrChange w:id="3590" w:author="ZhuMeng" w:date="2023-10-12T15:47:00Z">
            <w:rPr>
              <w:i/>
              <w:iCs/>
              <w:lang w:eastAsia="zh-CN"/>
            </w:rPr>
          </w:rPrChange>
        </w:rPr>
        <w:t>08</w:t>
      </w:r>
      <w:r w:rsidRPr="006A3F35">
        <w:rPr>
          <w:rFonts w:ascii="Times New Roman" w:eastAsia="宋体" w:hAnsi="Times New Roman" w:cs="Times New Roman"/>
          <w:lang w:eastAsia="zh-CN"/>
          <w:rPrChange w:id="3591" w:author="ZhuMeng" w:date="2023-10-12T15:47:00Z">
            <w:rPr>
              <w:lang w:eastAsia="zh-CN"/>
            </w:rPr>
          </w:rPrChange>
        </w:rPr>
        <w:t>, 97–107.</w:t>
      </w:r>
    </w:p>
    <w:p w14:paraId="65E5A538" w14:textId="77777777" w:rsidR="0067268E" w:rsidRPr="006A3F35" w:rsidRDefault="0067268E" w:rsidP="00FD1F70">
      <w:pPr>
        <w:pStyle w:val="10"/>
        <w:spacing w:line="360" w:lineRule="auto"/>
        <w:jc w:val="both"/>
        <w:rPr>
          <w:rFonts w:ascii="Times New Roman" w:eastAsia="宋体" w:hAnsi="Times New Roman" w:cs="Times New Roman"/>
          <w:lang w:eastAsia="zh-CN"/>
          <w:rPrChange w:id="3592" w:author="ZhuMeng" w:date="2023-10-12T15:47:00Z">
            <w:rPr>
              <w:lang w:eastAsia="zh-CN"/>
            </w:rPr>
          </w:rPrChange>
        </w:rPr>
        <w:pPrChange w:id="3593" w:author="ZhuMeng" w:date="2023-10-13T09:17:00Z">
          <w:pPr>
            <w:pStyle w:val="10"/>
          </w:pPr>
        </w:pPrChange>
      </w:pPr>
      <w:bookmarkStart w:id="3594" w:name="ref-DaiManChunZhuNingYan2011"/>
      <w:bookmarkEnd w:id="3579"/>
      <w:r w:rsidRPr="006A3F35">
        <w:rPr>
          <w:rFonts w:ascii="Times New Roman" w:eastAsia="宋体" w:hAnsi="Times New Roman" w:cs="Times New Roman"/>
          <w:lang w:eastAsia="zh-CN"/>
          <w:rPrChange w:id="3595" w:author="ZhuMeng" w:date="2023-10-12T15:47:00Z">
            <w:rPr>
              <w:lang w:eastAsia="zh-CN"/>
            </w:rPr>
          </w:rPrChange>
        </w:rPr>
        <w:t>戴曼纯</w:t>
      </w:r>
      <w:r w:rsidRPr="006A3F35">
        <w:rPr>
          <w:rFonts w:ascii="Times New Roman" w:eastAsia="宋体" w:hAnsi="Times New Roman" w:cs="Times New Roman"/>
          <w:lang w:eastAsia="zh-CN"/>
          <w:rPrChange w:id="3596" w:author="ZhuMeng" w:date="2023-10-12T15:47:00Z">
            <w:rPr>
              <w:lang w:eastAsia="zh-CN"/>
            </w:rPr>
          </w:rPrChange>
        </w:rPr>
        <w:t xml:space="preserve">, &amp; </w:t>
      </w:r>
      <w:r w:rsidRPr="006A3F35">
        <w:rPr>
          <w:rFonts w:ascii="Times New Roman" w:eastAsia="宋体" w:hAnsi="Times New Roman" w:cs="Times New Roman"/>
          <w:lang w:eastAsia="zh-CN"/>
          <w:rPrChange w:id="3597" w:author="ZhuMeng" w:date="2023-10-12T15:47:00Z">
            <w:rPr>
              <w:lang w:eastAsia="zh-CN"/>
            </w:rPr>
          </w:rPrChange>
        </w:rPr>
        <w:t>朱宁燕</w:t>
      </w:r>
      <w:r w:rsidRPr="006A3F35">
        <w:rPr>
          <w:rFonts w:ascii="Times New Roman" w:eastAsia="宋体" w:hAnsi="Times New Roman" w:cs="Times New Roman"/>
          <w:lang w:eastAsia="zh-CN"/>
          <w:rPrChange w:id="3598" w:author="ZhuMeng" w:date="2023-10-12T15:47:00Z">
            <w:rPr>
              <w:lang w:eastAsia="zh-CN"/>
            </w:rPr>
          </w:rPrChange>
        </w:rPr>
        <w:t xml:space="preserve">. (2011). </w:t>
      </w:r>
      <w:r w:rsidRPr="006A3F35">
        <w:rPr>
          <w:rFonts w:ascii="Times New Roman" w:eastAsia="宋体" w:hAnsi="Times New Roman" w:cs="Times New Roman"/>
          <w:lang w:eastAsia="zh-CN"/>
          <w:rPrChange w:id="3599" w:author="ZhuMeng" w:date="2023-10-12T15:47:00Z">
            <w:rPr>
              <w:lang w:eastAsia="zh-CN"/>
            </w:rPr>
          </w:rPrChange>
        </w:rPr>
        <w:t>语言民族主义的政治功能</w:t>
      </w:r>
      <w:r w:rsidRPr="006A3F35">
        <w:rPr>
          <w:rFonts w:ascii="Times New Roman" w:eastAsia="宋体" w:hAnsi="Times New Roman" w:cs="Times New Roman"/>
          <w:lang w:eastAsia="zh-CN"/>
          <w:rPrChange w:id="3600" w:author="ZhuMeng" w:date="2023-10-12T15:47:00Z">
            <w:rPr>
              <w:lang w:eastAsia="zh-CN"/>
            </w:rPr>
          </w:rPrChange>
        </w:rPr>
        <w:t>——</w:t>
      </w:r>
      <w:r w:rsidRPr="006A3F35">
        <w:rPr>
          <w:rFonts w:ascii="Times New Roman" w:eastAsia="宋体" w:hAnsi="Times New Roman" w:cs="Times New Roman"/>
          <w:lang w:eastAsia="zh-CN"/>
          <w:rPrChange w:id="3601" w:author="ZhuMeng" w:date="2023-10-12T15:47:00Z">
            <w:rPr>
              <w:lang w:eastAsia="zh-CN"/>
            </w:rPr>
          </w:rPrChange>
        </w:rPr>
        <w:t>以前南斯拉夫为例</w:t>
      </w:r>
      <w:r w:rsidRPr="006A3F35">
        <w:rPr>
          <w:rFonts w:ascii="Times New Roman" w:eastAsia="宋体" w:hAnsi="Times New Roman" w:cs="Times New Roman"/>
          <w:lang w:eastAsia="zh-CN"/>
          <w:rPrChange w:id="3602" w:author="ZhuMeng" w:date="2023-10-12T15:47:00Z">
            <w:rPr>
              <w:lang w:eastAsia="zh-CN"/>
            </w:rPr>
          </w:rPrChange>
        </w:rPr>
        <w:t xml:space="preserve">. </w:t>
      </w:r>
      <w:r w:rsidRPr="006A3F35">
        <w:rPr>
          <w:rFonts w:ascii="Times New Roman" w:eastAsia="宋体" w:hAnsi="Times New Roman" w:cs="Times New Roman"/>
          <w:i/>
          <w:iCs/>
          <w:lang w:eastAsia="zh-CN"/>
          <w:rPrChange w:id="3603" w:author="ZhuMeng" w:date="2023-10-12T15:47:00Z">
            <w:rPr>
              <w:i/>
              <w:iCs/>
              <w:lang w:eastAsia="zh-CN"/>
            </w:rPr>
          </w:rPrChange>
        </w:rPr>
        <w:t>欧洲研究</w:t>
      </w:r>
      <w:r w:rsidRPr="006A3F35">
        <w:rPr>
          <w:rFonts w:ascii="Times New Roman" w:eastAsia="宋体" w:hAnsi="Times New Roman" w:cs="Times New Roman"/>
          <w:lang w:eastAsia="zh-CN"/>
          <w:rPrChange w:id="3604" w:author="ZhuMeng" w:date="2023-10-12T15:47:00Z">
            <w:rPr>
              <w:lang w:eastAsia="zh-CN"/>
            </w:rPr>
          </w:rPrChange>
        </w:rPr>
        <w:t xml:space="preserve">, </w:t>
      </w:r>
      <w:r w:rsidRPr="006A3F35">
        <w:rPr>
          <w:rFonts w:ascii="Times New Roman" w:eastAsia="宋体" w:hAnsi="Times New Roman" w:cs="Times New Roman"/>
          <w:i/>
          <w:iCs/>
          <w:lang w:eastAsia="zh-CN"/>
          <w:rPrChange w:id="3605" w:author="ZhuMeng" w:date="2023-10-12T15:47:00Z">
            <w:rPr>
              <w:i/>
              <w:iCs/>
              <w:lang w:eastAsia="zh-CN"/>
            </w:rPr>
          </w:rPrChange>
        </w:rPr>
        <w:t>29</w:t>
      </w:r>
      <w:r w:rsidRPr="006A3F35">
        <w:rPr>
          <w:rFonts w:ascii="Times New Roman" w:eastAsia="宋体" w:hAnsi="Times New Roman" w:cs="Times New Roman"/>
          <w:lang w:eastAsia="zh-CN"/>
          <w:rPrChange w:id="3606" w:author="ZhuMeng" w:date="2023-10-12T15:47:00Z">
            <w:rPr>
              <w:lang w:eastAsia="zh-CN"/>
            </w:rPr>
          </w:rPrChange>
        </w:rPr>
        <w:t>(02), 115-131+160-161.</w:t>
      </w:r>
    </w:p>
    <w:p w14:paraId="36003434" w14:textId="77777777" w:rsidR="0067268E" w:rsidRPr="006A3F35" w:rsidRDefault="0067268E" w:rsidP="00FD1F70">
      <w:pPr>
        <w:pStyle w:val="10"/>
        <w:spacing w:line="360" w:lineRule="auto"/>
        <w:jc w:val="both"/>
        <w:rPr>
          <w:rFonts w:ascii="Times New Roman" w:eastAsia="宋体" w:hAnsi="Times New Roman" w:cs="Times New Roman"/>
          <w:lang w:eastAsia="zh-CN"/>
          <w:rPrChange w:id="3607" w:author="ZhuMeng" w:date="2023-10-12T15:47:00Z">
            <w:rPr>
              <w:lang w:eastAsia="zh-CN"/>
            </w:rPr>
          </w:rPrChange>
        </w:rPr>
        <w:pPrChange w:id="3608" w:author="ZhuMeng" w:date="2023-10-13T09:17:00Z">
          <w:pPr>
            <w:pStyle w:val="10"/>
          </w:pPr>
        </w:pPrChange>
      </w:pPr>
      <w:bookmarkStart w:id="3609" w:name="ref-DaiManChunHeZhanRu2010"/>
      <w:bookmarkEnd w:id="3594"/>
      <w:r w:rsidRPr="006A3F35">
        <w:rPr>
          <w:rFonts w:ascii="Times New Roman" w:eastAsia="宋体" w:hAnsi="Times New Roman" w:cs="Times New Roman"/>
          <w:lang w:eastAsia="zh-CN"/>
          <w:rPrChange w:id="3610" w:author="ZhuMeng" w:date="2023-10-12T15:47:00Z">
            <w:rPr>
              <w:lang w:eastAsia="zh-CN"/>
            </w:rPr>
          </w:rPrChange>
        </w:rPr>
        <w:t>戴曼纯</w:t>
      </w:r>
      <w:r w:rsidRPr="006A3F35">
        <w:rPr>
          <w:rFonts w:ascii="Times New Roman" w:eastAsia="宋体" w:hAnsi="Times New Roman" w:cs="Times New Roman"/>
          <w:lang w:eastAsia="zh-CN"/>
          <w:rPrChange w:id="3611" w:author="ZhuMeng" w:date="2023-10-12T15:47:00Z">
            <w:rPr>
              <w:lang w:eastAsia="zh-CN"/>
            </w:rPr>
          </w:rPrChange>
        </w:rPr>
        <w:t xml:space="preserve">, &amp; </w:t>
      </w:r>
      <w:r w:rsidRPr="006A3F35">
        <w:rPr>
          <w:rFonts w:ascii="Times New Roman" w:eastAsia="宋体" w:hAnsi="Times New Roman" w:cs="Times New Roman"/>
          <w:lang w:eastAsia="zh-CN"/>
          <w:rPrChange w:id="3612" w:author="ZhuMeng" w:date="2023-10-12T15:47:00Z">
            <w:rPr>
              <w:lang w:eastAsia="zh-CN"/>
            </w:rPr>
          </w:rPrChange>
        </w:rPr>
        <w:t>贺战茹</w:t>
      </w:r>
      <w:r w:rsidRPr="006A3F35">
        <w:rPr>
          <w:rFonts w:ascii="Times New Roman" w:eastAsia="宋体" w:hAnsi="Times New Roman" w:cs="Times New Roman"/>
          <w:lang w:eastAsia="zh-CN"/>
          <w:rPrChange w:id="3613" w:author="ZhuMeng" w:date="2023-10-12T15:47:00Z">
            <w:rPr>
              <w:lang w:eastAsia="zh-CN"/>
            </w:rPr>
          </w:rPrChange>
        </w:rPr>
        <w:t xml:space="preserve">. (2010). </w:t>
      </w:r>
      <w:r w:rsidRPr="006A3F35">
        <w:rPr>
          <w:rFonts w:ascii="Times New Roman" w:eastAsia="宋体" w:hAnsi="Times New Roman" w:cs="Times New Roman"/>
          <w:lang w:eastAsia="zh-CN"/>
          <w:rPrChange w:id="3614" w:author="ZhuMeng" w:date="2023-10-12T15:47:00Z">
            <w:rPr>
              <w:lang w:eastAsia="zh-CN"/>
            </w:rPr>
          </w:rPrChange>
        </w:rPr>
        <w:t>法国的语言政策与语言规划实践</w:t>
      </w:r>
      <w:r w:rsidRPr="006A3F35">
        <w:rPr>
          <w:rFonts w:ascii="Times New Roman" w:eastAsia="宋体" w:hAnsi="Times New Roman" w:cs="Times New Roman"/>
          <w:lang w:eastAsia="zh-CN"/>
          <w:rPrChange w:id="3615" w:author="ZhuMeng" w:date="2023-10-12T15:47:00Z">
            <w:rPr>
              <w:lang w:eastAsia="zh-CN"/>
            </w:rPr>
          </w:rPrChange>
        </w:rPr>
        <w:t>——</w:t>
      </w:r>
      <w:r w:rsidRPr="006A3F35">
        <w:rPr>
          <w:rFonts w:ascii="Times New Roman" w:eastAsia="宋体" w:hAnsi="Times New Roman" w:cs="Times New Roman"/>
          <w:lang w:eastAsia="zh-CN"/>
          <w:rPrChange w:id="3616" w:author="ZhuMeng" w:date="2023-10-12T15:47:00Z">
            <w:rPr>
              <w:lang w:eastAsia="zh-CN"/>
            </w:rPr>
          </w:rPrChange>
        </w:rPr>
        <w:t>由紧到松的政策变迁</w:t>
      </w:r>
      <w:r w:rsidRPr="006A3F35">
        <w:rPr>
          <w:rFonts w:ascii="Times New Roman" w:eastAsia="宋体" w:hAnsi="Times New Roman" w:cs="Times New Roman"/>
          <w:lang w:eastAsia="zh-CN"/>
          <w:rPrChange w:id="3617" w:author="ZhuMeng" w:date="2023-10-12T15:47:00Z">
            <w:rPr>
              <w:lang w:eastAsia="zh-CN"/>
            </w:rPr>
          </w:rPrChange>
        </w:rPr>
        <w:t xml:space="preserve">. </w:t>
      </w:r>
      <w:r w:rsidRPr="006A3F35">
        <w:rPr>
          <w:rFonts w:ascii="Times New Roman" w:eastAsia="宋体" w:hAnsi="Times New Roman" w:cs="Times New Roman"/>
          <w:i/>
          <w:iCs/>
          <w:lang w:eastAsia="zh-CN"/>
          <w:rPrChange w:id="3618" w:author="ZhuMeng" w:date="2023-10-12T15:47:00Z">
            <w:rPr>
              <w:i/>
              <w:iCs/>
              <w:lang w:eastAsia="zh-CN"/>
            </w:rPr>
          </w:rPrChange>
        </w:rPr>
        <w:t>西安外国语大学学报</w:t>
      </w:r>
      <w:r w:rsidRPr="006A3F35">
        <w:rPr>
          <w:rFonts w:ascii="Times New Roman" w:eastAsia="宋体" w:hAnsi="Times New Roman" w:cs="Times New Roman"/>
          <w:lang w:eastAsia="zh-CN"/>
          <w:rPrChange w:id="3619" w:author="ZhuMeng" w:date="2023-10-12T15:47:00Z">
            <w:rPr>
              <w:lang w:eastAsia="zh-CN"/>
            </w:rPr>
          </w:rPrChange>
        </w:rPr>
        <w:t xml:space="preserve">, </w:t>
      </w:r>
      <w:r w:rsidRPr="006A3F35">
        <w:rPr>
          <w:rFonts w:ascii="Times New Roman" w:eastAsia="宋体" w:hAnsi="Times New Roman" w:cs="Times New Roman"/>
          <w:i/>
          <w:iCs/>
          <w:lang w:eastAsia="zh-CN"/>
          <w:rPrChange w:id="3620" w:author="ZhuMeng" w:date="2023-10-12T15:47:00Z">
            <w:rPr>
              <w:i/>
              <w:iCs/>
              <w:lang w:eastAsia="zh-CN"/>
            </w:rPr>
          </w:rPrChange>
        </w:rPr>
        <w:t>18</w:t>
      </w:r>
      <w:r w:rsidRPr="006A3F35">
        <w:rPr>
          <w:rFonts w:ascii="Times New Roman" w:eastAsia="宋体" w:hAnsi="Times New Roman" w:cs="Times New Roman"/>
          <w:lang w:eastAsia="zh-CN"/>
          <w:rPrChange w:id="3621" w:author="ZhuMeng" w:date="2023-10-12T15:47:00Z">
            <w:rPr>
              <w:lang w:eastAsia="zh-CN"/>
            </w:rPr>
          </w:rPrChange>
        </w:rPr>
        <w:t>(01), 1–5.</w:t>
      </w:r>
    </w:p>
    <w:p w14:paraId="40DF8715" w14:textId="77777777" w:rsidR="0067268E" w:rsidRPr="006A3F35" w:rsidRDefault="0067268E" w:rsidP="00FD1F70">
      <w:pPr>
        <w:pStyle w:val="10"/>
        <w:spacing w:line="360" w:lineRule="auto"/>
        <w:jc w:val="both"/>
        <w:rPr>
          <w:rFonts w:ascii="Times New Roman" w:eastAsia="宋体" w:hAnsi="Times New Roman" w:cs="Times New Roman"/>
          <w:lang w:eastAsia="zh-CN"/>
          <w:rPrChange w:id="3622" w:author="ZhuMeng" w:date="2023-10-12T15:47:00Z">
            <w:rPr>
              <w:lang w:eastAsia="zh-CN"/>
            </w:rPr>
          </w:rPrChange>
        </w:rPr>
        <w:pPrChange w:id="3623" w:author="ZhuMeng" w:date="2023-10-13T09:17:00Z">
          <w:pPr>
            <w:pStyle w:val="10"/>
          </w:pPr>
        </w:pPrChange>
      </w:pPr>
      <w:bookmarkStart w:id="3624" w:name="ref-JingHuaiBinEtAl2017"/>
      <w:bookmarkEnd w:id="3609"/>
      <w:r w:rsidRPr="006A3F35">
        <w:rPr>
          <w:rFonts w:ascii="Times New Roman" w:eastAsia="宋体" w:hAnsi="Times New Roman" w:cs="Times New Roman"/>
          <w:lang w:eastAsia="zh-CN"/>
          <w:rPrChange w:id="3625" w:author="ZhuMeng" w:date="2023-10-12T15:47:00Z">
            <w:rPr>
              <w:lang w:eastAsia="zh-CN"/>
            </w:rPr>
          </w:rPrChange>
        </w:rPr>
        <w:t>景怀斌</w:t>
      </w:r>
      <w:r w:rsidRPr="006A3F35">
        <w:rPr>
          <w:rFonts w:ascii="Times New Roman" w:eastAsia="宋体" w:hAnsi="Times New Roman" w:cs="Times New Roman"/>
          <w:lang w:eastAsia="zh-CN"/>
          <w:rPrChange w:id="3626" w:author="ZhuMeng" w:date="2023-10-12T15:47:00Z">
            <w:rPr>
              <w:lang w:eastAsia="zh-CN"/>
            </w:rPr>
          </w:rPrChange>
        </w:rPr>
        <w:t xml:space="preserve">, </w:t>
      </w:r>
      <w:r w:rsidRPr="006A3F35">
        <w:rPr>
          <w:rFonts w:ascii="Times New Roman" w:eastAsia="宋体" w:hAnsi="Times New Roman" w:cs="Times New Roman"/>
          <w:lang w:eastAsia="zh-CN"/>
          <w:rPrChange w:id="3627" w:author="ZhuMeng" w:date="2023-10-12T15:47:00Z">
            <w:rPr>
              <w:lang w:eastAsia="zh-CN"/>
            </w:rPr>
          </w:rPrChange>
        </w:rPr>
        <w:t>傅承哲</w:t>
      </w:r>
      <w:r w:rsidRPr="006A3F35">
        <w:rPr>
          <w:rFonts w:ascii="Times New Roman" w:eastAsia="宋体" w:hAnsi="Times New Roman" w:cs="Times New Roman"/>
          <w:lang w:eastAsia="zh-CN"/>
          <w:rPrChange w:id="3628" w:author="ZhuMeng" w:date="2023-10-12T15:47:00Z">
            <w:rPr>
              <w:lang w:eastAsia="zh-CN"/>
            </w:rPr>
          </w:rPrChange>
        </w:rPr>
        <w:t xml:space="preserve">, &amp; </w:t>
      </w:r>
      <w:r w:rsidRPr="006A3F35">
        <w:rPr>
          <w:rFonts w:ascii="Times New Roman" w:eastAsia="宋体" w:hAnsi="Times New Roman" w:cs="Times New Roman"/>
          <w:lang w:eastAsia="zh-CN"/>
          <w:rPrChange w:id="3629" w:author="ZhuMeng" w:date="2023-10-12T15:47:00Z">
            <w:rPr>
              <w:lang w:eastAsia="zh-CN"/>
            </w:rPr>
          </w:rPrChange>
        </w:rPr>
        <w:t>许晓丽</w:t>
      </w:r>
      <w:r w:rsidRPr="006A3F35">
        <w:rPr>
          <w:rFonts w:ascii="Times New Roman" w:eastAsia="宋体" w:hAnsi="Times New Roman" w:cs="Times New Roman"/>
          <w:lang w:eastAsia="zh-CN"/>
          <w:rPrChange w:id="3630" w:author="ZhuMeng" w:date="2023-10-12T15:47:00Z">
            <w:rPr>
              <w:lang w:eastAsia="zh-CN"/>
            </w:rPr>
          </w:rPrChange>
        </w:rPr>
        <w:t xml:space="preserve">. (2017). </w:t>
      </w:r>
      <w:r w:rsidRPr="006A3F35">
        <w:rPr>
          <w:rFonts w:ascii="Times New Roman" w:eastAsia="宋体" w:hAnsi="Times New Roman" w:cs="Times New Roman"/>
          <w:lang w:eastAsia="zh-CN"/>
          <w:rPrChange w:id="3631" w:author="ZhuMeng" w:date="2023-10-12T15:47:00Z">
            <w:rPr>
              <w:lang w:eastAsia="zh-CN"/>
            </w:rPr>
          </w:rPrChange>
        </w:rPr>
        <w:t>民众核心价值观的认知状况及作用机理</w:t>
      </w:r>
      <w:r w:rsidRPr="006A3F35">
        <w:rPr>
          <w:rFonts w:ascii="Times New Roman" w:eastAsia="宋体" w:hAnsi="Times New Roman" w:cs="Times New Roman"/>
          <w:lang w:eastAsia="zh-CN"/>
          <w:rPrChange w:id="3632" w:author="ZhuMeng" w:date="2023-10-12T15:47:00Z">
            <w:rPr>
              <w:lang w:eastAsia="zh-CN"/>
            </w:rPr>
          </w:rPrChange>
        </w:rPr>
        <w:t xml:space="preserve">. </w:t>
      </w:r>
      <w:r w:rsidRPr="006A3F35">
        <w:rPr>
          <w:rFonts w:ascii="Times New Roman" w:eastAsia="宋体" w:hAnsi="Times New Roman" w:cs="Times New Roman"/>
          <w:i/>
          <w:iCs/>
          <w:lang w:eastAsia="zh-CN"/>
          <w:rPrChange w:id="3633" w:author="ZhuMeng" w:date="2023-10-12T15:47:00Z">
            <w:rPr>
              <w:i/>
              <w:iCs/>
              <w:lang w:eastAsia="zh-CN"/>
            </w:rPr>
          </w:rPrChange>
        </w:rPr>
        <w:t>青海社会科学</w:t>
      </w:r>
      <w:r w:rsidRPr="006A3F35">
        <w:rPr>
          <w:rFonts w:ascii="Times New Roman" w:eastAsia="宋体" w:hAnsi="Times New Roman" w:cs="Times New Roman"/>
          <w:lang w:eastAsia="zh-CN"/>
          <w:rPrChange w:id="3634" w:author="ZhuMeng" w:date="2023-10-12T15:47:00Z">
            <w:rPr>
              <w:lang w:eastAsia="zh-CN"/>
            </w:rPr>
          </w:rPrChange>
        </w:rPr>
        <w:t xml:space="preserve">, </w:t>
      </w:r>
      <w:r w:rsidRPr="006A3F35">
        <w:rPr>
          <w:rFonts w:ascii="Times New Roman" w:eastAsia="宋体" w:hAnsi="Times New Roman" w:cs="Times New Roman"/>
          <w:i/>
          <w:iCs/>
          <w:lang w:eastAsia="zh-CN"/>
          <w:rPrChange w:id="3635" w:author="ZhuMeng" w:date="2023-10-12T15:47:00Z">
            <w:rPr>
              <w:i/>
              <w:iCs/>
              <w:lang w:eastAsia="zh-CN"/>
            </w:rPr>
          </w:rPrChange>
        </w:rPr>
        <w:t>6</w:t>
      </w:r>
      <w:r w:rsidRPr="006A3F35">
        <w:rPr>
          <w:rFonts w:ascii="Times New Roman" w:eastAsia="宋体" w:hAnsi="Times New Roman" w:cs="Times New Roman"/>
          <w:lang w:eastAsia="zh-CN"/>
          <w:rPrChange w:id="3636" w:author="ZhuMeng" w:date="2023-10-12T15:47:00Z">
            <w:rPr>
              <w:lang w:eastAsia="zh-CN"/>
            </w:rPr>
          </w:rPrChange>
        </w:rPr>
        <w:t xml:space="preserve">. </w:t>
      </w:r>
      <w:r w:rsidRPr="006A3F35">
        <w:rPr>
          <w:rFonts w:ascii="Times New Roman" w:eastAsia="宋体" w:hAnsi="Times New Roman" w:cs="Times New Roman"/>
          <w:rPrChange w:id="3637" w:author="ZhuMeng" w:date="2023-10-12T15:47:00Z">
            <w:rPr/>
          </w:rPrChange>
        </w:rPr>
        <w:fldChar w:fldCharType="begin"/>
      </w:r>
      <w:r w:rsidRPr="006A3F35">
        <w:rPr>
          <w:rFonts w:ascii="Times New Roman" w:eastAsia="宋体" w:hAnsi="Times New Roman" w:cs="Times New Roman"/>
          <w:lang w:eastAsia="zh-CN"/>
          <w:rPrChange w:id="3638" w:author="ZhuMeng" w:date="2023-10-12T15:47:00Z">
            <w:rPr>
              <w:lang w:eastAsia="zh-CN"/>
            </w:rPr>
          </w:rPrChange>
        </w:rPr>
        <w:instrText xml:space="preserve"> HYPERLINK "https://doi.org/10.14154/j.cnki.qss.2017.06.016" \h </w:instrText>
      </w:r>
      <w:r w:rsidRPr="00595FE8">
        <w:rPr>
          <w:rFonts w:ascii="Times New Roman" w:eastAsia="宋体" w:hAnsi="Times New Roman" w:cs="Times New Roman"/>
        </w:rPr>
      </w:r>
      <w:r w:rsidRPr="006A3F35">
        <w:rPr>
          <w:rFonts w:ascii="Times New Roman" w:eastAsia="宋体" w:hAnsi="Times New Roman" w:cs="Times New Roman"/>
          <w:rPrChange w:id="3639" w:author="ZhuMeng" w:date="2023-10-12T15:47:00Z">
            <w:rPr>
              <w:rStyle w:val="af0"/>
            </w:rPr>
          </w:rPrChange>
        </w:rPr>
        <w:fldChar w:fldCharType="separate"/>
      </w:r>
      <w:r w:rsidRPr="006A3F35">
        <w:rPr>
          <w:rStyle w:val="af0"/>
          <w:rFonts w:ascii="Times New Roman" w:eastAsia="宋体" w:hAnsi="Times New Roman" w:cs="Times New Roman"/>
          <w:lang w:eastAsia="zh-CN"/>
          <w:rPrChange w:id="3640" w:author="ZhuMeng" w:date="2023-10-12T15:47:00Z">
            <w:rPr>
              <w:rStyle w:val="af0"/>
              <w:lang w:eastAsia="zh-CN"/>
            </w:rPr>
          </w:rPrChange>
        </w:rPr>
        <w:t>https://doi.org/10.14154/j.cnki.qss.2017.06.016</w:t>
      </w:r>
      <w:r w:rsidRPr="006A3F35">
        <w:rPr>
          <w:rStyle w:val="af0"/>
          <w:rFonts w:ascii="Times New Roman" w:eastAsia="宋体" w:hAnsi="Times New Roman" w:cs="Times New Roman"/>
          <w:rPrChange w:id="3641" w:author="ZhuMeng" w:date="2023-10-12T15:47:00Z">
            <w:rPr>
              <w:rStyle w:val="af0"/>
            </w:rPr>
          </w:rPrChange>
        </w:rPr>
        <w:fldChar w:fldCharType="end"/>
      </w:r>
    </w:p>
    <w:p w14:paraId="5A4E0273" w14:textId="77777777" w:rsidR="0067268E" w:rsidRPr="006A3F35" w:rsidRDefault="0067268E" w:rsidP="00FD1F70">
      <w:pPr>
        <w:pStyle w:val="10"/>
        <w:spacing w:line="360" w:lineRule="auto"/>
        <w:jc w:val="both"/>
        <w:rPr>
          <w:rFonts w:ascii="Times New Roman" w:eastAsia="宋体" w:hAnsi="Times New Roman" w:cs="Times New Roman"/>
          <w:lang w:eastAsia="zh-CN"/>
          <w:rPrChange w:id="3642" w:author="ZhuMeng" w:date="2023-10-12T15:47:00Z">
            <w:rPr>
              <w:lang w:eastAsia="zh-CN"/>
            </w:rPr>
          </w:rPrChange>
        </w:rPr>
        <w:pPrChange w:id="3643" w:author="ZhuMeng" w:date="2023-10-13T09:17:00Z">
          <w:pPr>
            <w:pStyle w:val="10"/>
          </w:pPr>
        </w:pPrChange>
      </w:pPr>
      <w:bookmarkStart w:id="3644" w:name="ref-LiYuMing2018"/>
      <w:bookmarkEnd w:id="3624"/>
      <w:r w:rsidRPr="006A3F35">
        <w:rPr>
          <w:rFonts w:ascii="Times New Roman" w:eastAsia="宋体" w:hAnsi="Times New Roman" w:cs="Times New Roman"/>
          <w:lang w:eastAsia="zh-CN"/>
          <w:rPrChange w:id="3645" w:author="ZhuMeng" w:date="2023-10-12T15:47:00Z">
            <w:rPr>
              <w:lang w:eastAsia="zh-CN"/>
            </w:rPr>
          </w:rPrChange>
        </w:rPr>
        <w:t>李宇明</w:t>
      </w:r>
      <w:r w:rsidRPr="006A3F35">
        <w:rPr>
          <w:rFonts w:ascii="Times New Roman" w:eastAsia="宋体" w:hAnsi="Times New Roman" w:cs="Times New Roman"/>
          <w:lang w:eastAsia="zh-CN"/>
          <w:rPrChange w:id="3646" w:author="ZhuMeng" w:date="2023-10-12T15:47:00Z">
            <w:rPr>
              <w:lang w:eastAsia="zh-CN"/>
            </w:rPr>
          </w:rPrChange>
        </w:rPr>
        <w:t xml:space="preserve">. (2018). </w:t>
      </w:r>
      <w:r w:rsidRPr="006A3F35">
        <w:rPr>
          <w:rFonts w:ascii="Times New Roman" w:eastAsia="宋体" w:hAnsi="Times New Roman" w:cs="Times New Roman"/>
          <w:i/>
          <w:iCs/>
          <w:lang w:eastAsia="zh-CN"/>
          <w:rPrChange w:id="3647" w:author="ZhuMeng" w:date="2023-10-12T15:47:00Z">
            <w:rPr>
              <w:i/>
              <w:iCs/>
              <w:lang w:eastAsia="zh-CN"/>
            </w:rPr>
          </w:rPrChange>
        </w:rPr>
        <w:t>语言在全球治理中的重要作用</w:t>
      </w:r>
      <w:r w:rsidRPr="006A3F35">
        <w:rPr>
          <w:rFonts w:ascii="Times New Roman" w:eastAsia="宋体" w:hAnsi="Times New Roman" w:cs="Times New Roman"/>
          <w:lang w:eastAsia="zh-CN"/>
          <w:rPrChange w:id="3648" w:author="ZhuMeng" w:date="2023-10-12T15:47:00Z">
            <w:rPr>
              <w:lang w:eastAsia="zh-CN"/>
            </w:rPr>
          </w:rPrChange>
        </w:rPr>
        <w:t xml:space="preserve">. </w:t>
      </w:r>
      <w:r w:rsidRPr="006A3F35">
        <w:rPr>
          <w:rFonts w:ascii="Times New Roman" w:eastAsia="宋体" w:hAnsi="Times New Roman" w:cs="Times New Roman"/>
          <w:i/>
          <w:iCs/>
          <w:lang w:eastAsia="zh-CN"/>
          <w:rPrChange w:id="3649" w:author="ZhuMeng" w:date="2023-10-12T15:47:00Z">
            <w:rPr>
              <w:i/>
              <w:iCs/>
              <w:lang w:eastAsia="zh-CN"/>
            </w:rPr>
          </w:rPrChange>
        </w:rPr>
        <w:t>5</w:t>
      </w:r>
      <w:r w:rsidRPr="006A3F35">
        <w:rPr>
          <w:rFonts w:ascii="Times New Roman" w:eastAsia="宋体" w:hAnsi="Times New Roman" w:cs="Times New Roman"/>
          <w:lang w:eastAsia="zh-CN"/>
          <w:rPrChange w:id="3650" w:author="ZhuMeng" w:date="2023-10-12T15:47:00Z">
            <w:rPr>
              <w:lang w:eastAsia="zh-CN"/>
            </w:rPr>
          </w:rPrChange>
        </w:rPr>
        <w:t>.</w:t>
      </w:r>
    </w:p>
    <w:p w14:paraId="7DC0DD1A" w14:textId="77777777" w:rsidR="0067268E" w:rsidRPr="006A3F35" w:rsidRDefault="0067268E" w:rsidP="00FD1F70">
      <w:pPr>
        <w:pStyle w:val="10"/>
        <w:spacing w:line="360" w:lineRule="auto"/>
        <w:jc w:val="both"/>
        <w:rPr>
          <w:rFonts w:ascii="Times New Roman" w:eastAsia="宋体" w:hAnsi="Times New Roman" w:cs="Times New Roman"/>
          <w:lang w:eastAsia="zh-CN"/>
          <w:rPrChange w:id="3651" w:author="ZhuMeng" w:date="2023-10-12T15:47:00Z">
            <w:rPr/>
          </w:rPrChange>
        </w:rPr>
        <w:pPrChange w:id="3652" w:author="ZhuMeng" w:date="2023-10-13T09:17:00Z">
          <w:pPr>
            <w:pStyle w:val="10"/>
          </w:pPr>
        </w:pPrChange>
      </w:pPr>
      <w:bookmarkStart w:id="3653" w:name="ref-LiYuMing2021a"/>
      <w:bookmarkEnd w:id="3644"/>
      <w:r w:rsidRPr="006A3F35">
        <w:rPr>
          <w:rFonts w:ascii="Times New Roman" w:eastAsia="宋体" w:hAnsi="Times New Roman" w:cs="Times New Roman"/>
          <w:lang w:eastAsia="zh-CN"/>
          <w:rPrChange w:id="3654" w:author="ZhuMeng" w:date="2023-10-12T15:47:00Z">
            <w:rPr>
              <w:lang w:eastAsia="zh-CN"/>
            </w:rPr>
          </w:rPrChange>
        </w:rPr>
        <w:t>李宇明</w:t>
      </w:r>
      <w:r w:rsidRPr="006A3F35">
        <w:rPr>
          <w:rFonts w:ascii="Times New Roman" w:eastAsia="宋体" w:hAnsi="Times New Roman" w:cs="Times New Roman"/>
          <w:lang w:eastAsia="zh-CN"/>
          <w:rPrChange w:id="3655" w:author="ZhuMeng" w:date="2023-10-12T15:47:00Z">
            <w:rPr>
              <w:lang w:eastAsia="zh-CN"/>
            </w:rPr>
          </w:rPrChange>
        </w:rPr>
        <w:t xml:space="preserve">. (2021). </w:t>
      </w:r>
      <w:r w:rsidRPr="006A3F35">
        <w:rPr>
          <w:rFonts w:ascii="Times New Roman" w:eastAsia="宋体" w:hAnsi="Times New Roman" w:cs="Times New Roman"/>
          <w:lang w:eastAsia="zh-CN"/>
          <w:rPrChange w:id="3656" w:author="ZhuMeng" w:date="2023-10-12T15:47:00Z">
            <w:rPr>
              <w:lang w:eastAsia="zh-CN"/>
            </w:rPr>
          </w:rPrChange>
        </w:rPr>
        <w:t>试论个人语言能力和国家语言能力</w:t>
      </w:r>
      <w:r w:rsidRPr="006A3F35">
        <w:rPr>
          <w:rFonts w:ascii="Times New Roman" w:eastAsia="宋体" w:hAnsi="Times New Roman" w:cs="Times New Roman"/>
          <w:lang w:eastAsia="zh-CN"/>
          <w:rPrChange w:id="3657" w:author="ZhuMeng" w:date="2023-10-12T15:47:00Z">
            <w:rPr>
              <w:lang w:eastAsia="zh-CN"/>
            </w:rPr>
          </w:rPrChange>
        </w:rPr>
        <w:t xml:space="preserve">. </w:t>
      </w:r>
      <w:r w:rsidRPr="006A3F35">
        <w:rPr>
          <w:rFonts w:ascii="Times New Roman" w:eastAsia="宋体" w:hAnsi="Times New Roman" w:cs="Times New Roman"/>
          <w:i/>
          <w:iCs/>
          <w:lang w:eastAsia="zh-CN"/>
          <w:rPrChange w:id="3658" w:author="ZhuMeng" w:date="2023-10-12T15:47:00Z">
            <w:rPr>
              <w:i/>
              <w:iCs/>
              <w:lang w:eastAsia="zh-CN"/>
            </w:rPr>
          </w:rPrChange>
        </w:rPr>
        <w:t>语言文字应用</w:t>
      </w:r>
      <w:r w:rsidRPr="006A3F35">
        <w:rPr>
          <w:rFonts w:ascii="Times New Roman" w:eastAsia="宋体" w:hAnsi="Times New Roman" w:cs="Times New Roman"/>
          <w:lang w:eastAsia="zh-CN"/>
          <w:rPrChange w:id="3659" w:author="ZhuMeng" w:date="2023-10-12T15:47:00Z">
            <w:rPr>
              <w:lang w:eastAsia="zh-CN"/>
            </w:rPr>
          </w:rPrChange>
        </w:rPr>
        <w:t xml:space="preserve">, </w:t>
      </w:r>
      <w:r w:rsidRPr="006A3F35">
        <w:rPr>
          <w:rFonts w:ascii="Times New Roman" w:eastAsia="宋体" w:hAnsi="Times New Roman" w:cs="Times New Roman"/>
          <w:i/>
          <w:iCs/>
          <w:lang w:eastAsia="zh-CN"/>
          <w:rPrChange w:id="3660" w:author="ZhuMeng" w:date="2023-10-12T15:47:00Z">
            <w:rPr>
              <w:i/>
              <w:iCs/>
              <w:lang w:eastAsia="zh-CN"/>
            </w:rPr>
          </w:rPrChange>
        </w:rPr>
        <w:t>03</w:t>
      </w:r>
      <w:r w:rsidRPr="006A3F35">
        <w:rPr>
          <w:rFonts w:ascii="Times New Roman" w:eastAsia="宋体" w:hAnsi="Times New Roman" w:cs="Times New Roman"/>
          <w:lang w:eastAsia="zh-CN"/>
          <w:rPrChange w:id="3661" w:author="ZhuMeng" w:date="2023-10-12T15:47:00Z">
            <w:rPr>
              <w:lang w:eastAsia="zh-CN"/>
            </w:rPr>
          </w:rPrChange>
        </w:rPr>
        <w:t xml:space="preserve">. </w:t>
      </w:r>
      <w:r w:rsidRPr="006A3F35">
        <w:rPr>
          <w:rFonts w:ascii="Times New Roman" w:eastAsia="宋体" w:hAnsi="Times New Roman" w:cs="Times New Roman"/>
          <w:rPrChange w:id="3662" w:author="ZhuMeng" w:date="2023-10-12T15:47:00Z">
            <w:rPr/>
          </w:rPrChange>
        </w:rPr>
        <w:fldChar w:fldCharType="begin"/>
      </w:r>
      <w:r w:rsidRPr="006A3F35">
        <w:rPr>
          <w:rFonts w:ascii="Times New Roman" w:eastAsia="宋体" w:hAnsi="Times New Roman" w:cs="Times New Roman"/>
          <w:lang w:eastAsia="zh-CN"/>
          <w:rPrChange w:id="3663" w:author="ZhuMeng" w:date="2023-10-12T15:47:00Z">
            <w:rPr>
              <w:lang w:eastAsia="zh-CN"/>
            </w:rPr>
          </w:rPrChange>
        </w:rPr>
        <w:instrText xml:space="preserve"> HYPERLINK "https://doi.org/10.16499/j.cnki.1003-5397.2021.03.001" \h </w:instrText>
      </w:r>
      <w:r w:rsidRPr="00595FE8">
        <w:rPr>
          <w:rFonts w:ascii="Times New Roman" w:eastAsia="宋体" w:hAnsi="Times New Roman" w:cs="Times New Roman"/>
        </w:rPr>
      </w:r>
      <w:r w:rsidRPr="006A3F35">
        <w:rPr>
          <w:rFonts w:ascii="Times New Roman" w:eastAsia="宋体" w:hAnsi="Times New Roman" w:cs="Times New Roman"/>
          <w:rPrChange w:id="3664" w:author="ZhuMeng" w:date="2023-10-12T15:47:00Z">
            <w:rPr>
              <w:rStyle w:val="af0"/>
            </w:rPr>
          </w:rPrChange>
        </w:rPr>
        <w:fldChar w:fldCharType="separate"/>
      </w:r>
      <w:r w:rsidRPr="006A3F35">
        <w:rPr>
          <w:rStyle w:val="af0"/>
          <w:rFonts w:ascii="Times New Roman" w:eastAsia="宋体" w:hAnsi="Times New Roman" w:cs="Times New Roman"/>
          <w:lang w:eastAsia="zh-CN"/>
          <w:rPrChange w:id="3665" w:author="ZhuMeng" w:date="2023-10-12T15:47:00Z">
            <w:rPr>
              <w:rStyle w:val="af0"/>
            </w:rPr>
          </w:rPrChange>
        </w:rPr>
        <w:t>https://doi.org/10.16499/j.cnki.1003-5397.2021.03.001</w:t>
      </w:r>
      <w:r w:rsidRPr="006A3F35">
        <w:rPr>
          <w:rStyle w:val="af0"/>
          <w:rFonts w:ascii="Times New Roman" w:eastAsia="宋体" w:hAnsi="Times New Roman" w:cs="Times New Roman"/>
          <w:rPrChange w:id="3666" w:author="ZhuMeng" w:date="2023-10-12T15:47:00Z">
            <w:rPr>
              <w:rStyle w:val="af0"/>
            </w:rPr>
          </w:rPrChange>
        </w:rPr>
        <w:fldChar w:fldCharType="end"/>
      </w:r>
    </w:p>
    <w:p w14:paraId="6AEF1ACA" w14:textId="77777777" w:rsidR="0067268E" w:rsidRPr="006A3F35" w:rsidRDefault="0067268E" w:rsidP="00FD1F70">
      <w:pPr>
        <w:pStyle w:val="10"/>
        <w:spacing w:line="360" w:lineRule="auto"/>
        <w:jc w:val="both"/>
        <w:rPr>
          <w:rFonts w:ascii="Times New Roman" w:eastAsia="宋体" w:hAnsi="Times New Roman" w:cs="Times New Roman"/>
          <w:lang w:eastAsia="zh-CN"/>
          <w:rPrChange w:id="3667" w:author="ZhuMeng" w:date="2023-10-12T15:47:00Z">
            <w:rPr>
              <w:lang w:eastAsia="zh-CN"/>
            </w:rPr>
          </w:rPrChange>
        </w:rPr>
        <w:pPrChange w:id="3668" w:author="ZhuMeng" w:date="2023-10-13T09:17:00Z">
          <w:pPr>
            <w:pStyle w:val="10"/>
          </w:pPr>
        </w:pPrChange>
      </w:pPr>
      <w:bookmarkStart w:id="3669" w:name="ref-LiSongLin2021"/>
      <w:bookmarkEnd w:id="3653"/>
      <w:r w:rsidRPr="006A3F35">
        <w:rPr>
          <w:rFonts w:ascii="Times New Roman" w:eastAsia="宋体" w:hAnsi="Times New Roman" w:cs="Times New Roman"/>
          <w:lang w:eastAsia="zh-CN"/>
          <w:rPrChange w:id="3670" w:author="ZhuMeng" w:date="2023-10-12T15:47:00Z">
            <w:rPr>
              <w:lang w:eastAsia="zh-CN"/>
            </w:rPr>
          </w:rPrChange>
        </w:rPr>
        <w:t>李松林</w:t>
      </w:r>
      <w:r w:rsidRPr="006A3F35">
        <w:rPr>
          <w:rFonts w:ascii="Times New Roman" w:eastAsia="宋体" w:hAnsi="Times New Roman" w:cs="Times New Roman"/>
          <w:lang w:eastAsia="zh-CN"/>
          <w:rPrChange w:id="3671" w:author="ZhuMeng" w:date="2023-10-12T15:47:00Z">
            <w:rPr>
              <w:lang w:eastAsia="zh-CN"/>
            </w:rPr>
          </w:rPrChange>
        </w:rPr>
        <w:t xml:space="preserve">. (2021). </w:t>
      </w:r>
      <w:r w:rsidRPr="006A3F35">
        <w:rPr>
          <w:rFonts w:ascii="Times New Roman" w:eastAsia="宋体" w:hAnsi="Times New Roman" w:cs="Times New Roman"/>
          <w:lang w:eastAsia="zh-CN"/>
          <w:rPrChange w:id="3672" w:author="ZhuMeng" w:date="2023-10-12T15:47:00Z">
            <w:rPr>
              <w:lang w:eastAsia="zh-CN"/>
            </w:rPr>
          </w:rPrChange>
        </w:rPr>
        <w:t>探析新媒体治理格局</w:t>
      </w:r>
      <w:r w:rsidRPr="006A3F35">
        <w:rPr>
          <w:rFonts w:ascii="Times New Roman" w:eastAsia="宋体" w:hAnsi="Times New Roman" w:cs="Times New Roman"/>
          <w:lang w:eastAsia="zh-CN"/>
          <w:rPrChange w:id="3673" w:author="ZhuMeng" w:date="2023-10-12T15:47:00Z">
            <w:rPr>
              <w:lang w:eastAsia="zh-CN"/>
            </w:rPr>
          </w:rPrChange>
        </w:rPr>
        <w:t xml:space="preserve">. </w:t>
      </w:r>
      <w:r w:rsidRPr="006A3F35">
        <w:rPr>
          <w:rFonts w:ascii="Times New Roman" w:eastAsia="宋体" w:hAnsi="Times New Roman" w:cs="Times New Roman"/>
          <w:i/>
          <w:iCs/>
          <w:lang w:eastAsia="zh-CN"/>
          <w:rPrChange w:id="3674" w:author="ZhuMeng" w:date="2023-10-12T15:47:00Z">
            <w:rPr>
              <w:i/>
              <w:iCs/>
              <w:lang w:eastAsia="zh-CN"/>
            </w:rPr>
          </w:rPrChange>
        </w:rPr>
        <w:t>记者摇篮</w:t>
      </w:r>
      <w:r w:rsidRPr="006A3F35">
        <w:rPr>
          <w:rFonts w:ascii="Times New Roman" w:eastAsia="宋体" w:hAnsi="Times New Roman" w:cs="Times New Roman"/>
          <w:lang w:eastAsia="zh-CN"/>
          <w:rPrChange w:id="3675" w:author="ZhuMeng" w:date="2023-10-12T15:47:00Z">
            <w:rPr>
              <w:lang w:eastAsia="zh-CN"/>
            </w:rPr>
          </w:rPrChange>
        </w:rPr>
        <w:t xml:space="preserve">, </w:t>
      </w:r>
      <w:r w:rsidRPr="006A3F35">
        <w:rPr>
          <w:rFonts w:ascii="Times New Roman" w:eastAsia="宋体" w:hAnsi="Times New Roman" w:cs="Times New Roman"/>
          <w:i/>
          <w:iCs/>
          <w:lang w:eastAsia="zh-CN"/>
          <w:rPrChange w:id="3676" w:author="ZhuMeng" w:date="2023-10-12T15:47:00Z">
            <w:rPr>
              <w:i/>
              <w:iCs/>
              <w:lang w:eastAsia="zh-CN"/>
            </w:rPr>
          </w:rPrChange>
        </w:rPr>
        <w:t>07</w:t>
      </w:r>
      <w:r w:rsidRPr="006A3F35">
        <w:rPr>
          <w:rFonts w:ascii="Times New Roman" w:eastAsia="宋体" w:hAnsi="Times New Roman" w:cs="Times New Roman"/>
          <w:lang w:eastAsia="zh-CN"/>
          <w:rPrChange w:id="3677" w:author="ZhuMeng" w:date="2023-10-12T15:47:00Z">
            <w:rPr>
              <w:lang w:eastAsia="zh-CN"/>
            </w:rPr>
          </w:rPrChange>
        </w:rPr>
        <w:t>, 49–50.</w:t>
      </w:r>
    </w:p>
    <w:p w14:paraId="71E3AA3F" w14:textId="77777777" w:rsidR="0067268E" w:rsidRPr="006A3F35" w:rsidRDefault="0067268E" w:rsidP="00FD1F70">
      <w:pPr>
        <w:pStyle w:val="10"/>
        <w:spacing w:line="360" w:lineRule="auto"/>
        <w:jc w:val="both"/>
        <w:rPr>
          <w:rFonts w:ascii="Times New Roman" w:eastAsia="宋体" w:hAnsi="Times New Roman" w:cs="Times New Roman"/>
          <w:lang w:eastAsia="zh-CN"/>
          <w:rPrChange w:id="3678" w:author="ZhuMeng" w:date="2023-10-12T15:47:00Z">
            <w:rPr>
              <w:lang w:eastAsia="zh-CN"/>
            </w:rPr>
          </w:rPrChange>
        </w:rPr>
        <w:pPrChange w:id="3679" w:author="ZhuMeng" w:date="2023-10-13T09:17:00Z">
          <w:pPr>
            <w:pStyle w:val="10"/>
          </w:pPr>
        </w:pPrChange>
      </w:pPr>
      <w:bookmarkStart w:id="3680" w:name="ref-WuXiaoJun2013"/>
      <w:bookmarkEnd w:id="3669"/>
      <w:r w:rsidRPr="006A3F35">
        <w:rPr>
          <w:rFonts w:ascii="Times New Roman" w:eastAsia="宋体" w:hAnsi="Times New Roman" w:cs="Times New Roman"/>
          <w:lang w:eastAsia="zh-CN"/>
          <w:rPrChange w:id="3681" w:author="ZhuMeng" w:date="2023-10-12T15:47:00Z">
            <w:rPr>
              <w:lang w:eastAsia="zh-CN"/>
            </w:rPr>
          </w:rPrChange>
        </w:rPr>
        <w:t>武小军</w:t>
      </w:r>
      <w:r w:rsidRPr="006A3F35">
        <w:rPr>
          <w:rFonts w:ascii="Times New Roman" w:eastAsia="宋体" w:hAnsi="Times New Roman" w:cs="Times New Roman"/>
          <w:lang w:eastAsia="zh-CN"/>
          <w:rPrChange w:id="3682" w:author="ZhuMeng" w:date="2023-10-12T15:47:00Z">
            <w:rPr>
              <w:lang w:eastAsia="zh-CN"/>
            </w:rPr>
          </w:rPrChange>
        </w:rPr>
        <w:t xml:space="preserve">. (2013). </w:t>
      </w:r>
      <w:r w:rsidRPr="006A3F35">
        <w:rPr>
          <w:rFonts w:ascii="Times New Roman" w:eastAsia="宋体" w:hAnsi="Times New Roman" w:cs="Times New Roman"/>
          <w:lang w:eastAsia="zh-CN"/>
          <w:rPrChange w:id="3683" w:author="ZhuMeng" w:date="2023-10-12T15:47:00Z">
            <w:rPr>
              <w:lang w:eastAsia="zh-CN"/>
            </w:rPr>
          </w:rPrChange>
        </w:rPr>
        <w:t>流动人口的语言接触与语言认同</w:t>
      </w:r>
      <w:r w:rsidRPr="006A3F35">
        <w:rPr>
          <w:rFonts w:ascii="Times New Roman" w:eastAsia="宋体" w:hAnsi="Times New Roman" w:cs="Times New Roman"/>
          <w:lang w:eastAsia="zh-CN"/>
          <w:rPrChange w:id="3684" w:author="ZhuMeng" w:date="2023-10-12T15:47:00Z">
            <w:rPr>
              <w:lang w:eastAsia="zh-CN"/>
            </w:rPr>
          </w:rPrChange>
        </w:rPr>
        <w:t xml:space="preserve">. </w:t>
      </w:r>
      <w:r w:rsidRPr="006A3F35">
        <w:rPr>
          <w:rFonts w:ascii="Times New Roman" w:eastAsia="宋体" w:hAnsi="Times New Roman" w:cs="Times New Roman"/>
          <w:i/>
          <w:iCs/>
          <w:lang w:eastAsia="zh-CN"/>
          <w:rPrChange w:id="3685" w:author="ZhuMeng" w:date="2023-10-12T15:47:00Z">
            <w:rPr>
              <w:i/>
              <w:iCs/>
              <w:lang w:eastAsia="zh-CN"/>
            </w:rPr>
          </w:rPrChange>
        </w:rPr>
        <w:t>语言教学与研究</w:t>
      </w:r>
      <w:r w:rsidRPr="006A3F35">
        <w:rPr>
          <w:rFonts w:ascii="Times New Roman" w:eastAsia="宋体" w:hAnsi="Times New Roman" w:cs="Times New Roman"/>
          <w:lang w:eastAsia="zh-CN"/>
          <w:rPrChange w:id="3686" w:author="ZhuMeng" w:date="2023-10-12T15:47:00Z">
            <w:rPr>
              <w:lang w:eastAsia="zh-CN"/>
            </w:rPr>
          </w:rPrChange>
        </w:rPr>
        <w:t xml:space="preserve">, </w:t>
      </w:r>
      <w:r w:rsidRPr="006A3F35">
        <w:rPr>
          <w:rFonts w:ascii="Times New Roman" w:eastAsia="宋体" w:hAnsi="Times New Roman" w:cs="Times New Roman"/>
          <w:i/>
          <w:iCs/>
          <w:lang w:eastAsia="zh-CN"/>
          <w:rPrChange w:id="3687" w:author="ZhuMeng" w:date="2023-10-12T15:47:00Z">
            <w:rPr>
              <w:i/>
              <w:iCs/>
              <w:lang w:eastAsia="zh-CN"/>
            </w:rPr>
          </w:rPrChange>
        </w:rPr>
        <w:t>06, 06</w:t>
      </w:r>
      <w:r w:rsidRPr="006A3F35">
        <w:rPr>
          <w:rFonts w:ascii="Times New Roman" w:eastAsia="宋体" w:hAnsi="Times New Roman" w:cs="Times New Roman"/>
          <w:lang w:eastAsia="zh-CN"/>
          <w:rPrChange w:id="3688" w:author="ZhuMeng" w:date="2023-10-12T15:47:00Z">
            <w:rPr>
              <w:lang w:eastAsia="zh-CN"/>
            </w:rPr>
          </w:rPrChange>
        </w:rPr>
        <w:t>, 104–109.</w:t>
      </w:r>
    </w:p>
    <w:p w14:paraId="46071E42" w14:textId="77777777" w:rsidR="0067268E" w:rsidRPr="006A3F35" w:rsidRDefault="0067268E" w:rsidP="00FD1F70">
      <w:pPr>
        <w:pStyle w:val="10"/>
        <w:spacing w:line="360" w:lineRule="auto"/>
        <w:jc w:val="both"/>
        <w:rPr>
          <w:rFonts w:ascii="Times New Roman" w:eastAsia="宋体" w:hAnsi="Times New Roman" w:cs="Times New Roman"/>
          <w:lang w:eastAsia="zh-CN"/>
          <w:rPrChange w:id="3689" w:author="ZhuMeng" w:date="2023-10-12T15:47:00Z">
            <w:rPr>
              <w:lang w:eastAsia="zh-CN"/>
            </w:rPr>
          </w:rPrChange>
        </w:rPr>
        <w:pPrChange w:id="3690" w:author="ZhuMeng" w:date="2023-10-13T09:17:00Z">
          <w:pPr>
            <w:pStyle w:val="10"/>
          </w:pPr>
        </w:pPrChange>
      </w:pPr>
      <w:bookmarkStart w:id="3691" w:name="ref-WuXiaoJun2020"/>
      <w:bookmarkEnd w:id="3680"/>
      <w:r w:rsidRPr="006A3F35">
        <w:rPr>
          <w:rFonts w:ascii="Times New Roman" w:eastAsia="宋体" w:hAnsi="Times New Roman" w:cs="Times New Roman"/>
          <w:lang w:eastAsia="zh-CN"/>
          <w:rPrChange w:id="3692" w:author="ZhuMeng" w:date="2023-10-12T15:47:00Z">
            <w:rPr>
              <w:lang w:eastAsia="zh-CN"/>
            </w:rPr>
          </w:rPrChange>
        </w:rPr>
        <w:t>武小军</w:t>
      </w:r>
      <w:r w:rsidRPr="006A3F35">
        <w:rPr>
          <w:rFonts w:ascii="Times New Roman" w:eastAsia="宋体" w:hAnsi="Times New Roman" w:cs="Times New Roman"/>
          <w:lang w:eastAsia="zh-CN"/>
          <w:rPrChange w:id="3693" w:author="ZhuMeng" w:date="2023-10-12T15:47:00Z">
            <w:rPr>
              <w:lang w:eastAsia="zh-CN"/>
            </w:rPr>
          </w:rPrChange>
        </w:rPr>
        <w:t xml:space="preserve">. (2020). </w:t>
      </w:r>
      <w:r w:rsidRPr="006A3F35">
        <w:rPr>
          <w:rFonts w:ascii="Times New Roman" w:eastAsia="宋体" w:hAnsi="Times New Roman" w:cs="Times New Roman"/>
          <w:lang w:eastAsia="zh-CN"/>
          <w:rPrChange w:id="3694" w:author="ZhuMeng" w:date="2023-10-12T15:47:00Z">
            <w:rPr>
              <w:lang w:eastAsia="zh-CN"/>
            </w:rPr>
          </w:rPrChange>
        </w:rPr>
        <w:t>语言适应与社会顺应</w:t>
      </w:r>
      <w:r w:rsidRPr="006A3F35">
        <w:rPr>
          <w:rFonts w:ascii="Times New Roman" w:eastAsia="宋体" w:hAnsi="Times New Roman" w:cs="Times New Roman"/>
          <w:lang w:eastAsia="zh-CN"/>
          <w:rPrChange w:id="3695" w:author="ZhuMeng" w:date="2023-10-12T15:47:00Z">
            <w:rPr>
              <w:lang w:eastAsia="zh-CN"/>
            </w:rPr>
          </w:rPrChange>
        </w:rPr>
        <w:t>——</w:t>
      </w:r>
      <w:r w:rsidRPr="006A3F35">
        <w:rPr>
          <w:rFonts w:ascii="Times New Roman" w:eastAsia="宋体" w:hAnsi="Times New Roman" w:cs="Times New Roman"/>
          <w:lang w:eastAsia="zh-CN"/>
          <w:rPrChange w:id="3696" w:author="ZhuMeng" w:date="2023-10-12T15:47:00Z">
            <w:rPr>
              <w:lang w:eastAsia="zh-CN"/>
            </w:rPr>
          </w:rPrChange>
        </w:rPr>
        <w:t>语言视域下对流动人口</w:t>
      </w:r>
      <w:r w:rsidRPr="006A3F35">
        <w:rPr>
          <w:rFonts w:ascii="Times New Roman" w:eastAsia="宋体" w:hAnsi="Times New Roman" w:cs="Times New Roman"/>
          <w:lang w:eastAsia="zh-CN"/>
          <w:rPrChange w:id="3697" w:author="ZhuMeng" w:date="2023-10-12T15:47:00Z">
            <w:rPr>
              <w:lang w:eastAsia="zh-CN"/>
            </w:rPr>
          </w:rPrChange>
        </w:rPr>
        <w:t>“</w:t>
      </w:r>
      <w:r w:rsidRPr="006A3F35">
        <w:rPr>
          <w:rFonts w:ascii="Times New Roman" w:eastAsia="宋体" w:hAnsi="Times New Roman" w:cs="Times New Roman"/>
          <w:lang w:eastAsia="zh-CN"/>
          <w:rPrChange w:id="3698" w:author="ZhuMeng" w:date="2023-10-12T15:47:00Z">
            <w:rPr>
              <w:lang w:eastAsia="zh-CN"/>
            </w:rPr>
          </w:rPrChange>
        </w:rPr>
        <w:t>市民化</w:t>
      </w:r>
      <w:r w:rsidRPr="006A3F35">
        <w:rPr>
          <w:rFonts w:ascii="Times New Roman" w:eastAsia="宋体" w:hAnsi="Times New Roman" w:cs="Times New Roman"/>
          <w:lang w:eastAsia="zh-CN"/>
          <w:rPrChange w:id="3699" w:author="ZhuMeng" w:date="2023-10-12T15:47:00Z">
            <w:rPr>
              <w:lang w:eastAsia="zh-CN"/>
            </w:rPr>
          </w:rPrChange>
        </w:rPr>
        <w:t>”</w:t>
      </w:r>
      <w:r w:rsidRPr="006A3F35">
        <w:rPr>
          <w:rFonts w:ascii="Times New Roman" w:eastAsia="宋体" w:hAnsi="Times New Roman" w:cs="Times New Roman"/>
          <w:lang w:eastAsia="zh-CN"/>
          <w:rPrChange w:id="3700" w:author="ZhuMeng" w:date="2023-10-12T15:47:00Z">
            <w:rPr>
              <w:lang w:eastAsia="zh-CN"/>
            </w:rPr>
          </w:rPrChange>
        </w:rPr>
        <w:t>进程的思考</w:t>
      </w:r>
      <w:r w:rsidRPr="006A3F35">
        <w:rPr>
          <w:rFonts w:ascii="Times New Roman" w:eastAsia="宋体" w:hAnsi="Times New Roman" w:cs="Times New Roman"/>
          <w:lang w:eastAsia="zh-CN"/>
          <w:rPrChange w:id="3701" w:author="ZhuMeng" w:date="2023-10-12T15:47:00Z">
            <w:rPr>
              <w:lang w:eastAsia="zh-CN"/>
            </w:rPr>
          </w:rPrChange>
        </w:rPr>
        <w:t xml:space="preserve">. </w:t>
      </w:r>
      <w:r w:rsidRPr="006A3F35">
        <w:rPr>
          <w:rFonts w:ascii="Times New Roman" w:eastAsia="宋体" w:hAnsi="Times New Roman" w:cs="Times New Roman"/>
          <w:i/>
          <w:iCs/>
          <w:lang w:eastAsia="zh-CN"/>
          <w:rPrChange w:id="3702" w:author="ZhuMeng" w:date="2023-10-12T15:47:00Z">
            <w:rPr>
              <w:i/>
              <w:iCs/>
              <w:lang w:eastAsia="zh-CN"/>
            </w:rPr>
          </w:rPrChange>
        </w:rPr>
        <w:t>陕西师范大学学报</w:t>
      </w:r>
      <w:r w:rsidRPr="006A3F35">
        <w:rPr>
          <w:rFonts w:ascii="Times New Roman" w:eastAsia="宋体" w:hAnsi="Times New Roman" w:cs="Times New Roman"/>
          <w:i/>
          <w:iCs/>
          <w:lang w:eastAsia="zh-CN"/>
          <w:rPrChange w:id="3703" w:author="ZhuMeng" w:date="2023-10-12T15:47:00Z">
            <w:rPr>
              <w:i/>
              <w:iCs/>
              <w:lang w:eastAsia="zh-CN"/>
            </w:rPr>
          </w:rPrChange>
        </w:rPr>
        <w:t>(</w:t>
      </w:r>
      <w:r w:rsidRPr="006A3F35">
        <w:rPr>
          <w:rFonts w:ascii="Times New Roman" w:eastAsia="宋体" w:hAnsi="Times New Roman" w:cs="Times New Roman"/>
          <w:i/>
          <w:iCs/>
          <w:lang w:eastAsia="zh-CN"/>
          <w:rPrChange w:id="3704" w:author="ZhuMeng" w:date="2023-10-12T15:47:00Z">
            <w:rPr>
              <w:i/>
              <w:iCs/>
              <w:lang w:eastAsia="zh-CN"/>
            </w:rPr>
          </w:rPrChange>
        </w:rPr>
        <w:t>哲学社会科学版</w:t>
      </w:r>
      <w:r w:rsidRPr="006A3F35">
        <w:rPr>
          <w:rFonts w:ascii="Times New Roman" w:eastAsia="宋体" w:hAnsi="Times New Roman" w:cs="Times New Roman"/>
          <w:i/>
          <w:iCs/>
          <w:lang w:eastAsia="zh-CN"/>
          <w:rPrChange w:id="3705" w:author="ZhuMeng" w:date="2023-10-12T15:47:00Z">
            <w:rPr>
              <w:i/>
              <w:iCs/>
              <w:lang w:eastAsia="zh-CN"/>
            </w:rPr>
          </w:rPrChange>
        </w:rPr>
        <w:t>)</w:t>
      </w:r>
      <w:r w:rsidRPr="006A3F35">
        <w:rPr>
          <w:rFonts w:ascii="Times New Roman" w:eastAsia="宋体" w:hAnsi="Times New Roman" w:cs="Times New Roman"/>
          <w:lang w:eastAsia="zh-CN"/>
          <w:rPrChange w:id="3706" w:author="ZhuMeng" w:date="2023-10-12T15:47:00Z">
            <w:rPr>
              <w:lang w:eastAsia="zh-CN"/>
            </w:rPr>
          </w:rPrChange>
        </w:rPr>
        <w:t xml:space="preserve">, </w:t>
      </w:r>
      <w:r w:rsidRPr="006A3F35">
        <w:rPr>
          <w:rFonts w:ascii="Times New Roman" w:eastAsia="宋体" w:hAnsi="Times New Roman" w:cs="Times New Roman"/>
          <w:i/>
          <w:iCs/>
          <w:lang w:eastAsia="zh-CN"/>
          <w:rPrChange w:id="3707" w:author="ZhuMeng" w:date="2023-10-12T15:47:00Z">
            <w:rPr>
              <w:i/>
              <w:iCs/>
              <w:lang w:eastAsia="zh-CN"/>
            </w:rPr>
          </w:rPrChange>
        </w:rPr>
        <w:t>49</w:t>
      </w:r>
      <w:r w:rsidRPr="006A3F35">
        <w:rPr>
          <w:rFonts w:ascii="Times New Roman" w:eastAsia="宋体" w:hAnsi="Times New Roman" w:cs="Times New Roman"/>
          <w:lang w:eastAsia="zh-CN"/>
          <w:rPrChange w:id="3708" w:author="ZhuMeng" w:date="2023-10-12T15:47:00Z">
            <w:rPr>
              <w:lang w:eastAsia="zh-CN"/>
            </w:rPr>
          </w:rPrChange>
        </w:rPr>
        <w:t>(05), 91–99.</w:t>
      </w:r>
    </w:p>
    <w:p w14:paraId="1A20AF0F" w14:textId="77777777" w:rsidR="0067268E" w:rsidRPr="006A3F35" w:rsidRDefault="0067268E" w:rsidP="00FD1F70">
      <w:pPr>
        <w:pStyle w:val="10"/>
        <w:spacing w:line="360" w:lineRule="auto"/>
        <w:jc w:val="both"/>
        <w:rPr>
          <w:rFonts w:ascii="Times New Roman" w:eastAsia="宋体" w:hAnsi="Times New Roman" w:cs="Times New Roman"/>
          <w:lang w:eastAsia="zh-CN"/>
          <w:rPrChange w:id="3709" w:author="ZhuMeng" w:date="2023-10-12T15:47:00Z">
            <w:rPr>
              <w:lang w:eastAsia="zh-CN"/>
            </w:rPr>
          </w:rPrChange>
        </w:rPr>
        <w:pPrChange w:id="3710" w:author="ZhuMeng" w:date="2023-10-13T09:17:00Z">
          <w:pPr>
            <w:pStyle w:val="10"/>
          </w:pPr>
        </w:pPrChange>
      </w:pPr>
      <w:bookmarkStart w:id="3711" w:name="ref-ShenQi2021"/>
      <w:bookmarkEnd w:id="3691"/>
      <w:r w:rsidRPr="006A3F35">
        <w:rPr>
          <w:rFonts w:ascii="Times New Roman" w:eastAsia="宋体" w:hAnsi="Times New Roman" w:cs="Times New Roman"/>
          <w:lang w:eastAsia="zh-CN"/>
          <w:rPrChange w:id="3712" w:author="ZhuMeng" w:date="2023-10-12T15:47:00Z">
            <w:rPr>
              <w:lang w:eastAsia="zh-CN"/>
            </w:rPr>
          </w:rPrChange>
        </w:rPr>
        <w:t>沈骑</w:t>
      </w:r>
      <w:r w:rsidRPr="006A3F35">
        <w:rPr>
          <w:rFonts w:ascii="Times New Roman" w:eastAsia="宋体" w:hAnsi="Times New Roman" w:cs="Times New Roman"/>
          <w:lang w:eastAsia="zh-CN"/>
          <w:rPrChange w:id="3713" w:author="ZhuMeng" w:date="2023-10-12T15:47:00Z">
            <w:rPr>
              <w:lang w:eastAsia="zh-CN"/>
            </w:rPr>
          </w:rPrChange>
        </w:rPr>
        <w:t xml:space="preserve">. (2021). </w:t>
      </w:r>
      <w:r w:rsidRPr="006A3F35">
        <w:rPr>
          <w:rFonts w:ascii="Times New Roman" w:eastAsia="宋体" w:hAnsi="Times New Roman" w:cs="Times New Roman"/>
          <w:lang w:eastAsia="zh-CN"/>
          <w:rPrChange w:id="3714" w:author="ZhuMeng" w:date="2023-10-12T15:47:00Z">
            <w:rPr>
              <w:lang w:eastAsia="zh-CN"/>
            </w:rPr>
          </w:rPrChange>
        </w:rPr>
        <w:t>中国城市化进程中语言研究的三大取向</w:t>
      </w:r>
      <w:r w:rsidRPr="006A3F35">
        <w:rPr>
          <w:rFonts w:ascii="Times New Roman" w:eastAsia="宋体" w:hAnsi="Times New Roman" w:cs="Times New Roman"/>
          <w:lang w:eastAsia="zh-CN"/>
          <w:rPrChange w:id="3715" w:author="ZhuMeng" w:date="2023-10-12T15:47:00Z">
            <w:rPr>
              <w:lang w:eastAsia="zh-CN"/>
            </w:rPr>
          </w:rPrChange>
        </w:rPr>
        <w:t xml:space="preserve">. </w:t>
      </w:r>
      <w:r w:rsidRPr="006A3F35">
        <w:rPr>
          <w:rFonts w:ascii="Times New Roman" w:eastAsia="宋体" w:hAnsi="Times New Roman" w:cs="Times New Roman"/>
          <w:i/>
          <w:iCs/>
          <w:lang w:eastAsia="zh-CN"/>
          <w:rPrChange w:id="3716" w:author="ZhuMeng" w:date="2023-10-12T15:47:00Z">
            <w:rPr>
              <w:i/>
              <w:iCs/>
              <w:lang w:eastAsia="zh-CN"/>
            </w:rPr>
          </w:rPrChange>
        </w:rPr>
        <w:t>语言战略研究</w:t>
      </w:r>
      <w:r w:rsidRPr="006A3F35">
        <w:rPr>
          <w:rFonts w:ascii="Times New Roman" w:eastAsia="宋体" w:hAnsi="Times New Roman" w:cs="Times New Roman"/>
          <w:lang w:eastAsia="zh-CN"/>
          <w:rPrChange w:id="3717" w:author="ZhuMeng" w:date="2023-10-12T15:47:00Z">
            <w:rPr>
              <w:lang w:eastAsia="zh-CN"/>
            </w:rPr>
          </w:rPrChange>
        </w:rPr>
        <w:t xml:space="preserve">, </w:t>
      </w:r>
      <w:r w:rsidRPr="006A3F35">
        <w:rPr>
          <w:rFonts w:ascii="Times New Roman" w:eastAsia="宋体" w:hAnsi="Times New Roman" w:cs="Times New Roman"/>
          <w:i/>
          <w:iCs/>
          <w:lang w:eastAsia="zh-CN"/>
          <w:rPrChange w:id="3718" w:author="ZhuMeng" w:date="2023-10-12T15:47:00Z">
            <w:rPr>
              <w:i/>
              <w:iCs/>
              <w:lang w:eastAsia="zh-CN"/>
            </w:rPr>
          </w:rPrChange>
        </w:rPr>
        <w:t>6</w:t>
      </w:r>
      <w:r w:rsidRPr="006A3F35">
        <w:rPr>
          <w:rFonts w:ascii="Times New Roman" w:eastAsia="宋体" w:hAnsi="Times New Roman" w:cs="Times New Roman"/>
          <w:lang w:eastAsia="zh-CN"/>
          <w:rPrChange w:id="3719" w:author="ZhuMeng" w:date="2023-10-12T15:47:00Z">
            <w:rPr>
              <w:lang w:eastAsia="zh-CN"/>
            </w:rPr>
          </w:rPrChange>
        </w:rPr>
        <w:t>(3).</w:t>
      </w:r>
    </w:p>
    <w:p w14:paraId="72E88732" w14:textId="77777777" w:rsidR="0067268E" w:rsidRPr="006A3F35" w:rsidRDefault="0067268E" w:rsidP="00FD1F70">
      <w:pPr>
        <w:pStyle w:val="10"/>
        <w:spacing w:line="360" w:lineRule="auto"/>
        <w:jc w:val="both"/>
        <w:rPr>
          <w:rFonts w:ascii="Times New Roman" w:eastAsia="宋体" w:hAnsi="Times New Roman" w:cs="Times New Roman"/>
          <w:lang w:eastAsia="zh-CN"/>
          <w:rPrChange w:id="3720" w:author="ZhuMeng" w:date="2023-10-12T15:47:00Z">
            <w:rPr>
              <w:lang w:eastAsia="zh-CN"/>
            </w:rPr>
          </w:rPrChange>
        </w:rPr>
        <w:pPrChange w:id="3721" w:author="ZhuMeng" w:date="2023-10-13T09:17:00Z">
          <w:pPr>
            <w:pStyle w:val="10"/>
          </w:pPr>
        </w:pPrChange>
      </w:pPr>
      <w:bookmarkStart w:id="3722" w:name="ref-HongBo2018"/>
      <w:bookmarkEnd w:id="3711"/>
      <w:r w:rsidRPr="006A3F35">
        <w:rPr>
          <w:rFonts w:ascii="Times New Roman" w:eastAsia="宋体" w:hAnsi="Times New Roman" w:cs="Times New Roman"/>
          <w:lang w:eastAsia="zh-CN"/>
          <w:rPrChange w:id="3723" w:author="ZhuMeng" w:date="2023-10-12T15:47:00Z">
            <w:rPr>
              <w:lang w:eastAsia="zh-CN"/>
            </w:rPr>
          </w:rPrChange>
        </w:rPr>
        <w:t>洪波</w:t>
      </w:r>
      <w:r w:rsidRPr="006A3F35">
        <w:rPr>
          <w:rFonts w:ascii="Times New Roman" w:eastAsia="宋体" w:hAnsi="Times New Roman" w:cs="Times New Roman"/>
          <w:lang w:eastAsia="zh-CN"/>
          <w:rPrChange w:id="3724" w:author="ZhuMeng" w:date="2023-10-12T15:47:00Z">
            <w:rPr>
              <w:lang w:eastAsia="zh-CN"/>
            </w:rPr>
          </w:rPrChange>
        </w:rPr>
        <w:t>. (2018). “</w:t>
      </w:r>
      <w:r w:rsidRPr="006A3F35">
        <w:rPr>
          <w:rFonts w:ascii="Times New Roman" w:eastAsia="宋体" w:hAnsi="Times New Roman" w:cs="Times New Roman"/>
          <w:lang w:eastAsia="zh-CN"/>
          <w:rPrChange w:id="3725" w:author="ZhuMeng" w:date="2023-10-12T15:47:00Z">
            <w:rPr>
              <w:lang w:eastAsia="zh-CN"/>
            </w:rPr>
          </w:rPrChange>
        </w:rPr>
        <w:t>个体</w:t>
      </w:r>
      <w:r w:rsidRPr="006A3F35">
        <w:rPr>
          <w:rFonts w:ascii="Times New Roman" w:eastAsia="宋体" w:hAnsi="Times New Roman" w:cs="Times New Roman"/>
          <w:lang w:eastAsia="zh-CN"/>
          <w:rPrChange w:id="3726" w:author="ZhuMeng" w:date="2023-10-12T15:47:00Z">
            <w:rPr>
              <w:lang w:eastAsia="zh-CN"/>
            </w:rPr>
          </w:rPrChange>
        </w:rPr>
        <w:t>—</w:t>
      </w:r>
      <w:r w:rsidRPr="006A3F35">
        <w:rPr>
          <w:rFonts w:ascii="Times New Roman" w:eastAsia="宋体" w:hAnsi="Times New Roman" w:cs="Times New Roman"/>
          <w:lang w:eastAsia="zh-CN"/>
          <w:rPrChange w:id="3727" w:author="ZhuMeng" w:date="2023-10-12T15:47:00Z">
            <w:rPr>
              <w:lang w:eastAsia="zh-CN"/>
            </w:rPr>
          </w:rPrChange>
        </w:rPr>
        <w:t>共同体</w:t>
      </w:r>
      <w:r w:rsidRPr="006A3F35">
        <w:rPr>
          <w:rFonts w:ascii="Times New Roman" w:eastAsia="宋体" w:hAnsi="Times New Roman" w:cs="Times New Roman"/>
          <w:lang w:eastAsia="zh-CN"/>
          <w:rPrChange w:id="3728" w:author="ZhuMeng" w:date="2023-10-12T15:47:00Z">
            <w:rPr>
              <w:lang w:eastAsia="zh-CN"/>
            </w:rPr>
          </w:rPrChange>
        </w:rPr>
        <w:t>”</w:t>
      </w:r>
      <w:r w:rsidRPr="006A3F35">
        <w:rPr>
          <w:rFonts w:ascii="Times New Roman" w:eastAsia="宋体" w:hAnsi="Times New Roman" w:cs="Times New Roman"/>
          <w:lang w:eastAsia="zh-CN"/>
          <w:rPrChange w:id="3729" w:author="ZhuMeng" w:date="2023-10-12T15:47:00Z">
            <w:rPr>
              <w:lang w:eastAsia="zh-CN"/>
            </w:rPr>
          </w:rPrChange>
        </w:rPr>
        <w:t>关系的变迁与社会治理模式的创新</w:t>
      </w:r>
      <w:r w:rsidRPr="006A3F35">
        <w:rPr>
          <w:rFonts w:ascii="Times New Roman" w:eastAsia="宋体" w:hAnsi="Times New Roman" w:cs="Times New Roman"/>
          <w:lang w:eastAsia="zh-CN"/>
          <w:rPrChange w:id="3730" w:author="ZhuMeng" w:date="2023-10-12T15:47:00Z">
            <w:rPr>
              <w:lang w:eastAsia="zh-CN"/>
            </w:rPr>
          </w:rPrChange>
        </w:rPr>
        <w:t xml:space="preserve">. </w:t>
      </w:r>
      <w:r w:rsidRPr="006A3F35">
        <w:rPr>
          <w:rFonts w:ascii="Times New Roman" w:eastAsia="宋体" w:hAnsi="Times New Roman" w:cs="Times New Roman"/>
          <w:i/>
          <w:iCs/>
          <w:lang w:eastAsia="zh-CN"/>
          <w:rPrChange w:id="3731" w:author="ZhuMeng" w:date="2023-10-12T15:47:00Z">
            <w:rPr>
              <w:i/>
              <w:iCs/>
              <w:lang w:eastAsia="zh-CN"/>
            </w:rPr>
          </w:rPrChange>
        </w:rPr>
        <w:t>浙江学刊</w:t>
      </w:r>
      <w:r w:rsidRPr="006A3F35">
        <w:rPr>
          <w:rFonts w:ascii="Times New Roman" w:eastAsia="宋体" w:hAnsi="Times New Roman" w:cs="Times New Roman"/>
          <w:lang w:eastAsia="zh-CN"/>
          <w:rPrChange w:id="3732" w:author="ZhuMeng" w:date="2023-10-12T15:47:00Z">
            <w:rPr>
              <w:lang w:eastAsia="zh-CN"/>
            </w:rPr>
          </w:rPrChange>
        </w:rPr>
        <w:t xml:space="preserve">, </w:t>
      </w:r>
      <w:r w:rsidRPr="006A3F35">
        <w:rPr>
          <w:rFonts w:ascii="Times New Roman" w:eastAsia="宋体" w:hAnsi="Times New Roman" w:cs="Times New Roman"/>
          <w:i/>
          <w:iCs/>
          <w:lang w:eastAsia="zh-CN"/>
          <w:rPrChange w:id="3733" w:author="ZhuMeng" w:date="2023-10-12T15:47:00Z">
            <w:rPr>
              <w:i/>
              <w:iCs/>
              <w:lang w:eastAsia="zh-CN"/>
            </w:rPr>
          </w:rPrChange>
        </w:rPr>
        <w:t>02</w:t>
      </w:r>
      <w:r w:rsidRPr="006A3F35">
        <w:rPr>
          <w:rFonts w:ascii="Times New Roman" w:eastAsia="宋体" w:hAnsi="Times New Roman" w:cs="Times New Roman"/>
          <w:lang w:eastAsia="zh-CN"/>
          <w:rPrChange w:id="3734" w:author="ZhuMeng" w:date="2023-10-12T15:47:00Z">
            <w:rPr>
              <w:lang w:eastAsia="zh-CN"/>
            </w:rPr>
          </w:rPrChange>
        </w:rPr>
        <w:t>, 82–89.</w:t>
      </w:r>
    </w:p>
    <w:p w14:paraId="5D978492" w14:textId="77777777" w:rsidR="0067268E" w:rsidRPr="006A3F35" w:rsidRDefault="0067268E" w:rsidP="00FD1F70">
      <w:pPr>
        <w:pStyle w:val="10"/>
        <w:spacing w:line="360" w:lineRule="auto"/>
        <w:jc w:val="both"/>
        <w:rPr>
          <w:rFonts w:ascii="Times New Roman" w:eastAsia="宋体" w:hAnsi="Times New Roman" w:cs="Times New Roman"/>
          <w:lang w:eastAsia="zh-CN"/>
          <w:rPrChange w:id="3735" w:author="ZhuMeng" w:date="2023-10-12T15:47:00Z">
            <w:rPr>
              <w:lang w:eastAsia="zh-CN"/>
            </w:rPr>
          </w:rPrChange>
        </w:rPr>
        <w:pPrChange w:id="3736" w:author="ZhuMeng" w:date="2023-10-13T09:17:00Z">
          <w:pPr>
            <w:pStyle w:val="10"/>
          </w:pPr>
        </w:pPrChange>
      </w:pPr>
      <w:bookmarkStart w:id="3737" w:name="ref-WangKeFei2011"/>
      <w:bookmarkEnd w:id="3722"/>
      <w:r w:rsidRPr="006A3F35">
        <w:rPr>
          <w:rFonts w:ascii="Times New Roman" w:eastAsia="宋体" w:hAnsi="Times New Roman" w:cs="Times New Roman"/>
          <w:lang w:eastAsia="zh-CN"/>
          <w:rPrChange w:id="3738" w:author="ZhuMeng" w:date="2023-10-12T15:47:00Z">
            <w:rPr>
              <w:lang w:eastAsia="zh-CN"/>
            </w:rPr>
          </w:rPrChange>
        </w:rPr>
        <w:t>王克非</w:t>
      </w:r>
      <w:r w:rsidRPr="006A3F35">
        <w:rPr>
          <w:rFonts w:ascii="Times New Roman" w:eastAsia="宋体" w:hAnsi="Times New Roman" w:cs="Times New Roman"/>
          <w:lang w:eastAsia="zh-CN"/>
          <w:rPrChange w:id="3739" w:author="ZhuMeng" w:date="2023-10-12T15:47:00Z">
            <w:rPr>
              <w:lang w:eastAsia="zh-CN"/>
            </w:rPr>
          </w:rPrChange>
        </w:rPr>
        <w:t xml:space="preserve">. (2011). </w:t>
      </w:r>
      <w:r w:rsidRPr="006A3F35">
        <w:rPr>
          <w:rFonts w:ascii="Times New Roman" w:eastAsia="宋体" w:hAnsi="Times New Roman" w:cs="Times New Roman"/>
          <w:lang w:eastAsia="zh-CN"/>
          <w:rPrChange w:id="3740" w:author="ZhuMeng" w:date="2023-10-12T15:47:00Z">
            <w:rPr>
              <w:lang w:eastAsia="zh-CN"/>
            </w:rPr>
          </w:rPrChange>
        </w:rPr>
        <w:t>外语教育政策与社会经济发展</w:t>
      </w:r>
      <w:r w:rsidRPr="006A3F35">
        <w:rPr>
          <w:rFonts w:ascii="Times New Roman" w:eastAsia="宋体" w:hAnsi="Times New Roman" w:cs="Times New Roman"/>
          <w:lang w:eastAsia="zh-CN"/>
          <w:rPrChange w:id="3741" w:author="ZhuMeng" w:date="2023-10-12T15:47:00Z">
            <w:rPr>
              <w:lang w:eastAsia="zh-CN"/>
            </w:rPr>
          </w:rPrChange>
        </w:rPr>
        <w:t xml:space="preserve">. </w:t>
      </w:r>
      <w:r w:rsidRPr="006A3F35">
        <w:rPr>
          <w:rFonts w:ascii="Times New Roman" w:eastAsia="宋体" w:hAnsi="Times New Roman" w:cs="Times New Roman"/>
          <w:i/>
          <w:iCs/>
          <w:lang w:eastAsia="zh-CN"/>
          <w:rPrChange w:id="3742" w:author="ZhuMeng" w:date="2023-10-12T15:47:00Z">
            <w:rPr>
              <w:i/>
              <w:iCs/>
              <w:lang w:eastAsia="zh-CN"/>
            </w:rPr>
          </w:rPrChange>
        </w:rPr>
        <w:t>外语界</w:t>
      </w:r>
      <w:r w:rsidRPr="006A3F35">
        <w:rPr>
          <w:rFonts w:ascii="Times New Roman" w:eastAsia="宋体" w:hAnsi="Times New Roman" w:cs="Times New Roman"/>
          <w:lang w:eastAsia="zh-CN"/>
          <w:rPrChange w:id="3743" w:author="ZhuMeng" w:date="2023-10-12T15:47:00Z">
            <w:rPr>
              <w:lang w:eastAsia="zh-CN"/>
            </w:rPr>
          </w:rPrChange>
        </w:rPr>
        <w:t xml:space="preserve">, </w:t>
      </w:r>
      <w:r w:rsidRPr="006A3F35">
        <w:rPr>
          <w:rFonts w:ascii="Times New Roman" w:eastAsia="宋体" w:hAnsi="Times New Roman" w:cs="Times New Roman"/>
          <w:i/>
          <w:iCs/>
          <w:lang w:eastAsia="zh-CN"/>
          <w:rPrChange w:id="3744" w:author="ZhuMeng" w:date="2023-10-12T15:47:00Z">
            <w:rPr>
              <w:i/>
              <w:iCs/>
              <w:lang w:eastAsia="zh-CN"/>
            </w:rPr>
          </w:rPrChange>
        </w:rPr>
        <w:t>01</w:t>
      </w:r>
      <w:r w:rsidRPr="006A3F35">
        <w:rPr>
          <w:rFonts w:ascii="Times New Roman" w:eastAsia="宋体" w:hAnsi="Times New Roman" w:cs="Times New Roman"/>
          <w:lang w:eastAsia="zh-CN"/>
          <w:rPrChange w:id="3745" w:author="ZhuMeng" w:date="2023-10-12T15:47:00Z">
            <w:rPr>
              <w:lang w:eastAsia="zh-CN"/>
            </w:rPr>
          </w:rPrChange>
        </w:rPr>
        <w:t>, 2–7.</w:t>
      </w:r>
    </w:p>
    <w:p w14:paraId="18C5B52D" w14:textId="77777777" w:rsidR="0067268E" w:rsidRPr="006A3F35" w:rsidRDefault="0067268E" w:rsidP="00FD1F70">
      <w:pPr>
        <w:pStyle w:val="10"/>
        <w:spacing w:line="360" w:lineRule="auto"/>
        <w:jc w:val="both"/>
        <w:rPr>
          <w:rFonts w:ascii="Times New Roman" w:eastAsia="宋体" w:hAnsi="Times New Roman" w:cs="Times New Roman"/>
          <w:rPrChange w:id="3746" w:author="ZhuMeng" w:date="2023-10-12T15:47:00Z">
            <w:rPr/>
          </w:rPrChange>
        </w:rPr>
        <w:pPrChange w:id="3747" w:author="ZhuMeng" w:date="2023-10-13T09:17:00Z">
          <w:pPr>
            <w:pStyle w:val="10"/>
          </w:pPr>
        </w:pPrChange>
      </w:pPr>
      <w:bookmarkStart w:id="3748" w:name="ref-WangChunHui2019a"/>
      <w:bookmarkEnd w:id="3737"/>
      <w:r w:rsidRPr="006A3F35">
        <w:rPr>
          <w:rFonts w:ascii="Times New Roman" w:eastAsia="宋体" w:hAnsi="Times New Roman" w:cs="Times New Roman"/>
          <w:lang w:eastAsia="zh-CN"/>
          <w:rPrChange w:id="3749" w:author="ZhuMeng" w:date="2023-10-12T15:47:00Z">
            <w:rPr>
              <w:lang w:eastAsia="zh-CN"/>
            </w:rPr>
          </w:rPrChange>
        </w:rPr>
        <w:t>王春辉</w:t>
      </w:r>
      <w:r w:rsidRPr="006A3F35">
        <w:rPr>
          <w:rFonts w:ascii="Times New Roman" w:eastAsia="宋体" w:hAnsi="Times New Roman" w:cs="Times New Roman"/>
          <w:lang w:eastAsia="zh-CN"/>
          <w:rPrChange w:id="3750" w:author="ZhuMeng" w:date="2023-10-12T15:47:00Z">
            <w:rPr>
              <w:lang w:eastAsia="zh-CN"/>
            </w:rPr>
          </w:rPrChange>
        </w:rPr>
        <w:t xml:space="preserve">. (2019). </w:t>
      </w:r>
      <w:r w:rsidRPr="006A3F35">
        <w:rPr>
          <w:rFonts w:ascii="Times New Roman" w:eastAsia="宋体" w:hAnsi="Times New Roman" w:cs="Times New Roman"/>
          <w:lang w:eastAsia="zh-CN"/>
          <w:rPrChange w:id="3751" w:author="ZhuMeng" w:date="2023-10-12T15:47:00Z">
            <w:rPr>
              <w:lang w:eastAsia="zh-CN"/>
            </w:rPr>
          </w:rPrChange>
        </w:rPr>
        <w:t>语言与贫困的理论和实践</w:t>
      </w:r>
      <w:r w:rsidRPr="006A3F35">
        <w:rPr>
          <w:rFonts w:ascii="Times New Roman" w:eastAsia="宋体" w:hAnsi="Times New Roman" w:cs="Times New Roman"/>
          <w:lang w:eastAsia="zh-CN"/>
          <w:rPrChange w:id="3752" w:author="ZhuMeng" w:date="2023-10-12T15:47:00Z">
            <w:rPr>
              <w:lang w:eastAsia="zh-CN"/>
            </w:rPr>
          </w:rPrChange>
        </w:rPr>
        <w:t xml:space="preserve">. </w:t>
      </w:r>
      <w:r w:rsidRPr="006A3F35">
        <w:rPr>
          <w:rFonts w:ascii="Times New Roman" w:eastAsia="宋体" w:hAnsi="Times New Roman" w:cs="Times New Roman"/>
          <w:i/>
          <w:iCs/>
          <w:lang w:eastAsia="zh-CN"/>
          <w:rPrChange w:id="3753" w:author="ZhuMeng" w:date="2023-10-12T15:47:00Z">
            <w:rPr>
              <w:i/>
              <w:iCs/>
              <w:lang w:eastAsia="zh-CN"/>
            </w:rPr>
          </w:rPrChange>
        </w:rPr>
        <w:t>语言战略研究</w:t>
      </w:r>
      <w:r w:rsidRPr="006A3F35">
        <w:rPr>
          <w:rFonts w:ascii="Times New Roman" w:eastAsia="宋体" w:hAnsi="Times New Roman" w:cs="Times New Roman"/>
          <w:lang w:eastAsia="zh-CN"/>
          <w:rPrChange w:id="3754" w:author="ZhuMeng" w:date="2023-10-12T15:47:00Z">
            <w:rPr>
              <w:lang w:eastAsia="zh-CN"/>
            </w:rPr>
          </w:rPrChange>
        </w:rPr>
        <w:t xml:space="preserve">, </w:t>
      </w:r>
      <w:r w:rsidRPr="006A3F35">
        <w:rPr>
          <w:rFonts w:ascii="Times New Roman" w:eastAsia="宋体" w:hAnsi="Times New Roman" w:cs="Times New Roman"/>
          <w:i/>
          <w:iCs/>
          <w:lang w:eastAsia="zh-CN"/>
          <w:rPrChange w:id="3755" w:author="ZhuMeng" w:date="2023-10-12T15:47:00Z">
            <w:rPr>
              <w:i/>
              <w:iCs/>
              <w:lang w:eastAsia="zh-CN"/>
            </w:rPr>
          </w:rPrChange>
        </w:rPr>
        <w:t>4</w:t>
      </w:r>
      <w:r w:rsidRPr="006A3F35">
        <w:rPr>
          <w:rFonts w:ascii="Times New Roman" w:eastAsia="宋体" w:hAnsi="Times New Roman" w:cs="Times New Roman"/>
          <w:lang w:eastAsia="zh-CN"/>
          <w:rPrChange w:id="3756" w:author="ZhuMeng" w:date="2023-10-12T15:47:00Z">
            <w:rPr>
              <w:lang w:eastAsia="zh-CN"/>
            </w:rPr>
          </w:rPrChange>
        </w:rPr>
        <w:t xml:space="preserve">(01), 12–21. </w:t>
      </w:r>
      <w:r w:rsidRPr="006A3F35">
        <w:rPr>
          <w:rFonts w:ascii="Times New Roman" w:eastAsia="宋体" w:hAnsi="Times New Roman" w:cs="Times New Roman"/>
          <w:rPrChange w:id="3757" w:author="ZhuMeng" w:date="2023-10-12T15:47:00Z">
            <w:rPr/>
          </w:rPrChange>
        </w:rPr>
        <w:fldChar w:fldCharType="begin"/>
      </w:r>
      <w:r w:rsidRPr="006A3F35">
        <w:rPr>
          <w:rFonts w:ascii="Times New Roman" w:eastAsia="宋体" w:hAnsi="Times New Roman" w:cs="Times New Roman"/>
          <w:lang w:eastAsia="zh-CN"/>
          <w:rPrChange w:id="3758" w:author="ZhuMeng" w:date="2023-10-12T15:47:00Z">
            <w:rPr>
              <w:lang w:eastAsia="zh-CN"/>
            </w:rPr>
          </w:rPrChange>
        </w:rPr>
        <w:instrText xml:space="preserve"> HYPERLINK "https://kns.cnki.net/KCMS/detail/detail.aspx?dbcode=CJFD&amp;dbname=CJFDLAST2019&amp;filename=YZLY201901007&amp;v=" \h </w:instrText>
      </w:r>
      <w:r w:rsidRPr="00595FE8">
        <w:rPr>
          <w:rFonts w:ascii="Times New Roman" w:eastAsia="宋体" w:hAnsi="Times New Roman" w:cs="Times New Roman"/>
        </w:rPr>
      </w:r>
      <w:r w:rsidRPr="006A3F35">
        <w:rPr>
          <w:rFonts w:ascii="Times New Roman" w:eastAsia="宋体" w:hAnsi="Times New Roman" w:cs="Times New Roman"/>
          <w:rPrChange w:id="3759" w:author="ZhuMeng" w:date="2023-10-12T15:47:00Z">
            <w:rPr>
              <w:rStyle w:val="af0"/>
            </w:rPr>
          </w:rPrChange>
        </w:rPr>
        <w:fldChar w:fldCharType="separate"/>
      </w:r>
      <w:r w:rsidRPr="006A3F35">
        <w:rPr>
          <w:rStyle w:val="af0"/>
          <w:rFonts w:ascii="Times New Roman" w:eastAsia="宋体" w:hAnsi="Times New Roman" w:cs="Times New Roman"/>
          <w:rPrChange w:id="3760" w:author="ZhuMeng" w:date="2023-10-12T15:47:00Z">
            <w:rPr>
              <w:rStyle w:val="af0"/>
            </w:rPr>
          </w:rPrChange>
        </w:rPr>
        <w:t>https://kns.cnki.net/KCMS/detail/detail.aspx?dbcode=CJFD&amp;dbname=CJFDLAST2019&amp;filename=YZLY201901007&amp;v=</w:t>
      </w:r>
      <w:r w:rsidRPr="006A3F35">
        <w:rPr>
          <w:rStyle w:val="af0"/>
          <w:rFonts w:ascii="Times New Roman" w:eastAsia="宋体" w:hAnsi="Times New Roman" w:cs="Times New Roman"/>
          <w:rPrChange w:id="3761" w:author="ZhuMeng" w:date="2023-10-12T15:47:00Z">
            <w:rPr>
              <w:rStyle w:val="af0"/>
            </w:rPr>
          </w:rPrChange>
        </w:rPr>
        <w:fldChar w:fldCharType="end"/>
      </w:r>
    </w:p>
    <w:p w14:paraId="73C4348B" w14:textId="77777777" w:rsidR="0067268E" w:rsidRPr="006A3F35" w:rsidRDefault="0067268E" w:rsidP="00FD1F70">
      <w:pPr>
        <w:pStyle w:val="10"/>
        <w:spacing w:line="360" w:lineRule="auto"/>
        <w:jc w:val="both"/>
        <w:rPr>
          <w:rFonts w:ascii="Times New Roman" w:eastAsia="宋体" w:hAnsi="Times New Roman" w:cs="Times New Roman"/>
          <w:lang w:eastAsia="zh-CN"/>
          <w:rPrChange w:id="3762" w:author="ZhuMeng" w:date="2023-10-12T15:47:00Z">
            <w:rPr/>
          </w:rPrChange>
        </w:rPr>
        <w:pPrChange w:id="3763" w:author="ZhuMeng" w:date="2023-10-13T09:17:00Z">
          <w:pPr>
            <w:pStyle w:val="10"/>
          </w:pPr>
        </w:pPrChange>
      </w:pPr>
      <w:bookmarkStart w:id="3764" w:name="ref-WangChunHui2020b"/>
      <w:bookmarkEnd w:id="3748"/>
      <w:r w:rsidRPr="006A3F35">
        <w:rPr>
          <w:rFonts w:ascii="Times New Roman" w:eastAsia="宋体" w:hAnsi="Times New Roman" w:cs="Times New Roman"/>
          <w:lang w:eastAsia="zh-CN"/>
          <w:rPrChange w:id="3765" w:author="ZhuMeng" w:date="2023-10-12T15:47:00Z">
            <w:rPr>
              <w:lang w:eastAsia="zh-CN"/>
            </w:rPr>
          </w:rPrChange>
        </w:rPr>
        <w:lastRenderedPageBreak/>
        <w:t>王春辉</w:t>
      </w:r>
      <w:r w:rsidRPr="006A3F35">
        <w:rPr>
          <w:rFonts w:ascii="Times New Roman" w:eastAsia="宋体" w:hAnsi="Times New Roman" w:cs="Times New Roman"/>
          <w:lang w:eastAsia="zh-CN"/>
          <w:rPrChange w:id="3766" w:author="ZhuMeng" w:date="2023-10-12T15:47:00Z">
            <w:rPr>
              <w:lang w:eastAsia="zh-CN"/>
            </w:rPr>
          </w:rPrChange>
        </w:rPr>
        <w:t xml:space="preserve">. (2020a). </w:t>
      </w:r>
      <w:r w:rsidRPr="006A3F35">
        <w:rPr>
          <w:rFonts w:ascii="Times New Roman" w:eastAsia="宋体" w:hAnsi="Times New Roman" w:cs="Times New Roman"/>
          <w:lang w:eastAsia="zh-CN"/>
          <w:rPrChange w:id="3767" w:author="ZhuMeng" w:date="2023-10-12T15:47:00Z">
            <w:rPr>
              <w:lang w:eastAsia="zh-CN"/>
            </w:rPr>
          </w:rPrChange>
        </w:rPr>
        <w:t>后脱贫攻坚时期的中国语言扶贫</w:t>
      </w:r>
      <w:r w:rsidRPr="006A3F35">
        <w:rPr>
          <w:rFonts w:ascii="Times New Roman" w:eastAsia="宋体" w:hAnsi="Times New Roman" w:cs="Times New Roman"/>
          <w:lang w:eastAsia="zh-CN"/>
          <w:rPrChange w:id="3768" w:author="ZhuMeng" w:date="2023-10-12T15:47:00Z">
            <w:rPr>
              <w:lang w:eastAsia="zh-CN"/>
            </w:rPr>
          </w:rPrChange>
        </w:rPr>
        <w:t xml:space="preserve">. </w:t>
      </w:r>
      <w:r w:rsidRPr="006A3F35">
        <w:rPr>
          <w:rFonts w:ascii="Times New Roman" w:eastAsia="宋体" w:hAnsi="Times New Roman" w:cs="Times New Roman"/>
          <w:i/>
          <w:iCs/>
          <w:lang w:eastAsia="zh-CN"/>
          <w:rPrChange w:id="3769" w:author="ZhuMeng" w:date="2023-10-12T15:47:00Z">
            <w:rPr>
              <w:i/>
              <w:iCs/>
              <w:lang w:eastAsia="zh-CN"/>
            </w:rPr>
          </w:rPrChange>
        </w:rPr>
        <w:t>语言文字应用</w:t>
      </w:r>
      <w:r w:rsidRPr="006A3F35">
        <w:rPr>
          <w:rFonts w:ascii="Times New Roman" w:eastAsia="宋体" w:hAnsi="Times New Roman" w:cs="Times New Roman"/>
          <w:lang w:eastAsia="zh-CN"/>
          <w:rPrChange w:id="3770" w:author="ZhuMeng" w:date="2023-10-12T15:47:00Z">
            <w:rPr>
              <w:lang w:eastAsia="zh-CN"/>
            </w:rPr>
          </w:rPrChange>
        </w:rPr>
        <w:t xml:space="preserve">, </w:t>
      </w:r>
      <w:r w:rsidRPr="006A3F35">
        <w:rPr>
          <w:rFonts w:ascii="Times New Roman" w:eastAsia="宋体" w:hAnsi="Times New Roman" w:cs="Times New Roman"/>
          <w:i/>
          <w:iCs/>
          <w:lang w:eastAsia="zh-CN"/>
          <w:rPrChange w:id="3771" w:author="ZhuMeng" w:date="2023-10-12T15:47:00Z">
            <w:rPr>
              <w:i/>
              <w:iCs/>
              <w:lang w:eastAsia="zh-CN"/>
            </w:rPr>
          </w:rPrChange>
        </w:rPr>
        <w:t>3</w:t>
      </w:r>
      <w:r w:rsidRPr="006A3F35">
        <w:rPr>
          <w:rFonts w:ascii="Times New Roman" w:eastAsia="宋体" w:hAnsi="Times New Roman" w:cs="Times New Roman"/>
          <w:lang w:eastAsia="zh-CN"/>
          <w:rPrChange w:id="3772" w:author="ZhuMeng" w:date="2023-10-12T15:47:00Z">
            <w:rPr>
              <w:lang w:eastAsia="zh-CN"/>
            </w:rPr>
          </w:rPrChange>
        </w:rPr>
        <w:t xml:space="preserve">. </w:t>
      </w:r>
      <w:r w:rsidRPr="006A3F35">
        <w:rPr>
          <w:rFonts w:ascii="Times New Roman" w:eastAsia="宋体" w:hAnsi="Times New Roman" w:cs="Times New Roman"/>
          <w:rPrChange w:id="3773" w:author="ZhuMeng" w:date="2023-10-12T15:47:00Z">
            <w:rPr/>
          </w:rPrChange>
        </w:rPr>
        <w:fldChar w:fldCharType="begin"/>
      </w:r>
      <w:r w:rsidRPr="006A3F35">
        <w:rPr>
          <w:rFonts w:ascii="Times New Roman" w:eastAsia="宋体" w:hAnsi="Times New Roman" w:cs="Times New Roman"/>
          <w:lang w:eastAsia="zh-CN"/>
          <w:rPrChange w:id="3774" w:author="ZhuMeng" w:date="2023-10-12T15:47:00Z">
            <w:rPr>
              <w:lang w:eastAsia="zh-CN"/>
            </w:rPr>
          </w:rPrChange>
        </w:rPr>
        <w:instrText xml:space="preserve"> HYPERLINK "https://doi.org/10.16499/j.cnki.1003-5397.2020.03.003" \h </w:instrText>
      </w:r>
      <w:r w:rsidRPr="00595FE8">
        <w:rPr>
          <w:rFonts w:ascii="Times New Roman" w:eastAsia="宋体" w:hAnsi="Times New Roman" w:cs="Times New Roman"/>
        </w:rPr>
      </w:r>
      <w:r w:rsidRPr="006A3F35">
        <w:rPr>
          <w:rFonts w:ascii="Times New Roman" w:eastAsia="宋体" w:hAnsi="Times New Roman" w:cs="Times New Roman"/>
          <w:rPrChange w:id="3775" w:author="ZhuMeng" w:date="2023-10-12T15:47:00Z">
            <w:rPr>
              <w:rStyle w:val="af0"/>
            </w:rPr>
          </w:rPrChange>
        </w:rPr>
        <w:fldChar w:fldCharType="separate"/>
      </w:r>
      <w:r w:rsidRPr="006A3F35">
        <w:rPr>
          <w:rStyle w:val="af0"/>
          <w:rFonts w:ascii="Times New Roman" w:eastAsia="宋体" w:hAnsi="Times New Roman" w:cs="Times New Roman"/>
          <w:lang w:eastAsia="zh-CN"/>
          <w:rPrChange w:id="3776" w:author="ZhuMeng" w:date="2023-10-12T15:47:00Z">
            <w:rPr>
              <w:rStyle w:val="af0"/>
            </w:rPr>
          </w:rPrChange>
        </w:rPr>
        <w:t>https://doi.org/10.16499/j.cnki.1003-5397.2020.03.003</w:t>
      </w:r>
      <w:r w:rsidRPr="006A3F35">
        <w:rPr>
          <w:rStyle w:val="af0"/>
          <w:rFonts w:ascii="Times New Roman" w:eastAsia="宋体" w:hAnsi="Times New Roman" w:cs="Times New Roman"/>
          <w:rPrChange w:id="3777" w:author="ZhuMeng" w:date="2023-10-12T15:47:00Z">
            <w:rPr>
              <w:rStyle w:val="af0"/>
            </w:rPr>
          </w:rPrChange>
        </w:rPr>
        <w:fldChar w:fldCharType="end"/>
      </w:r>
    </w:p>
    <w:p w14:paraId="4920B759" w14:textId="77777777" w:rsidR="0067268E" w:rsidRPr="006A3F35" w:rsidRDefault="0067268E" w:rsidP="00FD1F70">
      <w:pPr>
        <w:pStyle w:val="10"/>
        <w:spacing w:line="360" w:lineRule="auto"/>
        <w:jc w:val="both"/>
        <w:rPr>
          <w:rFonts w:ascii="Times New Roman" w:eastAsia="宋体" w:hAnsi="Times New Roman" w:cs="Times New Roman"/>
          <w:rPrChange w:id="3778" w:author="ZhuMeng" w:date="2023-10-12T15:47:00Z">
            <w:rPr/>
          </w:rPrChange>
        </w:rPr>
        <w:pPrChange w:id="3779" w:author="ZhuMeng" w:date="2023-10-13T09:17:00Z">
          <w:pPr>
            <w:pStyle w:val="10"/>
          </w:pPr>
        </w:pPrChange>
      </w:pPr>
      <w:bookmarkStart w:id="3780" w:name="ref-WangChunHui2020a"/>
      <w:bookmarkEnd w:id="3764"/>
      <w:r w:rsidRPr="006A3F35">
        <w:rPr>
          <w:rFonts w:ascii="Times New Roman" w:eastAsia="宋体" w:hAnsi="Times New Roman" w:cs="Times New Roman"/>
          <w:lang w:eastAsia="zh-CN"/>
          <w:rPrChange w:id="3781" w:author="ZhuMeng" w:date="2023-10-12T15:47:00Z">
            <w:rPr>
              <w:lang w:eastAsia="zh-CN"/>
            </w:rPr>
          </w:rPrChange>
        </w:rPr>
        <w:t>王春辉</w:t>
      </w:r>
      <w:r w:rsidRPr="006A3F35">
        <w:rPr>
          <w:rFonts w:ascii="Times New Roman" w:eastAsia="宋体" w:hAnsi="Times New Roman" w:cs="Times New Roman"/>
          <w:lang w:eastAsia="zh-CN"/>
          <w:rPrChange w:id="3782" w:author="ZhuMeng" w:date="2023-10-12T15:47:00Z">
            <w:rPr>
              <w:lang w:eastAsia="zh-CN"/>
            </w:rPr>
          </w:rPrChange>
        </w:rPr>
        <w:t xml:space="preserve">. (2020b). </w:t>
      </w:r>
      <w:r w:rsidRPr="006A3F35">
        <w:rPr>
          <w:rFonts w:ascii="Times New Roman" w:eastAsia="宋体" w:hAnsi="Times New Roman" w:cs="Times New Roman"/>
          <w:lang w:eastAsia="zh-CN"/>
          <w:rPrChange w:id="3783" w:author="ZhuMeng" w:date="2023-10-12T15:47:00Z">
            <w:rPr>
              <w:lang w:eastAsia="zh-CN"/>
            </w:rPr>
          </w:rPrChange>
        </w:rPr>
        <w:t>论语言与国家治理</w:t>
      </w:r>
      <w:r w:rsidRPr="006A3F35">
        <w:rPr>
          <w:rFonts w:ascii="Times New Roman" w:eastAsia="宋体" w:hAnsi="Times New Roman" w:cs="Times New Roman"/>
          <w:lang w:eastAsia="zh-CN"/>
          <w:rPrChange w:id="3784" w:author="ZhuMeng" w:date="2023-10-12T15:47:00Z">
            <w:rPr>
              <w:lang w:eastAsia="zh-CN"/>
            </w:rPr>
          </w:rPrChange>
        </w:rPr>
        <w:t xml:space="preserve">. </w:t>
      </w:r>
      <w:r w:rsidRPr="006A3F35">
        <w:rPr>
          <w:rFonts w:ascii="Times New Roman" w:eastAsia="宋体" w:hAnsi="Times New Roman" w:cs="Times New Roman"/>
          <w:i/>
          <w:iCs/>
          <w:lang w:eastAsia="zh-CN"/>
          <w:rPrChange w:id="3785" w:author="ZhuMeng" w:date="2023-10-12T15:47:00Z">
            <w:rPr>
              <w:i/>
              <w:iCs/>
              <w:lang w:eastAsia="zh-CN"/>
            </w:rPr>
          </w:rPrChange>
        </w:rPr>
        <w:t>云南师范大学学报</w:t>
      </w:r>
      <w:r w:rsidRPr="006A3F35">
        <w:rPr>
          <w:rFonts w:ascii="Times New Roman" w:eastAsia="宋体" w:hAnsi="Times New Roman" w:cs="Times New Roman"/>
          <w:i/>
          <w:iCs/>
          <w:lang w:eastAsia="zh-CN"/>
          <w:rPrChange w:id="3786" w:author="ZhuMeng" w:date="2023-10-12T15:47:00Z">
            <w:rPr>
              <w:i/>
              <w:iCs/>
              <w:lang w:eastAsia="zh-CN"/>
            </w:rPr>
          </w:rPrChange>
        </w:rPr>
        <w:t>(</w:t>
      </w:r>
      <w:r w:rsidRPr="006A3F35">
        <w:rPr>
          <w:rFonts w:ascii="Times New Roman" w:eastAsia="宋体" w:hAnsi="Times New Roman" w:cs="Times New Roman"/>
          <w:i/>
          <w:iCs/>
          <w:lang w:eastAsia="zh-CN"/>
          <w:rPrChange w:id="3787" w:author="ZhuMeng" w:date="2023-10-12T15:47:00Z">
            <w:rPr>
              <w:i/>
              <w:iCs/>
              <w:lang w:eastAsia="zh-CN"/>
            </w:rPr>
          </w:rPrChange>
        </w:rPr>
        <w:t>哲学社会科学版</w:t>
      </w:r>
      <w:r w:rsidRPr="006A3F35">
        <w:rPr>
          <w:rFonts w:ascii="Times New Roman" w:eastAsia="宋体" w:hAnsi="Times New Roman" w:cs="Times New Roman"/>
          <w:i/>
          <w:iCs/>
          <w:lang w:eastAsia="zh-CN"/>
          <w:rPrChange w:id="3788" w:author="ZhuMeng" w:date="2023-10-12T15:47:00Z">
            <w:rPr>
              <w:i/>
              <w:iCs/>
              <w:lang w:eastAsia="zh-CN"/>
            </w:rPr>
          </w:rPrChange>
        </w:rPr>
        <w:t>)</w:t>
      </w:r>
      <w:r w:rsidRPr="006A3F35">
        <w:rPr>
          <w:rFonts w:ascii="Times New Roman" w:eastAsia="宋体" w:hAnsi="Times New Roman" w:cs="Times New Roman"/>
          <w:lang w:eastAsia="zh-CN"/>
          <w:rPrChange w:id="3789" w:author="ZhuMeng" w:date="2023-10-12T15:47:00Z">
            <w:rPr>
              <w:lang w:eastAsia="zh-CN"/>
            </w:rPr>
          </w:rPrChange>
        </w:rPr>
        <w:t xml:space="preserve">, </w:t>
      </w:r>
      <w:r w:rsidRPr="006A3F35">
        <w:rPr>
          <w:rFonts w:ascii="Times New Roman" w:eastAsia="宋体" w:hAnsi="Times New Roman" w:cs="Times New Roman"/>
          <w:i/>
          <w:iCs/>
          <w:lang w:eastAsia="zh-CN"/>
          <w:rPrChange w:id="3790" w:author="ZhuMeng" w:date="2023-10-12T15:47:00Z">
            <w:rPr>
              <w:i/>
              <w:iCs/>
              <w:lang w:eastAsia="zh-CN"/>
            </w:rPr>
          </w:rPrChange>
        </w:rPr>
        <w:t>52</w:t>
      </w:r>
      <w:r w:rsidRPr="006A3F35">
        <w:rPr>
          <w:rFonts w:ascii="Times New Roman" w:eastAsia="宋体" w:hAnsi="Times New Roman" w:cs="Times New Roman"/>
          <w:lang w:eastAsia="zh-CN"/>
          <w:rPrChange w:id="3791" w:author="ZhuMeng" w:date="2023-10-12T15:47:00Z">
            <w:rPr>
              <w:lang w:eastAsia="zh-CN"/>
            </w:rPr>
          </w:rPrChange>
        </w:rPr>
        <w:t xml:space="preserve">(03), 29–37. </w:t>
      </w:r>
      <w:r w:rsidRPr="006A3F35">
        <w:rPr>
          <w:rFonts w:ascii="Times New Roman" w:eastAsia="宋体" w:hAnsi="Times New Roman" w:cs="Times New Roman"/>
          <w:rPrChange w:id="3792" w:author="ZhuMeng" w:date="2023-10-12T15:47:00Z">
            <w:rPr/>
          </w:rPrChange>
        </w:rPr>
        <w:fldChar w:fldCharType="begin"/>
      </w:r>
      <w:r w:rsidRPr="006A3F35">
        <w:rPr>
          <w:rFonts w:ascii="Times New Roman" w:eastAsia="宋体" w:hAnsi="Times New Roman" w:cs="Times New Roman"/>
          <w:lang w:eastAsia="zh-CN"/>
          <w:rPrChange w:id="3793" w:author="ZhuMeng" w:date="2023-10-12T15:47:00Z">
            <w:rPr>
              <w:lang w:eastAsia="zh-CN"/>
            </w:rPr>
          </w:rPrChange>
        </w:rPr>
        <w:instrText xml:space="preserve"> HYPERLINK "https://kns.cnki.net/KCMS/detail/detail.aspx?dbcode=CJFD&amp;dbname=CJFDLAST2020&amp;filename=YNSF202003006&amp;v=" \h </w:instrText>
      </w:r>
      <w:r w:rsidRPr="00595FE8">
        <w:rPr>
          <w:rFonts w:ascii="Times New Roman" w:eastAsia="宋体" w:hAnsi="Times New Roman" w:cs="Times New Roman"/>
        </w:rPr>
      </w:r>
      <w:r w:rsidRPr="006A3F35">
        <w:rPr>
          <w:rFonts w:ascii="Times New Roman" w:eastAsia="宋体" w:hAnsi="Times New Roman" w:cs="Times New Roman"/>
          <w:rPrChange w:id="3794" w:author="ZhuMeng" w:date="2023-10-12T15:47:00Z">
            <w:rPr>
              <w:rStyle w:val="af0"/>
            </w:rPr>
          </w:rPrChange>
        </w:rPr>
        <w:fldChar w:fldCharType="separate"/>
      </w:r>
      <w:r w:rsidRPr="006A3F35">
        <w:rPr>
          <w:rStyle w:val="af0"/>
          <w:rFonts w:ascii="Times New Roman" w:eastAsia="宋体" w:hAnsi="Times New Roman" w:cs="Times New Roman"/>
          <w:rPrChange w:id="3795" w:author="ZhuMeng" w:date="2023-10-12T15:47:00Z">
            <w:rPr>
              <w:rStyle w:val="af0"/>
            </w:rPr>
          </w:rPrChange>
        </w:rPr>
        <w:t>https://kns.cnki.net/KCMS/detail/detail.aspx?dbcode=CJFD&amp;dbname=CJFDLAST2020&amp;filename=YNSF202003006&amp;v=</w:t>
      </w:r>
      <w:r w:rsidRPr="006A3F35">
        <w:rPr>
          <w:rStyle w:val="af0"/>
          <w:rFonts w:ascii="Times New Roman" w:eastAsia="宋体" w:hAnsi="Times New Roman" w:cs="Times New Roman"/>
          <w:rPrChange w:id="3796" w:author="ZhuMeng" w:date="2023-10-12T15:47:00Z">
            <w:rPr>
              <w:rStyle w:val="af0"/>
            </w:rPr>
          </w:rPrChange>
        </w:rPr>
        <w:fldChar w:fldCharType="end"/>
      </w:r>
    </w:p>
    <w:p w14:paraId="0726BF1B" w14:textId="77777777" w:rsidR="0067268E" w:rsidRPr="006A3F35" w:rsidRDefault="0067268E" w:rsidP="00FD1F70">
      <w:pPr>
        <w:pStyle w:val="10"/>
        <w:spacing w:line="360" w:lineRule="auto"/>
        <w:jc w:val="both"/>
        <w:rPr>
          <w:rFonts w:ascii="Times New Roman" w:eastAsia="宋体" w:hAnsi="Times New Roman" w:cs="Times New Roman"/>
          <w:lang w:eastAsia="zh-CN"/>
          <w:rPrChange w:id="3797" w:author="ZhuMeng" w:date="2023-10-12T15:47:00Z">
            <w:rPr>
              <w:lang w:eastAsia="zh-CN"/>
            </w:rPr>
          </w:rPrChange>
        </w:rPr>
        <w:pPrChange w:id="3798" w:author="ZhuMeng" w:date="2023-10-13T09:17:00Z">
          <w:pPr>
            <w:pStyle w:val="10"/>
          </w:pPr>
        </w:pPrChange>
      </w:pPr>
      <w:bookmarkStart w:id="3799" w:name="ref-TianXueJun2019"/>
      <w:bookmarkEnd w:id="3780"/>
      <w:r w:rsidRPr="006A3F35">
        <w:rPr>
          <w:rFonts w:ascii="Times New Roman" w:eastAsia="宋体" w:hAnsi="Times New Roman" w:cs="Times New Roman"/>
          <w:lang w:eastAsia="zh-CN"/>
          <w:rPrChange w:id="3800" w:author="ZhuMeng" w:date="2023-10-12T15:47:00Z">
            <w:rPr>
              <w:lang w:eastAsia="zh-CN"/>
            </w:rPr>
          </w:rPrChange>
        </w:rPr>
        <w:t>田学军</w:t>
      </w:r>
      <w:r w:rsidRPr="006A3F35">
        <w:rPr>
          <w:rFonts w:ascii="Times New Roman" w:eastAsia="宋体" w:hAnsi="Times New Roman" w:cs="Times New Roman"/>
          <w:lang w:eastAsia="zh-CN"/>
          <w:rPrChange w:id="3801" w:author="ZhuMeng" w:date="2023-10-12T15:47:00Z">
            <w:rPr>
              <w:lang w:eastAsia="zh-CN"/>
            </w:rPr>
          </w:rPrChange>
        </w:rPr>
        <w:t xml:space="preserve">. (2019). </w:t>
      </w:r>
      <w:r w:rsidRPr="006A3F35">
        <w:rPr>
          <w:rFonts w:ascii="Times New Roman" w:eastAsia="宋体" w:hAnsi="Times New Roman" w:cs="Times New Roman"/>
          <w:lang w:eastAsia="zh-CN"/>
          <w:rPrChange w:id="3802" w:author="ZhuMeng" w:date="2023-10-12T15:47:00Z">
            <w:rPr>
              <w:lang w:eastAsia="zh-CN"/>
            </w:rPr>
          </w:rPrChange>
        </w:rPr>
        <w:t>聚焦推普脱贫</w:t>
      </w:r>
      <w:r w:rsidRPr="006A3F35">
        <w:rPr>
          <w:rFonts w:ascii="Times New Roman" w:eastAsia="宋体" w:hAnsi="Times New Roman" w:cs="Times New Roman"/>
          <w:lang w:eastAsia="zh-CN"/>
          <w:rPrChange w:id="3803" w:author="ZhuMeng" w:date="2023-10-12T15:47:00Z">
            <w:rPr>
              <w:lang w:eastAsia="zh-CN"/>
            </w:rPr>
          </w:rPrChange>
        </w:rPr>
        <w:t xml:space="preserve"> </w:t>
      </w:r>
      <w:r w:rsidRPr="006A3F35">
        <w:rPr>
          <w:rFonts w:ascii="Times New Roman" w:eastAsia="宋体" w:hAnsi="Times New Roman" w:cs="Times New Roman"/>
          <w:lang w:eastAsia="zh-CN"/>
          <w:rPrChange w:id="3804" w:author="ZhuMeng" w:date="2023-10-12T15:47:00Z">
            <w:rPr>
              <w:lang w:eastAsia="zh-CN"/>
            </w:rPr>
          </w:rPrChange>
        </w:rPr>
        <w:t>推进语言文字事业全面发展</w:t>
      </w:r>
      <w:r w:rsidRPr="006A3F35">
        <w:rPr>
          <w:rFonts w:ascii="Times New Roman" w:eastAsia="宋体" w:hAnsi="Times New Roman" w:cs="Times New Roman"/>
          <w:lang w:eastAsia="zh-CN"/>
          <w:rPrChange w:id="3805" w:author="ZhuMeng" w:date="2023-10-12T15:47:00Z">
            <w:rPr>
              <w:lang w:eastAsia="zh-CN"/>
            </w:rPr>
          </w:rPrChange>
        </w:rPr>
        <w:t xml:space="preserve">. </w:t>
      </w:r>
      <w:r w:rsidRPr="006A3F35">
        <w:rPr>
          <w:rFonts w:ascii="Times New Roman" w:eastAsia="宋体" w:hAnsi="Times New Roman" w:cs="Times New Roman"/>
          <w:i/>
          <w:iCs/>
          <w:lang w:eastAsia="zh-CN"/>
          <w:rPrChange w:id="3806" w:author="ZhuMeng" w:date="2023-10-12T15:47:00Z">
            <w:rPr>
              <w:i/>
              <w:iCs/>
              <w:lang w:eastAsia="zh-CN"/>
            </w:rPr>
          </w:rPrChange>
        </w:rPr>
        <w:t>语言文字报</w:t>
      </w:r>
      <w:r w:rsidRPr="006A3F35">
        <w:rPr>
          <w:rFonts w:ascii="Times New Roman" w:eastAsia="宋体" w:hAnsi="Times New Roman" w:cs="Times New Roman"/>
          <w:lang w:eastAsia="zh-CN"/>
          <w:rPrChange w:id="3807" w:author="ZhuMeng" w:date="2023-10-12T15:47:00Z">
            <w:rPr>
              <w:lang w:eastAsia="zh-CN"/>
            </w:rPr>
          </w:rPrChange>
        </w:rPr>
        <w:t>, 001.</w:t>
      </w:r>
    </w:p>
    <w:p w14:paraId="747E2641" w14:textId="77777777" w:rsidR="0067268E" w:rsidRPr="006A3F35" w:rsidRDefault="0067268E" w:rsidP="00FD1F70">
      <w:pPr>
        <w:pStyle w:val="10"/>
        <w:spacing w:line="360" w:lineRule="auto"/>
        <w:jc w:val="both"/>
        <w:rPr>
          <w:rFonts w:ascii="Times New Roman" w:eastAsia="宋体" w:hAnsi="Times New Roman" w:cs="Times New Roman"/>
          <w:lang w:eastAsia="zh-CN"/>
          <w:rPrChange w:id="3808" w:author="ZhuMeng" w:date="2023-10-12T15:47:00Z">
            <w:rPr>
              <w:lang w:eastAsia="zh-CN"/>
            </w:rPr>
          </w:rPrChange>
        </w:rPr>
        <w:pPrChange w:id="3809" w:author="ZhuMeng" w:date="2023-10-13T09:17:00Z">
          <w:pPr>
            <w:pStyle w:val="10"/>
          </w:pPr>
        </w:pPrChange>
      </w:pPr>
      <w:bookmarkStart w:id="3810" w:name="ref-QiHongLiHong2004"/>
      <w:bookmarkEnd w:id="3799"/>
      <w:r w:rsidRPr="006A3F35">
        <w:rPr>
          <w:rFonts w:ascii="Times New Roman" w:eastAsia="宋体" w:hAnsi="Times New Roman" w:cs="Times New Roman"/>
          <w:lang w:eastAsia="zh-CN"/>
          <w:rPrChange w:id="3811" w:author="ZhuMeng" w:date="2023-10-12T15:47:00Z">
            <w:rPr>
              <w:lang w:eastAsia="zh-CN"/>
            </w:rPr>
          </w:rPrChange>
        </w:rPr>
        <w:t>祁虹</w:t>
      </w:r>
      <w:r w:rsidRPr="006A3F35">
        <w:rPr>
          <w:rFonts w:ascii="Times New Roman" w:eastAsia="宋体" w:hAnsi="Times New Roman" w:cs="Times New Roman"/>
          <w:lang w:eastAsia="zh-CN"/>
          <w:rPrChange w:id="3812" w:author="ZhuMeng" w:date="2023-10-12T15:47:00Z">
            <w:rPr>
              <w:lang w:eastAsia="zh-CN"/>
            </w:rPr>
          </w:rPrChange>
        </w:rPr>
        <w:t xml:space="preserve">, &amp; </w:t>
      </w:r>
      <w:r w:rsidRPr="006A3F35">
        <w:rPr>
          <w:rFonts w:ascii="Times New Roman" w:eastAsia="宋体" w:hAnsi="Times New Roman" w:cs="Times New Roman"/>
          <w:lang w:eastAsia="zh-CN"/>
          <w:rPrChange w:id="3813" w:author="ZhuMeng" w:date="2023-10-12T15:47:00Z">
            <w:rPr>
              <w:lang w:eastAsia="zh-CN"/>
            </w:rPr>
          </w:rPrChange>
        </w:rPr>
        <w:t>黎宏</w:t>
      </w:r>
      <w:r w:rsidRPr="006A3F35">
        <w:rPr>
          <w:rFonts w:ascii="Times New Roman" w:eastAsia="宋体" w:hAnsi="Times New Roman" w:cs="Times New Roman"/>
          <w:lang w:eastAsia="zh-CN"/>
          <w:rPrChange w:id="3814" w:author="ZhuMeng" w:date="2023-10-12T15:47:00Z">
            <w:rPr>
              <w:lang w:eastAsia="zh-CN"/>
            </w:rPr>
          </w:rPrChange>
        </w:rPr>
        <w:t xml:space="preserve">. (2004). </w:t>
      </w:r>
      <w:r w:rsidRPr="006A3F35">
        <w:rPr>
          <w:rFonts w:ascii="Times New Roman" w:eastAsia="宋体" w:hAnsi="Times New Roman" w:cs="Times New Roman"/>
          <w:lang w:eastAsia="zh-CN"/>
          <w:rPrChange w:id="3815" w:author="ZhuMeng" w:date="2023-10-12T15:47:00Z">
            <w:rPr>
              <w:lang w:eastAsia="zh-CN"/>
            </w:rPr>
          </w:rPrChange>
        </w:rPr>
        <w:t>外语学习中的情感因素分析</w:t>
      </w:r>
      <w:r w:rsidRPr="006A3F35">
        <w:rPr>
          <w:rFonts w:ascii="Times New Roman" w:eastAsia="宋体" w:hAnsi="Times New Roman" w:cs="Times New Roman"/>
          <w:lang w:eastAsia="zh-CN"/>
          <w:rPrChange w:id="3816" w:author="ZhuMeng" w:date="2023-10-12T15:47:00Z">
            <w:rPr>
              <w:lang w:eastAsia="zh-CN"/>
            </w:rPr>
          </w:rPrChange>
        </w:rPr>
        <w:t xml:space="preserve">. </w:t>
      </w:r>
      <w:r w:rsidRPr="006A3F35">
        <w:rPr>
          <w:rFonts w:ascii="Times New Roman" w:eastAsia="宋体" w:hAnsi="Times New Roman" w:cs="Times New Roman"/>
          <w:i/>
          <w:iCs/>
          <w:lang w:eastAsia="zh-CN"/>
          <w:rPrChange w:id="3817" w:author="ZhuMeng" w:date="2023-10-12T15:47:00Z">
            <w:rPr>
              <w:i/>
              <w:iCs/>
              <w:lang w:eastAsia="zh-CN"/>
            </w:rPr>
          </w:rPrChange>
        </w:rPr>
        <w:t>西南民族大学学报</w:t>
      </w:r>
      <w:r w:rsidRPr="006A3F35">
        <w:rPr>
          <w:rFonts w:ascii="Times New Roman" w:eastAsia="宋体" w:hAnsi="Times New Roman" w:cs="Times New Roman"/>
          <w:i/>
          <w:iCs/>
          <w:lang w:eastAsia="zh-CN"/>
          <w:rPrChange w:id="3818" w:author="ZhuMeng" w:date="2023-10-12T15:47:00Z">
            <w:rPr>
              <w:i/>
              <w:iCs/>
              <w:lang w:eastAsia="zh-CN"/>
            </w:rPr>
          </w:rPrChange>
        </w:rPr>
        <w:t>(</w:t>
      </w:r>
      <w:r w:rsidRPr="006A3F35">
        <w:rPr>
          <w:rFonts w:ascii="Times New Roman" w:eastAsia="宋体" w:hAnsi="Times New Roman" w:cs="Times New Roman"/>
          <w:i/>
          <w:iCs/>
          <w:lang w:eastAsia="zh-CN"/>
          <w:rPrChange w:id="3819" w:author="ZhuMeng" w:date="2023-10-12T15:47:00Z">
            <w:rPr>
              <w:i/>
              <w:iCs/>
              <w:lang w:eastAsia="zh-CN"/>
            </w:rPr>
          </w:rPrChange>
        </w:rPr>
        <w:t>人文社科版</w:t>
      </w:r>
      <w:r w:rsidRPr="006A3F35">
        <w:rPr>
          <w:rFonts w:ascii="Times New Roman" w:eastAsia="宋体" w:hAnsi="Times New Roman" w:cs="Times New Roman"/>
          <w:i/>
          <w:iCs/>
          <w:lang w:eastAsia="zh-CN"/>
          <w:rPrChange w:id="3820" w:author="ZhuMeng" w:date="2023-10-12T15:47:00Z">
            <w:rPr>
              <w:i/>
              <w:iCs/>
              <w:lang w:eastAsia="zh-CN"/>
            </w:rPr>
          </w:rPrChange>
        </w:rPr>
        <w:t>)</w:t>
      </w:r>
      <w:r w:rsidRPr="006A3F35">
        <w:rPr>
          <w:rFonts w:ascii="Times New Roman" w:eastAsia="宋体" w:hAnsi="Times New Roman" w:cs="Times New Roman"/>
          <w:lang w:eastAsia="zh-CN"/>
          <w:rPrChange w:id="3821" w:author="ZhuMeng" w:date="2023-10-12T15:47:00Z">
            <w:rPr>
              <w:lang w:eastAsia="zh-CN"/>
            </w:rPr>
          </w:rPrChange>
        </w:rPr>
        <w:t xml:space="preserve">, </w:t>
      </w:r>
      <w:r w:rsidRPr="006A3F35">
        <w:rPr>
          <w:rFonts w:ascii="Times New Roman" w:eastAsia="宋体" w:hAnsi="Times New Roman" w:cs="Times New Roman"/>
          <w:i/>
          <w:iCs/>
          <w:lang w:eastAsia="zh-CN"/>
          <w:rPrChange w:id="3822" w:author="ZhuMeng" w:date="2023-10-12T15:47:00Z">
            <w:rPr>
              <w:i/>
              <w:iCs/>
              <w:lang w:eastAsia="zh-CN"/>
            </w:rPr>
          </w:rPrChange>
        </w:rPr>
        <w:t>06</w:t>
      </w:r>
      <w:r w:rsidRPr="006A3F35">
        <w:rPr>
          <w:rFonts w:ascii="Times New Roman" w:eastAsia="宋体" w:hAnsi="Times New Roman" w:cs="Times New Roman"/>
          <w:lang w:eastAsia="zh-CN"/>
          <w:rPrChange w:id="3823" w:author="ZhuMeng" w:date="2023-10-12T15:47:00Z">
            <w:rPr>
              <w:lang w:eastAsia="zh-CN"/>
            </w:rPr>
          </w:rPrChange>
        </w:rPr>
        <w:t>, 404–406.</w:t>
      </w:r>
    </w:p>
    <w:p w14:paraId="268E7557" w14:textId="77777777" w:rsidR="0067268E" w:rsidRPr="006A3F35" w:rsidRDefault="0067268E" w:rsidP="00FD1F70">
      <w:pPr>
        <w:pStyle w:val="10"/>
        <w:spacing w:line="360" w:lineRule="auto"/>
        <w:jc w:val="both"/>
        <w:rPr>
          <w:rFonts w:ascii="Times New Roman" w:eastAsia="宋体" w:hAnsi="Times New Roman" w:cs="Times New Roman"/>
          <w:lang w:eastAsia="zh-CN"/>
          <w:rPrChange w:id="3824" w:author="ZhuMeng" w:date="2023-10-12T15:47:00Z">
            <w:rPr>
              <w:lang w:eastAsia="zh-CN"/>
            </w:rPr>
          </w:rPrChange>
        </w:rPr>
        <w:pPrChange w:id="3825" w:author="ZhuMeng" w:date="2023-10-13T09:17:00Z">
          <w:pPr>
            <w:pStyle w:val="10"/>
          </w:pPr>
        </w:pPrChange>
      </w:pPr>
      <w:bookmarkStart w:id="3826" w:name="ref-SuDe2004"/>
      <w:bookmarkEnd w:id="3810"/>
      <w:r w:rsidRPr="006A3F35">
        <w:rPr>
          <w:rFonts w:ascii="Times New Roman" w:eastAsia="宋体" w:hAnsi="Times New Roman" w:cs="Times New Roman"/>
          <w:lang w:eastAsia="zh-CN"/>
          <w:rPrChange w:id="3827" w:author="ZhuMeng" w:date="2023-10-12T15:47:00Z">
            <w:rPr>
              <w:lang w:eastAsia="zh-CN"/>
            </w:rPr>
          </w:rPrChange>
        </w:rPr>
        <w:t>苏德</w:t>
      </w:r>
      <w:r w:rsidRPr="006A3F35">
        <w:rPr>
          <w:rFonts w:ascii="Times New Roman" w:eastAsia="宋体" w:hAnsi="Times New Roman" w:cs="Times New Roman"/>
          <w:lang w:eastAsia="zh-CN"/>
          <w:rPrChange w:id="3828" w:author="ZhuMeng" w:date="2023-10-12T15:47:00Z">
            <w:rPr>
              <w:lang w:eastAsia="zh-CN"/>
            </w:rPr>
          </w:rPrChange>
        </w:rPr>
        <w:t xml:space="preserve">. (2004). </w:t>
      </w:r>
      <w:r w:rsidRPr="006A3F35">
        <w:rPr>
          <w:rFonts w:ascii="Times New Roman" w:eastAsia="宋体" w:hAnsi="Times New Roman" w:cs="Times New Roman"/>
          <w:lang w:eastAsia="zh-CN"/>
          <w:rPrChange w:id="3829" w:author="ZhuMeng" w:date="2023-10-12T15:47:00Z">
            <w:rPr>
              <w:lang w:eastAsia="zh-CN"/>
            </w:rPr>
          </w:rPrChange>
        </w:rPr>
        <w:t>少数民族双语教育研究综述</w:t>
      </w:r>
      <w:r w:rsidRPr="006A3F35">
        <w:rPr>
          <w:rFonts w:ascii="Times New Roman" w:eastAsia="宋体" w:hAnsi="Times New Roman" w:cs="Times New Roman"/>
          <w:lang w:eastAsia="zh-CN"/>
          <w:rPrChange w:id="3830" w:author="ZhuMeng" w:date="2023-10-12T15:47:00Z">
            <w:rPr>
              <w:lang w:eastAsia="zh-CN"/>
            </w:rPr>
          </w:rPrChange>
        </w:rPr>
        <w:t xml:space="preserve">. </w:t>
      </w:r>
      <w:r w:rsidRPr="006A3F35">
        <w:rPr>
          <w:rFonts w:ascii="Times New Roman" w:eastAsia="宋体" w:hAnsi="Times New Roman" w:cs="Times New Roman"/>
          <w:i/>
          <w:iCs/>
          <w:lang w:eastAsia="zh-CN"/>
          <w:rPrChange w:id="3831" w:author="ZhuMeng" w:date="2023-10-12T15:47:00Z">
            <w:rPr>
              <w:i/>
              <w:iCs/>
              <w:lang w:eastAsia="zh-CN"/>
            </w:rPr>
          </w:rPrChange>
        </w:rPr>
        <w:t>内蒙古师范大学学报</w:t>
      </w:r>
      <w:r w:rsidRPr="006A3F35">
        <w:rPr>
          <w:rFonts w:ascii="Times New Roman" w:eastAsia="宋体" w:hAnsi="Times New Roman" w:cs="Times New Roman"/>
          <w:i/>
          <w:iCs/>
          <w:lang w:eastAsia="zh-CN"/>
          <w:rPrChange w:id="3832" w:author="ZhuMeng" w:date="2023-10-12T15:47:00Z">
            <w:rPr>
              <w:i/>
              <w:iCs/>
              <w:lang w:eastAsia="zh-CN"/>
            </w:rPr>
          </w:rPrChange>
        </w:rPr>
        <w:t>(</w:t>
      </w:r>
      <w:r w:rsidRPr="006A3F35">
        <w:rPr>
          <w:rFonts w:ascii="Times New Roman" w:eastAsia="宋体" w:hAnsi="Times New Roman" w:cs="Times New Roman"/>
          <w:i/>
          <w:iCs/>
          <w:lang w:eastAsia="zh-CN"/>
          <w:rPrChange w:id="3833" w:author="ZhuMeng" w:date="2023-10-12T15:47:00Z">
            <w:rPr>
              <w:i/>
              <w:iCs/>
              <w:lang w:eastAsia="zh-CN"/>
            </w:rPr>
          </w:rPrChange>
        </w:rPr>
        <w:t>教育科学版</w:t>
      </w:r>
      <w:r w:rsidRPr="006A3F35">
        <w:rPr>
          <w:rFonts w:ascii="Times New Roman" w:eastAsia="宋体" w:hAnsi="Times New Roman" w:cs="Times New Roman"/>
          <w:i/>
          <w:iCs/>
          <w:lang w:eastAsia="zh-CN"/>
          <w:rPrChange w:id="3834" w:author="ZhuMeng" w:date="2023-10-12T15:47:00Z">
            <w:rPr>
              <w:i/>
              <w:iCs/>
              <w:lang w:eastAsia="zh-CN"/>
            </w:rPr>
          </w:rPrChange>
        </w:rPr>
        <w:t>)</w:t>
      </w:r>
      <w:r w:rsidRPr="006A3F35">
        <w:rPr>
          <w:rFonts w:ascii="Times New Roman" w:eastAsia="宋体" w:hAnsi="Times New Roman" w:cs="Times New Roman"/>
          <w:lang w:eastAsia="zh-CN"/>
          <w:rPrChange w:id="3835" w:author="ZhuMeng" w:date="2023-10-12T15:47:00Z">
            <w:rPr>
              <w:lang w:eastAsia="zh-CN"/>
            </w:rPr>
          </w:rPrChange>
        </w:rPr>
        <w:t xml:space="preserve">, </w:t>
      </w:r>
      <w:r w:rsidRPr="006A3F35">
        <w:rPr>
          <w:rFonts w:ascii="Times New Roman" w:eastAsia="宋体" w:hAnsi="Times New Roman" w:cs="Times New Roman"/>
          <w:i/>
          <w:iCs/>
          <w:lang w:eastAsia="zh-CN"/>
          <w:rPrChange w:id="3836" w:author="ZhuMeng" w:date="2023-10-12T15:47:00Z">
            <w:rPr>
              <w:i/>
              <w:iCs/>
              <w:lang w:eastAsia="zh-CN"/>
            </w:rPr>
          </w:rPrChange>
        </w:rPr>
        <w:t>11</w:t>
      </w:r>
      <w:r w:rsidRPr="006A3F35">
        <w:rPr>
          <w:rFonts w:ascii="Times New Roman" w:eastAsia="宋体" w:hAnsi="Times New Roman" w:cs="Times New Roman"/>
          <w:lang w:eastAsia="zh-CN"/>
          <w:rPrChange w:id="3837" w:author="ZhuMeng" w:date="2023-10-12T15:47:00Z">
            <w:rPr>
              <w:lang w:eastAsia="zh-CN"/>
            </w:rPr>
          </w:rPrChange>
        </w:rPr>
        <w:t>, 1–6.</w:t>
      </w:r>
    </w:p>
    <w:p w14:paraId="42384978" w14:textId="77777777" w:rsidR="0067268E" w:rsidRPr="006A3F35" w:rsidRDefault="0067268E" w:rsidP="00FD1F70">
      <w:pPr>
        <w:pStyle w:val="10"/>
        <w:spacing w:line="360" w:lineRule="auto"/>
        <w:jc w:val="both"/>
        <w:rPr>
          <w:rFonts w:ascii="Times New Roman" w:eastAsia="宋体" w:hAnsi="Times New Roman" w:cs="Times New Roman"/>
          <w:lang w:eastAsia="zh-CN"/>
          <w:rPrChange w:id="3838" w:author="ZhuMeng" w:date="2023-10-12T15:47:00Z">
            <w:rPr>
              <w:lang w:eastAsia="zh-CN"/>
            </w:rPr>
          </w:rPrChange>
        </w:rPr>
        <w:pPrChange w:id="3839" w:author="ZhuMeng" w:date="2023-10-13T09:17:00Z">
          <w:pPr>
            <w:pStyle w:val="10"/>
          </w:pPr>
        </w:pPrChange>
      </w:pPr>
      <w:bookmarkStart w:id="3840" w:name="ref-SuFang2020"/>
      <w:bookmarkEnd w:id="3826"/>
      <w:r w:rsidRPr="006A3F35">
        <w:rPr>
          <w:rFonts w:ascii="Times New Roman" w:eastAsia="宋体" w:hAnsi="Times New Roman" w:cs="Times New Roman"/>
          <w:lang w:eastAsia="zh-CN"/>
          <w:rPrChange w:id="3841" w:author="ZhuMeng" w:date="2023-10-12T15:47:00Z">
            <w:rPr>
              <w:lang w:eastAsia="zh-CN"/>
            </w:rPr>
          </w:rPrChange>
        </w:rPr>
        <w:t>苏芳</w:t>
      </w:r>
      <w:r w:rsidRPr="006A3F35">
        <w:rPr>
          <w:rFonts w:ascii="Times New Roman" w:eastAsia="宋体" w:hAnsi="Times New Roman" w:cs="Times New Roman"/>
          <w:lang w:eastAsia="zh-CN"/>
          <w:rPrChange w:id="3842" w:author="ZhuMeng" w:date="2023-10-12T15:47:00Z">
            <w:rPr>
              <w:lang w:eastAsia="zh-CN"/>
            </w:rPr>
          </w:rPrChange>
        </w:rPr>
        <w:t xml:space="preserve">. (2020). </w:t>
      </w:r>
      <w:r w:rsidRPr="006A3F35">
        <w:rPr>
          <w:rFonts w:ascii="Times New Roman" w:eastAsia="宋体" w:hAnsi="Times New Roman" w:cs="Times New Roman"/>
          <w:lang w:eastAsia="zh-CN"/>
          <w:rPrChange w:id="3843" w:author="ZhuMeng" w:date="2023-10-12T15:47:00Z">
            <w:rPr>
              <w:lang w:eastAsia="zh-CN"/>
            </w:rPr>
          </w:rPrChange>
        </w:rPr>
        <w:t>语言、教育与文化耦合</w:t>
      </w:r>
      <w:r w:rsidRPr="006A3F35">
        <w:rPr>
          <w:rFonts w:ascii="Times New Roman" w:eastAsia="宋体" w:hAnsi="Times New Roman" w:cs="Times New Roman"/>
          <w:lang w:eastAsia="zh-CN"/>
          <w:rPrChange w:id="3844" w:author="ZhuMeng" w:date="2023-10-12T15:47:00Z">
            <w:rPr>
              <w:lang w:eastAsia="zh-CN"/>
            </w:rPr>
          </w:rPrChange>
        </w:rPr>
        <w:t>:</w:t>
      </w:r>
      <w:r w:rsidRPr="006A3F35">
        <w:rPr>
          <w:rFonts w:ascii="Times New Roman" w:eastAsia="宋体" w:hAnsi="Times New Roman" w:cs="Times New Roman"/>
          <w:lang w:eastAsia="zh-CN"/>
          <w:rPrChange w:id="3845" w:author="ZhuMeng" w:date="2023-10-12T15:47:00Z">
            <w:rPr>
              <w:lang w:eastAsia="zh-CN"/>
            </w:rPr>
          </w:rPrChange>
        </w:rPr>
        <w:t>布鲁纳语言建构观的本质内涵及启示</w:t>
      </w:r>
      <w:r w:rsidRPr="006A3F35">
        <w:rPr>
          <w:rFonts w:ascii="Times New Roman" w:eastAsia="宋体" w:hAnsi="Times New Roman" w:cs="Times New Roman"/>
          <w:lang w:eastAsia="zh-CN"/>
          <w:rPrChange w:id="3846" w:author="ZhuMeng" w:date="2023-10-12T15:47:00Z">
            <w:rPr>
              <w:lang w:eastAsia="zh-CN"/>
            </w:rPr>
          </w:rPrChange>
        </w:rPr>
        <w:t xml:space="preserve">. </w:t>
      </w:r>
      <w:r w:rsidRPr="006A3F35">
        <w:rPr>
          <w:rFonts w:ascii="Times New Roman" w:eastAsia="宋体" w:hAnsi="Times New Roman" w:cs="Times New Roman"/>
          <w:i/>
          <w:iCs/>
          <w:lang w:eastAsia="zh-CN"/>
          <w:rPrChange w:id="3847" w:author="ZhuMeng" w:date="2023-10-12T15:47:00Z">
            <w:rPr>
              <w:i/>
              <w:iCs/>
              <w:lang w:eastAsia="zh-CN"/>
            </w:rPr>
          </w:rPrChange>
        </w:rPr>
        <w:t>教育与教学研究</w:t>
      </w:r>
      <w:r w:rsidRPr="006A3F35">
        <w:rPr>
          <w:rFonts w:ascii="Times New Roman" w:eastAsia="宋体" w:hAnsi="Times New Roman" w:cs="Times New Roman"/>
          <w:lang w:eastAsia="zh-CN"/>
          <w:rPrChange w:id="3848" w:author="ZhuMeng" w:date="2023-10-12T15:47:00Z">
            <w:rPr>
              <w:lang w:eastAsia="zh-CN"/>
            </w:rPr>
          </w:rPrChange>
        </w:rPr>
        <w:t xml:space="preserve">, </w:t>
      </w:r>
      <w:r w:rsidRPr="006A3F35">
        <w:rPr>
          <w:rFonts w:ascii="Times New Roman" w:eastAsia="宋体" w:hAnsi="Times New Roman" w:cs="Times New Roman"/>
          <w:i/>
          <w:iCs/>
          <w:lang w:eastAsia="zh-CN"/>
          <w:rPrChange w:id="3849" w:author="ZhuMeng" w:date="2023-10-12T15:47:00Z">
            <w:rPr>
              <w:i/>
              <w:iCs/>
              <w:lang w:eastAsia="zh-CN"/>
            </w:rPr>
          </w:rPrChange>
        </w:rPr>
        <w:t>34</w:t>
      </w:r>
      <w:r w:rsidRPr="006A3F35">
        <w:rPr>
          <w:rFonts w:ascii="Times New Roman" w:eastAsia="宋体" w:hAnsi="Times New Roman" w:cs="Times New Roman"/>
          <w:lang w:eastAsia="zh-CN"/>
          <w:rPrChange w:id="3850" w:author="ZhuMeng" w:date="2023-10-12T15:47:00Z">
            <w:rPr>
              <w:lang w:eastAsia="zh-CN"/>
            </w:rPr>
          </w:rPrChange>
        </w:rPr>
        <w:t>(09), 18–28.</w:t>
      </w:r>
    </w:p>
    <w:p w14:paraId="046769A6" w14:textId="77777777" w:rsidR="0067268E" w:rsidRPr="006A3F35" w:rsidRDefault="0067268E" w:rsidP="00FD1F70">
      <w:pPr>
        <w:pStyle w:val="10"/>
        <w:spacing w:line="360" w:lineRule="auto"/>
        <w:jc w:val="both"/>
        <w:rPr>
          <w:rFonts w:ascii="Times New Roman" w:eastAsia="宋体" w:hAnsi="Times New Roman" w:cs="Times New Roman"/>
          <w:lang w:eastAsia="zh-CN"/>
          <w:rPrChange w:id="3851" w:author="ZhuMeng" w:date="2023-10-12T15:47:00Z">
            <w:rPr>
              <w:lang w:eastAsia="zh-CN"/>
            </w:rPr>
          </w:rPrChange>
        </w:rPr>
        <w:pPrChange w:id="3852" w:author="ZhuMeng" w:date="2023-10-13T09:17:00Z">
          <w:pPr>
            <w:pStyle w:val="10"/>
          </w:pPr>
        </w:pPrChange>
      </w:pPr>
      <w:bookmarkStart w:id="3853" w:name="ref-YingJiZhuoMa2018"/>
      <w:bookmarkEnd w:id="3840"/>
      <w:r w:rsidRPr="006A3F35">
        <w:rPr>
          <w:rFonts w:ascii="Times New Roman" w:eastAsia="宋体" w:hAnsi="Times New Roman" w:cs="Times New Roman"/>
          <w:lang w:eastAsia="zh-CN"/>
          <w:rPrChange w:id="3854" w:author="ZhuMeng" w:date="2023-10-12T15:47:00Z">
            <w:rPr>
              <w:lang w:eastAsia="zh-CN"/>
            </w:rPr>
          </w:rPrChange>
        </w:rPr>
        <w:t>英吉卓玛</w:t>
      </w:r>
      <w:r w:rsidRPr="006A3F35">
        <w:rPr>
          <w:rFonts w:ascii="Times New Roman" w:eastAsia="宋体" w:hAnsi="Times New Roman" w:cs="Times New Roman"/>
          <w:lang w:eastAsia="zh-CN"/>
          <w:rPrChange w:id="3855" w:author="ZhuMeng" w:date="2023-10-12T15:47:00Z">
            <w:rPr>
              <w:lang w:eastAsia="zh-CN"/>
            </w:rPr>
          </w:rPrChange>
        </w:rPr>
        <w:t xml:space="preserve">. (2018). </w:t>
      </w:r>
      <w:r w:rsidRPr="006A3F35">
        <w:rPr>
          <w:rFonts w:ascii="Times New Roman" w:eastAsia="宋体" w:hAnsi="Times New Roman" w:cs="Times New Roman"/>
          <w:lang w:eastAsia="zh-CN"/>
          <w:rPrChange w:id="3856" w:author="ZhuMeng" w:date="2023-10-12T15:47:00Z">
            <w:rPr>
              <w:lang w:eastAsia="zh-CN"/>
            </w:rPr>
          </w:rPrChange>
        </w:rPr>
        <w:t>青海藏区藏族学生语言能力与个人发展关系个案考察</w:t>
      </w:r>
      <w:r w:rsidRPr="006A3F35">
        <w:rPr>
          <w:rFonts w:ascii="Times New Roman" w:eastAsia="宋体" w:hAnsi="Times New Roman" w:cs="Times New Roman"/>
          <w:lang w:eastAsia="zh-CN"/>
          <w:rPrChange w:id="3857" w:author="ZhuMeng" w:date="2023-10-12T15:47:00Z">
            <w:rPr>
              <w:lang w:eastAsia="zh-CN"/>
            </w:rPr>
          </w:rPrChange>
        </w:rPr>
        <w:t xml:space="preserve">. </w:t>
      </w:r>
      <w:r w:rsidRPr="006A3F35">
        <w:rPr>
          <w:rFonts w:ascii="Times New Roman" w:eastAsia="宋体" w:hAnsi="Times New Roman" w:cs="Times New Roman"/>
          <w:i/>
          <w:iCs/>
          <w:lang w:eastAsia="zh-CN"/>
          <w:rPrChange w:id="3858" w:author="ZhuMeng" w:date="2023-10-12T15:47:00Z">
            <w:rPr>
              <w:i/>
              <w:iCs/>
              <w:lang w:eastAsia="zh-CN"/>
            </w:rPr>
          </w:rPrChange>
        </w:rPr>
        <w:t>语言战略研究</w:t>
      </w:r>
      <w:r w:rsidRPr="006A3F35">
        <w:rPr>
          <w:rFonts w:ascii="Times New Roman" w:eastAsia="宋体" w:hAnsi="Times New Roman" w:cs="Times New Roman"/>
          <w:lang w:eastAsia="zh-CN"/>
          <w:rPrChange w:id="3859" w:author="ZhuMeng" w:date="2023-10-12T15:47:00Z">
            <w:rPr>
              <w:lang w:eastAsia="zh-CN"/>
            </w:rPr>
          </w:rPrChange>
        </w:rPr>
        <w:t xml:space="preserve">, </w:t>
      </w:r>
      <w:r w:rsidRPr="006A3F35">
        <w:rPr>
          <w:rFonts w:ascii="Times New Roman" w:eastAsia="宋体" w:hAnsi="Times New Roman" w:cs="Times New Roman"/>
          <w:i/>
          <w:iCs/>
          <w:lang w:eastAsia="zh-CN"/>
          <w:rPrChange w:id="3860" w:author="ZhuMeng" w:date="2023-10-12T15:47:00Z">
            <w:rPr>
              <w:i/>
              <w:iCs/>
              <w:lang w:eastAsia="zh-CN"/>
            </w:rPr>
          </w:rPrChange>
        </w:rPr>
        <w:t>3</w:t>
      </w:r>
      <w:r w:rsidRPr="006A3F35">
        <w:rPr>
          <w:rFonts w:ascii="Times New Roman" w:eastAsia="宋体" w:hAnsi="Times New Roman" w:cs="Times New Roman"/>
          <w:lang w:eastAsia="zh-CN"/>
          <w:rPrChange w:id="3861" w:author="ZhuMeng" w:date="2023-10-12T15:47:00Z">
            <w:rPr>
              <w:lang w:eastAsia="zh-CN"/>
            </w:rPr>
          </w:rPrChange>
        </w:rPr>
        <w:t>(05), 40–45.</w:t>
      </w:r>
    </w:p>
    <w:p w14:paraId="0E4CABBF" w14:textId="77777777" w:rsidR="0067268E" w:rsidRPr="006A3F35" w:rsidRDefault="0067268E" w:rsidP="00FD1F70">
      <w:pPr>
        <w:pStyle w:val="10"/>
        <w:spacing w:line="360" w:lineRule="auto"/>
        <w:jc w:val="both"/>
        <w:rPr>
          <w:rFonts w:ascii="Times New Roman" w:eastAsia="宋体" w:hAnsi="Times New Roman" w:cs="Times New Roman"/>
          <w:lang w:eastAsia="zh-CN"/>
          <w:rPrChange w:id="3862" w:author="ZhuMeng" w:date="2023-10-12T15:47:00Z">
            <w:rPr>
              <w:lang w:eastAsia="zh-CN"/>
            </w:rPr>
          </w:rPrChange>
        </w:rPr>
        <w:pPrChange w:id="3863" w:author="ZhuMeng" w:date="2023-10-13T09:17:00Z">
          <w:pPr>
            <w:pStyle w:val="10"/>
          </w:pPr>
        </w:pPrChange>
      </w:pPr>
      <w:bookmarkStart w:id="3864" w:name="ref-HaoYuQingCheYue2011"/>
      <w:bookmarkEnd w:id="3853"/>
      <w:r w:rsidRPr="006A3F35">
        <w:rPr>
          <w:rFonts w:ascii="Times New Roman" w:eastAsia="宋体" w:hAnsi="Times New Roman" w:cs="Times New Roman"/>
          <w:lang w:eastAsia="zh-CN"/>
          <w:rPrChange w:id="3865" w:author="ZhuMeng" w:date="2023-10-12T15:47:00Z">
            <w:rPr>
              <w:lang w:eastAsia="zh-CN"/>
            </w:rPr>
          </w:rPrChange>
        </w:rPr>
        <w:t>郝宇青</w:t>
      </w:r>
      <w:r w:rsidRPr="006A3F35">
        <w:rPr>
          <w:rFonts w:ascii="Times New Roman" w:eastAsia="宋体" w:hAnsi="Times New Roman" w:cs="Times New Roman"/>
          <w:lang w:eastAsia="zh-CN"/>
          <w:rPrChange w:id="3866" w:author="ZhuMeng" w:date="2023-10-12T15:47:00Z">
            <w:rPr>
              <w:lang w:eastAsia="zh-CN"/>
            </w:rPr>
          </w:rPrChange>
        </w:rPr>
        <w:t xml:space="preserve">, &amp; </w:t>
      </w:r>
      <w:r w:rsidRPr="006A3F35">
        <w:rPr>
          <w:rFonts w:ascii="Times New Roman" w:eastAsia="宋体" w:hAnsi="Times New Roman" w:cs="Times New Roman"/>
          <w:lang w:eastAsia="zh-CN"/>
          <w:rPrChange w:id="3867" w:author="ZhuMeng" w:date="2023-10-12T15:47:00Z">
            <w:rPr>
              <w:lang w:eastAsia="zh-CN"/>
            </w:rPr>
          </w:rPrChange>
        </w:rPr>
        <w:t>车跃</w:t>
      </w:r>
      <w:r w:rsidRPr="006A3F35">
        <w:rPr>
          <w:rFonts w:ascii="Times New Roman" w:eastAsia="宋体" w:hAnsi="Times New Roman" w:cs="Times New Roman"/>
          <w:lang w:eastAsia="zh-CN"/>
          <w:rPrChange w:id="3868" w:author="ZhuMeng" w:date="2023-10-12T15:47:00Z">
            <w:rPr>
              <w:lang w:eastAsia="zh-CN"/>
            </w:rPr>
          </w:rPrChange>
        </w:rPr>
        <w:t xml:space="preserve">. (2011). </w:t>
      </w:r>
      <w:r w:rsidRPr="006A3F35">
        <w:rPr>
          <w:rFonts w:ascii="Times New Roman" w:eastAsia="宋体" w:hAnsi="Times New Roman" w:cs="Times New Roman"/>
          <w:lang w:eastAsia="zh-CN"/>
          <w:rPrChange w:id="3869" w:author="ZhuMeng" w:date="2023-10-12T15:47:00Z">
            <w:rPr>
              <w:lang w:eastAsia="zh-CN"/>
            </w:rPr>
          </w:rPrChange>
        </w:rPr>
        <w:t>怨恨情绪及其化解</w:t>
      </w:r>
      <w:r w:rsidRPr="006A3F35">
        <w:rPr>
          <w:rFonts w:ascii="Times New Roman" w:eastAsia="宋体" w:hAnsi="Times New Roman" w:cs="Times New Roman"/>
          <w:lang w:eastAsia="zh-CN"/>
          <w:rPrChange w:id="3870" w:author="ZhuMeng" w:date="2023-10-12T15:47:00Z">
            <w:rPr>
              <w:lang w:eastAsia="zh-CN"/>
            </w:rPr>
          </w:rPrChange>
        </w:rPr>
        <w:t>:</w:t>
      </w:r>
      <w:r w:rsidRPr="006A3F35">
        <w:rPr>
          <w:rFonts w:ascii="Times New Roman" w:eastAsia="宋体" w:hAnsi="Times New Roman" w:cs="Times New Roman"/>
          <w:lang w:eastAsia="zh-CN"/>
          <w:rPrChange w:id="3871" w:author="ZhuMeng" w:date="2023-10-12T15:47:00Z">
            <w:rPr>
              <w:lang w:eastAsia="zh-CN"/>
            </w:rPr>
          </w:rPrChange>
        </w:rPr>
        <w:t>必须高度关注的一个重要课题</w:t>
      </w:r>
      <w:r w:rsidRPr="006A3F35">
        <w:rPr>
          <w:rFonts w:ascii="Times New Roman" w:eastAsia="宋体" w:hAnsi="Times New Roman" w:cs="Times New Roman"/>
          <w:lang w:eastAsia="zh-CN"/>
          <w:rPrChange w:id="3872" w:author="ZhuMeng" w:date="2023-10-12T15:47:00Z">
            <w:rPr>
              <w:lang w:eastAsia="zh-CN"/>
            </w:rPr>
          </w:rPrChange>
        </w:rPr>
        <w:t xml:space="preserve">. </w:t>
      </w:r>
      <w:r w:rsidRPr="006A3F35">
        <w:rPr>
          <w:rFonts w:ascii="Times New Roman" w:eastAsia="宋体" w:hAnsi="Times New Roman" w:cs="Times New Roman"/>
          <w:i/>
          <w:iCs/>
          <w:lang w:eastAsia="zh-CN"/>
          <w:rPrChange w:id="3873" w:author="ZhuMeng" w:date="2023-10-12T15:47:00Z">
            <w:rPr>
              <w:i/>
              <w:iCs/>
              <w:lang w:eastAsia="zh-CN"/>
            </w:rPr>
          </w:rPrChange>
        </w:rPr>
        <w:t>探索</w:t>
      </w:r>
      <w:r w:rsidRPr="006A3F35">
        <w:rPr>
          <w:rFonts w:ascii="Times New Roman" w:eastAsia="宋体" w:hAnsi="Times New Roman" w:cs="Times New Roman"/>
          <w:lang w:eastAsia="zh-CN"/>
          <w:rPrChange w:id="3874" w:author="ZhuMeng" w:date="2023-10-12T15:47:00Z">
            <w:rPr>
              <w:lang w:eastAsia="zh-CN"/>
            </w:rPr>
          </w:rPrChange>
        </w:rPr>
        <w:t xml:space="preserve">, </w:t>
      </w:r>
      <w:r w:rsidRPr="006A3F35">
        <w:rPr>
          <w:rFonts w:ascii="Times New Roman" w:eastAsia="宋体" w:hAnsi="Times New Roman" w:cs="Times New Roman"/>
          <w:i/>
          <w:iCs/>
          <w:lang w:eastAsia="zh-CN"/>
          <w:rPrChange w:id="3875" w:author="ZhuMeng" w:date="2023-10-12T15:47:00Z">
            <w:rPr>
              <w:i/>
              <w:iCs/>
              <w:lang w:eastAsia="zh-CN"/>
            </w:rPr>
          </w:rPrChange>
        </w:rPr>
        <w:t>04</w:t>
      </w:r>
      <w:r w:rsidRPr="006A3F35">
        <w:rPr>
          <w:rFonts w:ascii="Times New Roman" w:eastAsia="宋体" w:hAnsi="Times New Roman" w:cs="Times New Roman"/>
          <w:lang w:eastAsia="zh-CN"/>
          <w:rPrChange w:id="3876" w:author="ZhuMeng" w:date="2023-10-12T15:47:00Z">
            <w:rPr>
              <w:lang w:eastAsia="zh-CN"/>
            </w:rPr>
          </w:rPrChange>
        </w:rPr>
        <w:t>, 70–76.</w:t>
      </w:r>
    </w:p>
    <w:p w14:paraId="2E6578D5" w14:textId="77777777" w:rsidR="0067268E" w:rsidRPr="006A3F35" w:rsidRDefault="0067268E" w:rsidP="00FD1F70">
      <w:pPr>
        <w:pStyle w:val="10"/>
        <w:spacing w:line="360" w:lineRule="auto"/>
        <w:jc w:val="both"/>
        <w:rPr>
          <w:rFonts w:ascii="Times New Roman" w:eastAsia="宋体" w:hAnsi="Times New Roman" w:cs="Times New Roman"/>
          <w:lang w:eastAsia="zh-CN"/>
          <w:rPrChange w:id="3877" w:author="ZhuMeng" w:date="2023-10-12T15:47:00Z">
            <w:rPr>
              <w:lang w:eastAsia="zh-CN"/>
            </w:rPr>
          </w:rPrChange>
        </w:rPr>
        <w:pPrChange w:id="3878" w:author="ZhuMeng" w:date="2023-10-13T09:17:00Z">
          <w:pPr>
            <w:pStyle w:val="10"/>
          </w:pPr>
        </w:pPrChange>
      </w:pPr>
      <w:bookmarkStart w:id="3879" w:name="ref-ChenLiXiang2021"/>
      <w:bookmarkEnd w:id="3864"/>
      <w:r w:rsidRPr="006A3F35">
        <w:rPr>
          <w:rFonts w:ascii="Times New Roman" w:eastAsia="宋体" w:hAnsi="Times New Roman" w:cs="Times New Roman"/>
          <w:lang w:eastAsia="zh-CN"/>
          <w:rPrChange w:id="3880" w:author="ZhuMeng" w:date="2023-10-12T15:47:00Z">
            <w:rPr>
              <w:lang w:eastAsia="zh-CN"/>
            </w:rPr>
          </w:rPrChange>
        </w:rPr>
        <w:t>陈丽湘</w:t>
      </w:r>
      <w:r w:rsidRPr="006A3F35">
        <w:rPr>
          <w:rFonts w:ascii="Times New Roman" w:eastAsia="宋体" w:hAnsi="Times New Roman" w:cs="Times New Roman"/>
          <w:lang w:eastAsia="zh-CN"/>
          <w:rPrChange w:id="3881" w:author="ZhuMeng" w:date="2023-10-12T15:47:00Z">
            <w:rPr>
              <w:lang w:eastAsia="zh-CN"/>
            </w:rPr>
          </w:rPrChange>
        </w:rPr>
        <w:t xml:space="preserve">. (2021). </w:t>
      </w:r>
      <w:r w:rsidRPr="006A3F35">
        <w:rPr>
          <w:rFonts w:ascii="Times New Roman" w:eastAsia="宋体" w:hAnsi="Times New Roman" w:cs="Times New Roman"/>
          <w:lang w:eastAsia="zh-CN"/>
          <w:rPrChange w:id="3882" w:author="ZhuMeng" w:date="2023-10-12T15:47:00Z">
            <w:rPr>
              <w:lang w:eastAsia="zh-CN"/>
            </w:rPr>
          </w:rPrChange>
        </w:rPr>
        <w:t>政策网络视域下的媒体语言治理初探</w:t>
      </w:r>
      <w:r w:rsidRPr="006A3F35">
        <w:rPr>
          <w:rFonts w:ascii="Times New Roman" w:eastAsia="宋体" w:hAnsi="Times New Roman" w:cs="Times New Roman"/>
          <w:lang w:eastAsia="zh-CN"/>
          <w:rPrChange w:id="3883" w:author="ZhuMeng" w:date="2023-10-12T15:47:00Z">
            <w:rPr>
              <w:lang w:eastAsia="zh-CN"/>
            </w:rPr>
          </w:rPrChange>
        </w:rPr>
        <w:t xml:space="preserve">. </w:t>
      </w:r>
      <w:r w:rsidRPr="006A3F35">
        <w:rPr>
          <w:rFonts w:ascii="Times New Roman" w:eastAsia="宋体" w:hAnsi="Times New Roman" w:cs="Times New Roman"/>
          <w:i/>
          <w:iCs/>
          <w:lang w:eastAsia="zh-CN"/>
          <w:rPrChange w:id="3884" w:author="ZhuMeng" w:date="2023-10-12T15:47:00Z">
            <w:rPr>
              <w:i/>
              <w:iCs/>
              <w:lang w:eastAsia="zh-CN"/>
            </w:rPr>
          </w:rPrChange>
        </w:rPr>
        <w:t>中国广播电视学刊</w:t>
      </w:r>
      <w:r w:rsidRPr="006A3F35">
        <w:rPr>
          <w:rFonts w:ascii="Times New Roman" w:eastAsia="宋体" w:hAnsi="Times New Roman" w:cs="Times New Roman"/>
          <w:lang w:eastAsia="zh-CN"/>
          <w:rPrChange w:id="3885" w:author="ZhuMeng" w:date="2023-10-12T15:47:00Z">
            <w:rPr>
              <w:lang w:eastAsia="zh-CN"/>
            </w:rPr>
          </w:rPrChange>
        </w:rPr>
        <w:t xml:space="preserve">, </w:t>
      </w:r>
      <w:r w:rsidRPr="006A3F35">
        <w:rPr>
          <w:rFonts w:ascii="Times New Roman" w:eastAsia="宋体" w:hAnsi="Times New Roman" w:cs="Times New Roman"/>
          <w:i/>
          <w:iCs/>
          <w:lang w:eastAsia="zh-CN"/>
          <w:rPrChange w:id="3886" w:author="ZhuMeng" w:date="2023-10-12T15:47:00Z">
            <w:rPr>
              <w:i/>
              <w:iCs/>
              <w:lang w:eastAsia="zh-CN"/>
            </w:rPr>
          </w:rPrChange>
        </w:rPr>
        <w:t>6</w:t>
      </w:r>
      <w:r w:rsidRPr="006A3F35">
        <w:rPr>
          <w:rFonts w:ascii="Times New Roman" w:eastAsia="宋体" w:hAnsi="Times New Roman" w:cs="Times New Roman"/>
          <w:lang w:eastAsia="zh-CN"/>
          <w:rPrChange w:id="3887" w:author="ZhuMeng" w:date="2023-10-12T15:47:00Z">
            <w:rPr>
              <w:lang w:eastAsia="zh-CN"/>
            </w:rPr>
          </w:rPrChange>
        </w:rPr>
        <w:t>, 39–43.</w:t>
      </w:r>
    </w:p>
    <w:p w14:paraId="05D950EF" w14:textId="77777777" w:rsidR="0067268E" w:rsidRPr="006A3F35" w:rsidRDefault="0067268E" w:rsidP="00FD1F70">
      <w:pPr>
        <w:pStyle w:val="10"/>
        <w:spacing w:line="360" w:lineRule="auto"/>
        <w:jc w:val="both"/>
        <w:rPr>
          <w:rFonts w:ascii="Times New Roman" w:eastAsia="宋体" w:hAnsi="Times New Roman" w:cs="Times New Roman"/>
          <w:lang w:eastAsia="zh-CN"/>
          <w:rPrChange w:id="3888" w:author="ZhuMeng" w:date="2023-10-12T15:47:00Z">
            <w:rPr>
              <w:lang w:eastAsia="zh-CN"/>
            </w:rPr>
          </w:rPrChange>
        </w:rPr>
        <w:pPrChange w:id="3889" w:author="ZhuMeng" w:date="2023-10-13T09:17:00Z">
          <w:pPr>
            <w:pStyle w:val="10"/>
          </w:pPr>
        </w:pPrChange>
      </w:pPr>
      <w:bookmarkStart w:id="3890" w:name="ref-ChenZhi2015"/>
      <w:bookmarkEnd w:id="3879"/>
      <w:r w:rsidRPr="006A3F35">
        <w:rPr>
          <w:rFonts w:ascii="Times New Roman" w:eastAsia="宋体" w:hAnsi="Times New Roman" w:cs="Times New Roman"/>
          <w:lang w:eastAsia="zh-CN"/>
          <w:rPrChange w:id="3891" w:author="ZhuMeng" w:date="2023-10-12T15:47:00Z">
            <w:rPr>
              <w:lang w:eastAsia="zh-CN"/>
            </w:rPr>
          </w:rPrChange>
        </w:rPr>
        <w:t>陈贽</w:t>
      </w:r>
      <w:r w:rsidRPr="006A3F35">
        <w:rPr>
          <w:rFonts w:ascii="Times New Roman" w:eastAsia="宋体" w:hAnsi="Times New Roman" w:cs="Times New Roman"/>
          <w:lang w:eastAsia="zh-CN"/>
          <w:rPrChange w:id="3892" w:author="ZhuMeng" w:date="2023-10-12T15:47:00Z">
            <w:rPr>
              <w:lang w:eastAsia="zh-CN"/>
            </w:rPr>
          </w:rPrChange>
        </w:rPr>
        <w:t xml:space="preserve">. (2015). </w:t>
      </w:r>
      <w:r w:rsidRPr="006A3F35">
        <w:rPr>
          <w:rFonts w:ascii="Times New Roman" w:eastAsia="宋体" w:hAnsi="Times New Roman" w:cs="Times New Roman"/>
          <w:lang w:eastAsia="zh-CN"/>
          <w:rPrChange w:id="3893" w:author="ZhuMeng" w:date="2023-10-12T15:47:00Z">
            <w:rPr>
              <w:lang w:eastAsia="zh-CN"/>
            </w:rPr>
          </w:rPrChange>
        </w:rPr>
        <w:t>习近平出席全英孔子学院和孔子课堂年会开幕式</w:t>
      </w:r>
      <w:r w:rsidRPr="006A3F35">
        <w:rPr>
          <w:rFonts w:ascii="Times New Roman" w:eastAsia="宋体" w:hAnsi="Times New Roman" w:cs="Times New Roman"/>
          <w:lang w:eastAsia="zh-CN"/>
          <w:rPrChange w:id="3894" w:author="ZhuMeng" w:date="2023-10-12T15:47:00Z">
            <w:rPr>
              <w:lang w:eastAsia="zh-CN"/>
            </w:rPr>
          </w:rPrChange>
        </w:rPr>
        <w:t xml:space="preserve">. </w:t>
      </w:r>
      <w:r w:rsidRPr="006A3F35">
        <w:rPr>
          <w:rFonts w:ascii="Times New Roman" w:eastAsia="宋体" w:hAnsi="Times New Roman" w:cs="Times New Roman"/>
          <w:i/>
          <w:iCs/>
          <w:lang w:eastAsia="zh-CN"/>
          <w:rPrChange w:id="3895" w:author="ZhuMeng" w:date="2023-10-12T15:47:00Z">
            <w:rPr>
              <w:i/>
              <w:iCs/>
              <w:lang w:eastAsia="zh-CN"/>
            </w:rPr>
          </w:rPrChange>
        </w:rPr>
        <w:t>新华网</w:t>
      </w:r>
      <w:r w:rsidRPr="006A3F35">
        <w:rPr>
          <w:rFonts w:ascii="Times New Roman" w:eastAsia="宋体" w:hAnsi="Times New Roman" w:cs="Times New Roman"/>
          <w:lang w:eastAsia="zh-CN"/>
          <w:rPrChange w:id="3896" w:author="ZhuMeng" w:date="2023-10-12T15:47:00Z">
            <w:rPr>
              <w:lang w:eastAsia="zh-CN"/>
            </w:rPr>
          </w:rPrChange>
        </w:rPr>
        <w:t>.</w:t>
      </w:r>
    </w:p>
    <w:p w14:paraId="7D029439" w14:textId="77777777" w:rsidR="0067268E" w:rsidRPr="006A3F35" w:rsidRDefault="0067268E" w:rsidP="00FD1F70">
      <w:pPr>
        <w:pStyle w:val="10"/>
        <w:spacing w:line="360" w:lineRule="auto"/>
        <w:jc w:val="both"/>
        <w:rPr>
          <w:rFonts w:ascii="Times New Roman" w:eastAsia="宋体" w:hAnsi="Times New Roman" w:cs="Times New Roman"/>
          <w:lang w:eastAsia="zh-CN"/>
          <w:rPrChange w:id="3897" w:author="ZhuMeng" w:date="2023-10-12T15:47:00Z">
            <w:rPr>
              <w:lang w:eastAsia="zh-CN"/>
            </w:rPr>
          </w:rPrChange>
        </w:rPr>
        <w:pPrChange w:id="3898" w:author="ZhuMeng" w:date="2023-10-13T09:17:00Z">
          <w:pPr>
            <w:pStyle w:val="10"/>
          </w:pPr>
        </w:pPrChange>
      </w:pPr>
      <w:bookmarkStart w:id="3899" w:name="ref-MaRong2004a"/>
      <w:bookmarkEnd w:id="3890"/>
      <w:r w:rsidRPr="006A3F35">
        <w:rPr>
          <w:rFonts w:ascii="Times New Roman" w:eastAsia="宋体" w:hAnsi="Times New Roman" w:cs="Times New Roman"/>
          <w:lang w:eastAsia="zh-CN"/>
          <w:rPrChange w:id="3900" w:author="ZhuMeng" w:date="2023-10-12T15:47:00Z">
            <w:rPr>
              <w:lang w:eastAsia="zh-CN"/>
            </w:rPr>
          </w:rPrChange>
        </w:rPr>
        <w:t>马戎</w:t>
      </w:r>
      <w:r w:rsidRPr="006A3F35">
        <w:rPr>
          <w:rFonts w:ascii="Times New Roman" w:eastAsia="宋体" w:hAnsi="Times New Roman" w:cs="Times New Roman"/>
          <w:lang w:eastAsia="zh-CN"/>
          <w:rPrChange w:id="3901" w:author="ZhuMeng" w:date="2023-10-12T15:47:00Z">
            <w:rPr>
              <w:lang w:eastAsia="zh-CN"/>
            </w:rPr>
          </w:rPrChange>
        </w:rPr>
        <w:t xml:space="preserve">. (2004). </w:t>
      </w:r>
      <w:r w:rsidRPr="006A3F35">
        <w:rPr>
          <w:rFonts w:ascii="Times New Roman" w:eastAsia="宋体" w:hAnsi="Times New Roman" w:cs="Times New Roman"/>
          <w:lang w:eastAsia="zh-CN"/>
          <w:rPrChange w:id="3902" w:author="ZhuMeng" w:date="2023-10-12T15:47:00Z">
            <w:rPr>
              <w:lang w:eastAsia="zh-CN"/>
            </w:rPr>
          </w:rPrChange>
        </w:rPr>
        <w:t>语言使用与族群关系</w:t>
      </w:r>
      <w:r w:rsidRPr="006A3F35">
        <w:rPr>
          <w:rFonts w:ascii="Times New Roman" w:eastAsia="宋体" w:hAnsi="Times New Roman" w:cs="Times New Roman"/>
          <w:lang w:eastAsia="zh-CN"/>
          <w:rPrChange w:id="3903" w:author="ZhuMeng" w:date="2023-10-12T15:47:00Z">
            <w:rPr>
              <w:lang w:eastAsia="zh-CN"/>
            </w:rPr>
          </w:rPrChange>
        </w:rPr>
        <w:t xml:space="preserve">. </w:t>
      </w:r>
      <w:r w:rsidRPr="006A3F35">
        <w:rPr>
          <w:rFonts w:ascii="Times New Roman" w:eastAsia="宋体" w:hAnsi="Times New Roman" w:cs="Times New Roman"/>
          <w:i/>
          <w:iCs/>
          <w:lang w:eastAsia="zh-CN"/>
          <w:rPrChange w:id="3904" w:author="ZhuMeng" w:date="2023-10-12T15:47:00Z">
            <w:rPr>
              <w:i/>
              <w:iCs/>
              <w:lang w:eastAsia="zh-CN"/>
            </w:rPr>
          </w:rPrChange>
        </w:rPr>
        <w:t>西北民族研究</w:t>
      </w:r>
      <w:r w:rsidRPr="006A3F35">
        <w:rPr>
          <w:rFonts w:ascii="Times New Roman" w:eastAsia="宋体" w:hAnsi="Times New Roman" w:cs="Times New Roman"/>
          <w:lang w:eastAsia="zh-CN"/>
          <w:rPrChange w:id="3905" w:author="ZhuMeng" w:date="2023-10-12T15:47:00Z">
            <w:rPr>
              <w:lang w:eastAsia="zh-CN"/>
            </w:rPr>
          </w:rPrChange>
        </w:rPr>
        <w:t xml:space="preserve">, </w:t>
      </w:r>
      <w:r w:rsidRPr="006A3F35">
        <w:rPr>
          <w:rFonts w:ascii="Times New Roman" w:eastAsia="宋体" w:hAnsi="Times New Roman" w:cs="Times New Roman"/>
          <w:i/>
          <w:iCs/>
          <w:lang w:eastAsia="zh-CN"/>
          <w:rPrChange w:id="3906" w:author="ZhuMeng" w:date="2023-10-12T15:47:00Z">
            <w:rPr>
              <w:i/>
              <w:iCs/>
              <w:lang w:eastAsia="zh-CN"/>
            </w:rPr>
          </w:rPrChange>
        </w:rPr>
        <w:t>01</w:t>
      </w:r>
      <w:r w:rsidRPr="006A3F35">
        <w:rPr>
          <w:rFonts w:ascii="Times New Roman" w:eastAsia="宋体" w:hAnsi="Times New Roman" w:cs="Times New Roman"/>
          <w:lang w:eastAsia="zh-CN"/>
          <w:rPrChange w:id="3907" w:author="ZhuMeng" w:date="2023-10-12T15:47:00Z">
            <w:rPr>
              <w:lang w:eastAsia="zh-CN"/>
            </w:rPr>
          </w:rPrChange>
        </w:rPr>
        <w:t>, 20–44+147.</w:t>
      </w:r>
    </w:p>
    <w:p w14:paraId="66FD3FC6" w14:textId="77777777" w:rsidR="0067268E" w:rsidRPr="006A3F35" w:rsidRDefault="0067268E" w:rsidP="00FD1F70">
      <w:pPr>
        <w:pStyle w:val="10"/>
        <w:spacing w:line="360" w:lineRule="auto"/>
        <w:jc w:val="both"/>
        <w:rPr>
          <w:rFonts w:ascii="Times New Roman" w:eastAsia="宋体" w:hAnsi="Times New Roman" w:cs="Times New Roman"/>
          <w:lang w:eastAsia="zh-CN"/>
          <w:rPrChange w:id="3908" w:author="ZhuMeng" w:date="2023-10-12T15:47:00Z">
            <w:rPr>
              <w:lang w:eastAsia="zh-CN"/>
            </w:rPr>
          </w:rPrChange>
        </w:rPr>
        <w:pPrChange w:id="3909" w:author="ZhuMeng" w:date="2023-10-13T09:17:00Z">
          <w:pPr>
            <w:pStyle w:val="10"/>
          </w:pPr>
        </w:pPrChange>
      </w:pPr>
      <w:bookmarkStart w:id="3910" w:name="ref-MaRong2017"/>
      <w:bookmarkEnd w:id="3899"/>
      <w:r w:rsidRPr="006A3F35">
        <w:rPr>
          <w:rFonts w:ascii="Times New Roman" w:eastAsia="宋体" w:hAnsi="Times New Roman" w:cs="Times New Roman"/>
          <w:lang w:eastAsia="zh-CN"/>
          <w:rPrChange w:id="3911" w:author="ZhuMeng" w:date="2023-10-12T15:47:00Z">
            <w:rPr>
              <w:lang w:eastAsia="zh-CN"/>
            </w:rPr>
          </w:rPrChange>
        </w:rPr>
        <w:t>马戎</w:t>
      </w:r>
      <w:r w:rsidRPr="006A3F35">
        <w:rPr>
          <w:rFonts w:ascii="Times New Roman" w:eastAsia="宋体" w:hAnsi="Times New Roman" w:cs="Times New Roman"/>
          <w:lang w:eastAsia="zh-CN"/>
          <w:rPrChange w:id="3912" w:author="ZhuMeng" w:date="2023-10-12T15:47:00Z">
            <w:rPr>
              <w:lang w:eastAsia="zh-CN"/>
            </w:rPr>
          </w:rPrChange>
        </w:rPr>
        <w:t xml:space="preserve">. (2017). </w:t>
      </w:r>
      <w:r w:rsidRPr="006A3F35">
        <w:rPr>
          <w:rFonts w:ascii="Times New Roman" w:eastAsia="宋体" w:hAnsi="Times New Roman" w:cs="Times New Roman"/>
          <w:lang w:eastAsia="zh-CN"/>
          <w:rPrChange w:id="3913" w:author="ZhuMeng" w:date="2023-10-12T15:47:00Z">
            <w:rPr>
              <w:lang w:eastAsia="zh-CN"/>
            </w:rPr>
          </w:rPrChange>
        </w:rPr>
        <w:t>汉语学习与中国少数族群的现代化</w:t>
      </w:r>
      <w:r w:rsidRPr="006A3F35">
        <w:rPr>
          <w:rFonts w:ascii="Times New Roman" w:eastAsia="宋体" w:hAnsi="Times New Roman" w:cs="Times New Roman"/>
          <w:lang w:eastAsia="zh-CN"/>
          <w:rPrChange w:id="3914" w:author="ZhuMeng" w:date="2023-10-12T15:47:00Z">
            <w:rPr>
              <w:lang w:eastAsia="zh-CN"/>
            </w:rPr>
          </w:rPrChange>
        </w:rPr>
        <w:t xml:space="preserve">. </w:t>
      </w:r>
      <w:r w:rsidRPr="006A3F35">
        <w:rPr>
          <w:rFonts w:ascii="Times New Roman" w:eastAsia="宋体" w:hAnsi="Times New Roman" w:cs="Times New Roman"/>
          <w:i/>
          <w:iCs/>
          <w:lang w:eastAsia="zh-CN"/>
          <w:rPrChange w:id="3915" w:author="ZhuMeng" w:date="2023-10-12T15:47:00Z">
            <w:rPr>
              <w:i/>
              <w:iCs/>
              <w:lang w:eastAsia="zh-CN"/>
            </w:rPr>
          </w:rPrChange>
        </w:rPr>
        <w:t>社会政策研究</w:t>
      </w:r>
      <w:r w:rsidRPr="006A3F35">
        <w:rPr>
          <w:rFonts w:ascii="Times New Roman" w:eastAsia="宋体" w:hAnsi="Times New Roman" w:cs="Times New Roman"/>
          <w:lang w:eastAsia="zh-CN"/>
          <w:rPrChange w:id="3916" w:author="ZhuMeng" w:date="2023-10-12T15:47:00Z">
            <w:rPr>
              <w:lang w:eastAsia="zh-CN"/>
            </w:rPr>
          </w:rPrChange>
        </w:rPr>
        <w:t xml:space="preserve">, </w:t>
      </w:r>
      <w:r w:rsidRPr="006A3F35">
        <w:rPr>
          <w:rFonts w:ascii="Times New Roman" w:eastAsia="宋体" w:hAnsi="Times New Roman" w:cs="Times New Roman"/>
          <w:i/>
          <w:iCs/>
          <w:lang w:eastAsia="zh-CN"/>
          <w:rPrChange w:id="3917" w:author="ZhuMeng" w:date="2023-10-12T15:47:00Z">
            <w:rPr>
              <w:i/>
              <w:iCs/>
              <w:lang w:eastAsia="zh-CN"/>
            </w:rPr>
          </w:rPrChange>
        </w:rPr>
        <w:t>01</w:t>
      </w:r>
      <w:r w:rsidRPr="006A3F35">
        <w:rPr>
          <w:rFonts w:ascii="Times New Roman" w:eastAsia="宋体" w:hAnsi="Times New Roman" w:cs="Times New Roman"/>
          <w:lang w:eastAsia="zh-CN"/>
          <w:rPrChange w:id="3918" w:author="ZhuMeng" w:date="2023-10-12T15:47:00Z">
            <w:rPr>
              <w:lang w:eastAsia="zh-CN"/>
            </w:rPr>
          </w:rPrChange>
        </w:rPr>
        <w:t>, 110–124.</w:t>
      </w:r>
    </w:p>
    <w:p w14:paraId="1C846C85" w14:textId="77777777" w:rsidR="0067268E" w:rsidRPr="006A3F35" w:rsidRDefault="0067268E" w:rsidP="00FD1F70">
      <w:pPr>
        <w:pStyle w:val="10"/>
        <w:spacing w:line="360" w:lineRule="auto"/>
        <w:jc w:val="both"/>
        <w:rPr>
          <w:rFonts w:ascii="Times New Roman" w:eastAsia="宋体" w:hAnsi="Times New Roman" w:cs="Times New Roman"/>
          <w:lang w:eastAsia="zh-CN"/>
          <w:rPrChange w:id="3919" w:author="ZhuMeng" w:date="2023-10-12T15:47:00Z">
            <w:rPr>
              <w:lang w:eastAsia="zh-CN"/>
            </w:rPr>
          </w:rPrChange>
        </w:rPr>
        <w:pPrChange w:id="3920" w:author="ZhuMeng" w:date="2023-10-13T09:17:00Z">
          <w:pPr>
            <w:pStyle w:val="10"/>
          </w:pPr>
        </w:pPrChange>
      </w:pPr>
      <w:bookmarkStart w:id="3921" w:name="ref-LuZiWen2008"/>
      <w:bookmarkEnd w:id="3910"/>
      <w:r w:rsidRPr="006A3F35">
        <w:rPr>
          <w:rFonts w:ascii="Times New Roman" w:eastAsia="宋体" w:hAnsi="Times New Roman" w:cs="Times New Roman"/>
          <w:lang w:eastAsia="zh-CN"/>
          <w:rPrChange w:id="3922" w:author="ZhuMeng" w:date="2023-10-12T15:47:00Z">
            <w:rPr>
              <w:lang w:eastAsia="zh-CN"/>
            </w:rPr>
          </w:rPrChange>
        </w:rPr>
        <w:t>鲁子问</w:t>
      </w:r>
      <w:r w:rsidRPr="006A3F35">
        <w:rPr>
          <w:rFonts w:ascii="Times New Roman" w:eastAsia="宋体" w:hAnsi="Times New Roman" w:cs="Times New Roman"/>
          <w:lang w:eastAsia="zh-CN"/>
          <w:rPrChange w:id="3923" w:author="ZhuMeng" w:date="2023-10-12T15:47:00Z">
            <w:rPr>
              <w:lang w:eastAsia="zh-CN"/>
            </w:rPr>
          </w:rPrChange>
        </w:rPr>
        <w:t xml:space="preserve">. (2008). </w:t>
      </w:r>
      <w:r w:rsidRPr="006A3F35">
        <w:rPr>
          <w:rFonts w:ascii="Times New Roman" w:eastAsia="宋体" w:hAnsi="Times New Roman" w:cs="Times New Roman"/>
          <w:lang w:eastAsia="zh-CN"/>
          <w:rPrChange w:id="3924" w:author="ZhuMeng" w:date="2023-10-12T15:47:00Z">
            <w:rPr>
              <w:lang w:eastAsia="zh-CN"/>
            </w:rPr>
          </w:rPrChange>
        </w:rPr>
        <w:t>国家治理视野的语言政策</w:t>
      </w:r>
      <w:r w:rsidRPr="006A3F35">
        <w:rPr>
          <w:rFonts w:ascii="Times New Roman" w:eastAsia="宋体" w:hAnsi="Times New Roman" w:cs="Times New Roman"/>
          <w:lang w:eastAsia="zh-CN"/>
          <w:rPrChange w:id="3925" w:author="ZhuMeng" w:date="2023-10-12T15:47:00Z">
            <w:rPr>
              <w:lang w:eastAsia="zh-CN"/>
            </w:rPr>
          </w:rPrChange>
        </w:rPr>
        <w:t xml:space="preserve">. </w:t>
      </w:r>
      <w:r w:rsidRPr="006A3F35">
        <w:rPr>
          <w:rFonts w:ascii="Times New Roman" w:eastAsia="宋体" w:hAnsi="Times New Roman" w:cs="Times New Roman"/>
          <w:i/>
          <w:iCs/>
          <w:lang w:eastAsia="zh-CN"/>
          <w:rPrChange w:id="3926" w:author="ZhuMeng" w:date="2023-10-12T15:47:00Z">
            <w:rPr>
              <w:i/>
              <w:iCs/>
              <w:lang w:eastAsia="zh-CN"/>
            </w:rPr>
          </w:rPrChange>
        </w:rPr>
        <w:t>社会主义研究</w:t>
      </w:r>
      <w:r w:rsidRPr="006A3F35">
        <w:rPr>
          <w:rFonts w:ascii="Times New Roman" w:eastAsia="宋体" w:hAnsi="Times New Roman" w:cs="Times New Roman"/>
          <w:lang w:eastAsia="zh-CN"/>
          <w:rPrChange w:id="3927" w:author="ZhuMeng" w:date="2023-10-12T15:47:00Z">
            <w:rPr>
              <w:lang w:eastAsia="zh-CN"/>
            </w:rPr>
          </w:rPrChange>
        </w:rPr>
        <w:t xml:space="preserve">, </w:t>
      </w:r>
      <w:r w:rsidRPr="006A3F35">
        <w:rPr>
          <w:rFonts w:ascii="Times New Roman" w:eastAsia="宋体" w:hAnsi="Times New Roman" w:cs="Times New Roman"/>
          <w:i/>
          <w:iCs/>
          <w:lang w:eastAsia="zh-CN"/>
          <w:rPrChange w:id="3928" w:author="ZhuMeng" w:date="2023-10-12T15:47:00Z">
            <w:rPr>
              <w:i/>
              <w:iCs/>
              <w:lang w:eastAsia="zh-CN"/>
            </w:rPr>
          </w:rPrChange>
        </w:rPr>
        <w:t>06</w:t>
      </w:r>
      <w:r w:rsidRPr="006A3F35">
        <w:rPr>
          <w:rFonts w:ascii="Times New Roman" w:eastAsia="宋体" w:hAnsi="Times New Roman" w:cs="Times New Roman"/>
          <w:lang w:eastAsia="zh-CN"/>
          <w:rPrChange w:id="3929" w:author="ZhuMeng" w:date="2023-10-12T15:47:00Z">
            <w:rPr>
              <w:lang w:eastAsia="zh-CN"/>
            </w:rPr>
          </w:rPrChange>
        </w:rPr>
        <w:t>, 54–58.</w:t>
      </w:r>
    </w:p>
    <w:p w14:paraId="50BDF988" w14:textId="1F43D8C6" w:rsidR="00D62CB0" w:rsidRPr="006A3F35" w:rsidRDefault="0067268E" w:rsidP="00FD1F70">
      <w:pPr>
        <w:pStyle w:val="10"/>
        <w:spacing w:line="360" w:lineRule="auto"/>
        <w:jc w:val="both"/>
        <w:rPr>
          <w:rFonts w:ascii="Times New Roman" w:eastAsia="宋体" w:hAnsi="Times New Roman" w:cs="Times New Roman"/>
          <w:lang w:eastAsia="zh-CN"/>
          <w:rPrChange w:id="3930" w:author="ZhuMeng" w:date="2023-10-12T15:47:00Z">
            <w:rPr>
              <w:lang w:eastAsia="zh-CN"/>
            </w:rPr>
          </w:rPrChange>
        </w:rPr>
        <w:pPrChange w:id="3931" w:author="ZhuMeng" w:date="2023-10-13T09:17:00Z">
          <w:pPr>
            <w:pStyle w:val="10"/>
          </w:pPr>
        </w:pPrChange>
      </w:pPr>
      <w:bookmarkStart w:id="3932" w:name="ref-HuangShaoAnWangLuCong2020"/>
      <w:bookmarkEnd w:id="3921"/>
      <w:r w:rsidRPr="006A3F35">
        <w:rPr>
          <w:rFonts w:ascii="Times New Roman" w:eastAsia="宋体" w:hAnsi="Times New Roman" w:cs="Times New Roman"/>
          <w:lang w:eastAsia="zh-CN"/>
          <w:rPrChange w:id="3933" w:author="ZhuMeng" w:date="2023-10-12T15:47:00Z">
            <w:rPr>
              <w:lang w:eastAsia="zh-CN"/>
            </w:rPr>
          </w:rPrChange>
        </w:rPr>
        <w:t>黄少安</w:t>
      </w:r>
      <w:r w:rsidRPr="006A3F35">
        <w:rPr>
          <w:rFonts w:ascii="Times New Roman" w:eastAsia="宋体" w:hAnsi="Times New Roman" w:cs="Times New Roman"/>
          <w:lang w:eastAsia="zh-CN"/>
          <w:rPrChange w:id="3934" w:author="ZhuMeng" w:date="2023-10-12T15:47:00Z">
            <w:rPr>
              <w:lang w:eastAsia="zh-CN"/>
            </w:rPr>
          </w:rPrChange>
        </w:rPr>
        <w:t xml:space="preserve">, &amp; </w:t>
      </w:r>
      <w:r w:rsidRPr="006A3F35">
        <w:rPr>
          <w:rFonts w:ascii="Times New Roman" w:eastAsia="宋体" w:hAnsi="Times New Roman" w:cs="Times New Roman"/>
          <w:lang w:eastAsia="zh-CN"/>
          <w:rPrChange w:id="3935" w:author="ZhuMeng" w:date="2023-10-12T15:47:00Z">
            <w:rPr>
              <w:lang w:eastAsia="zh-CN"/>
            </w:rPr>
          </w:rPrChange>
        </w:rPr>
        <w:t>王麓淙</w:t>
      </w:r>
      <w:r w:rsidRPr="006A3F35">
        <w:rPr>
          <w:rFonts w:ascii="Times New Roman" w:eastAsia="宋体" w:hAnsi="Times New Roman" w:cs="Times New Roman"/>
          <w:lang w:eastAsia="zh-CN"/>
          <w:rPrChange w:id="3936" w:author="ZhuMeng" w:date="2023-10-12T15:47:00Z">
            <w:rPr>
              <w:lang w:eastAsia="zh-CN"/>
            </w:rPr>
          </w:rPrChange>
        </w:rPr>
        <w:t xml:space="preserve">. (2020). </w:t>
      </w:r>
      <w:r w:rsidRPr="006A3F35">
        <w:rPr>
          <w:rFonts w:ascii="Times New Roman" w:eastAsia="宋体" w:hAnsi="Times New Roman" w:cs="Times New Roman"/>
          <w:lang w:eastAsia="zh-CN"/>
          <w:rPrChange w:id="3937" w:author="ZhuMeng" w:date="2023-10-12T15:47:00Z">
            <w:rPr>
              <w:lang w:eastAsia="zh-CN"/>
            </w:rPr>
          </w:rPrChange>
        </w:rPr>
        <w:t>民族地区语言扶贫的经济理论基础和实证分析</w:t>
      </w:r>
      <w:r w:rsidRPr="006A3F35">
        <w:rPr>
          <w:rFonts w:ascii="Times New Roman" w:eastAsia="宋体" w:hAnsi="Times New Roman" w:cs="Times New Roman"/>
          <w:lang w:eastAsia="zh-CN"/>
          <w:rPrChange w:id="3938" w:author="ZhuMeng" w:date="2023-10-12T15:47:00Z">
            <w:rPr>
              <w:lang w:eastAsia="zh-CN"/>
            </w:rPr>
          </w:rPrChange>
        </w:rPr>
        <w:t xml:space="preserve">. </w:t>
      </w:r>
      <w:r w:rsidRPr="006A3F35">
        <w:rPr>
          <w:rFonts w:ascii="Times New Roman" w:eastAsia="宋体" w:hAnsi="Times New Roman" w:cs="Times New Roman"/>
          <w:i/>
          <w:iCs/>
          <w:lang w:eastAsia="zh-CN"/>
          <w:rPrChange w:id="3939" w:author="ZhuMeng" w:date="2023-10-12T15:47:00Z">
            <w:rPr>
              <w:i/>
              <w:iCs/>
              <w:lang w:eastAsia="zh-CN"/>
            </w:rPr>
          </w:rPrChange>
        </w:rPr>
        <w:t>语言文字应用</w:t>
      </w:r>
      <w:r w:rsidRPr="006A3F35">
        <w:rPr>
          <w:rFonts w:ascii="Times New Roman" w:eastAsia="宋体" w:hAnsi="Times New Roman" w:cs="Times New Roman"/>
          <w:lang w:eastAsia="zh-CN"/>
          <w:rPrChange w:id="3940" w:author="ZhuMeng" w:date="2023-10-12T15:47:00Z">
            <w:rPr>
              <w:lang w:eastAsia="zh-CN"/>
            </w:rPr>
          </w:rPrChange>
        </w:rPr>
        <w:t xml:space="preserve">, </w:t>
      </w:r>
      <w:r w:rsidRPr="006A3F35">
        <w:rPr>
          <w:rFonts w:ascii="Times New Roman" w:eastAsia="宋体" w:hAnsi="Times New Roman" w:cs="Times New Roman"/>
          <w:i/>
          <w:iCs/>
          <w:lang w:eastAsia="zh-CN"/>
          <w:rPrChange w:id="3941" w:author="ZhuMeng" w:date="2023-10-12T15:47:00Z">
            <w:rPr>
              <w:i/>
              <w:iCs/>
              <w:lang w:eastAsia="zh-CN"/>
            </w:rPr>
          </w:rPrChange>
        </w:rPr>
        <w:t>04</w:t>
      </w:r>
      <w:r w:rsidRPr="006A3F35">
        <w:rPr>
          <w:rFonts w:ascii="Times New Roman" w:eastAsia="宋体" w:hAnsi="Times New Roman" w:cs="Times New Roman"/>
          <w:lang w:eastAsia="zh-CN"/>
          <w:rPrChange w:id="3942" w:author="ZhuMeng" w:date="2023-10-12T15:47:00Z">
            <w:rPr>
              <w:lang w:eastAsia="zh-CN"/>
            </w:rPr>
          </w:rPrChange>
        </w:rPr>
        <w:t>, 26–36.</w:t>
      </w:r>
      <w:bookmarkEnd w:id="3169"/>
      <w:bookmarkEnd w:id="3174"/>
      <w:bookmarkEnd w:id="3932"/>
    </w:p>
    <w:sectPr w:rsidR="00D62CB0" w:rsidRPr="006A3F35">
      <w:footerReference w:type="default" r:id="rId11"/>
      <w:footnotePr>
        <w:numFmt w:val="decimalEnclosedCircleChinese"/>
      </w:footnotePr>
      <w:pgSz w:w="12240" w:h="15840"/>
      <w:pgMar w:top="1440" w:right="1440" w:bottom="1440" w:left="1440" w:header="720" w:footer="72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ZhuMeng" w:date="2023-10-12T16:19:00Z" w:initials="MOU">
    <w:p w14:paraId="08DFEF16" w14:textId="77777777" w:rsidR="0067268E" w:rsidRDefault="0067268E">
      <w:pPr>
        <w:pStyle w:val="af5"/>
        <w:rPr>
          <w:noProof/>
          <w:lang w:eastAsia="zh-CN"/>
        </w:rPr>
      </w:pPr>
      <w:r>
        <w:rPr>
          <w:rStyle w:val="af4"/>
        </w:rPr>
        <w:annotationRef/>
      </w:r>
      <w:r>
        <w:rPr>
          <w:rFonts w:hint="eastAsia"/>
          <w:noProof/>
          <w:lang w:eastAsia="zh-CN"/>
        </w:rPr>
        <w:t>To</w:t>
      </w:r>
      <w:r>
        <w:rPr>
          <w:noProof/>
          <w:lang w:eastAsia="zh-CN"/>
        </w:rPr>
        <w:t xml:space="preserve"> Do List:</w:t>
      </w:r>
    </w:p>
    <w:p w14:paraId="11E3D997" w14:textId="77777777" w:rsidR="0067268E" w:rsidRDefault="0067268E">
      <w:pPr>
        <w:pStyle w:val="af5"/>
        <w:rPr>
          <w:noProof/>
          <w:sz w:val="26"/>
          <w:lang w:eastAsia="zh-CN"/>
        </w:rPr>
      </w:pPr>
      <w:r>
        <w:rPr>
          <w:rFonts w:hint="eastAsia"/>
          <w:noProof/>
          <w:lang w:eastAsia="zh-CN"/>
        </w:rPr>
        <w:t>1</w:t>
      </w:r>
      <w:r>
        <w:rPr>
          <w:noProof/>
          <w:lang w:eastAsia="zh-CN"/>
        </w:rPr>
        <w:t>.</w:t>
      </w:r>
      <w:r>
        <w:rPr>
          <w:rFonts w:hint="eastAsia"/>
          <w:noProof/>
          <w:sz w:val="26"/>
          <w:lang w:eastAsia="zh-CN"/>
        </w:rPr>
        <w:t>语言与共同富裕；</w:t>
      </w:r>
    </w:p>
    <w:p w14:paraId="6D1F2AFA" w14:textId="77777777" w:rsidR="0067268E" w:rsidRDefault="0067268E">
      <w:pPr>
        <w:pStyle w:val="af5"/>
        <w:rPr>
          <w:noProof/>
          <w:sz w:val="26"/>
          <w:lang w:eastAsia="zh-CN"/>
        </w:rPr>
      </w:pPr>
      <w:r>
        <w:rPr>
          <w:rFonts w:hint="eastAsia"/>
          <w:noProof/>
          <w:lang w:eastAsia="zh-CN"/>
        </w:rPr>
        <w:t>2</w:t>
      </w:r>
      <w:r>
        <w:rPr>
          <w:noProof/>
          <w:lang w:eastAsia="zh-CN"/>
        </w:rPr>
        <w:t>.</w:t>
      </w:r>
      <w:r>
        <w:rPr>
          <w:rFonts w:hint="eastAsia"/>
          <w:noProof/>
          <w:sz w:val="26"/>
          <w:lang w:eastAsia="zh-CN"/>
        </w:rPr>
        <w:t>语言与新媒体治理；</w:t>
      </w:r>
    </w:p>
    <w:p w14:paraId="5FC0B0B4" w14:textId="77777777" w:rsidR="0067268E" w:rsidRDefault="0067268E">
      <w:pPr>
        <w:pStyle w:val="af5"/>
        <w:rPr>
          <w:lang w:eastAsia="zh-CN"/>
        </w:rPr>
      </w:pPr>
      <w:r>
        <w:rPr>
          <w:rFonts w:hint="eastAsia"/>
          <w:noProof/>
          <w:lang w:eastAsia="zh-CN"/>
        </w:rPr>
        <w:t>3</w:t>
      </w:r>
      <w:r>
        <w:rPr>
          <w:noProof/>
          <w:lang w:eastAsia="zh-CN"/>
        </w:rPr>
        <w:t>.</w:t>
      </w:r>
      <w:r>
        <w:rPr>
          <w:rFonts w:hint="eastAsia"/>
          <w:noProof/>
          <w:sz w:val="26"/>
          <w:lang w:eastAsia="zh-CN"/>
        </w:rPr>
        <w:t>其他批注涉及的内容。</w:t>
      </w:r>
    </w:p>
  </w:comment>
  <w:comment w:id="2184" w:author="ZhuMeng" w:date="2023-10-12T15:19:00Z" w:initials="MOU">
    <w:p w14:paraId="25B156B9" w14:textId="77777777" w:rsidR="0067268E" w:rsidRDefault="0067268E">
      <w:pPr>
        <w:pStyle w:val="af5"/>
        <w:rPr>
          <w:lang w:eastAsia="zh-CN"/>
        </w:rPr>
      </w:pPr>
      <w:r>
        <w:rPr>
          <w:rStyle w:val="af4"/>
        </w:rPr>
        <w:annotationRef/>
      </w:r>
      <w:r>
        <w:rPr>
          <w:rFonts w:hint="eastAsia"/>
          <w:noProof/>
          <w:sz w:val="26"/>
          <w:lang w:eastAsia="zh-CN"/>
        </w:rPr>
        <w:t>这里需要重新找一个案例或者重写一段话。</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C0B0B4" w15:done="0"/>
  <w15:commentEx w15:paraId="25B156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BF33E6E" w16cex:dateUtc="2023-10-12T08:19:00Z"/>
  <w16cex:commentExtensible w16cex:durableId="2B7EFF4C" w16cex:dateUtc="2023-10-12T0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C0B0B4" w16cid:durableId="1BF33E6E"/>
  <w16cid:commentId w16cid:paraId="25B156B9" w16cid:durableId="2B7EFF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DA5D32" w14:textId="77777777" w:rsidR="00F32E6A" w:rsidRDefault="00F32E6A">
      <w:r>
        <w:separator/>
      </w:r>
    </w:p>
  </w:endnote>
  <w:endnote w:type="continuationSeparator" w:id="0">
    <w:p w14:paraId="5591A110" w14:textId="77777777" w:rsidR="00F32E6A" w:rsidRDefault="00F32E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7EFF" w:usb1="C000785B" w:usb2="00000009" w:usb3="00000000" w:csb0="000001FF" w:csb1="00000000"/>
  </w:font>
  <w:font w:name="Cambria">
    <w:altName w:val="苹方-简"/>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altName w:val="苹方-简"/>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3104563"/>
      <w:docPartObj>
        <w:docPartGallery w:val="AutoText"/>
      </w:docPartObj>
    </w:sdtPr>
    <w:sdtContent>
      <w:p w14:paraId="14F5621B" w14:textId="77777777" w:rsidR="00D62CB0" w:rsidRDefault="00000000">
        <w:pPr>
          <w:pStyle w:val="a9"/>
          <w:jc w:val="center"/>
        </w:pPr>
        <w:r>
          <w:fldChar w:fldCharType="begin"/>
        </w:r>
        <w:r>
          <w:instrText>PAGE   \* MERGEFORMAT</w:instrText>
        </w:r>
        <w:r>
          <w:fldChar w:fldCharType="separate"/>
        </w:r>
        <w:r>
          <w:rPr>
            <w:lang w:val="zh-CN" w:eastAsia="zh-CN"/>
          </w:rPr>
          <w:t>2</w:t>
        </w:r>
        <w:r>
          <w:fldChar w:fldCharType="end"/>
        </w:r>
      </w:p>
    </w:sdtContent>
  </w:sdt>
  <w:p w14:paraId="24C16460" w14:textId="77777777" w:rsidR="00D62CB0" w:rsidRDefault="00D62CB0">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EA8DE5" w14:textId="77777777" w:rsidR="00F32E6A" w:rsidRDefault="00F32E6A">
      <w:r>
        <w:separator/>
      </w:r>
    </w:p>
  </w:footnote>
  <w:footnote w:type="continuationSeparator" w:id="0">
    <w:p w14:paraId="2B3B5165" w14:textId="77777777" w:rsidR="00F32E6A" w:rsidRDefault="00F32E6A">
      <w:r>
        <w:continuationSeparator/>
      </w:r>
    </w:p>
  </w:footnote>
  <w:footnote w:id="1">
    <w:p w14:paraId="6E64A4F1" w14:textId="77777777" w:rsidR="0067268E" w:rsidRDefault="0067268E">
      <w:pPr>
        <w:pStyle w:val="af"/>
        <w:rPr>
          <w:lang w:eastAsia="zh-CN"/>
        </w:rPr>
      </w:pPr>
      <w:r>
        <w:rPr>
          <w:rStyle w:val="af1"/>
        </w:rPr>
        <w:footnoteRef/>
      </w:r>
      <w:r>
        <w:rPr>
          <w:lang w:eastAsia="zh-CN"/>
        </w:rPr>
        <w:t xml:space="preserve"> 胡悦，清华大学政治学系副教授；朱萌，通讯作者，清华大学政治学系</w:t>
      </w:r>
      <w:ins w:id="13" w:author="ZhuMeng" w:date="2023-10-12T10:02:00Z">
        <w:r>
          <w:rPr>
            <w:rFonts w:hint="eastAsia"/>
            <w:lang w:eastAsia="zh-CN"/>
          </w:rPr>
          <w:t>博士</w:t>
        </w:r>
      </w:ins>
      <w:del w:id="14" w:author="ZhuMeng" w:date="2023-10-12T10:02:00Z">
        <w:r w:rsidDel="007A7273">
          <w:rPr>
            <w:lang w:eastAsia="zh-CN"/>
          </w:rPr>
          <w:delText>硕士</w:delText>
        </w:r>
      </w:del>
      <w:r>
        <w:rPr>
          <w:lang w:eastAsia="zh-CN"/>
        </w:rPr>
        <w:t>研究生。本文为国家自然科学基金委青年项目（72004109）“新型城镇化进程中新老市民身份认同建构的社会心理机制与政策引导路径研究”研究成果。</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A300DB"/>
    <w:multiLevelType w:val="multilevel"/>
    <w:tmpl w:val="3CA300DB"/>
    <w:lvl w:ilvl="0">
      <w:start w:val="1"/>
      <w:numFmt w:val="chineseCountingThousand"/>
      <w:pStyle w:val="1"/>
      <w:lvlText w:val="%1、"/>
      <w:lvlJc w:val="left"/>
      <w:pPr>
        <w:ind w:left="360" w:hanging="360"/>
      </w:pPr>
      <w:rPr>
        <w:rFonts w:hint="default"/>
      </w:rPr>
    </w:lvl>
    <w:lvl w:ilvl="1">
      <w:start w:val="1"/>
      <w:numFmt w:val="chineseCountingThousand"/>
      <w:pStyle w:val="2"/>
      <w:lvlText w:val="（%2）"/>
      <w:lvlJc w:val="left"/>
      <w:pPr>
        <w:ind w:left="400" w:hanging="400"/>
      </w:pPr>
      <w:rPr>
        <w:rFonts w:hint="default"/>
      </w:rPr>
    </w:lvl>
    <w:lvl w:ilvl="2">
      <w:start w:val="1"/>
      <w:numFmt w:val="decimal"/>
      <w:lvlText w:val="%3."/>
      <w:lvlJc w:val="left"/>
      <w:pPr>
        <w:ind w:left="400" w:hanging="40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6E0A48AD"/>
    <w:multiLevelType w:val="multilevel"/>
    <w:tmpl w:val="6E0A48AD"/>
    <w:lvl w:ilvl="0">
      <w:start w:val="1"/>
      <w:numFmt w:val="decimal"/>
      <w:pStyle w:val="3"/>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562594735">
    <w:abstractNumId w:val="0"/>
  </w:num>
  <w:num w:numId="2" w16cid:durableId="185880551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huMeng">
    <w15:presenceInfo w15:providerId="None" w15:userId="ZhuMe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embedSystemFonts/>
  <w:bordersDoNotSurroundHeader/>
  <w:bordersDoNotSurroundFooter/>
  <w:trackRevisions/>
  <w:doNotTrackMoves/>
  <w:defaultTabStop w:val="288"/>
  <w:drawingGridHorizontalSpacing w:val="360"/>
  <w:drawingGridVerticalSpacing w:val="360"/>
  <w:displayHorizontalDrawingGridEvery w:val="0"/>
  <w:displayVerticalDrawingGridEvery w:val="0"/>
  <w:characterSpacingControl w:val="doNotCompress"/>
  <w:footnotePr>
    <w:numFmt w:val="decimalEnclosedCircleChinese"/>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D62CB0"/>
    <w:rsid w:val="BD5847FE"/>
    <w:rsid w:val="0000496D"/>
    <w:rsid w:val="00005026"/>
    <w:rsid w:val="00005092"/>
    <w:rsid w:val="00006087"/>
    <w:rsid w:val="00006D7F"/>
    <w:rsid w:val="00006F9C"/>
    <w:rsid w:val="00011376"/>
    <w:rsid w:val="00013E22"/>
    <w:rsid w:val="00015811"/>
    <w:rsid w:val="000202D0"/>
    <w:rsid w:val="00021F72"/>
    <w:rsid w:val="00024A58"/>
    <w:rsid w:val="0002506E"/>
    <w:rsid w:val="0002534B"/>
    <w:rsid w:val="00026F64"/>
    <w:rsid w:val="00030B50"/>
    <w:rsid w:val="00031B56"/>
    <w:rsid w:val="00036C76"/>
    <w:rsid w:val="000400C4"/>
    <w:rsid w:val="00040243"/>
    <w:rsid w:val="00041E8A"/>
    <w:rsid w:val="0004274E"/>
    <w:rsid w:val="00044813"/>
    <w:rsid w:val="00047E3C"/>
    <w:rsid w:val="00053AF5"/>
    <w:rsid w:val="00055529"/>
    <w:rsid w:val="00060907"/>
    <w:rsid w:val="0006143D"/>
    <w:rsid w:val="00065A07"/>
    <w:rsid w:val="00067C4A"/>
    <w:rsid w:val="00082C11"/>
    <w:rsid w:val="00084812"/>
    <w:rsid w:val="00087AF7"/>
    <w:rsid w:val="0009265C"/>
    <w:rsid w:val="00097D03"/>
    <w:rsid w:val="000A40E6"/>
    <w:rsid w:val="000B3E3C"/>
    <w:rsid w:val="000B47DE"/>
    <w:rsid w:val="000C2C36"/>
    <w:rsid w:val="000C36F9"/>
    <w:rsid w:val="000C6C15"/>
    <w:rsid w:val="000D14A7"/>
    <w:rsid w:val="000D4598"/>
    <w:rsid w:val="000D5D91"/>
    <w:rsid w:val="000D641A"/>
    <w:rsid w:val="000E1E92"/>
    <w:rsid w:val="000E5D46"/>
    <w:rsid w:val="000E7EB5"/>
    <w:rsid w:val="000F24B4"/>
    <w:rsid w:val="000F398A"/>
    <w:rsid w:val="000F4410"/>
    <w:rsid w:val="000F4B5F"/>
    <w:rsid w:val="000F51C9"/>
    <w:rsid w:val="000F61BD"/>
    <w:rsid w:val="000F6817"/>
    <w:rsid w:val="0010050B"/>
    <w:rsid w:val="00102866"/>
    <w:rsid w:val="00105F13"/>
    <w:rsid w:val="00107C6B"/>
    <w:rsid w:val="001135D0"/>
    <w:rsid w:val="00114B74"/>
    <w:rsid w:val="001245EF"/>
    <w:rsid w:val="00125865"/>
    <w:rsid w:val="00130E41"/>
    <w:rsid w:val="00131F01"/>
    <w:rsid w:val="00133074"/>
    <w:rsid w:val="001362E1"/>
    <w:rsid w:val="00136BD0"/>
    <w:rsid w:val="00141F6F"/>
    <w:rsid w:val="00142B1D"/>
    <w:rsid w:val="00146621"/>
    <w:rsid w:val="001516A3"/>
    <w:rsid w:val="00151816"/>
    <w:rsid w:val="00154B50"/>
    <w:rsid w:val="001567C6"/>
    <w:rsid w:val="00161371"/>
    <w:rsid w:val="0016386F"/>
    <w:rsid w:val="001670C4"/>
    <w:rsid w:val="00173A8D"/>
    <w:rsid w:val="001748BC"/>
    <w:rsid w:val="00177879"/>
    <w:rsid w:val="001808B5"/>
    <w:rsid w:val="001809EE"/>
    <w:rsid w:val="0018187A"/>
    <w:rsid w:val="00182A18"/>
    <w:rsid w:val="0018307A"/>
    <w:rsid w:val="00187CD0"/>
    <w:rsid w:val="001A0D4B"/>
    <w:rsid w:val="001A1593"/>
    <w:rsid w:val="001A1C75"/>
    <w:rsid w:val="001A231E"/>
    <w:rsid w:val="001A6696"/>
    <w:rsid w:val="001B1203"/>
    <w:rsid w:val="001B5D35"/>
    <w:rsid w:val="001B7611"/>
    <w:rsid w:val="001C026B"/>
    <w:rsid w:val="001C026E"/>
    <w:rsid w:val="001C1B2E"/>
    <w:rsid w:val="001C4934"/>
    <w:rsid w:val="001C5972"/>
    <w:rsid w:val="001D2166"/>
    <w:rsid w:val="001D7285"/>
    <w:rsid w:val="001D77B6"/>
    <w:rsid w:val="001D7812"/>
    <w:rsid w:val="001E0647"/>
    <w:rsid w:val="001E2DD4"/>
    <w:rsid w:val="001E3050"/>
    <w:rsid w:val="001E3B89"/>
    <w:rsid w:val="001E4FA3"/>
    <w:rsid w:val="001E59D9"/>
    <w:rsid w:val="001E64B3"/>
    <w:rsid w:val="001F08CB"/>
    <w:rsid w:val="001F1637"/>
    <w:rsid w:val="001F17F7"/>
    <w:rsid w:val="001F369F"/>
    <w:rsid w:val="001F442A"/>
    <w:rsid w:val="001F46ED"/>
    <w:rsid w:val="001F577B"/>
    <w:rsid w:val="001F6BBC"/>
    <w:rsid w:val="001F73A9"/>
    <w:rsid w:val="001F7D64"/>
    <w:rsid w:val="00201AD6"/>
    <w:rsid w:val="00202034"/>
    <w:rsid w:val="00202CD4"/>
    <w:rsid w:val="0020601A"/>
    <w:rsid w:val="00210B23"/>
    <w:rsid w:val="00211A98"/>
    <w:rsid w:val="002133D8"/>
    <w:rsid w:val="002135A0"/>
    <w:rsid w:val="0021506E"/>
    <w:rsid w:val="00215B8F"/>
    <w:rsid w:val="00215EB8"/>
    <w:rsid w:val="00220B22"/>
    <w:rsid w:val="00226AAD"/>
    <w:rsid w:val="00233581"/>
    <w:rsid w:val="00233D5C"/>
    <w:rsid w:val="00236FEB"/>
    <w:rsid w:val="00250700"/>
    <w:rsid w:val="00252945"/>
    <w:rsid w:val="00253BDD"/>
    <w:rsid w:val="00254D59"/>
    <w:rsid w:val="00255875"/>
    <w:rsid w:val="00271695"/>
    <w:rsid w:val="00274525"/>
    <w:rsid w:val="00274F86"/>
    <w:rsid w:val="00274FB5"/>
    <w:rsid w:val="00276491"/>
    <w:rsid w:val="002808BB"/>
    <w:rsid w:val="002825E8"/>
    <w:rsid w:val="002931C3"/>
    <w:rsid w:val="00297303"/>
    <w:rsid w:val="002A35F4"/>
    <w:rsid w:val="002A4244"/>
    <w:rsid w:val="002A46E9"/>
    <w:rsid w:val="002B6063"/>
    <w:rsid w:val="002B6E93"/>
    <w:rsid w:val="002B7646"/>
    <w:rsid w:val="002C2658"/>
    <w:rsid w:val="002C3720"/>
    <w:rsid w:val="002C7DCA"/>
    <w:rsid w:val="002D55B1"/>
    <w:rsid w:val="002E1129"/>
    <w:rsid w:val="002E335B"/>
    <w:rsid w:val="002E60F1"/>
    <w:rsid w:val="002E65BA"/>
    <w:rsid w:val="002E7AFB"/>
    <w:rsid w:val="002F3D7D"/>
    <w:rsid w:val="002F5777"/>
    <w:rsid w:val="00301FC9"/>
    <w:rsid w:val="00304DC1"/>
    <w:rsid w:val="0030639B"/>
    <w:rsid w:val="003139C3"/>
    <w:rsid w:val="00317F2B"/>
    <w:rsid w:val="00321210"/>
    <w:rsid w:val="00323933"/>
    <w:rsid w:val="00325110"/>
    <w:rsid w:val="00331C93"/>
    <w:rsid w:val="003320AD"/>
    <w:rsid w:val="00333AE3"/>
    <w:rsid w:val="003364E6"/>
    <w:rsid w:val="00337245"/>
    <w:rsid w:val="0034180E"/>
    <w:rsid w:val="00343A0D"/>
    <w:rsid w:val="00344275"/>
    <w:rsid w:val="00347BB5"/>
    <w:rsid w:val="0035456A"/>
    <w:rsid w:val="0035544E"/>
    <w:rsid w:val="0036091C"/>
    <w:rsid w:val="00360B00"/>
    <w:rsid w:val="00364DDE"/>
    <w:rsid w:val="003705B5"/>
    <w:rsid w:val="00371106"/>
    <w:rsid w:val="00375630"/>
    <w:rsid w:val="00376158"/>
    <w:rsid w:val="00380951"/>
    <w:rsid w:val="00381205"/>
    <w:rsid w:val="00381E64"/>
    <w:rsid w:val="00382178"/>
    <w:rsid w:val="00385A75"/>
    <w:rsid w:val="003861ED"/>
    <w:rsid w:val="00386DB1"/>
    <w:rsid w:val="00393304"/>
    <w:rsid w:val="00396700"/>
    <w:rsid w:val="00397BA6"/>
    <w:rsid w:val="003A02C5"/>
    <w:rsid w:val="003A4568"/>
    <w:rsid w:val="003A61BC"/>
    <w:rsid w:val="003A798C"/>
    <w:rsid w:val="003A7F59"/>
    <w:rsid w:val="003B1E6A"/>
    <w:rsid w:val="003B32FD"/>
    <w:rsid w:val="003B3931"/>
    <w:rsid w:val="003B7C46"/>
    <w:rsid w:val="003C0E40"/>
    <w:rsid w:val="003C0F63"/>
    <w:rsid w:val="003C5CE8"/>
    <w:rsid w:val="003D2533"/>
    <w:rsid w:val="003D44D8"/>
    <w:rsid w:val="003D4A31"/>
    <w:rsid w:val="003D5A2A"/>
    <w:rsid w:val="003E1485"/>
    <w:rsid w:val="003E262D"/>
    <w:rsid w:val="003E43E6"/>
    <w:rsid w:val="003E58B2"/>
    <w:rsid w:val="003E7C7F"/>
    <w:rsid w:val="003F11D9"/>
    <w:rsid w:val="003F2226"/>
    <w:rsid w:val="003F236E"/>
    <w:rsid w:val="003F38B4"/>
    <w:rsid w:val="003F39E6"/>
    <w:rsid w:val="003F5DE4"/>
    <w:rsid w:val="003F67E4"/>
    <w:rsid w:val="003F6E43"/>
    <w:rsid w:val="003F6F55"/>
    <w:rsid w:val="003F7BB3"/>
    <w:rsid w:val="00401FA4"/>
    <w:rsid w:val="00403018"/>
    <w:rsid w:val="00404F65"/>
    <w:rsid w:val="00414D4B"/>
    <w:rsid w:val="00415B03"/>
    <w:rsid w:val="0041676B"/>
    <w:rsid w:val="004201EC"/>
    <w:rsid w:val="004210AD"/>
    <w:rsid w:val="00426B19"/>
    <w:rsid w:val="00426CB4"/>
    <w:rsid w:val="00430CA8"/>
    <w:rsid w:val="00433240"/>
    <w:rsid w:val="004338BF"/>
    <w:rsid w:val="004346D3"/>
    <w:rsid w:val="00435967"/>
    <w:rsid w:val="004359E6"/>
    <w:rsid w:val="0044268A"/>
    <w:rsid w:val="00442836"/>
    <w:rsid w:val="004439D6"/>
    <w:rsid w:val="00447737"/>
    <w:rsid w:val="004528A5"/>
    <w:rsid w:val="00456D6A"/>
    <w:rsid w:val="00461004"/>
    <w:rsid w:val="00462602"/>
    <w:rsid w:val="0046394C"/>
    <w:rsid w:val="00467574"/>
    <w:rsid w:val="00470772"/>
    <w:rsid w:val="00470957"/>
    <w:rsid w:val="00483AE8"/>
    <w:rsid w:val="004867DD"/>
    <w:rsid w:val="0048722D"/>
    <w:rsid w:val="00492FAC"/>
    <w:rsid w:val="00495D0E"/>
    <w:rsid w:val="00496D3F"/>
    <w:rsid w:val="0049771C"/>
    <w:rsid w:val="004977AE"/>
    <w:rsid w:val="004A1E48"/>
    <w:rsid w:val="004A4834"/>
    <w:rsid w:val="004A5AD0"/>
    <w:rsid w:val="004B121C"/>
    <w:rsid w:val="004D2D4B"/>
    <w:rsid w:val="004E0FDD"/>
    <w:rsid w:val="004E3300"/>
    <w:rsid w:val="004E5CC5"/>
    <w:rsid w:val="004E6473"/>
    <w:rsid w:val="004F5182"/>
    <w:rsid w:val="004F54BA"/>
    <w:rsid w:val="004F6C2A"/>
    <w:rsid w:val="004F777E"/>
    <w:rsid w:val="00503DB9"/>
    <w:rsid w:val="0050738F"/>
    <w:rsid w:val="00510186"/>
    <w:rsid w:val="00510CE5"/>
    <w:rsid w:val="00516597"/>
    <w:rsid w:val="00524F80"/>
    <w:rsid w:val="00527A93"/>
    <w:rsid w:val="00530C7E"/>
    <w:rsid w:val="00541AD9"/>
    <w:rsid w:val="00544398"/>
    <w:rsid w:val="00544C58"/>
    <w:rsid w:val="0054522B"/>
    <w:rsid w:val="00546799"/>
    <w:rsid w:val="005507B6"/>
    <w:rsid w:val="00552865"/>
    <w:rsid w:val="005529EF"/>
    <w:rsid w:val="00552BAA"/>
    <w:rsid w:val="00552C0D"/>
    <w:rsid w:val="00557590"/>
    <w:rsid w:val="00560623"/>
    <w:rsid w:val="005645C4"/>
    <w:rsid w:val="00565555"/>
    <w:rsid w:val="005662B3"/>
    <w:rsid w:val="005759B1"/>
    <w:rsid w:val="00576741"/>
    <w:rsid w:val="00580619"/>
    <w:rsid w:val="00582A84"/>
    <w:rsid w:val="005841C5"/>
    <w:rsid w:val="00584F1F"/>
    <w:rsid w:val="005905F8"/>
    <w:rsid w:val="00590F22"/>
    <w:rsid w:val="00595FE8"/>
    <w:rsid w:val="005967AE"/>
    <w:rsid w:val="00597917"/>
    <w:rsid w:val="005A08E5"/>
    <w:rsid w:val="005A3FBA"/>
    <w:rsid w:val="005A4C4D"/>
    <w:rsid w:val="005A4DF5"/>
    <w:rsid w:val="005B1AF1"/>
    <w:rsid w:val="005B289A"/>
    <w:rsid w:val="005B58C4"/>
    <w:rsid w:val="005B6073"/>
    <w:rsid w:val="005B6AC9"/>
    <w:rsid w:val="005C1C14"/>
    <w:rsid w:val="005C4AFD"/>
    <w:rsid w:val="005C50D2"/>
    <w:rsid w:val="005C5569"/>
    <w:rsid w:val="005C7AA7"/>
    <w:rsid w:val="005D1C6E"/>
    <w:rsid w:val="005D2BAE"/>
    <w:rsid w:val="005D4125"/>
    <w:rsid w:val="005D485E"/>
    <w:rsid w:val="005D5281"/>
    <w:rsid w:val="005E01D2"/>
    <w:rsid w:val="005E234D"/>
    <w:rsid w:val="005E2907"/>
    <w:rsid w:val="005E3892"/>
    <w:rsid w:val="005E3AC9"/>
    <w:rsid w:val="005E435D"/>
    <w:rsid w:val="005F3200"/>
    <w:rsid w:val="005F3408"/>
    <w:rsid w:val="005F397D"/>
    <w:rsid w:val="005F56CA"/>
    <w:rsid w:val="00600BFD"/>
    <w:rsid w:val="00604621"/>
    <w:rsid w:val="00604D81"/>
    <w:rsid w:val="0060515D"/>
    <w:rsid w:val="00606B37"/>
    <w:rsid w:val="00610045"/>
    <w:rsid w:val="00610A33"/>
    <w:rsid w:val="00611093"/>
    <w:rsid w:val="006137C1"/>
    <w:rsid w:val="00617921"/>
    <w:rsid w:val="0062190F"/>
    <w:rsid w:val="00622C4D"/>
    <w:rsid w:val="006234B7"/>
    <w:rsid w:val="00623EBC"/>
    <w:rsid w:val="00624384"/>
    <w:rsid w:val="00624F2D"/>
    <w:rsid w:val="006308A3"/>
    <w:rsid w:val="006321F8"/>
    <w:rsid w:val="0063580A"/>
    <w:rsid w:val="006373C6"/>
    <w:rsid w:val="00643AB8"/>
    <w:rsid w:val="006478C1"/>
    <w:rsid w:val="00650ACD"/>
    <w:rsid w:val="00650AD1"/>
    <w:rsid w:val="006548C1"/>
    <w:rsid w:val="00654E1A"/>
    <w:rsid w:val="006550CB"/>
    <w:rsid w:val="006566D3"/>
    <w:rsid w:val="00657E2D"/>
    <w:rsid w:val="00660955"/>
    <w:rsid w:val="00662D1B"/>
    <w:rsid w:val="00665E6F"/>
    <w:rsid w:val="0066606A"/>
    <w:rsid w:val="006675B5"/>
    <w:rsid w:val="0067268E"/>
    <w:rsid w:val="00673698"/>
    <w:rsid w:val="00675A44"/>
    <w:rsid w:val="00675E9B"/>
    <w:rsid w:val="006762E9"/>
    <w:rsid w:val="0068161B"/>
    <w:rsid w:val="00681B1E"/>
    <w:rsid w:val="00681E0C"/>
    <w:rsid w:val="00681EA5"/>
    <w:rsid w:val="006858EF"/>
    <w:rsid w:val="00686C21"/>
    <w:rsid w:val="00687C93"/>
    <w:rsid w:val="00693F94"/>
    <w:rsid w:val="00695208"/>
    <w:rsid w:val="006958DD"/>
    <w:rsid w:val="006974B6"/>
    <w:rsid w:val="006977BC"/>
    <w:rsid w:val="006A0DA6"/>
    <w:rsid w:val="006A1C5B"/>
    <w:rsid w:val="006A2169"/>
    <w:rsid w:val="006A3F35"/>
    <w:rsid w:val="006A450F"/>
    <w:rsid w:val="006B235F"/>
    <w:rsid w:val="006B2B37"/>
    <w:rsid w:val="006B4992"/>
    <w:rsid w:val="006C020C"/>
    <w:rsid w:val="006C1B16"/>
    <w:rsid w:val="006C1F36"/>
    <w:rsid w:val="006C4213"/>
    <w:rsid w:val="006C4D41"/>
    <w:rsid w:val="006C71BD"/>
    <w:rsid w:val="006D0810"/>
    <w:rsid w:val="006D1ACF"/>
    <w:rsid w:val="006D322F"/>
    <w:rsid w:val="006D7A58"/>
    <w:rsid w:val="006E3873"/>
    <w:rsid w:val="006E3D5E"/>
    <w:rsid w:val="006E5873"/>
    <w:rsid w:val="006E787B"/>
    <w:rsid w:val="006E7E94"/>
    <w:rsid w:val="006E7ED3"/>
    <w:rsid w:val="006F0E4A"/>
    <w:rsid w:val="006F37B6"/>
    <w:rsid w:val="00700A9C"/>
    <w:rsid w:val="007012F0"/>
    <w:rsid w:val="0070289D"/>
    <w:rsid w:val="00704EB6"/>
    <w:rsid w:val="00707A3B"/>
    <w:rsid w:val="007101D5"/>
    <w:rsid w:val="007109E2"/>
    <w:rsid w:val="00711E0D"/>
    <w:rsid w:val="007121CA"/>
    <w:rsid w:val="0071331C"/>
    <w:rsid w:val="00722F6A"/>
    <w:rsid w:val="0073112B"/>
    <w:rsid w:val="00731F07"/>
    <w:rsid w:val="00731FF1"/>
    <w:rsid w:val="007349BE"/>
    <w:rsid w:val="007367F4"/>
    <w:rsid w:val="0073771F"/>
    <w:rsid w:val="007403F3"/>
    <w:rsid w:val="00741279"/>
    <w:rsid w:val="00747596"/>
    <w:rsid w:val="00760D46"/>
    <w:rsid w:val="00763219"/>
    <w:rsid w:val="007657A1"/>
    <w:rsid w:val="0076795A"/>
    <w:rsid w:val="00773A8F"/>
    <w:rsid w:val="0078611E"/>
    <w:rsid w:val="00787BFF"/>
    <w:rsid w:val="0079141B"/>
    <w:rsid w:val="007925A9"/>
    <w:rsid w:val="007A05E8"/>
    <w:rsid w:val="007A1A12"/>
    <w:rsid w:val="007A2D0F"/>
    <w:rsid w:val="007A6809"/>
    <w:rsid w:val="007A71A1"/>
    <w:rsid w:val="007A7273"/>
    <w:rsid w:val="007B1A02"/>
    <w:rsid w:val="007B4FB6"/>
    <w:rsid w:val="007B7538"/>
    <w:rsid w:val="007C0BC6"/>
    <w:rsid w:val="007C6A4B"/>
    <w:rsid w:val="007C6FC6"/>
    <w:rsid w:val="007D2692"/>
    <w:rsid w:val="007E499C"/>
    <w:rsid w:val="007E4F7F"/>
    <w:rsid w:val="007F029C"/>
    <w:rsid w:val="007F0F0F"/>
    <w:rsid w:val="007F3C59"/>
    <w:rsid w:val="007F444E"/>
    <w:rsid w:val="007F5FA4"/>
    <w:rsid w:val="007F699D"/>
    <w:rsid w:val="007F70E8"/>
    <w:rsid w:val="00800A7A"/>
    <w:rsid w:val="008013A7"/>
    <w:rsid w:val="008105E3"/>
    <w:rsid w:val="00810810"/>
    <w:rsid w:val="00811A62"/>
    <w:rsid w:val="008162FF"/>
    <w:rsid w:val="00817F56"/>
    <w:rsid w:val="0082094D"/>
    <w:rsid w:val="00823EB0"/>
    <w:rsid w:val="00832242"/>
    <w:rsid w:val="00833B6E"/>
    <w:rsid w:val="00833F99"/>
    <w:rsid w:val="008379D5"/>
    <w:rsid w:val="0084265F"/>
    <w:rsid w:val="00842D74"/>
    <w:rsid w:val="0084309C"/>
    <w:rsid w:val="008449D1"/>
    <w:rsid w:val="0085285E"/>
    <w:rsid w:val="00855C80"/>
    <w:rsid w:val="00857DE4"/>
    <w:rsid w:val="008613F2"/>
    <w:rsid w:val="00863B85"/>
    <w:rsid w:val="00864E5E"/>
    <w:rsid w:val="008654BF"/>
    <w:rsid w:val="0086552C"/>
    <w:rsid w:val="008662F6"/>
    <w:rsid w:val="00866BD4"/>
    <w:rsid w:val="008674D4"/>
    <w:rsid w:val="00870BF4"/>
    <w:rsid w:val="00870FC7"/>
    <w:rsid w:val="00872A0C"/>
    <w:rsid w:val="00873D81"/>
    <w:rsid w:val="00875B9C"/>
    <w:rsid w:val="0088071D"/>
    <w:rsid w:val="00881B1C"/>
    <w:rsid w:val="00883BC0"/>
    <w:rsid w:val="00886C07"/>
    <w:rsid w:val="00894036"/>
    <w:rsid w:val="00895D1A"/>
    <w:rsid w:val="00896C6F"/>
    <w:rsid w:val="008A1424"/>
    <w:rsid w:val="008A2D14"/>
    <w:rsid w:val="008A3E28"/>
    <w:rsid w:val="008A3F0D"/>
    <w:rsid w:val="008A49AF"/>
    <w:rsid w:val="008B04D9"/>
    <w:rsid w:val="008B11E9"/>
    <w:rsid w:val="008B3FA2"/>
    <w:rsid w:val="008B55AA"/>
    <w:rsid w:val="008B6D9C"/>
    <w:rsid w:val="008B7BA6"/>
    <w:rsid w:val="008C337D"/>
    <w:rsid w:val="008C444B"/>
    <w:rsid w:val="008C5FAF"/>
    <w:rsid w:val="008D45E2"/>
    <w:rsid w:val="008D5779"/>
    <w:rsid w:val="008D643A"/>
    <w:rsid w:val="008D76C7"/>
    <w:rsid w:val="008E1784"/>
    <w:rsid w:val="008E1878"/>
    <w:rsid w:val="008E4E5A"/>
    <w:rsid w:val="008F097C"/>
    <w:rsid w:val="008F0CA1"/>
    <w:rsid w:val="008F2C06"/>
    <w:rsid w:val="008F3ED0"/>
    <w:rsid w:val="00900A3E"/>
    <w:rsid w:val="00901758"/>
    <w:rsid w:val="00901DFE"/>
    <w:rsid w:val="00905A5D"/>
    <w:rsid w:val="00907283"/>
    <w:rsid w:val="009073E0"/>
    <w:rsid w:val="009074D6"/>
    <w:rsid w:val="0090797D"/>
    <w:rsid w:val="00907CFA"/>
    <w:rsid w:val="00911233"/>
    <w:rsid w:val="00911ADE"/>
    <w:rsid w:val="009152C9"/>
    <w:rsid w:val="00916442"/>
    <w:rsid w:val="00917585"/>
    <w:rsid w:val="00924E83"/>
    <w:rsid w:val="0092712C"/>
    <w:rsid w:val="00930305"/>
    <w:rsid w:val="00930A3A"/>
    <w:rsid w:val="00931A7E"/>
    <w:rsid w:val="00933A02"/>
    <w:rsid w:val="00936FF7"/>
    <w:rsid w:val="009404A1"/>
    <w:rsid w:val="009428EB"/>
    <w:rsid w:val="009452CD"/>
    <w:rsid w:val="00950A8E"/>
    <w:rsid w:val="00951237"/>
    <w:rsid w:val="00951D85"/>
    <w:rsid w:val="009520EB"/>
    <w:rsid w:val="009561D9"/>
    <w:rsid w:val="00956678"/>
    <w:rsid w:val="009570B4"/>
    <w:rsid w:val="0096171E"/>
    <w:rsid w:val="009661F5"/>
    <w:rsid w:val="0096659D"/>
    <w:rsid w:val="00972298"/>
    <w:rsid w:val="00974936"/>
    <w:rsid w:val="009752B7"/>
    <w:rsid w:val="00980097"/>
    <w:rsid w:val="009800CF"/>
    <w:rsid w:val="00984F7B"/>
    <w:rsid w:val="0098679B"/>
    <w:rsid w:val="0099293E"/>
    <w:rsid w:val="00992A65"/>
    <w:rsid w:val="009930BA"/>
    <w:rsid w:val="00993250"/>
    <w:rsid w:val="00994D1D"/>
    <w:rsid w:val="009A087B"/>
    <w:rsid w:val="009A1A4A"/>
    <w:rsid w:val="009A1C07"/>
    <w:rsid w:val="009A344E"/>
    <w:rsid w:val="009A491A"/>
    <w:rsid w:val="009A74D4"/>
    <w:rsid w:val="009A7D24"/>
    <w:rsid w:val="009A7D8F"/>
    <w:rsid w:val="009B057C"/>
    <w:rsid w:val="009B1EF1"/>
    <w:rsid w:val="009B4340"/>
    <w:rsid w:val="009B4815"/>
    <w:rsid w:val="009B5FD7"/>
    <w:rsid w:val="009C132D"/>
    <w:rsid w:val="009C5D2F"/>
    <w:rsid w:val="009C7244"/>
    <w:rsid w:val="009D4867"/>
    <w:rsid w:val="009D4CB0"/>
    <w:rsid w:val="009E4DAD"/>
    <w:rsid w:val="009E5EC0"/>
    <w:rsid w:val="009E5EEB"/>
    <w:rsid w:val="009E5F11"/>
    <w:rsid w:val="009E6AD9"/>
    <w:rsid w:val="009E78D8"/>
    <w:rsid w:val="009F1BF7"/>
    <w:rsid w:val="009F3121"/>
    <w:rsid w:val="009F3B52"/>
    <w:rsid w:val="009F3B8E"/>
    <w:rsid w:val="00A0139E"/>
    <w:rsid w:val="00A027AA"/>
    <w:rsid w:val="00A04281"/>
    <w:rsid w:val="00A04DFA"/>
    <w:rsid w:val="00A06F61"/>
    <w:rsid w:val="00A0734B"/>
    <w:rsid w:val="00A1222F"/>
    <w:rsid w:val="00A203FB"/>
    <w:rsid w:val="00A204A8"/>
    <w:rsid w:val="00A20BC6"/>
    <w:rsid w:val="00A243DA"/>
    <w:rsid w:val="00A27B5A"/>
    <w:rsid w:val="00A30608"/>
    <w:rsid w:val="00A31220"/>
    <w:rsid w:val="00A31315"/>
    <w:rsid w:val="00A33A1B"/>
    <w:rsid w:val="00A33F34"/>
    <w:rsid w:val="00A3640A"/>
    <w:rsid w:val="00A37EC3"/>
    <w:rsid w:val="00A41634"/>
    <w:rsid w:val="00A4241B"/>
    <w:rsid w:val="00A44410"/>
    <w:rsid w:val="00A466C3"/>
    <w:rsid w:val="00A474A3"/>
    <w:rsid w:val="00A53C22"/>
    <w:rsid w:val="00A571B4"/>
    <w:rsid w:val="00A57957"/>
    <w:rsid w:val="00A57A3C"/>
    <w:rsid w:val="00A639C9"/>
    <w:rsid w:val="00A67258"/>
    <w:rsid w:val="00A67E7C"/>
    <w:rsid w:val="00A714B7"/>
    <w:rsid w:val="00A72CBB"/>
    <w:rsid w:val="00A7337C"/>
    <w:rsid w:val="00A75B04"/>
    <w:rsid w:val="00A761C8"/>
    <w:rsid w:val="00A769E7"/>
    <w:rsid w:val="00A76B96"/>
    <w:rsid w:val="00A84228"/>
    <w:rsid w:val="00A848A9"/>
    <w:rsid w:val="00A901D8"/>
    <w:rsid w:val="00A97E03"/>
    <w:rsid w:val="00AA0714"/>
    <w:rsid w:val="00AA26C5"/>
    <w:rsid w:val="00AA62C8"/>
    <w:rsid w:val="00AA74A8"/>
    <w:rsid w:val="00AA7A98"/>
    <w:rsid w:val="00AB069F"/>
    <w:rsid w:val="00AB0C69"/>
    <w:rsid w:val="00AB11DA"/>
    <w:rsid w:val="00AB36E7"/>
    <w:rsid w:val="00AB6C86"/>
    <w:rsid w:val="00AC2048"/>
    <w:rsid w:val="00AD1E4F"/>
    <w:rsid w:val="00AD43F7"/>
    <w:rsid w:val="00AD61FD"/>
    <w:rsid w:val="00AE0194"/>
    <w:rsid w:val="00AE025F"/>
    <w:rsid w:val="00AE1E51"/>
    <w:rsid w:val="00AF0E7B"/>
    <w:rsid w:val="00AF1D37"/>
    <w:rsid w:val="00AF1D63"/>
    <w:rsid w:val="00AF3C72"/>
    <w:rsid w:val="00AF59AE"/>
    <w:rsid w:val="00AF7F09"/>
    <w:rsid w:val="00B019D4"/>
    <w:rsid w:val="00B01C4D"/>
    <w:rsid w:val="00B032EB"/>
    <w:rsid w:val="00B062E8"/>
    <w:rsid w:val="00B114EE"/>
    <w:rsid w:val="00B1629C"/>
    <w:rsid w:val="00B168C1"/>
    <w:rsid w:val="00B20C51"/>
    <w:rsid w:val="00B22CF4"/>
    <w:rsid w:val="00B248E4"/>
    <w:rsid w:val="00B25138"/>
    <w:rsid w:val="00B2518A"/>
    <w:rsid w:val="00B44A05"/>
    <w:rsid w:val="00B47999"/>
    <w:rsid w:val="00B5200D"/>
    <w:rsid w:val="00B525AB"/>
    <w:rsid w:val="00B56C3D"/>
    <w:rsid w:val="00B62263"/>
    <w:rsid w:val="00B66D75"/>
    <w:rsid w:val="00B66FDF"/>
    <w:rsid w:val="00B674AD"/>
    <w:rsid w:val="00B67DE2"/>
    <w:rsid w:val="00B70ED1"/>
    <w:rsid w:val="00B74193"/>
    <w:rsid w:val="00B76CA6"/>
    <w:rsid w:val="00B87A65"/>
    <w:rsid w:val="00B90534"/>
    <w:rsid w:val="00B926E2"/>
    <w:rsid w:val="00B92E97"/>
    <w:rsid w:val="00B94805"/>
    <w:rsid w:val="00B948E0"/>
    <w:rsid w:val="00B95A27"/>
    <w:rsid w:val="00BA30D1"/>
    <w:rsid w:val="00BA4AF9"/>
    <w:rsid w:val="00BA4CCB"/>
    <w:rsid w:val="00BB156C"/>
    <w:rsid w:val="00BB24EF"/>
    <w:rsid w:val="00BB765D"/>
    <w:rsid w:val="00BC160F"/>
    <w:rsid w:val="00BC1D47"/>
    <w:rsid w:val="00BC2ED4"/>
    <w:rsid w:val="00BC7727"/>
    <w:rsid w:val="00BD0E4F"/>
    <w:rsid w:val="00BD196C"/>
    <w:rsid w:val="00BD55F7"/>
    <w:rsid w:val="00BD6BB8"/>
    <w:rsid w:val="00BE3821"/>
    <w:rsid w:val="00BE516D"/>
    <w:rsid w:val="00BE7E7B"/>
    <w:rsid w:val="00BF2A2F"/>
    <w:rsid w:val="00BF5D3F"/>
    <w:rsid w:val="00BF7E10"/>
    <w:rsid w:val="00C0326A"/>
    <w:rsid w:val="00C048FE"/>
    <w:rsid w:val="00C05DE5"/>
    <w:rsid w:val="00C10BB8"/>
    <w:rsid w:val="00C13F51"/>
    <w:rsid w:val="00C14042"/>
    <w:rsid w:val="00C157FB"/>
    <w:rsid w:val="00C210AB"/>
    <w:rsid w:val="00C3305E"/>
    <w:rsid w:val="00C33208"/>
    <w:rsid w:val="00C3456C"/>
    <w:rsid w:val="00C37C08"/>
    <w:rsid w:val="00C51EA1"/>
    <w:rsid w:val="00C543B8"/>
    <w:rsid w:val="00C613CA"/>
    <w:rsid w:val="00C6390B"/>
    <w:rsid w:val="00C645BE"/>
    <w:rsid w:val="00C716B6"/>
    <w:rsid w:val="00C719EB"/>
    <w:rsid w:val="00C745FE"/>
    <w:rsid w:val="00C753FC"/>
    <w:rsid w:val="00C85D62"/>
    <w:rsid w:val="00C8719A"/>
    <w:rsid w:val="00C90489"/>
    <w:rsid w:val="00C91FB9"/>
    <w:rsid w:val="00C95404"/>
    <w:rsid w:val="00CA05A2"/>
    <w:rsid w:val="00CA1DEA"/>
    <w:rsid w:val="00CA1EF1"/>
    <w:rsid w:val="00CB49BB"/>
    <w:rsid w:val="00CB575E"/>
    <w:rsid w:val="00CB60A3"/>
    <w:rsid w:val="00CC15CA"/>
    <w:rsid w:val="00CC1A91"/>
    <w:rsid w:val="00CC6BA2"/>
    <w:rsid w:val="00CC735E"/>
    <w:rsid w:val="00CD24CF"/>
    <w:rsid w:val="00CD3DAA"/>
    <w:rsid w:val="00CD7522"/>
    <w:rsid w:val="00CE2C3D"/>
    <w:rsid w:val="00CE2DCA"/>
    <w:rsid w:val="00CE5669"/>
    <w:rsid w:val="00CE7864"/>
    <w:rsid w:val="00CF02DC"/>
    <w:rsid w:val="00CF0EFD"/>
    <w:rsid w:val="00CF4DB9"/>
    <w:rsid w:val="00CF6192"/>
    <w:rsid w:val="00D12652"/>
    <w:rsid w:val="00D140F7"/>
    <w:rsid w:val="00D15786"/>
    <w:rsid w:val="00D15EBB"/>
    <w:rsid w:val="00D23B00"/>
    <w:rsid w:val="00D24EE1"/>
    <w:rsid w:val="00D34715"/>
    <w:rsid w:val="00D370A6"/>
    <w:rsid w:val="00D37259"/>
    <w:rsid w:val="00D40C4E"/>
    <w:rsid w:val="00D416D7"/>
    <w:rsid w:val="00D44C16"/>
    <w:rsid w:val="00D450B7"/>
    <w:rsid w:val="00D46DFB"/>
    <w:rsid w:val="00D553BF"/>
    <w:rsid w:val="00D62CB0"/>
    <w:rsid w:val="00D65825"/>
    <w:rsid w:val="00D71797"/>
    <w:rsid w:val="00D718F4"/>
    <w:rsid w:val="00D71D01"/>
    <w:rsid w:val="00D73118"/>
    <w:rsid w:val="00D7441E"/>
    <w:rsid w:val="00D764F8"/>
    <w:rsid w:val="00D80FEA"/>
    <w:rsid w:val="00D81712"/>
    <w:rsid w:val="00D81B85"/>
    <w:rsid w:val="00D8370C"/>
    <w:rsid w:val="00D84382"/>
    <w:rsid w:val="00D872CC"/>
    <w:rsid w:val="00D87802"/>
    <w:rsid w:val="00D87EDB"/>
    <w:rsid w:val="00D9516F"/>
    <w:rsid w:val="00DA125F"/>
    <w:rsid w:val="00DA1479"/>
    <w:rsid w:val="00DA34E2"/>
    <w:rsid w:val="00DA6F95"/>
    <w:rsid w:val="00DB13CB"/>
    <w:rsid w:val="00DB586B"/>
    <w:rsid w:val="00DB735D"/>
    <w:rsid w:val="00DC0537"/>
    <w:rsid w:val="00DC2D58"/>
    <w:rsid w:val="00DC4B5D"/>
    <w:rsid w:val="00DC59BF"/>
    <w:rsid w:val="00DC63A5"/>
    <w:rsid w:val="00DC6E54"/>
    <w:rsid w:val="00DD10A5"/>
    <w:rsid w:val="00DD2B62"/>
    <w:rsid w:val="00DD5029"/>
    <w:rsid w:val="00DD6533"/>
    <w:rsid w:val="00DD7D9A"/>
    <w:rsid w:val="00DE087F"/>
    <w:rsid w:val="00DE3061"/>
    <w:rsid w:val="00DF59DE"/>
    <w:rsid w:val="00DF5EE7"/>
    <w:rsid w:val="00DF7C2B"/>
    <w:rsid w:val="00E02B18"/>
    <w:rsid w:val="00E0787F"/>
    <w:rsid w:val="00E138B0"/>
    <w:rsid w:val="00E169B5"/>
    <w:rsid w:val="00E203C6"/>
    <w:rsid w:val="00E22F36"/>
    <w:rsid w:val="00E24740"/>
    <w:rsid w:val="00E24E20"/>
    <w:rsid w:val="00E26925"/>
    <w:rsid w:val="00E3307F"/>
    <w:rsid w:val="00E33D3C"/>
    <w:rsid w:val="00E37C23"/>
    <w:rsid w:val="00E40D42"/>
    <w:rsid w:val="00E43AB4"/>
    <w:rsid w:val="00E44CC7"/>
    <w:rsid w:val="00E46C1A"/>
    <w:rsid w:val="00E50F09"/>
    <w:rsid w:val="00E54D89"/>
    <w:rsid w:val="00E55CFD"/>
    <w:rsid w:val="00E60F63"/>
    <w:rsid w:val="00E62E60"/>
    <w:rsid w:val="00E649D3"/>
    <w:rsid w:val="00E64A68"/>
    <w:rsid w:val="00E7001C"/>
    <w:rsid w:val="00E70C09"/>
    <w:rsid w:val="00E7411C"/>
    <w:rsid w:val="00E7509A"/>
    <w:rsid w:val="00E83EC6"/>
    <w:rsid w:val="00E83F28"/>
    <w:rsid w:val="00E85092"/>
    <w:rsid w:val="00E86046"/>
    <w:rsid w:val="00E86A88"/>
    <w:rsid w:val="00E87E60"/>
    <w:rsid w:val="00E94FF9"/>
    <w:rsid w:val="00EA1941"/>
    <w:rsid w:val="00EB3F87"/>
    <w:rsid w:val="00EB417F"/>
    <w:rsid w:val="00EB5C9B"/>
    <w:rsid w:val="00EC0290"/>
    <w:rsid w:val="00EC2BCA"/>
    <w:rsid w:val="00EC3366"/>
    <w:rsid w:val="00EC5D05"/>
    <w:rsid w:val="00EC6F94"/>
    <w:rsid w:val="00ED26A2"/>
    <w:rsid w:val="00ED2BEC"/>
    <w:rsid w:val="00ED52E6"/>
    <w:rsid w:val="00ED67AD"/>
    <w:rsid w:val="00ED6DF6"/>
    <w:rsid w:val="00EE1A0A"/>
    <w:rsid w:val="00EE3450"/>
    <w:rsid w:val="00EE3A9E"/>
    <w:rsid w:val="00EF1B6E"/>
    <w:rsid w:val="00EF21BD"/>
    <w:rsid w:val="00EF4C9C"/>
    <w:rsid w:val="00EF6355"/>
    <w:rsid w:val="00F00B02"/>
    <w:rsid w:val="00F05878"/>
    <w:rsid w:val="00F21721"/>
    <w:rsid w:val="00F2195A"/>
    <w:rsid w:val="00F2704A"/>
    <w:rsid w:val="00F3148E"/>
    <w:rsid w:val="00F32E6A"/>
    <w:rsid w:val="00F33389"/>
    <w:rsid w:val="00F333FB"/>
    <w:rsid w:val="00F33BCB"/>
    <w:rsid w:val="00F407D1"/>
    <w:rsid w:val="00F40F76"/>
    <w:rsid w:val="00F423CE"/>
    <w:rsid w:val="00F448A3"/>
    <w:rsid w:val="00F60B67"/>
    <w:rsid w:val="00F613FA"/>
    <w:rsid w:val="00F621CC"/>
    <w:rsid w:val="00F634D4"/>
    <w:rsid w:val="00F640D0"/>
    <w:rsid w:val="00F779B7"/>
    <w:rsid w:val="00F818E7"/>
    <w:rsid w:val="00F81A26"/>
    <w:rsid w:val="00F83A42"/>
    <w:rsid w:val="00F865E8"/>
    <w:rsid w:val="00F86C07"/>
    <w:rsid w:val="00F90F96"/>
    <w:rsid w:val="00FA3888"/>
    <w:rsid w:val="00FA399A"/>
    <w:rsid w:val="00FB1932"/>
    <w:rsid w:val="00FB5A54"/>
    <w:rsid w:val="00FB74FB"/>
    <w:rsid w:val="00FB784D"/>
    <w:rsid w:val="00FC1525"/>
    <w:rsid w:val="00FC1BCD"/>
    <w:rsid w:val="00FC1F0E"/>
    <w:rsid w:val="00FC674B"/>
    <w:rsid w:val="00FD1F70"/>
    <w:rsid w:val="00FD3ACC"/>
    <w:rsid w:val="00FD4728"/>
    <w:rsid w:val="00FD4DD8"/>
    <w:rsid w:val="00FD764B"/>
    <w:rsid w:val="00FD7D7A"/>
    <w:rsid w:val="00FE3CD0"/>
    <w:rsid w:val="00FE4908"/>
    <w:rsid w:val="00FE53E9"/>
    <w:rsid w:val="00FE7BAF"/>
    <w:rsid w:val="00FF2170"/>
    <w:rsid w:val="00FF33A2"/>
    <w:rsid w:val="00FF4728"/>
    <w:rsid w:val="00FF4FEF"/>
    <w:rsid w:val="00FF6549"/>
    <w:rsid w:val="00FF6F27"/>
    <w:rsid w:val="2E5FA74B"/>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0155D7C"/>
  <w15:docId w15:val="{ECF1AF68-4F9F-F34C-879D-C2C2697A50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uiPriority="9" w:unhideWhenUsed="1" w:qFormat="1"/>
    <w:lsdException w:name="annotation text" w:semiHidden="1" w:unhideWhenUsed="1"/>
    <w:lsdException w:name="header" w:unhideWhenUsed="1"/>
    <w:lsdException w:name="footer" w:uiPriority="99" w:unhideWhenUsed="1"/>
    <w:lsdException w:name="index heading" w:semiHidden="1" w:unhideWhenUsed="1"/>
    <w:lsdException w:name="table of figures" w:semiHidden="1" w:unhideWhenUsed="1"/>
    <w:lsdException w:name="envelope address" w:semiHidden="1" w:unhideWhenUsed="1"/>
    <w:lsdException w:name="envelope return"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qFormat="1"/>
    <w:lsdException w:name="Body Text First Indent" w:semiHidden="1" w:unhideWhenUsed="1"/>
    <w:lsdException w:name="Body Text First Indent 2" w:semiHidden="1" w:unhideWhenUsed="1"/>
    <w:lsdException w:name="Body Text Indent 3" w:semiHidden="1" w:unhideWhenUsed="1"/>
    <w:lsdException w:name="Block Text" w:uiPriority="9" w:unhideWhenUsed="1" w:qFormat="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rFonts w:asciiTheme="minorEastAsia" w:hAnsiTheme="minorEastAsia"/>
      <w:sz w:val="24"/>
      <w:szCs w:val="24"/>
      <w:lang w:eastAsia="en-US"/>
    </w:rPr>
  </w:style>
  <w:style w:type="paragraph" w:styleId="1">
    <w:name w:val="heading 1"/>
    <w:basedOn w:val="a"/>
    <w:next w:val="a0"/>
    <w:uiPriority w:val="9"/>
    <w:qFormat/>
    <w:pPr>
      <w:keepNext/>
      <w:keepLines/>
      <w:numPr>
        <w:numId w:val="1"/>
      </w:numPr>
      <w:spacing w:before="480"/>
      <w:outlineLvl w:val="0"/>
    </w:pPr>
    <w:rPr>
      <w:rFonts w:asciiTheme="majorEastAsia" w:eastAsiaTheme="majorEastAsia" w:hAnsiTheme="majorEastAsia" w:cstheme="majorBidi"/>
      <w:b/>
      <w:bCs/>
      <w:sz w:val="28"/>
      <w:szCs w:val="32"/>
      <w:lang w:eastAsia="zh-CN"/>
    </w:rPr>
  </w:style>
  <w:style w:type="paragraph" w:styleId="2">
    <w:name w:val="heading 2"/>
    <w:basedOn w:val="a"/>
    <w:next w:val="a0"/>
    <w:uiPriority w:val="9"/>
    <w:unhideWhenUsed/>
    <w:qFormat/>
    <w:pPr>
      <w:keepNext/>
      <w:keepLines/>
      <w:numPr>
        <w:ilvl w:val="1"/>
        <w:numId w:val="1"/>
      </w:numPr>
      <w:spacing w:before="200"/>
      <w:ind w:left="0" w:firstLineChars="200" w:firstLine="200"/>
      <w:outlineLvl w:val="1"/>
    </w:pPr>
    <w:rPr>
      <w:rFonts w:asciiTheme="majorEastAsia" w:eastAsiaTheme="majorEastAsia" w:hAnsiTheme="majorEastAsia" w:cstheme="majorBidi"/>
      <w:b/>
      <w:bCs/>
      <w:szCs w:val="28"/>
      <w:lang w:eastAsia="zh-CN"/>
    </w:rPr>
  </w:style>
  <w:style w:type="paragraph" w:styleId="3">
    <w:name w:val="heading 3"/>
    <w:basedOn w:val="a"/>
    <w:next w:val="a0"/>
    <w:uiPriority w:val="9"/>
    <w:unhideWhenUsed/>
    <w:qFormat/>
    <w:pPr>
      <w:keepNext/>
      <w:keepLines/>
      <w:numPr>
        <w:numId w:val="2"/>
      </w:numPr>
      <w:spacing w:before="200"/>
      <w:outlineLvl w:val="2"/>
    </w:pPr>
    <w:rPr>
      <w:rFonts w:asciiTheme="majorEastAsia" w:eastAsiaTheme="majorEastAsia" w:hAnsiTheme="majorEastAsia" w:cstheme="majorBidi"/>
      <w:b/>
      <w:bCs/>
      <w:sz w:val="21"/>
    </w:rPr>
  </w:style>
  <w:style w:type="paragraph" w:styleId="4">
    <w:name w:val="heading 4"/>
    <w:basedOn w:val="a"/>
    <w:next w:val="a0"/>
    <w:uiPriority w:val="9"/>
    <w:unhideWhenUsed/>
    <w:qFormat/>
    <w:pPr>
      <w:keepNext/>
      <w:keepLines/>
      <w:spacing w:before="20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outlineLvl w:val="8"/>
    </w:pPr>
    <w:rPr>
      <w:rFonts w:asciiTheme="majorHAnsi" w:eastAsiaTheme="majorEastAsia" w:hAnsiTheme="majorHAnsi" w:cstheme="majorBidi"/>
      <w:color w:val="4F81BD" w:themeColor="accent1"/>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pPr>
      <w:spacing w:before="180" w:after="180"/>
      <w:ind w:firstLine="475"/>
    </w:pPr>
    <w:rPr>
      <w:rFonts w:cs="MS Gothic"/>
      <w:lang w:eastAsia="zh-CN"/>
    </w:rPr>
  </w:style>
  <w:style w:type="paragraph" w:styleId="a5">
    <w:name w:val="caption"/>
    <w:basedOn w:val="a"/>
    <w:link w:val="a6"/>
    <w:pPr>
      <w:spacing w:after="120"/>
    </w:pPr>
    <w:rPr>
      <w:i/>
    </w:rPr>
  </w:style>
  <w:style w:type="paragraph" w:styleId="a7">
    <w:name w:val="Block Text"/>
    <w:basedOn w:val="a0"/>
    <w:next w:val="a0"/>
    <w:uiPriority w:val="9"/>
    <w:unhideWhenUsed/>
    <w:qFormat/>
    <w:pPr>
      <w:spacing w:before="100" w:after="100"/>
      <w:ind w:left="480" w:right="480" w:firstLine="0"/>
    </w:pPr>
  </w:style>
  <w:style w:type="paragraph" w:styleId="a8">
    <w:name w:val="Date"/>
    <w:next w:val="a0"/>
    <w:qFormat/>
    <w:pPr>
      <w:keepNext/>
      <w:keepLines/>
      <w:spacing w:after="200"/>
      <w:jc w:val="center"/>
    </w:pPr>
    <w:rPr>
      <w:rFonts w:eastAsiaTheme="minorHAnsi"/>
      <w:sz w:val="24"/>
      <w:szCs w:val="24"/>
      <w:lang w:eastAsia="en-US"/>
    </w:rPr>
  </w:style>
  <w:style w:type="paragraph" w:styleId="a9">
    <w:name w:val="footer"/>
    <w:basedOn w:val="a"/>
    <w:link w:val="aa"/>
    <w:uiPriority w:val="99"/>
    <w:unhideWhenUsed/>
    <w:pPr>
      <w:tabs>
        <w:tab w:val="center" w:pos="4320"/>
        <w:tab w:val="right" w:pos="8640"/>
      </w:tabs>
    </w:pPr>
  </w:style>
  <w:style w:type="paragraph" w:styleId="ab">
    <w:name w:val="header"/>
    <w:basedOn w:val="a"/>
    <w:link w:val="ac"/>
    <w:unhideWhenUsed/>
    <w:pPr>
      <w:tabs>
        <w:tab w:val="center" w:pos="4320"/>
        <w:tab w:val="right" w:pos="8640"/>
      </w:tabs>
    </w:pPr>
  </w:style>
  <w:style w:type="paragraph" w:styleId="ad">
    <w:name w:val="Subtitle"/>
    <w:basedOn w:val="ae"/>
    <w:next w:val="a0"/>
    <w:qFormat/>
    <w:pPr>
      <w:spacing w:before="240"/>
    </w:pPr>
    <w:rPr>
      <w:sz w:val="28"/>
      <w:szCs w:val="30"/>
    </w:rPr>
  </w:style>
  <w:style w:type="paragraph" w:styleId="ae">
    <w:name w:val="Title"/>
    <w:basedOn w:val="a"/>
    <w:next w:val="a0"/>
    <w:qFormat/>
    <w:pPr>
      <w:keepNext/>
      <w:keepLines/>
      <w:spacing w:before="480" w:after="240"/>
      <w:jc w:val="center"/>
    </w:pPr>
    <w:rPr>
      <w:rFonts w:asciiTheme="majorEastAsia" w:eastAsiaTheme="majorEastAsia" w:hAnsiTheme="majorEastAsia" w:cstheme="majorBidi"/>
      <w:b/>
      <w:bCs/>
      <w:sz w:val="32"/>
      <w:szCs w:val="36"/>
    </w:rPr>
  </w:style>
  <w:style w:type="paragraph" w:styleId="af">
    <w:name w:val="footnote text"/>
    <w:basedOn w:val="a"/>
    <w:uiPriority w:val="9"/>
    <w:unhideWhenUsed/>
    <w:qFormat/>
    <w:rPr>
      <w:sz w:val="21"/>
    </w:rPr>
  </w:style>
  <w:style w:type="character" w:styleId="af0">
    <w:name w:val="Hyperlink"/>
    <w:basedOn w:val="a6"/>
    <w:rPr>
      <w:color w:val="auto"/>
    </w:rPr>
  </w:style>
  <w:style w:type="character" w:customStyle="1" w:styleId="a6">
    <w:name w:val="题注 字符"/>
    <w:basedOn w:val="a1"/>
    <w:link w:val="a5"/>
  </w:style>
  <w:style w:type="character" w:styleId="af1">
    <w:name w:val="footnote reference"/>
    <w:basedOn w:val="a6"/>
    <w:rPr>
      <w:vertAlign w:val="superscript"/>
    </w:rPr>
  </w:style>
  <w:style w:type="paragraph" w:customStyle="1" w:styleId="FirstParagraph">
    <w:name w:val="First Paragraph"/>
    <w:basedOn w:val="a0"/>
    <w:next w:val="a0"/>
    <w:qFormat/>
  </w:style>
  <w:style w:type="paragraph" w:customStyle="1" w:styleId="Compact">
    <w:name w:val="Compact"/>
    <w:basedOn w:val="a0"/>
    <w:qFormat/>
    <w:pPr>
      <w:spacing w:before="36" w:after="36"/>
      <w:ind w:firstLine="0"/>
    </w:pPr>
  </w:style>
  <w:style w:type="paragraph" w:customStyle="1" w:styleId="Author">
    <w:name w:val="Author"/>
    <w:next w:val="a0"/>
    <w:qFormat/>
    <w:pPr>
      <w:keepNext/>
      <w:keepLines/>
      <w:spacing w:after="200"/>
      <w:jc w:val="center"/>
    </w:pPr>
    <w:rPr>
      <w:rFonts w:asciiTheme="majorEastAsia" w:eastAsiaTheme="minorHAnsi" w:hAnsiTheme="majorEastAsia"/>
      <w:sz w:val="21"/>
      <w:szCs w:val="24"/>
      <w:lang w:eastAsia="en-US"/>
    </w:rPr>
  </w:style>
  <w:style w:type="paragraph" w:customStyle="1" w:styleId="Abstract">
    <w:name w:val="Abstract"/>
    <w:basedOn w:val="a"/>
    <w:next w:val="a0"/>
    <w:qFormat/>
    <w:pPr>
      <w:keepNext/>
      <w:keepLines/>
      <w:spacing w:before="300" w:after="300"/>
    </w:pPr>
    <w:rPr>
      <w:sz w:val="20"/>
      <w:szCs w:val="20"/>
    </w:rPr>
  </w:style>
  <w:style w:type="paragraph" w:customStyle="1" w:styleId="10">
    <w:name w:val="书目1"/>
    <w:basedOn w:val="a"/>
    <w:qFormat/>
  </w:style>
  <w:style w:type="table" w:customStyle="1" w:styleId="Table">
    <w:name w:val="Table"/>
    <w:semiHidden/>
    <w:unhideWhenUsed/>
    <w:qFormat/>
    <w:tblPr>
      <w:tblCellMar>
        <w:top w:w="0" w:type="dxa"/>
        <w:left w:w="108" w:type="dxa"/>
        <w:bottom w:w="0" w:type="dxa"/>
        <w:right w:w="108" w:type="dxa"/>
      </w:tblCellMar>
    </w:tblPr>
    <w:tblStylePr w:type="firstRow">
      <w:tblPr/>
      <w:tcPr>
        <w:tcBorders>
          <w:bottom w:val="single" w:sz="0" w:space="0" w:color="auto"/>
        </w:tcBorders>
        <w:vAlign w:val="bottom"/>
      </w:tcPr>
    </w:tblStylePr>
  </w:style>
  <w:style w:type="paragraph" w:customStyle="1" w:styleId="DefinitionTerm">
    <w:name w:val="Definition Term"/>
    <w:basedOn w:val="a"/>
    <w:next w:val="Definition"/>
    <w:pPr>
      <w:keepNext/>
      <w:keepLines/>
    </w:pPr>
    <w:rPr>
      <w:b/>
    </w:rPr>
  </w:style>
  <w:style w:type="paragraph" w:customStyle="1" w:styleId="Definition">
    <w:name w:val="Definition"/>
    <w:basedOn w:val="a"/>
  </w:style>
  <w:style w:type="paragraph" w:customStyle="1" w:styleId="TableCaption">
    <w:name w:val="Table Caption"/>
    <w:basedOn w:val="a5"/>
    <w:pPr>
      <w:keepNext/>
      <w:jc w:val="center"/>
    </w:pPr>
  </w:style>
  <w:style w:type="paragraph" w:customStyle="1" w:styleId="ImageCaption">
    <w:name w:val="Image Caption"/>
    <w:basedOn w:val="a5"/>
    <w:pPr>
      <w:jc w:val="center"/>
    </w:pPr>
  </w:style>
  <w:style w:type="paragraph" w:customStyle="1" w:styleId="Figure">
    <w:name w:val="Figure"/>
    <w:basedOn w:val="a"/>
  </w:style>
  <w:style w:type="paragraph" w:customStyle="1" w:styleId="CaptionedFigure">
    <w:name w:val="Captioned Figure"/>
    <w:basedOn w:val="Figure"/>
    <w:pPr>
      <w:keepNext/>
      <w:jc w:val="center"/>
    </w:pPr>
  </w:style>
  <w:style w:type="character" w:customStyle="1" w:styleId="VerbatimChar">
    <w:name w:val="Verbatim Char"/>
    <w:basedOn w:val="a6"/>
    <w:link w:val="SourceCode"/>
    <w:rPr>
      <w:rFonts w:ascii="Consolas" w:hAnsi="Consolas"/>
      <w:sz w:val="22"/>
    </w:rPr>
  </w:style>
  <w:style w:type="paragraph" w:customStyle="1" w:styleId="SourceCode">
    <w:name w:val="Source Code"/>
    <w:basedOn w:val="a"/>
    <w:link w:val="VerbatimChar"/>
    <w:pPr>
      <w:shd w:val="clear" w:color="auto" w:fill="F8F8F8"/>
      <w:wordWrap w:val="0"/>
    </w:pPr>
  </w:style>
  <w:style w:type="character" w:customStyle="1" w:styleId="SectionNumber">
    <w:name w:val="Section Number"/>
    <w:basedOn w:val="a6"/>
  </w:style>
  <w:style w:type="paragraph" w:customStyle="1" w:styleId="TOC1">
    <w:name w:val="TOC 标题1"/>
    <w:basedOn w:val="1"/>
    <w:next w:val="a0"/>
    <w:uiPriority w:val="39"/>
    <w:unhideWhenUsed/>
    <w:qFormat/>
    <w:pPr>
      <w:spacing w:before="240" w:line="259" w:lineRule="auto"/>
      <w:outlineLvl w:val="9"/>
    </w:pPr>
    <w:rPr>
      <w:rFonts w:asciiTheme="majorHAnsi" w:hAnsiTheme="majorHAnsi"/>
      <w:b w:val="0"/>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ac">
    <w:name w:val="页眉 字符"/>
    <w:basedOn w:val="a1"/>
    <w:link w:val="ab"/>
  </w:style>
  <w:style w:type="character" w:customStyle="1" w:styleId="aa">
    <w:name w:val="页脚 字符"/>
    <w:basedOn w:val="a1"/>
    <w:link w:val="a9"/>
    <w:uiPriority w:val="99"/>
  </w:style>
  <w:style w:type="character" w:customStyle="1" w:styleId="a4">
    <w:name w:val="正文文本 字符"/>
    <w:basedOn w:val="a1"/>
    <w:link w:val="a0"/>
    <w:rPr>
      <w:rFonts w:asciiTheme="minorEastAsia" w:eastAsiaTheme="minorEastAsia" w:hAnsiTheme="minorEastAsia" w:cs="MS Gothic"/>
      <w:lang w:eastAsia="zh-CN"/>
    </w:rPr>
  </w:style>
  <w:style w:type="paragraph" w:styleId="af2">
    <w:name w:val="Revision"/>
    <w:hidden/>
    <w:uiPriority w:val="99"/>
    <w:unhideWhenUsed/>
    <w:rsid w:val="00B87A65"/>
    <w:rPr>
      <w:rFonts w:asciiTheme="minorEastAsia" w:hAnsiTheme="minorEastAsia"/>
      <w:sz w:val="24"/>
      <w:szCs w:val="24"/>
      <w:lang w:eastAsia="en-US"/>
    </w:rPr>
  </w:style>
  <w:style w:type="character" w:styleId="af3">
    <w:name w:val="FollowedHyperlink"/>
    <w:basedOn w:val="a1"/>
    <w:semiHidden/>
    <w:unhideWhenUsed/>
    <w:rsid w:val="00A571B4"/>
    <w:rPr>
      <w:color w:val="800080" w:themeColor="followedHyperlink"/>
      <w:u w:val="single"/>
    </w:rPr>
  </w:style>
  <w:style w:type="character" w:styleId="af4">
    <w:name w:val="annotation reference"/>
    <w:basedOn w:val="a1"/>
    <w:semiHidden/>
    <w:unhideWhenUsed/>
    <w:rsid w:val="00A474A3"/>
    <w:rPr>
      <w:sz w:val="21"/>
      <w:szCs w:val="21"/>
    </w:rPr>
  </w:style>
  <w:style w:type="paragraph" w:styleId="af5">
    <w:name w:val="annotation text"/>
    <w:basedOn w:val="a"/>
    <w:link w:val="af6"/>
    <w:semiHidden/>
    <w:unhideWhenUsed/>
    <w:rsid w:val="00A474A3"/>
  </w:style>
  <w:style w:type="character" w:customStyle="1" w:styleId="af6">
    <w:name w:val="批注文字 字符"/>
    <w:basedOn w:val="a1"/>
    <w:link w:val="af5"/>
    <w:semiHidden/>
    <w:rsid w:val="00A474A3"/>
    <w:rPr>
      <w:rFonts w:asciiTheme="minorEastAsia" w:hAnsiTheme="minorEastAsia"/>
      <w:sz w:val="24"/>
      <w:szCs w:val="24"/>
      <w:lang w:eastAsia="en-US"/>
    </w:rPr>
  </w:style>
  <w:style w:type="paragraph" w:styleId="af7">
    <w:name w:val="annotation subject"/>
    <w:basedOn w:val="af5"/>
    <w:next w:val="af5"/>
    <w:link w:val="af8"/>
    <w:semiHidden/>
    <w:unhideWhenUsed/>
    <w:rsid w:val="00A474A3"/>
    <w:rPr>
      <w:b/>
      <w:bCs/>
    </w:rPr>
  </w:style>
  <w:style w:type="character" w:customStyle="1" w:styleId="af8">
    <w:name w:val="批注主题 字符"/>
    <w:basedOn w:val="af6"/>
    <w:link w:val="af7"/>
    <w:semiHidden/>
    <w:rsid w:val="00A474A3"/>
    <w:rPr>
      <w:rFonts w:asciiTheme="minorEastAsia" w:hAnsiTheme="minorEastAsia"/>
      <w:b/>
      <w:bCs/>
      <w:sz w:val="24"/>
      <w:szCs w:val="24"/>
      <w:lang w:eastAsia="en-US"/>
    </w:rPr>
  </w:style>
  <w:style w:type="paragraph" w:styleId="af9">
    <w:name w:val="Normal (Web)"/>
    <w:basedOn w:val="a"/>
    <w:uiPriority w:val="99"/>
    <w:unhideWhenUsed/>
    <w:rsid w:val="00133074"/>
    <w:pPr>
      <w:spacing w:before="100" w:beforeAutospacing="1" w:after="100" w:afterAutospacing="1"/>
    </w:pPr>
    <w:rPr>
      <w:rFonts w:ascii="宋体" w:eastAsia="宋体" w:hAnsi="宋体" w:cs="宋体"/>
      <w:lang w:eastAsia="zh-CN"/>
    </w:rPr>
  </w:style>
  <w:style w:type="character" w:customStyle="1" w:styleId="highlight">
    <w:name w:val="highlight"/>
    <w:basedOn w:val="a1"/>
    <w:rsid w:val="007D2692"/>
  </w:style>
  <w:style w:type="character" w:customStyle="1" w:styleId="citation">
    <w:name w:val="citation"/>
    <w:basedOn w:val="a1"/>
    <w:rsid w:val="007D2692"/>
  </w:style>
  <w:style w:type="character" w:customStyle="1" w:styleId="citation-item">
    <w:name w:val="citation-item"/>
    <w:basedOn w:val="a1"/>
    <w:rsid w:val="007D26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146598">
      <w:bodyDiv w:val="1"/>
      <w:marLeft w:val="0"/>
      <w:marRight w:val="0"/>
      <w:marTop w:val="0"/>
      <w:marBottom w:val="0"/>
      <w:divBdr>
        <w:top w:val="none" w:sz="0" w:space="0" w:color="auto"/>
        <w:left w:val="none" w:sz="0" w:space="0" w:color="auto"/>
        <w:bottom w:val="none" w:sz="0" w:space="0" w:color="auto"/>
        <w:right w:val="none" w:sz="0" w:space="0" w:color="auto"/>
      </w:divBdr>
    </w:div>
    <w:div w:id="267853198">
      <w:bodyDiv w:val="1"/>
      <w:marLeft w:val="0"/>
      <w:marRight w:val="0"/>
      <w:marTop w:val="0"/>
      <w:marBottom w:val="0"/>
      <w:divBdr>
        <w:top w:val="none" w:sz="0" w:space="0" w:color="auto"/>
        <w:left w:val="none" w:sz="0" w:space="0" w:color="auto"/>
        <w:bottom w:val="none" w:sz="0" w:space="0" w:color="auto"/>
        <w:right w:val="none" w:sz="0" w:space="0" w:color="auto"/>
      </w:divBdr>
    </w:div>
    <w:div w:id="697589161">
      <w:bodyDiv w:val="1"/>
      <w:marLeft w:val="0"/>
      <w:marRight w:val="0"/>
      <w:marTop w:val="0"/>
      <w:marBottom w:val="0"/>
      <w:divBdr>
        <w:top w:val="none" w:sz="0" w:space="0" w:color="auto"/>
        <w:left w:val="none" w:sz="0" w:space="0" w:color="auto"/>
        <w:bottom w:val="none" w:sz="0" w:space="0" w:color="auto"/>
        <w:right w:val="none" w:sz="0" w:space="0" w:color="auto"/>
      </w:divBdr>
    </w:div>
    <w:div w:id="20045031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5</TotalTime>
  <Pages>17</Pages>
  <Words>6071</Words>
  <Characters>34605</Characters>
  <Application>Microsoft Office Word</Application>
  <DocSecurity>0</DocSecurity>
  <Lines>288</Lines>
  <Paragraphs>81</Paragraphs>
  <ScaleCrop>false</ScaleCrop>
  <Company/>
  <LinksUpToDate>false</LinksUpToDate>
  <CharactersWithSpaces>40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语行治：语言治理在国家治理中的功能与路径研究</dc:title>
  <dc:creator>胡悦; 朱萌</dc:creator>
  <cp:lastModifiedBy>ZhuMeng</cp:lastModifiedBy>
  <cp:revision>949</cp:revision>
  <dcterms:created xsi:type="dcterms:W3CDTF">2022-06-03T20:00:00Z</dcterms:created>
  <dcterms:modified xsi:type="dcterms:W3CDTF">2023-10-13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摘要：语言治理国家治理的重要组成部分和战略支撑力量，是维护政治与文化统一、增强国家认同、保障社会稳定的必要条件。 然而，对于认知语言治理的理论架构尚未搭建完成。 为实现对语言治理在国家治理维度和上的系统性和全面性认知，本文运用系统功能类型学方法，梳理语言在国家、群体和个体三个层面的贯通治理功能，阐明语言治理在现代化治理中的基础性和根本性作用。 进而，在综合前沿政治语言学研究成果基础上，提出语言治理提升国家治理能力的三条实践路径。 最后，针对新时期城市治理、共同富裕、新媒体治理等核心治理领域，讨论语言治理在解决现实治理挑战、推动治理能力现代化上的重要功用，并为新时期语言治理方向与策略提出建议。 本文总结，语言治理事关国家政治安全和经济社会发展，更可保障国家政策得以顺畅运行、有效运行、高效运行、合法运行的治理手段。关键词：语言治理；国家治理；群体治理；个体治理；系统功能类型学。</vt:lpwstr>
  </property>
  <property fmtid="{D5CDD505-2E9C-101B-9397-08002B2CF9AE}" pid="3" name="always_allow_html">
    <vt:lpwstr>True</vt:lpwstr>
  </property>
  <property fmtid="{D5CDD505-2E9C-101B-9397-08002B2CF9AE}" pid="4" name="bibliography">
    <vt:lpwstr>language_governance.bib</vt:lpwstr>
  </property>
  <property fmtid="{D5CDD505-2E9C-101B-9397-08002B2CF9AE}" pid="5" name="bookdown">
    <vt:lpwstr/>
  </property>
  <property fmtid="{D5CDD505-2E9C-101B-9397-08002B2CF9AE}" pid="6" name="colorlinks">
    <vt:lpwstr>False</vt:lpwstr>
  </property>
  <property fmtid="{D5CDD505-2E9C-101B-9397-08002B2CF9AE}" pid="7" name="csl">
    <vt:lpwstr>american-political-science-review.csl</vt:lpwstr>
  </property>
  <property fmtid="{D5CDD505-2E9C-101B-9397-08002B2CF9AE}" pid="8" name="editor_options">
    <vt:lpwstr/>
  </property>
  <property fmtid="{D5CDD505-2E9C-101B-9397-08002B2CF9AE}" pid="9" name="fontsize">
    <vt:lpwstr>12 pt</vt:lpwstr>
  </property>
  <property fmtid="{D5CDD505-2E9C-101B-9397-08002B2CF9AE}" pid="10" name="geometry">
    <vt:lpwstr>margin=1in</vt:lpwstr>
  </property>
  <property fmtid="{D5CDD505-2E9C-101B-9397-08002B2CF9AE}" pid="11" name="link-citations">
    <vt:lpwstr>True</vt:lpwstr>
  </property>
  <property fmtid="{D5CDD505-2E9C-101B-9397-08002B2CF9AE}" pid="12" name="output">
    <vt:lpwstr/>
  </property>
  <property fmtid="{D5CDD505-2E9C-101B-9397-08002B2CF9AE}" pid="13" name="KSOProductBuildVer">
    <vt:lpwstr>2052-6.2.1.8344</vt:lpwstr>
  </property>
  <property fmtid="{D5CDD505-2E9C-101B-9397-08002B2CF9AE}" pid="14" name="ICV">
    <vt:lpwstr>0052DBEA663688E7033C266536CBD1A2_42</vt:lpwstr>
  </property>
  <property fmtid="{D5CDD505-2E9C-101B-9397-08002B2CF9AE}" pid="15" name="ZOTERO_PREF_1">
    <vt:lpwstr>&lt;data data-version="3" zotero-version="6.0.28"&gt;&lt;session id="JOsgg6nF"/&gt;&lt;style id="http://www.zotero.org/styles/apa" locale="zh-CN" hasBibliography="1" bibliographyStyleHasBeenSet="0"/&gt;&lt;prefs&gt;&lt;pref name="fieldType" value="Field"/&gt;&lt;pref name="automaticJourn</vt:lpwstr>
  </property>
  <property fmtid="{D5CDD505-2E9C-101B-9397-08002B2CF9AE}" pid="16" name="ZOTERO_PREF_2">
    <vt:lpwstr>alAbbreviations" value="true"/&gt;&lt;/prefs&gt;&lt;/data&gt;</vt:lpwstr>
  </property>
</Properties>
</file>